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694DBC" w14:textId="77777777" w:rsidR="00C46E9C" w:rsidRDefault="00C46E9C" w:rsidP="00C46E9C">
      <w:pPr>
        <w:pStyle w:val="Comment"/>
      </w:pPr>
      <w:r>
        <w:t>Use this form to tell us important information about this document, then start the text on the following page. All information you give in this form will appear in the document, or affect the way it is handled online.</w:t>
      </w:r>
    </w:p>
    <w:p w14:paraId="69D7FC10" w14:textId="77777777" w:rsidR="00C46E9C" w:rsidRDefault="00C46E9C" w:rsidP="00C46E9C"/>
    <w:tbl>
      <w:tblPr>
        <w:tblW w:w="0" w:type="auto"/>
        <w:tblLook w:val="0020" w:firstRow="1" w:lastRow="0" w:firstColumn="0" w:lastColumn="0" w:noHBand="0" w:noVBand="0"/>
      </w:tblPr>
      <w:tblGrid>
        <w:gridCol w:w="1504"/>
        <w:gridCol w:w="647"/>
        <w:gridCol w:w="2127"/>
        <w:gridCol w:w="2146"/>
        <w:gridCol w:w="2111"/>
      </w:tblGrid>
      <w:tr w:rsidR="00C46E9C" w14:paraId="489EC0D6" w14:textId="77777777" w:rsidTr="00C46E9C">
        <w:trPr>
          <w:cantSplit/>
          <w:trHeight w:val="432"/>
        </w:trPr>
        <w:tc>
          <w:tcPr>
            <w:tcW w:w="0" w:type="auto"/>
            <w:gridSpan w:val="5"/>
            <w:tcBorders>
              <w:bottom w:val="single" w:sz="12" w:space="0" w:color="990000"/>
            </w:tcBorders>
            <w:shd w:val="clear" w:color="auto" w:fill="E6E6E6"/>
            <w:vAlign w:val="center"/>
          </w:tcPr>
          <w:p w14:paraId="1DEDD8B1" w14:textId="77777777" w:rsidR="00C46E9C" w:rsidRPr="002A7B6D" w:rsidRDefault="00C46E9C" w:rsidP="00C46E9C">
            <w:pPr>
              <w:rPr>
                <w:rFonts w:cs="Arial"/>
                <w:b/>
                <w:sz w:val="20"/>
              </w:rPr>
            </w:pPr>
            <w:r w:rsidRPr="002A7B6D">
              <w:rPr>
                <w:rFonts w:cs="Arial"/>
                <w:b/>
                <w:sz w:val="20"/>
              </w:rPr>
              <w:t>Document Information</w:t>
            </w:r>
          </w:p>
        </w:tc>
      </w:tr>
      <w:tr w:rsidR="00C46E9C" w14:paraId="799FF145" w14:textId="77777777" w:rsidTr="00C46E9C">
        <w:trPr>
          <w:trHeight w:val="288"/>
        </w:trPr>
        <w:tc>
          <w:tcPr>
            <w:tcW w:w="0" w:type="auto"/>
            <w:tcBorders>
              <w:top w:val="single" w:sz="12" w:space="0" w:color="990000"/>
              <w:bottom w:val="single" w:sz="4" w:space="0" w:color="auto"/>
            </w:tcBorders>
            <w:vAlign w:val="bottom"/>
          </w:tcPr>
          <w:p w14:paraId="0D58B6F9" w14:textId="77777777" w:rsidR="00C46E9C" w:rsidRPr="002A7B6D" w:rsidRDefault="00C46E9C" w:rsidP="00C46E9C">
            <w:pPr>
              <w:rPr>
                <w:rFonts w:cs="Arial"/>
                <w:sz w:val="20"/>
              </w:rPr>
            </w:pPr>
            <w:r w:rsidRPr="002A7B6D">
              <w:rPr>
                <w:rFonts w:cs="Arial"/>
                <w:sz w:val="20"/>
              </w:rPr>
              <w:t>Document Type</w:t>
            </w:r>
          </w:p>
        </w:tc>
        <w:tc>
          <w:tcPr>
            <w:tcW w:w="0" w:type="auto"/>
            <w:tcBorders>
              <w:top w:val="single" w:sz="12" w:space="0" w:color="990000"/>
              <w:bottom w:val="single" w:sz="4" w:space="0" w:color="auto"/>
            </w:tcBorders>
            <w:vAlign w:val="bottom"/>
          </w:tcPr>
          <w:p w14:paraId="1F703125" w14:textId="77777777" w:rsidR="00C46E9C" w:rsidRPr="002A7B6D" w:rsidRDefault="00C46E9C" w:rsidP="00C46E9C">
            <w:pPr>
              <w:rPr>
                <w:rFonts w:cs="Arial"/>
                <w:sz w:val="20"/>
              </w:rPr>
            </w:pPr>
            <w:r w:rsidRPr="002A7B6D">
              <w:rPr>
                <w:rFonts w:cs="Arial"/>
                <w:sz w:val="20"/>
              </w:rPr>
              <w:t>Label</w:t>
            </w:r>
          </w:p>
        </w:tc>
        <w:tc>
          <w:tcPr>
            <w:tcW w:w="0" w:type="auto"/>
            <w:tcBorders>
              <w:top w:val="single" w:sz="12" w:space="0" w:color="990000"/>
              <w:bottom w:val="single" w:sz="4" w:space="0" w:color="auto"/>
            </w:tcBorders>
            <w:vAlign w:val="bottom"/>
          </w:tcPr>
          <w:p w14:paraId="2E1A253F" w14:textId="77777777" w:rsidR="00C46E9C" w:rsidRPr="002A7B6D" w:rsidRDefault="00C46E9C" w:rsidP="00C46E9C">
            <w:pPr>
              <w:rPr>
                <w:rFonts w:cs="Arial"/>
                <w:sz w:val="20"/>
              </w:rPr>
            </w:pPr>
            <w:r w:rsidRPr="002A7B6D">
              <w:rPr>
                <w:rFonts w:cs="Arial"/>
                <w:sz w:val="20"/>
              </w:rPr>
              <w:t>Created (YYYY-MM-DD)</w:t>
            </w:r>
          </w:p>
        </w:tc>
        <w:tc>
          <w:tcPr>
            <w:tcW w:w="0" w:type="auto"/>
            <w:tcBorders>
              <w:top w:val="single" w:sz="12" w:space="0" w:color="990000"/>
              <w:bottom w:val="single" w:sz="4" w:space="0" w:color="auto"/>
            </w:tcBorders>
            <w:shd w:val="clear" w:color="auto" w:fill="auto"/>
            <w:tcMar>
              <w:top w:w="0" w:type="dxa"/>
              <w:left w:w="58" w:type="dxa"/>
              <w:bottom w:w="29" w:type="dxa"/>
              <w:right w:w="115" w:type="dxa"/>
            </w:tcMar>
            <w:vAlign w:val="bottom"/>
          </w:tcPr>
          <w:p w14:paraId="3C139C55" w14:textId="77777777" w:rsidR="00C46E9C" w:rsidRPr="002A7B6D" w:rsidRDefault="00C46E9C" w:rsidP="00C46E9C">
            <w:pPr>
              <w:rPr>
                <w:rFonts w:cs="Arial"/>
                <w:sz w:val="20"/>
              </w:rPr>
            </w:pPr>
            <w:r w:rsidRPr="002A7B6D">
              <w:rPr>
                <w:rFonts w:cs="Arial"/>
                <w:sz w:val="20"/>
              </w:rPr>
              <w:t>Updated (YYYY-MM-DD)</w:t>
            </w:r>
          </w:p>
        </w:tc>
        <w:tc>
          <w:tcPr>
            <w:tcW w:w="0" w:type="auto"/>
            <w:tcBorders>
              <w:top w:val="single" w:sz="12" w:space="0" w:color="990000"/>
              <w:bottom w:val="single" w:sz="4" w:space="0" w:color="auto"/>
            </w:tcBorders>
            <w:shd w:val="clear" w:color="auto" w:fill="auto"/>
            <w:vAlign w:val="bottom"/>
          </w:tcPr>
          <w:p w14:paraId="5761366E" w14:textId="77777777" w:rsidR="00C46E9C" w:rsidRPr="002A7B6D" w:rsidRDefault="00C46E9C" w:rsidP="00C46E9C">
            <w:pPr>
              <w:rPr>
                <w:rFonts w:cs="Arial"/>
                <w:sz w:val="20"/>
              </w:rPr>
            </w:pPr>
            <w:r w:rsidRPr="002A7B6D">
              <w:rPr>
                <w:rFonts w:cs="Arial"/>
                <w:sz w:val="20"/>
              </w:rPr>
              <w:t>Revised (YYYY-MM-DD)</w:t>
            </w:r>
          </w:p>
          <w:p w14:paraId="4771F3BA" w14:textId="77777777" w:rsidR="00C46E9C" w:rsidRPr="002A7B6D" w:rsidRDefault="00C46E9C" w:rsidP="00C46E9C">
            <w:pPr>
              <w:rPr>
                <w:rFonts w:cs="Arial"/>
                <w:sz w:val="20"/>
              </w:rPr>
            </w:pPr>
            <w:r w:rsidRPr="002A7B6D">
              <w:rPr>
                <w:rFonts w:cs="Arial"/>
                <w:sz w:val="20"/>
              </w:rPr>
              <w:t>(</w:t>
            </w:r>
            <w:r w:rsidRPr="002A7B6D">
              <w:rPr>
                <w:rFonts w:cs="Arial"/>
                <w:i/>
                <w:sz w:val="20"/>
              </w:rPr>
              <w:t>GeneReviews</w:t>
            </w:r>
            <w:r w:rsidRPr="002A7B6D">
              <w:rPr>
                <w:rFonts w:cs="Arial"/>
                <w:sz w:val="20"/>
              </w:rPr>
              <w:t xml:space="preserve"> Project)</w:t>
            </w:r>
          </w:p>
        </w:tc>
      </w:tr>
      <w:tr w:rsidR="00C46E9C" w14:paraId="50F5C34C" w14:textId="77777777" w:rsidTr="00C46E9C">
        <w:trPr>
          <w:trHeight w:val="288"/>
        </w:trPr>
        <w:tc>
          <w:tcPr>
            <w:tcW w:w="0" w:type="auto"/>
            <w:tcBorders>
              <w:top w:val="single" w:sz="4" w:space="0" w:color="auto"/>
              <w:bottom w:val="single" w:sz="4" w:space="0" w:color="auto"/>
            </w:tcBorders>
            <w:vAlign w:val="bottom"/>
          </w:tcPr>
          <w:p w14:paraId="07F7E7F2" w14:textId="65FF35C6" w:rsidR="00C46E9C" w:rsidRDefault="003F689D" w:rsidP="00C46E9C">
            <w:pPr>
              <w:rPr>
                <w:sz w:val="20"/>
              </w:rPr>
            </w:pPr>
            <w:r>
              <w:rPr>
                <w:sz w:val="20"/>
              </w:rPr>
              <w:t>chapter</w:t>
            </w:r>
          </w:p>
        </w:tc>
        <w:tc>
          <w:tcPr>
            <w:tcW w:w="0" w:type="auto"/>
            <w:tcBorders>
              <w:top w:val="single" w:sz="4" w:space="0" w:color="auto"/>
              <w:bottom w:val="single" w:sz="4" w:space="0" w:color="auto"/>
            </w:tcBorders>
            <w:vAlign w:val="bottom"/>
          </w:tcPr>
          <w:p w14:paraId="4C89D667" w14:textId="77777777" w:rsidR="00C46E9C" w:rsidRDefault="00C46E9C" w:rsidP="00C46E9C">
            <w:pPr>
              <w:rPr>
                <w:sz w:val="20"/>
              </w:rPr>
            </w:pPr>
          </w:p>
        </w:tc>
        <w:tc>
          <w:tcPr>
            <w:tcW w:w="0" w:type="auto"/>
            <w:tcBorders>
              <w:top w:val="single" w:sz="4" w:space="0" w:color="auto"/>
              <w:bottom w:val="single" w:sz="4" w:space="0" w:color="auto"/>
            </w:tcBorders>
            <w:vAlign w:val="bottom"/>
          </w:tcPr>
          <w:p w14:paraId="5EF2FCB1" w14:textId="78983209" w:rsidR="00C46E9C" w:rsidRDefault="003F689D" w:rsidP="00C46E9C">
            <w:pPr>
              <w:rPr>
                <w:sz w:val="20"/>
              </w:rPr>
            </w:pPr>
            <w:r>
              <w:rPr>
                <w:sz w:val="20"/>
              </w:rPr>
              <w:t>2019-10-01</w:t>
            </w:r>
          </w:p>
        </w:tc>
        <w:tc>
          <w:tcPr>
            <w:tcW w:w="0" w:type="auto"/>
            <w:tcBorders>
              <w:top w:val="single" w:sz="4" w:space="0" w:color="auto"/>
              <w:bottom w:val="single" w:sz="4" w:space="0" w:color="auto"/>
            </w:tcBorders>
            <w:shd w:val="clear" w:color="auto" w:fill="auto"/>
            <w:tcMar>
              <w:top w:w="0" w:type="dxa"/>
              <w:left w:w="58" w:type="dxa"/>
              <w:bottom w:w="29" w:type="dxa"/>
              <w:right w:w="115" w:type="dxa"/>
            </w:tcMar>
            <w:vAlign w:val="bottom"/>
          </w:tcPr>
          <w:p w14:paraId="2AD4F2E3" w14:textId="77777777" w:rsidR="00C46E9C" w:rsidRDefault="00C46E9C" w:rsidP="00C46E9C">
            <w:pPr>
              <w:rPr>
                <w:sz w:val="20"/>
              </w:rPr>
            </w:pPr>
          </w:p>
        </w:tc>
        <w:tc>
          <w:tcPr>
            <w:tcW w:w="0" w:type="auto"/>
            <w:tcBorders>
              <w:top w:val="single" w:sz="4" w:space="0" w:color="auto"/>
              <w:bottom w:val="single" w:sz="4" w:space="0" w:color="auto"/>
            </w:tcBorders>
            <w:shd w:val="clear" w:color="auto" w:fill="auto"/>
            <w:vAlign w:val="bottom"/>
          </w:tcPr>
          <w:p w14:paraId="4676A71C" w14:textId="77777777" w:rsidR="00C46E9C" w:rsidRDefault="00C46E9C" w:rsidP="00C46E9C">
            <w:pPr>
              <w:rPr>
                <w:sz w:val="20"/>
              </w:rPr>
            </w:pPr>
          </w:p>
        </w:tc>
      </w:tr>
    </w:tbl>
    <w:p w14:paraId="7F522A8C" w14:textId="77777777" w:rsidR="00C46E9C" w:rsidRDefault="00C46E9C" w:rsidP="00C46E9C">
      <w:pPr>
        <w:pStyle w:val="Comment"/>
      </w:pPr>
      <w:r>
        <w:t>Note: for “Document Type”, choose only one of the following: appendix, chapter, dedication, foreword, front-matter-part, glossary, preface, ref-list, or section.</w:t>
      </w:r>
    </w:p>
    <w:p w14:paraId="0E374B4D" w14:textId="77777777" w:rsidR="00C46E9C" w:rsidRDefault="00C46E9C" w:rsidP="00C46E9C"/>
    <w:tbl>
      <w:tblPr>
        <w:tblW w:w="0" w:type="auto"/>
        <w:tblLook w:val="0020" w:firstRow="1" w:lastRow="0" w:firstColumn="0" w:lastColumn="0" w:noHBand="0" w:noVBand="0"/>
      </w:tblPr>
      <w:tblGrid>
        <w:gridCol w:w="1530"/>
        <w:gridCol w:w="2610"/>
        <w:gridCol w:w="2340"/>
      </w:tblGrid>
      <w:tr w:rsidR="00C46E9C" w:rsidRPr="002A7B6D" w14:paraId="7E7DC588" w14:textId="77777777" w:rsidTr="00C46E9C">
        <w:trPr>
          <w:cantSplit/>
          <w:trHeight w:val="432"/>
        </w:trPr>
        <w:tc>
          <w:tcPr>
            <w:tcW w:w="6480" w:type="dxa"/>
            <w:gridSpan w:val="3"/>
            <w:tcBorders>
              <w:bottom w:val="single" w:sz="12" w:space="0" w:color="990000"/>
            </w:tcBorders>
            <w:shd w:val="clear" w:color="auto" w:fill="E6E6E6"/>
            <w:vAlign w:val="center"/>
          </w:tcPr>
          <w:p w14:paraId="7A5087FC" w14:textId="77777777" w:rsidR="00C46E9C" w:rsidRPr="002A7B6D" w:rsidRDefault="00C46E9C" w:rsidP="00C46E9C">
            <w:pPr>
              <w:rPr>
                <w:rFonts w:cs="Arial"/>
                <w:b/>
                <w:sz w:val="20"/>
              </w:rPr>
            </w:pPr>
            <w:r w:rsidRPr="002A7B6D">
              <w:rPr>
                <w:rFonts w:cs="Arial"/>
                <w:b/>
                <w:sz w:val="20"/>
              </w:rPr>
              <w:t>Supplementary Information</w:t>
            </w:r>
          </w:p>
        </w:tc>
      </w:tr>
      <w:tr w:rsidR="00C46E9C" w:rsidRPr="002A7B6D" w14:paraId="7A3848F3" w14:textId="77777777" w:rsidTr="00C46E9C">
        <w:trPr>
          <w:trHeight w:val="288"/>
        </w:trPr>
        <w:tc>
          <w:tcPr>
            <w:tcW w:w="1530" w:type="dxa"/>
            <w:tcBorders>
              <w:top w:val="single" w:sz="12" w:space="0" w:color="990000"/>
              <w:bottom w:val="single" w:sz="4" w:space="0" w:color="auto"/>
            </w:tcBorders>
            <w:vAlign w:val="bottom"/>
          </w:tcPr>
          <w:p w14:paraId="3A0FDD54" w14:textId="77777777" w:rsidR="00C46E9C" w:rsidRPr="002A7B6D" w:rsidRDefault="00C46E9C" w:rsidP="00C46E9C">
            <w:pPr>
              <w:rPr>
                <w:rFonts w:cs="Arial"/>
                <w:sz w:val="20"/>
              </w:rPr>
            </w:pPr>
            <w:r w:rsidRPr="002A7B6D">
              <w:rPr>
                <w:rFonts w:cs="Arial"/>
                <w:sz w:val="20"/>
              </w:rPr>
              <w:t>Indexed? (Yes or No)</w:t>
            </w:r>
          </w:p>
        </w:tc>
        <w:tc>
          <w:tcPr>
            <w:tcW w:w="2610" w:type="dxa"/>
            <w:tcBorders>
              <w:top w:val="single" w:sz="12" w:space="0" w:color="990000"/>
              <w:bottom w:val="single" w:sz="4" w:space="0" w:color="auto"/>
            </w:tcBorders>
            <w:vAlign w:val="bottom"/>
          </w:tcPr>
          <w:p w14:paraId="0DAAC127" w14:textId="77777777" w:rsidR="00C46E9C" w:rsidRPr="002A7B6D" w:rsidRDefault="00C46E9C" w:rsidP="00C46E9C">
            <w:pPr>
              <w:rPr>
                <w:rFonts w:cs="Arial"/>
                <w:sz w:val="20"/>
              </w:rPr>
            </w:pPr>
            <w:r w:rsidRPr="002A7B6D">
              <w:rPr>
                <w:rFonts w:cs="Arial"/>
                <w:sz w:val="20"/>
              </w:rPr>
              <w:t>Include in Book TOC? (Yes or No)</w:t>
            </w:r>
          </w:p>
        </w:tc>
        <w:tc>
          <w:tcPr>
            <w:tcW w:w="2340" w:type="dxa"/>
            <w:tcBorders>
              <w:top w:val="single" w:sz="12" w:space="0" w:color="990000"/>
              <w:bottom w:val="single" w:sz="4" w:space="0" w:color="auto"/>
            </w:tcBorders>
            <w:shd w:val="clear" w:color="auto" w:fill="auto"/>
            <w:tcMar>
              <w:top w:w="0" w:type="dxa"/>
              <w:left w:w="58" w:type="dxa"/>
              <w:bottom w:w="29" w:type="dxa"/>
              <w:right w:w="115" w:type="dxa"/>
            </w:tcMar>
            <w:vAlign w:val="bottom"/>
          </w:tcPr>
          <w:p w14:paraId="6AC09C47" w14:textId="77777777" w:rsidR="00C46E9C" w:rsidRPr="002A7B6D" w:rsidRDefault="00C46E9C" w:rsidP="00C46E9C">
            <w:pPr>
              <w:rPr>
                <w:rFonts w:cs="Arial"/>
                <w:sz w:val="20"/>
              </w:rPr>
            </w:pPr>
            <w:r w:rsidRPr="002A7B6D">
              <w:rPr>
                <w:rFonts w:cs="Arial"/>
                <w:sz w:val="20"/>
              </w:rPr>
              <w:t>Generate in-page TOC listing?(Yes or No)</w:t>
            </w:r>
          </w:p>
        </w:tc>
      </w:tr>
      <w:tr w:rsidR="00C46E9C" w:rsidRPr="002A7B6D" w14:paraId="08CE2233" w14:textId="77777777" w:rsidTr="00C46E9C">
        <w:trPr>
          <w:trHeight w:val="288"/>
        </w:trPr>
        <w:tc>
          <w:tcPr>
            <w:tcW w:w="0" w:type="auto"/>
            <w:tcBorders>
              <w:top w:val="single" w:sz="4" w:space="0" w:color="auto"/>
              <w:bottom w:val="single" w:sz="4" w:space="0" w:color="auto"/>
            </w:tcBorders>
            <w:vAlign w:val="bottom"/>
          </w:tcPr>
          <w:p w14:paraId="5C538777" w14:textId="77777777" w:rsidR="00C46E9C" w:rsidRPr="002A7B6D" w:rsidRDefault="00C46E9C" w:rsidP="00C46E9C">
            <w:pPr>
              <w:rPr>
                <w:rFonts w:cs="Arial"/>
                <w:sz w:val="20"/>
              </w:rPr>
            </w:pPr>
          </w:p>
        </w:tc>
        <w:tc>
          <w:tcPr>
            <w:tcW w:w="2610" w:type="dxa"/>
            <w:tcBorders>
              <w:top w:val="single" w:sz="4" w:space="0" w:color="auto"/>
              <w:bottom w:val="single" w:sz="4" w:space="0" w:color="auto"/>
            </w:tcBorders>
            <w:vAlign w:val="bottom"/>
          </w:tcPr>
          <w:p w14:paraId="0B80BD5F" w14:textId="77777777" w:rsidR="00C46E9C" w:rsidRPr="002A7B6D" w:rsidRDefault="00C46E9C" w:rsidP="00C46E9C">
            <w:pPr>
              <w:rPr>
                <w:rFonts w:cs="Arial"/>
                <w:sz w:val="20"/>
              </w:rPr>
            </w:pPr>
          </w:p>
        </w:tc>
        <w:tc>
          <w:tcPr>
            <w:tcW w:w="2340" w:type="dxa"/>
            <w:tcBorders>
              <w:top w:val="single" w:sz="4" w:space="0" w:color="auto"/>
              <w:bottom w:val="single" w:sz="4" w:space="0" w:color="auto"/>
            </w:tcBorders>
            <w:shd w:val="clear" w:color="auto" w:fill="auto"/>
            <w:tcMar>
              <w:top w:w="0" w:type="dxa"/>
              <w:left w:w="58" w:type="dxa"/>
              <w:bottom w:w="29" w:type="dxa"/>
              <w:right w:w="115" w:type="dxa"/>
            </w:tcMar>
            <w:vAlign w:val="bottom"/>
          </w:tcPr>
          <w:p w14:paraId="64ED9085" w14:textId="77777777" w:rsidR="00C46E9C" w:rsidRPr="002A7B6D" w:rsidRDefault="00C46E9C" w:rsidP="00C46E9C">
            <w:pPr>
              <w:rPr>
                <w:rFonts w:cs="Arial"/>
                <w:sz w:val="20"/>
              </w:rPr>
            </w:pPr>
          </w:p>
        </w:tc>
      </w:tr>
    </w:tbl>
    <w:p w14:paraId="6702B6DF" w14:textId="77777777" w:rsidR="00C46E9C" w:rsidRDefault="00C46E9C" w:rsidP="00C46E9C">
      <w:pPr>
        <w:pStyle w:val="Comment"/>
      </w:pPr>
      <w:r>
        <w:t>Blank or “Yes” is the default value, indicating these features will apply to the document.</w:t>
      </w:r>
    </w:p>
    <w:p w14:paraId="6E2E79A0" w14:textId="77777777" w:rsidR="00C46E9C" w:rsidRDefault="00C46E9C" w:rsidP="00C46E9C"/>
    <w:tbl>
      <w:tblPr>
        <w:tblW w:w="9972" w:type="dxa"/>
        <w:tblInd w:w="216" w:type="dxa"/>
        <w:tblLayout w:type="fixed"/>
        <w:tblLook w:val="0020" w:firstRow="1" w:lastRow="0" w:firstColumn="0" w:lastColumn="0" w:noHBand="0" w:noVBand="0"/>
      </w:tblPr>
      <w:tblGrid>
        <w:gridCol w:w="1561"/>
        <w:gridCol w:w="1184"/>
        <w:gridCol w:w="837"/>
        <w:gridCol w:w="990"/>
        <w:gridCol w:w="1080"/>
        <w:gridCol w:w="1440"/>
        <w:gridCol w:w="1260"/>
        <w:gridCol w:w="1620"/>
      </w:tblGrid>
      <w:tr w:rsidR="00C46E9C" w:rsidRPr="002A7B6D" w14:paraId="0D7EDAF4" w14:textId="77777777" w:rsidTr="00782243">
        <w:trPr>
          <w:cantSplit/>
          <w:trHeight w:val="432"/>
        </w:trPr>
        <w:tc>
          <w:tcPr>
            <w:tcW w:w="9972" w:type="dxa"/>
            <w:gridSpan w:val="8"/>
            <w:tcBorders>
              <w:top w:val="nil"/>
              <w:left w:val="nil"/>
              <w:bottom w:val="single" w:sz="12" w:space="0" w:color="990000"/>
              <w:right w:val="nil"/>
            </w:tcBorders>
            <w:shd w:val="clear" w:color="auto" w:fill="E6E6E6"/>
            <w:vAlign w:val="center"/>
          </w:tcPr>
          <w:p w14:paraId="07FCEF8E" w14:textId="77777777" w:rsidR="00C46E9C" w:rsidRPr="002A7B6D" w:rsidRDefault="00C46E9C" w:rsidP="00C46E9C">
            <w:pPr>
              <w:rPr>
                <w:rFonts w:cs="Arial"/>
                <w:b/>
                <w:sz w:val="20"/>
              </w:rPr>
            </w:pPr>
            <w:r w:rsidRPr="002A7B6D">
              <w:rPr>
                <w:rFonts w:cs="Arial"/>
                <w:b/>
                <w:sz w:val="20"/>
              </w:rPr>
              <w:t>Author Information</w:t>
            </w:r>
          </w:p>
        </w:tc>
      </w:tr>
      <w:tr w:rsidR="00C46E9C" w:rsidRPr="002A7B6D" w14:paraId="2BA50F5D" w14:textId="77777777" w:rsidTr="00782243">
        <w:trPr>
          <w:trHeight w:val="432"/>
        </w:trPr>
        <w:tc>
          <w:tcPr>
            <w:tcW w:w="1561" w:type="dxa"/>
            <w:tcBorders>
              <w:top w:val="nil"/>
              <w:left w:val="nil"/>
              <w:bottom w:val="single" w:sz="4" w:space="0" w:color="auto"/>
              <w:right w:val="nil"/>
            </w:tcBorders>
            <w:vAlign w:val="bottom"/>
          </w:tcPr>
          <w:p w14:paraId="56A2773D" w14:textId="77777777" w:rsidR="00C46E9C" w:rsidRPr="002A7B6D" w:rsidRDefault="00C46E9C" w:rsidP="00C46E9C">
            <w:pPr>
              <w:rPr>
                <w:rFonts w:cs="Arial"/>
                <w:sz w:val="20"/>
              </w:rPr>
            </w:pPr>
            <w:r w:rsidRPr="002A7B6D">
              <w:rPr>
                <w:rFonts w:cs="Arial"/>
                <w:sz w:val="20"/>
              </w:rPr>
              <w:t>Given Name(s)</w:t>
            </w:r>
          </w:p>
        </w:tc>
        <w:tc>
          <w:tcPr>
            <w:tcW w:w="1184" w:type="dxa"/>
            <w:tcBorders>
              <w:top w:val="nil"/>
              <w:left w:val="nil"/>
              <w:bottom w:val="single" w:sz="4" w:space="0" w:color="auto"/>
              <w:right w:val="nil"/>
            </w:tcBorders>
            <w:vAlign w:val="bottom"/>
          </w:tcPr>
          <w:p w14:paraId="31C54CA2" w14:textId="77777777" w:rsidR="00C46E9C" w:rsidRPr="002A7B6D" w:rsidRDefault="00C46E9C" w:rsidP="00C46E9C">
            <w:pPr>
              <w:rPr>
                <w:rFonts w:cs="Arial"/>
                <w:sz w:val="20"/>
              </w:rPr>
            </w:pPr>
            <w:r w:rsidRPr="002A7B6D">
              <w:rPr>
                <w:rFonts w:cs="Arial"/>
                <w:sz w:val="20"/>
              </w:rPr>
              <w:t>Last Name</w:t>
            </w:r>
          </w:p>
        </w:tc>
        <w:tc>
          <w:tcPr>
            <w:tcW w:w="837" w:type="dxa"/>
            <w:tcBorders>
              <w:top w:val="nil"/>
              <w:left w:val="nil"/>
              <w:bottom w:val="single" w:sz="4" w:space="0" w:color="auto"/>
              <w:right w:val="nil"/>
            </w:tcBorders>
            <w:vAlign w:val="bottom"/>
          </w:tcPr>
          <w:p w14:paraId="7919A4C9" w14:textId="77777777" w:rsidR="00C46E9C" w:rsidRPr="002A7B6D" w:rsidRDefault="00C46E9C" w:rsidP="00C46E9C">
            <w:pPr>
              <w:rPr>
                <w:rFonts w:cs="Arial"/>
                <w:sz w:val="20"/>
              </w:rPr>
            </w:pPr>
            <w:r w:rsidRPr="002A7B6D">
              <w:rPr>
                <w:rFonts w:cs="Arial"/>
                <w:sz w:val="20"/>
              </w:rPr>
              <w:t>Suffix</w:t>
            </w:r>
          </w:p>
        </w:tc>
        <w:tc>
          <w:tcPr>
            <w:tcW w:w="990" w:type="dxa"/>
            <w:tcBorders>
              <w:top w:val="nil"/>
              <w:left w:val="nil"/>
              <w:bottom w:val="single" w:sz="4" w:space="0" w:color="auto"/>
              <w:right w:val="nil"/>
            </w:tcBorders>
            <w:vAlign w:val="bottom"/>
          </w:tcPr>
          <w:p w14:paraId="67D3AD3A" w14:textId="77777777" w:rsidR="00C46E9C" w:rsidRPr="002A7B6D" w:rsidRDefault="00C46E9C" w:rsidP="00C46E9C">
            <w:pPr>
              <w:rPr>
                <w:rFonts w:cs="Arial"/>
                <w:sz w:val="20"/>
              </w:rPr>
            </w:pPr>
            <w:r w:rsidRPr="002A7B6D">
              <w:rPr>
                <w:rFonts w:cs="Arial"/>
                <w:sz w:val="20"/>
              </w:rPr>
              <w:t>Degrees</w:t>
            </w:r>
          </w:p>
        </w:tc>
        <w:tc>
          <w:tcPr>
            <w:tcW w:w="1080" w:type="dxa"/>
            <w:tcBorders>
              <w:top w:val="nil"/>
              <w:left w:val="nil"/>
              <w:bottom w:val="single" w:sz="4" w:space="0" w:color="auto"/>
              <w:right w:val="nil"/>
            </w:tcBorders>
            <w:vAlign w:val="bottom"/>
          </w:tcPr>
          <w:p w14:paraId="3EA96DCD" w14:textId="77777777" w:rsidR="00C46E9C" w:rsidRPr="002A7B6D" w:rsidRDefault="00C46E9C" w:rsidP="00C46E9C">
            <w:pPr>
              <w:rPr>
                <w:rFonts w:cs="Arial"/>
                <w:sz w:val="20"/>
              </w:rPr>
            </w:pPr>
            <w:r w:rsidRPr="002A7B6D">
              <w:rPr>
                <w:rFonts w:cs="Arial"/>
                <w:sz w:val="20"/>
              </w:rPr>
              <w:t>Affiliation</w:t>
            </w:r>
          </w:p>
        </w:tc>
        <w:tc>
          <w:tcPr>
            <w:tcW w:w="1440" w:type="dxa"/>
            <w:tcBorders>
              <w:top w:val="nil"/>
              <w:left w:val="nil"/>
              <w:bottom w:val="single" w:sz="4" w:space="0" w:color="auto"/>
              <w:right w:val="nil"/>
            </w:tcBorders>
            <w:vAlign w:val="bottom"/>
          </w:tcPr>
          <w:p w14:paraId="04E62240" w14:textId="77777777" w:rsidR="00C46E9C" w:rsidRPr="002A7B6D" w:rsidRDefault="00C46E9C" w:rsidP="00C46E9C">
            <w:pPr>
              <w:rPr>
                <w:rFonts w:cs="Arial"/>
                <w:sz w:val="20"/>
              </w:rPr>
            </w:pPr>
            <w:r w:rsidRPr="002A7B6D">
              <w:rPr>
                <w:rFonts w:cs="Arial"/>
                <w:sz w:val="20"/>
              </w:rPr>
              <w:t>Email</w:t>
            </w:r>
          </w:p>
        </w:tc>
        <w:tc>
          <w:tcPr>
            <w:tcW w:w="1260" w:type="dxa"/>
            <w:tcBorders>
              <w:top w:val="nil"/>
              <w:left w:val="nil"/>
              <w:bottom w:val="single" w:sz="4" w:space="0" w:color="auto"/>
              <w:right w:val="nil"/>
            </w:tcBorders>
            <w:vAlign w:val="bottom"/>
          </w:tcPr>
          <w:p w14:paraId="0BBC9D63" w14:textId="77777777" w:rsidR="00C46E9C" w:rsidRPr="002A7B6D" w:rsidRDefault="00C46E9C" w:rsidP="00C46E9C">
            <w:pPr>
              <w:rPr>
                <w:rFonts w:cs="Arial"/>
                <w:sz w:val="20"/>
              </w:rPr>
            </w:pPr>
            <w:r w:rsidRPr="002A7B6D">
              <w:rPr>
                <w:rFonts w:cs="Arial"/>
                <w:sz w:val="20"/>
              </w:rPr>
              <w:t>Corr. Au. ?</w:t>
            </w:r>
          </w:p>
          <w:p w14:paraId="5DEE91EA" w14:textId="77777777" w:rsidR="00C46E9C" w:rsidRPr="002A7B6D" w:rsidRDefault="00C46E9C" w:rsidP="00C46E9C">
            <w:pPr>
              <w:rPr>
                <w:rFonts w:cs="Arial"/>
                <w:sz w:val="20"/>
              </w:rPr>
            </w:pPr>
            <w:r w:rsidRPr="002A7B6D">
              <w:rPr>
                <w:rFonts w:cs="Arial"/>
                <w:sz w:val="20"/>
              </w:rPr>
              <w:t>(Yes)</w:t>
            </w:r>
          </w:p>
        </w:tc>
        <w:tc>
          <w:tcPr>
            <w:tcW w:w="1620" w:type="dxa"/>
            <w:tcBorders>
              <w:top w:val="nil"/>
              <w:left w:val="nil"/>
              <w:bottom w:val="single" w:sz="4" w:space="0" w:color="auto"/>
              <w:right w:val="nil"/>
            </w:tcBorders>
            <w:vAlign w:val="bottom"/>
          </w:tcPr>
          <w:p w14:paraId="2460ABA1" w14:textId="77777777" w:rsidR="00C46E9C" w:rsidRPr="002A7B6D" w:rsidRDefault="00C46E9C" w:rsidP="00C46E9C">
            <w:pPr>
              <w:rPr>
                <w:rFonts w:cs="Arial"/>
                <w:sz w:val="20"/>
              </w:rPr>
            </w:pPr>
            <w:r w:rsidRPr="002A7B6D">
              <w:rPr>
                <w:rFonts w:cs="Arial"/>
                <w:sz w:val="20"/>
              </w:rPr>
              <w:t>Au. Footnote</w:t>
            </w:r>
          </w:p>
        </w:tc>
      </w:tr>
      <w:tr w:rsidR="00782243" w:rsidRPr="002A7B6D" w14:paraId="1EC3118F" w14:textId="77777777" w:rsidTr="00782243">
        <w:trPr>
          <w:trHeight w:val="432"/>
        </w:trPr>
        <w:tc>
          <w:tcPr>
            <w:tcW w:w="1561" w:type="dxa"/>
            <w:tcBorders>
              <w:top w:val="nil"/>
              <w:left w:val="nil"/>
              <w:bottom w:val="single" w:sz="4" w:space="0" w:color="auto"/>
              <w:right w:val="nil"/>
            </w:tcBorders>
            <w:vAlign w:val="center"/>
          </w:tcPr>
          <w:p w14:paraId="764B2E63" w14:textId="1BEDA2DD" w:rsidR="00782243" w:rsidRPr="002A7B6D" w:rsidRDefault="00782243" w:rsidP="00782243">
            <w:pPr>
              <w:rPr>
                <w:rFonts w:cs="Arial"/>
                <w:sz w:val="20"/>
              </w:rPr>
            </w:pPr>
            <w:r w:rsidRPr="002A7B6D">
              <w:rPr>
                <w:rFonts w:cs="Arial"/>
                <w:color w:val="000000"/>
                <w:sz w:val="20"/>
              </w:rPr>
              <w:t>Jayme L.</w:t>
            </w:r>
          </w:p>
        </w:tc>
        <w:tc>
          <w:tcPr>
            <w:tcW w:w="1184" w:type="dxa"/>
            <w:tcBorders>
              <w:top w:val="nil"/>
              <w:left w:val="nil"/>
              <w:bottom w:val="single" w:sz="4" w:space="0" w:color="auto"/>
              <w:right w:val="nil"/>
            </w:tcBorders>
            <w:vAlign w:val="center"/>
          </w:tcPr>
          <w:p w14:paraId="3D3F705F" w14:textId="068DC64A" w:rsidR="00782243" w:rsidRPr="002A7B6D" w:rsidRDefault="00782243" w:rsidP="00782243">
            <w:pPr>
              <w:rPr>
                <w:rFonts w:cs="Arial"/>
                <w:sz w:val="20"/>
              </w:rPr>
            </w:pPr>
            <w:r w:rsidRPr="002A7B6D">
              <w:rPr>
                <w:rFonts w:cs="Arial"/>
                <w:color w:val="000000"/>
                <w:sz w:val="20"/>
              </w:rPr>
              <w:t>Dahlin</w:t>
            </w:r>
          </w:p>
        </w:tc>
        <w:tc>
          <w:tcPr>
            <w:tcW w:w="837" w:type="dxa"/>
            <w:tcBorders>
              <w:top w:val="nil"/>
              <w:left w:val="nil"/>
              <w:bottom w:val="single" w:sz="4" w:space="0" w:color="auto"/>
              <w:right w:val="nil"/>
            </w:tcBorders>
            <w:vAlign w:val="center"/>
          </w:tcPr>
          <w:p w14:paraId="45C6AF46" w14:textId="77777777" w:rsidR="00782243" w:rsidRPr="002A7B6D" w:rsidRDefault="00782243" w:rsidP="00782243">
            <w:pPr>
              <w:rPr>
                <w:rFonts w:cs="Arial"/>
                <w:sz w:val="20"/>
              </w:rPr>
            </w:pPr>
          </w:p>
        </w:tc>
        <w:tc>
          <w:tcPr>
            <w:tcW w:w="990" w:type="dxa"/>
            <w:tcBorders>
              <w:top w:val="nil"/>
              <w:left w:val="nil"/>
              <w:bottom w:val="single" w:sz="4" w:space="0" w:color="auto"/>
              <w:right w:val="nil"/>
            </w:tcBorders>
            <w:vAlign w:val="center"/>
          </w:tcPr>
          <w:p w14:paraId="723EE432" w14:textId="77777777" w:rsidR="00782243" w:rsidRPr="002A7B6D" w:rsidRDefault="00782243" w:rsidP="00782243">
            <w:pPr>
              <w:rPr>
                <w:rFonts w:cs="Arial"/>
                <w:sz w:val="20"/>
              </w:rPr>
            </w:pPr>
          </w:p>
        </w:tc>
        <w:tc>
          <w:tcPr>
            <w:tcW w:w="1080" w:type="dxa"/>
            <w:tcBorders>
              <w:top w:val="nil"/>
              <w:left w:val="nil"/>
              <w:bottom w:val="single" w:sz="4" w:space="0" w:color="auto"/>
              <w:right w:val="nil"/>
            </w:tcBorders>
            <w:vAlign w:val="center"/>
          </w:tcPr>
          <w:p w14:paraId="71C55536" w14:textId="4058EF69" w:rsidR="00782243" w:rsidRPr="002A7B6D" w:rsidRDefault="00FF6715" w:rsidP="00782243">
            <w:pPr>
              <w:rPr>
                <w:rFonts w:cs="Arial"/>
                <w:sz w:val="20"/>
              </w:rPr>
            </w:pPr>
            <w:r>
              <w:rPr>
                <w:rFonts w:cs="Arial"/>
                <w:sz w:val="20"/>
              </w:rPr>
              <w:t>1</w:t>
            </w:r>
          </w:p>
        </w:tc>
        <w:tc>
          <w:tcPr>
            <w:tcW w:w="1440" w:type="dxa"/>
            <w:tcBorders>
              <w:top w:val="nil"/>
              <w:left w:val="nil"/>
              <w:bottom w:val="single" w:sz="4" w:space="0" w:color="auto"/>
              <w:right w:val="nil"/>
            </w:tcBorders>
            <w:vAlign w:val="center"/>
          </w:tcPr>
          <w:p w14:paraId="3A62ECFB" w14:textId="77777777" w:rsidR="00782243" w:rsidRPr="002A7B6D" w:rsidRDefault="00782243" w:rsidP="00782243">
            <w:pPr>
              <w:rPr>
                <w:rFonts w:cs="Arial"/>
                <w:sz w:val="20"/>
              </w:rPr>
            </w:pPr>
          </w:p>
        </w:tc>
        <w:tc>
          <w:tcPr>
            <w:tcW w:w="1260" w:type="dxa"/>
            <w:tcBorders>
              <w:top w:val="nil"/>
              <w:left w:val="nil"/>
              <w:bottom w:val="single" w:sz="4" w:space="0" w:color="auto"/>
              <w:right w:val="nil"/>
            </w:tcBorders>
            <w:vAlign w:val="center"/>
          </w:tcPr>
          <w:p w14:paraId="002A3679" w14:textId="77777777" w:rsidR="00782243" w:rsidRPr="002A7B6D" w:rsidRDefault="00782243" w:rsidP="00782243">
            <w:pPr>
              <w:rPr>
                <w:rFonts w:cs="Arial"/>
                <w:sz w:val="20"/>
              </w:rPr>
            </w:pPr>
          </w:p>
        </w:tc>
        <w:tc>
          <w:tcPr>
            <w:tcW w:w="1620" w:type="dxa"/>
            <w:tcBorders>
              <w:top w:val="nil"/>
              <w:left w:val="nil"/>
              <w:bottom w:val="single" w:sz="4" w:space="0" w:color="auto"/>
              <w:right w:val="nil"/>
            </w:tcBorders>
            <w:vAlign w:val="center"/>
          </w:tcPr>
          <w:p w14:paraId="6E7878E6" w14:textId="77777777" w:rsidR="00782243" w:rsidRPr="002A7B6D" w:rsidRDefault="00782243" w:rsidP="00782243">
            <w:pPr>
              <w:rPr>
                <w:rFonts w:cs="Arial"/>
                <w:sz w:val="20"/>
              </w:rPr>
            </w:pPr>
          </w:p>
        </w:tc>
      </w:tr>
      <w:tr w:rsidR="00782243" w:rsidRPr="002A7B6D" w14:paraId="7032A0CA" w14:textId="77777777" w:rsidTr="00782243">
        <w:trPr>
          <w:trHeight w:val="432"/>
        </w:trPr>
        <w:tc>
          <w:tcPr>
            <w:tcW w:w="1561" w:type="dxa"/>
            <w:tcBorders>
              <w:top w:val="nil"/>
              <w:left w:val="nil"/>
              <w:bottom w:val="single" w:sz="4" w:space="0" w:color="auto"/>
              <w:right w:val="nil"/>
            </w:tcBorders>
            <w:vAlign w:val="center"/>
          </w:tcPr>
          <w:p w14:paraId="3C856282" w14:textId="07FCBBBC" w:rsidR="00782243" w:rsidRPr="002A7B6D" w:rsidRDefault="00782243" w:rsidP="00782243">
            <w:pPr>
              <w:rPr>
                <w:rFonts w:cs="Arial"/>
                <w:sz w:val="20"/>
              </w:rPr>
            </w:pPr>
            <w:r w:rsidRPr="002A7B6D">
              <w:rPr>
                <w:rFonts w:cs="Arial"/>
                <w:color w:val="000000"/>
                <w:sz w:val="20"/>
              </w:rPr>
              <w:t>G. Sitta</w:t>
            </w:r>
          </w:p>
        </w:tc>
        <w:tc>
          <w:tcPr>
            <w:tcW w:w="1184" w:type="dxa"/>
            <w:tcBorders>
              <w:top w:val="nil"/>
              <w:left w:val="nil"/>
              <w:bottom w:val="single" w:sz="4" w:space="0" w:color="auto"/>
              <w:right w:val="nil"/>
            </w:tcBorders>
            <w:vAlign w:val="center"/>
          </w:tcPr>
          <w:p w14:paraId="6420DA9C" w14:textId="05BACD47" w:rsidR="00782243" w:rsidRPr="002A7B6D" w:rsidRDefault="00782243" w:rsidP="00782243">
            <w:pPr>
              <w:rPr>
                <w:rFonts w:cs="Arial"/>
                <w:sz w:val="20"/>
              </w:rPr>
            </w:pPr>
            <w:r w:rsidRPr="002A7B6D">
              <w:rPr>
                <w:rFonts w:cs="Arial"/>
                <w:color w:val="000000"/>
                <w:sz w:val="20"/>
              </w:rPr>
              <w:t>Sittampalam</w:t>
            </w:r>
          </w:p>
        </w:tc>
        <w:tc>
          <w:tcPr>
            <w:tcW w:w="837" w:type="dxa"/>
            <w:tcBorders>
              <w:top w:val="nil"/>
              <w:left w:val="nil"/>
              <w:bottom w:val="single" w:sz="4" w:space="0" w:color="auto"/>
              <w:right w:val="nil"/>
            </w:tcBorders>
            <w:vAlign w:val="center"/>
          </w:tcPr>
          <w:p w14:paraId="5B6F7427" w14:textId="77777777" w:rsidR="00782243" w:rsidRPr="002A7B6D" w:rsidRDefault="00782243" w:rsidP="00782243">
            <w:pPr>
              <w:rPr>
                <w:rFonts w:cs="Arial"/>
                <w:sz w:val="20"/>
              </w:rPr>
            </w:pPr>
          </w:p>
        </w:tc>
        <w:tc>
          <w:tcPr>
            <w:tcW w:w="990" w:type="dxa"/>
            <w:tcBorders>
              <w:top w:val="nil"/>
              <w:left w:val="nil"/>
              <w:bottom w:val="single" w:sz="4" w:space="0" w:color="auto"/>
              <w:right w:val="nil"/>
            </w:tcBorders>
            <w:vAlign w:val="center"/>
          </w:tcPr>
          <w:p w14:paraId="5DC7E212" w14:textId="77777777" w:rsidR="00782243" w:rsidRPr="002A7B6D" w:rsidRDefault="00782243" w:rsidP="00782243">
            <w:pPr>
              <w:rPr>
                <w:rFonts w:cs="Arial"/>
                <w:sz w:val="20"/>
              </w:rPr>
            </w:pPr>
          </w:p>
        </w:tc>
        <w:tc>
          <w:tcPr>
            <w:tcW w:w="1080" w:type="dxa"/>
            <w:tcBorders>
              <w:top w:val="nil"/>
              <w:left w:val="nil"/>
              <w:bottom w:val="single" w:sz="4" w:space="0" w:color="auto"/>
              <w:right w:val="nil"/>
            </w:tcBorders>
            <w:vAlign w:val="center"/>
          </w:tcPr>
          <w:p w14:paraId="5838A793" w14:textId="2EE55F3F" w:rsidR="00782243" w:rsidRPr="002A7B6D" w:rsidRDefault="00FF6715" w:rsidP="00782243">
            <w:pPr>
              <w:rPr>
                <w:rFonts w:cs="Arial"/>
                <w:sz w:val="20"/>
              </w:rPr>
            </w:pPr>
            <w:r>
              <w:rPr>
                <w:rFonts w:cs="Arial"/>
                <w:sz w:val="20"/>
              </w:rPr>
              <w:t>2</w:t>
            </w:r>
          </w:p>
        </w:tc>
        <w:tc>
          <w:tcPr>
            <w:tcW w:w="1440" w:type="dxa"/>
            <w:tcBorders>
              <w:top w:val="nil"/>
              <w:left w:val="nil"/>
              <w:bottom w:val="single" w:sz="4" w:space="0" w:color="auto"/>
              <w:right w:val="nil"/>
            </w:tcBorders>
            <w:vAlign w:val="center"/>
          </w:tcPr>
          <w:p w14:paraId="1081A6D8" w14:textId="77777777" w:rsidR="00782243" w:rsidRPr="002A7B6D" w:rsidRDefault="00782243" w:rsidP="00782243">
            <w:pPr>
              <w:rPr>
                <w:rFonts w:cs="Arial"/>
                <w:sz w:val="20"/>
              </w:rPr>
            </w:pPr>
          </w:p>
        </w:tc>
        <w:tc>
          <w:tcPr>
            <w:tcW w:w="1260" w:type="dxa"/>
            <w:tcBorders>
              <w:top w:val="nil"/>
              <w:left w:val="nil"/>
              <w:bottom w:val="single" w:sz="4" w:space="0" w:color="auto"/>
              <w:right w:val="nil"/>
            </w:tcBorders>
            <w:vAlign w:val="center"/>
          </w:tcPr>
          <w:p w14:paraId="58EA6A49" w14:textId="77777777" w:rsidR="00782243" w:rsidRPr="002A7B6D" w:rsidRDefault="00782243" w:rsidP="00782243">
            <w:pPr>
              <w:rPr>
                <w:rFonts w:cs="Arial"/>
                <w:sz w:val="20"/>
              </w:rPr>
            </w:pPr>
          </w:p>
        </w:tc>
        <w:tc>
          <w:tcPr>
            <w:tcW w:w="1620" w:type="dxa"/>
            <w:tcBorders>
              <w:top w:val="nil"/>
              <w:left w:val="nil"/>
              <w:bottom w:val="single" w:sz="4" w:space="0" w:color="auto"/>
              <w:right w:val="nil"/>
            </w:tcBorders>
            <w:vAlign w:val="center"/>
          </w:tcPr>
          <w:p w14:paraId="33FC46BD" w14:textId="77777777" w:rsidR="00782243" w:rsidRPr="002A7B6D" w:rsidRDefault="00782243" w:rsidP="00782243">
            <w:pPr>
              <w:rPr>
                <w:rFonts w:cs="Arial"/>
                <w:sz w:val="20"/>
              </w:rPr>
            </w:pPr>
          </w:p>
        </w:tc>
      </w:tr>
      <w:tr w:rsidR="00782243" w:rsidRPr="002A7B6D" w14:paraId="66F1EE32" w14:textId="77777777" w:rsidTr="00782243">
        <w:trPr>
          <w:trHeight w:val="432"/>
        </w:trPr>
        <w:tc>
          <w:tcPr>
            <w:tcW w:w="1561" w:type="dxa"/>
            <w:tcBorders>
              <w:top w:val="single" w:sz="4" w:space="0" w:color="auto"/>
              <w:left w:val="nil"/>
              <w:bottom w:val="single" w:sz="4" w:space="0" w:color="auto"/>
              <w:right w:val="nil"/>
            </w:tcBorders>
            <w:vAlign w:val="center"/>
          </w:tcPr>
          <w:p w14:paraId="614F674F" w14:textId="6A61D630" w:rsidR="00782243" w:rsidRPr="002A7B6D" w:rsidRDefault="00782243" w:rsidP="00782243">
            <w:pPr>
              <w:rPr>
                <w:rFonts w:cs="Arial"/>
                <w:sz w:val="20"/>
              </w:rPr>
            </w:pPr>
            <w:r w:rsidRPr="002A7B6D">
              <w:rPr>
                <w:rFonts w:cs="Arial"/>
                <w:color w:val="000000"/>
                <w:sz w:val="20"/>
              </w:rPr>
              <w:t>Nathan P.</w:t>
            </w:r>
          </w:p>
        </w:tc>
        <w:tc>
          <w:tcPr>
            <w:tcW w:w="1184" w:type="dxa"/>
            <w:tcBorders>
              <w:top w:val="single" w:sz="4" w:space="0" w:color="auto"/>
              <w:left w:val="nil"/>
              <w:bottom w:val="single" w:sz="4" w:space="0" w:color="auto"/>
              <w:right w:val="nil"/>
            </w:tcBorders>
            <w:vAlign w:val="center"/>
          </w:tcPr>
          <w:p w14:paraId="3E3B1A57" w14:textId="4662CE85" w:rsidR="00782243" w:rsidRPr="002A7B6D" w:rsidRDefault="00782243" w:rsidP="00782243">
            <w:pPr>
              <w:rPr>
                <w:rFonts w:cs="Arial"/>
                <w:sz w:val="20"/>
              </w:rPr>
            </w:pPr>
            <w:r w:rsidRPr="002A7B6D">
              <w:rPr>
                <w:rFonts w:cs="Arial"/>
                <w:color w:val="000000"/>
                <w:sz w:val="20"/>
              </w:rPr>
              <w:t>Coussens</w:t>
            </w:r>
          </w:p>
        </w:tc>
        <w:tc>
          <w:tcPr>
            <w:tcW w:w="837" w:type="dxa"/>
            <w:tcBorders>
              <w:top w:val="single" w:sz="4" w:space="0" w:color="auto"/>
              <w:left w:val="nil"/>
              <w:bottom w:val="single" w:sz="4" w:space="0" w:color="auto"/>
              <w:right w:val="nil"/>
            </w:tcBorders>
            <w:vAlign w:val="center"/>
          </w:tcPr>
          <w:p w14:paraId="7C6E50DF"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2F216FFA"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30D19221" w14:textId="3083AE08" w:rsidR="00782243" w:rsidRPr="002A7B6D" w:rsidRDefault="00FF6715" w:rsidP="00782243">
            <w:pPr>
              <w:rPr>
                <w:rFonts w:cs="Arial"/>
                <w:sz w:val="20"/>
              </w:rPr>
            </w:pPr>
            <w:r>
              <w:rPr>
                <w:rFonts w:cs="Arial"/>
                <w:sz w:val="20"/>
              </w:rPr>
              <w:t>2</w:t>
            </w:r>
          </w:p>
        </w:tc>
        <w:tc>
          <w:tcPr>
            <w:tcW w:w="1440" w:type="dxa"/>
            <w:tcBorders>
              <w:top w:val="single" w:sz="4" w:space="0" w:color="auto"/>
              <w:left w:val="nil"/>
              <w:bottom w:val="single" w:sz="4" w:space="0" w:color="auto"/>
              <w:right w:val="nil"/>
            </w:tcBorders>
            <w:vAlign w:val="center"/>
          </w:tcPr>
          <w:p w14:paraId="72DFBA53"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0BFC0727"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5EAB2687" w14:textId="77777777" w:rsidR="00782243" w:rsidRPr="002A7B6D" w:rsidRDefault="00782243" w:rsidP="00782243">
            <w:pPr>
              <w:rPr>
                <w:rFonts w:cs="Arial"/>
                <w:sz w:val="20"/>
              </w:rPr>
            </w:pPr>
          </w:p>
        </w:tc>
      </w:tr>
      <w:tr w:rsidR="00782243" w:rsidRPr="002A7B6D" w14:paraId="26A3D11A" w14:textId="77777777" w:rsidTr="00782243">
        <w:trPr>
          <w:trHeight w:val="432"/>
        </w:trPr>
        <w:tc>
          <w:tcPr>
            <w:tcW w:w="1561" w:type="dxa"/>
            <w:tcBorders>
              <w:top w:val="single" w:sz="4" w:space="0" w:color="auto"/>
              <w:left w:val="nil"/>
              <w:bottom w:val="single" w:sz="4" w:space="0" w:color="auto"/>
              <w:right w:val="nil"/>
            </w:tcBorders>
            <w:vAlign w:val="center"/>
          </w:tcPr>
          <w:p w14:paraId="3F972DCB" w14:textId="5799B169" w:rsidR="00782243" w:rsidRPr="002A7B6D" w:rsidRDefault="00782243" w:rsidP="00782243">
            <w:pPr>
              <w:rPr>
                <w:rFonts w:cs="Arial"/>
                <w:sz w:val="20"/>
              </w:rPr>
            </w:pPr>
            <w:r w:rsidRPr="002A7B6D">
              <w:rPr>
                <w:rFonts w:cs="Arial"/>
                <w:color w:val="000000"/>
                <w:sz w:val="20"/>
              </w:rPr>
              <w:t>Viswanath</w:t>
            </w:r>
          </w:p>
        </w:tc>
        <w:tc>
          <w:tcPr>
            <w:tcW w:w="1184" w:type="dxa"/>
            <w:tcBorders>
              <w:top w:val="single" w:sz="4" w:space="0" w:color="auto"/>
              <w:left w:val="nil"/>
              <w:bottom w:val="single" w:sz="4" w:space="0" w:color="auto"/>
              <w:right w:val="nil"/>
            </w:tcBorders>
            <w:vAlign w:val="center"/>
          </w:tcPr>
          <w:p w14:paraId="25C4ACD3" w14:textId="3E37F4F7" w:rsidR="00782243" w:rsidRPr="002A7B6D" w:rsidRDefault="00782243" w:rsidP="00782243">
            <w:pPr>
              <w:rPr>
                <w:rFonts w:cs="Arial"/>
                <w:sz w:val="20"/>
              </w:rPr>
            </w:pPr>
            <w:r w:rsidRPr="002A7B6D">
              <w:rPr>
                <w:rFonts w:cs="Arial"/>
                <w:color w:val="000000"/>
                <w:sz w:val="20"/>
              </w:rPr>
              <w:t>Devanarayan</w:t>
            </w:r>
          </w:p>
        </w:tc>
        <w:tc>
          <w:tcPr>
            <w:tcW w:w="837" w:type="dxa"/>
            <w:tcBorders>
              <w:top w:val="single" w:sz="4" w:space="0" w:color="auto"/>
              <w:left w:val="nil"/>
              <w:bottom w:val="single" w:sz="4" w:space="0" w:color="auto"/>
              <w:right w:val="nil"/>
            </w:tcBorders>
            <w:vAlign w:val="center"/>
          </w:tcPr>
          <w:p w14:paraId="0526D999"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3E7665E0"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5F2F0B0E" w14:textId="46B840F2" w:rsidR="00782243" w:rsidRPr="002A7B6D" w:rsidRDefault="00FF6715" w:rsidP="00782243">
            <w:pPr>
              <w:rPr>
                <w:rFonts w:cs="Arial"/>
                <w:sz w:val="20"/>
              </w:rPr>
            </w:pPr>
            <w:r>
              <w:rPr>
                <w:rFonts w:cs="Arial"/>
                <w:sz w:val="20"/>
              </w:rPr>
              <w:t>3</w:t>
            </w:r>
          </w:p>
        </w:tc>
        <w:tc>
          <w:tcPr>
            <w:tcW w:w="1440" w:type="dxa"/>
            <w:tcBorders>
              <w:top w:val="single" w:sz="4" w:space="0" w:color="auto"/>
              <w:left w:val="nil"/>
              <w:bottom w:val="single" w:sz="4" w:space="0" w:color="auto"/>
              <w:right w:val="nil"/>
            </w:tcBorders>
            <w:vAlign w:val="center"/>
          </w:tcPr>
          <w:p w14:paraId="2AC7F945"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54B29618"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6235023D" w14:textId="77777777" w:rsidR="00782243" w:rsidRPr="002A7B6D" w:rsidRDefault="00782243" w:rsidP="00782243">
            <w:pPr>
              <w:rPr>
                <w:rFonts w:cs="Arial"/>
                <w:sz w:val="20"/>
              </w:rPr>
            </w:pPr>
          </w:p>
        </w:tc>
      </w:tr>
      <w:tr w:rsidR="00782243" w:rsidRPr="002A7B6D" w14:paraId="276F7E20" w14:textId="77777777" w:rsidTr="00782243">
        <w:trPr>
          <w:trHeight w:val="432"/>
        </w:trPr>
        <w:tc>
          <w:tcPr>
            <w:tcW w:w="1561" w:type="dxa"/>
            <w:tcBorders>
              <w:top w:val="single" w:sz="4" w:space="0" w:color="auto"/>
              <w:left w:val="nil"/>
              <w:bottom w:val="single" w:sz="4" w:space="0" w:color="auto"/>
              <w:right w:val="nil"/>
            </w:tcBorders>
            <w:vAlign w:val="center"/>
          </w:tcPr>
          <w:p w14:paraId="1AE1C8AC" w14:textId="03BD902F" w:rsidR="00782243" w:rsidRPr="002A7B6D" w:rsidRDefault="00782243" w:rsidP="00782243">
            <w:pPr>
              <w:rPr>
                <w:rFonts w:cs="Arial"/>
                <w:sz w:val="20"/>
              </w:rPr>
            </w:pPr>
            <w:r w:rsidRPr="002A7B6D">
              <w:rPr>
                <w:rFonts w:cs="Arial"/>
                <w:color w:val="000000"/>
                <w:sz w:val="20"/>
              </w:rPr>
              <w:t>Jeffrey R.</w:t>
            </w:r>
          </w:p>
        </w:tc>
        <w:tc>
          <w:tcPr>
            <w:tcW w:w="1184" w:type="dxa"/>
            <w:tcBorders>
              <w:top w:val="single" w:sz="4" w:space="0" w:color="auto"/>
              <w:left w:val="nil"/>
              <w:bottom w:val="single" w:sz="4" w:space="0" w:color="auto"/>
              <w:right w:val="nil"/>
            </w:tcBorders>
            <w:vAlign w:val="center"/>
          </w:tcPr>
          <w:p w14:paraId="62DC245B" w14:textId="1A51167F" w:rsidR="00782243" w:rsidRPr="002A7B6D" w:rsidRDefault="00782243" w:rsidP="00782243">
            <w:pPr>
              <w:rPr>
                <w:rFonts w:cs="Arial"/>
                <w:sz w:val="20"/>
              </w:rPr>
            </w:pPr>
            <w:r w:rsidRPr="002A7B6D">
              <w:rPr>
                <w:rFonts w:cs="Arial"/>
                <w:color w:val="000000"/>
                <w:sz w:val="20"/>
              </w:rPr>
              <w:t>Weidner</w:t>
            </w:r>
          </w:p>
        </w:tc>
        <w:tc>
          <w:tcPr>
            <w:tcW w:w="837" w:type="dxa"/>
            <w:tcBorders>
              <w:top w:val="single" w:sz="4" w:space="0" w:color="auto"/>
              <w:left w:val="nil"/>
              <w:bottom w:val="single" w:sz="4" w:space="0" w:color="auto"/>
              <w:right w:val="nil"/>
            </w:tcBorders>
            <w:vAlign w:val="center"/>
          </w:tcPr>
          <w:p w14:paraId="326BA7E7"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67151185"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2E4E1BE5" w14:textId="25A06E2A" w:rsidR="00782243" w:rsidRPr="002A7B6D" w:rsidRDefault="00FF6715" w:rsidP="00782243">
            <w:pPr>
              <w:rPr>
                <w:rFonts w:cs="Arial"/>
                <w:sz w:val="20"/>
              </w:rPr>
            </w:pPr>
            <w:r>
              <w:rPr>
                <w:rFonts w:cs="Arial"/>
                <w:sz w:val="20"/>
              </w:rPr>
              <w:t>4</w:t>
            </w:r>
          </w:p>
        </w:tc>
        <w:tc>
          <w:tcPr>
            <w:tcW w:w="1440" w:type="dxa"/>
            <w:tcBorders>
              <w:top w:val="single" w:sz="4" w:space="0" w:color="auto"/>
              <w:left w:val="nil"/>
              <w:bottom w:val="single" w:sz="4" w:space="0" w:color="auto"/>
              <w:right w:val="nil"/>
            </w:tcBorders>
            <w:vAlign w:val="center"/>
          </w:tcPr>
          <w:p w14:paraId="0590EE58"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24146AC1"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3E503E36" w14:textId="77777777" w:rsidR="00782243" w:rsidRPr="002A7B6D" w:rsidRDefault="00782243" w:rsidP="00782243">
            <w:pPr>
              <w:rPr>
                <w:rFonts w:cs="Arial"/>
                <w:sz w:val="20"/>
              </w:rPr>
            </w:pPr>
          </w:p>
        </w:tc>
      </w:tr>
      <w:tr w:rsidR="00782243" w:rsidRPr="002A7B6D" w14:paraId="3F71A7FA" w14:textId="77777777" w:rsidTr="00782243">
        <w:trPr>
          <w:trHeight w:val="432"/>
        </w:trPr>
        <w:tc>
          <w:tcPr>
            <w:tcW w:w="1561" w:type="dxa"/>
            <w:tcBorders>
              <w:top w:val="single" w:sz="4" w:space="0" w:color="auto"/>
              <w:left w:val="nil"/>
              <w:bottom w:val="single" w:sz="4" w:space="0" w:color="auto"/>
              <w:right w:val="nil"/>
            </w:tcBorders>
            <w:vAlign w:val="center"/>
          </w:tcPr>
          <w:p w14:paraId="52D3B76D" w14:textId="33D8BB30" w:rsidR="00782243" w:rsidRPr="002A7B6D" w:rsidRDefault="00782243" w:rsidP="00782243">
            <w:pPr>
              <w:rPr>
                <w:rFonts w:cs="Arial"/>
                <w:sz w:val="20"/>
              </w:rPr>
            </w:pPr>
            <w:r w:rsidRPr="002A7B6D">
              <w:rPr>
                <w:rFonts w:cs="Arial"/>
                <w:color w:val="000000"/>
                <w:sz w:val="20"/>
              </w:rPr>
              <w:t>Philip W.</w:t>
            </w:r>
          </w:p>
        </w:tc>
        <w:tc>
          <w:tcPr>
            <w:tcW w:w="1184" w:type="dxa"/>
            <w:tcBorders>
              <w:top w:val="single" w:sz="4" w:space="0" w:color="auto"/>
              <w:left w:val="nil"/>
              <w:bottom w:val="single" w:sz="4" w:space="0" w:color="auto"/>
              <w:right w:val="nil"/>
            </w:tcBorders>
            <w:vAlign w:val="center"/>
          </w:tcPr>
          <w:p w14:paraId="1F30A438" w14:textId="1C91EAFE" w:rsidR="00782243" w:rsidRPr="002A7B6D" w:rsidRDefault="00782243" w:rsidP="00782243">
            <w:pPr>
              <w:rPr>
                <w:rFonts w:cs="Arial"/>
                <w:sz w:val="20"/>
              </w:rPr>
            </w:pPr>
            <w:r w:rsidRPr="002A7B6D">
              <w:rPr>
                <w:rFonts w:cs="Arial"/>
                <w:color w:val="000000"/>
                <w:sz w:val="20"/>
              </w:rPr>
              <w:t>Iversen</w:t>
            </w:r>
          </w:p>
        </w:tc>
        <w:tc>
          <w:tcPr>
            <w:tcW w:w="837" w:type="dxa"/>
            <w:tcBorders>
              <w:top w:val="single" w:sz="4" w:space="0" w:color="auto"/>
              <w:left w:val="nil"/>
              <w:bottom w:val="single" w:sz="4" w:space="0" w:color="auto"/>
              <w:right w:val="nil"/>
            </w:tcBorders>
            <w:vAlign w:val="center"/>
          </w:tcPr>
          <w:p w14:paraId="2818C718"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599AB9E3"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1FDA0EF6" w14:textId="16AF0A77" w:rsidR="00782243" w:rsidRPr="002A7B6D" w:rsidRDefault="00FF6715" w:rsidP="00782243">
            <w:pPr>
              <w:rPr>
                <w:rFonts w:cs="Arial"/>
                <w:sz w:val="20"/>
              </w:rPr>
            </w:pPr>
            <w:r>
              <w:rPr>
                <w:rFonts w:cs="Arial"/>
                <w:sz w:val="20"/>
              </w:rPr>
              <w:t>5</w:t>
            </w:r>
          </w:p>
        </w:tc>
        <w:tc>
          <w:tcPr>
            <w:tcW w:w="1440" w:type="dxa"/>
            <w:tcBorders>
              <w:top w:val="single" w:sz="4" w:space="0" w:color="auto"/>
              <w:left w:val="nil"/>
              <w:bottom w:val="single" w:sz="4" w:space="0" w:color="auto"/>
              <w:right w:val="nil"/>
            </w:tcBorders>
            <w:vAlign w:val="center"/>
          </w:tcPr>
          <w:p w14:paraId="0B7CB083"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498C4D75"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2684605D" w14:textId="77777777" w:rsidR="00782243" w:rsidRPr="002A7B6D" w:rsidRDefault="00782243" w:rsidP="00782243">
            <w:pPr>
              <w:rPr>
                <w:rFonts w:cs="Arial"/>
                <w:sz w:val="20"/>
              </w:rPr>
            </w:pPr>
          </w:p>
        </w:tc>
      </w:tr>
      <w:tr w:rsidR="00782243" w:rsidRPr="002A7B6D" w14:paraId="23316EAE" w14:textId="77777777" w:rsidTr="00782243">
        <w:trPr>
          <w:trHeight w:val="432"/>
        </w:trPr>
        <w:tc>
          <w:tcPr>
            <w:tcW w:w="1561" w:type="dxa"/>
            <w:tcBorders>
              <w:top w:val="single" w:sz="4" w:space="0" w:color="auto"/>
              <w:left w:val="nil"/>
              <w:bottom w:val="single" w:sz="4" w:space="0" w:color="auto"/>
              <w:right w:val="nil"/>
            </w:tcBorders>
            <w:vAlign w:val="center"/>
          </w:tcPr>
          <w:p w14:paraId="75999E58" w14:textId="24F0E1D9" w:rsidR="00782243" w:rsidRPr="002A7B6D" w:rsidRDefault="00782243" w:rsidP="00782243">
            <w:pPr>
              <w:rPr>
                <w:rFonts w:cs="Arial"/>
                <w:sz w:val="20"/>
              </w:rPr>
            </w:pPr>
            <w:r w:rsidRPr="002A7B6D">
              <w:rPr>
                <w:rFonts w:cs="Arial"/>
                <w:color w:val="000000"/>
                <w:sz w:val="20"/>
              </w:rPr>
              <w:t>Joseph V.</w:t>
            </w:r>
          </w:p>
        </w:tc>
        <w:tc>
          <w:tcPr>
            <w:tcW w:w="1184" w:type="dxa"/>
            <w:tcBorders>
              <w:top w:val="single" w:sz="4" w:space="0" w:color="auto"/>
              <w:left w:val="nil"/>
              <w:bottom w:val="single" w:sz="4" w:space="0" w:color="auto"/>
              <w:right w:val="nil"/>
            </w:tcBorders>
            <w:vAlign w:val="center"/>
          </w:tcPr>
          <w:p w14:paraId="215C9640" w14:textId="481517ED" w:rsidR="00782243" w:rsidRPr="002A7B6D" w:rsidRDefault="00782243" w:rsidP="00782243">
            <w:pPr>
              <w:rPr>
                <w:rFonts w:cs="Arial"/>
                <w:sz w:val="20"/>
              </w:rPr>
            </w:pPr>
            <w:r w:rsidRPr="002A7B6D">
              <w:rPr>
                <w:rFonts w:cs="Arial"/>
                <w:color w:val="000000"/>
                <w:sz w:val="20"/>
              </w:rPr>
              <w:t>Haas</w:t>
            </w:r>
          </w:p>
        </w:tc>
        <w:tc>
          <w:tcPr>
            <w:tcW w:w="837" w:type="dxa"/>
            <w:tcBorders>
              <w:top w:val="single" w:sz="4" w:space="0" w:color="auto"/>
              <w:left w:val="nil"/>
              <w:bottom w:val="single" w:sz="4" w:space="0" w:color="auto"/>
              <w:right w:val="nil"/>
            </w:tcBorders>
            <w:vAlign w:val="center"/>
          </w:tcPr>
          <w:p w14:paraId="77FCC786"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377F5B50"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2BDEDAD0" w14:textId="54313C77" w:rsidR="00782243" w:rsidRPr="002A7B6D" w:rsidRDefault="00FF6715" w:rsidP="00782243">
            <w:pPr>
              <w:rPr>
                <w:rFonts w:cs="Arial"/>
                <w:sz w:val="20"/>
              </w:rPr>
            </w:pPr>
            <w:r>
              <w:rPr>
                <w:rFonts w:cs="Arial"/>
                <w:sz w:val="20"/>
              </w:rPr>
              <w:t>5</w:t>
            </w:r>
          </w:p>
        </w:tc>
        <w:tc>
          <w:tcPr>
            <w:tcW w:w="1440" w:type="dxa"/>
            <w:tcBorders>
              <w:top w:val="single" w:sz="4" w:space="0" w:color="auto"/>
              <w:left w:val="nil"/>
              <w:bottom w:val="single" w:sz="4" w:space="0" w:color="auto"/>
              <w:right w:val="nil"/>
            </w:tcBorders>
            <w:vAlign w:val="center"/>
          </w:tcPr>
          <w:p w14:paraId="1F7D33BB"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2136626E"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3E6AD31A" w14:textId="77777777" w:rsidR="00782243" w:rsidRPr="002A7B6D" w:rsidRDefault="00782243" w:rsidP="00782243">
            <w:pPr>
              <w:rPr>
                <w:rFonts w:cs="Arial"/>
                <w:sz w:val="20"/>
              </w:rPr>
            </w:pPr>
          </w:p>
        </w:tc>
      </w:tr>
      <w:tr w:rsidR="00782243" w:rsidRPr="002A7B6D" w14:paraId="2D4B7D75" w14:textId="77777777" w:rsidTr="00782243">
        <w:trPr>
          <w:trHeight w:val="432"/>
        </w:trPr>
        <w:tc>
          <w:tcPr>
            <w:tcW w:w="1561" w:type="dxa"/>
            <w:tcBorders>
              <w:top w:val="single" w:sz="4" w:space="0" w:color="auto"/>
              <w:left w:val="nil"/>
              <w:bottom w:val="single" w:sz="4" w:space="0" w:color="auto"/>
              <w:right w:val="nil"/>
            </w:tcBorders>
            <w:vAlign w:val="center"/>
          </w:tcPr>
          <w:p w14:paraId="3A6FC1B5" w14:textId="6C43AD9F" w:rsidR="00782243" w:rsidRPr="002A7B6D" w:rsidRDefault="00782243" w:rsidP="00782243">
            <w:pPr>
              <w:rPr>
                <w:rFonts w:cs="Arial"/>
                <w:sz w:val="20"/>
              </w:rPr>
            </w:pPr>
            <w:r w:rsidRPr="002A7B6D">
              <w:rPr>
                <w:rFonts w:cs="Arial"/>
                <w:color w:val="000000"/>
                <w:sz w:val="20"/>
              </w:rPr>
              <w:t>Duane D.</w:t>
            </w:r>
          </w:p>
        </w:tc>
        <w:tc>
          <w:tcPr>
            <w:tcW w:w="1184" w:type="dxa"/>
            <w:tcBorders>
              <w:top w:val="single" w:sz="4" w:space="0" w:color="auto"/>
              <w:left w:val="nil"/>
              <w:bottom w:val="single" w:sz="4" w:space="0" w:color="auto"/>
              <w:right w:val="nil"/>
            </w:tcBorders>
            <w:vAlign w:val="center"/>
          </w:tcPr>
          <w:p w14:paraId="6C6714F1" w14:textId="7B689462" w:rsidR="00782243" w:rsidRPr="002A7B6D" w:rsidRDefault="00782243" w:rsidP="00782243">
            <w:pPr>
              <w:rPr>
                <w:rFonts w:cs="Arial"/>
                <w:sz w:val="20"/>
              </w:rPr>
            </w:pPr>
            <w:r w:rsidRPr="002A7B6D">
              <w:rPr>
                <w:rFonts w:cs="Arial"/>
                <w:color w:val="000000"/>
                <w:sz w:val="20"/>
              </w:rPr>
              <w:t>Bronson</w:t>
            </w:r>
          </w:p>
        </w:tc>
        <w:tc>
          <w:tcPr>
            <w:tcW w:w="837" w:type="dxa"/>
            <w:tcBorders>
              <w:top w:val="single" w:sz="4" w:space="0" w:color="auto"/>
              <w:left w:val="nil"/>
              <w:bottom w:val="single" w:sz="4" w:space="0" w:color="auto"/>
              <w:right w:val="nil"/>
            </w:tcBorders>
            <w:vAlign w:val="center"/>
          </w:tcPr>
          <w:p w14:paraId="499B59BC"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67CE689F"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7490881B" w14:textId="2155B958" w:rsidR="00782243" w:rsidRPr="002A7B6D" w:rsidRDefault="00FF6715" w:rsidP="00782243">
            <w:pPr>
              <w:rPr>
                <w:rFonts w:cs="Arial"/>
                <w:sz w:val="20"/>
              </w:rPr>
            </w:pPr>
            <w:r>
              <w:rPr>
                <w:rFonts w:cs="Arial"/>
                <w:sz w:val="20"/>
              </w:rPr>
              <w:t>6</w:t>
            </w:r>
          </w:p>
        </w:tc>
        <w:tc>
          <w:tcPr>
            <w:tcW w:w="1440" w:type="dxa"/>
            <w:tcBorders>
              <w:top w:val="single" w:sz="4" w:space="0" w:color="auto"/>
              <w:left w:val="nil"/>
              <w:bottom w:val="single" w:sz="4" w:space="0" w:color="auto"/>
              <w:right w:val="nil"/>
            </w:tcBorders>
            <w:vAlign w:val="center"/>
          </w:tcPr>
          <w:p w14:paraId="67C266AC"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27E9BFDC"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4D721990" w14:textId="77777777" w:rsidR="00782243" w:rsidRPr="002A7B6D" w:rsidRDefault="00782243" w:rsidP="00782243">
            <w:pPr>
              <w:rPr>
                <w:rFonts w:cs="Arial"/>
                <w:sz w:val="20"/>
              </w:rPr>
            </w:pPr>
          </w:p>
        </w:tc>
      </w:tr>
      <w:tr w:rsidR="00782243" w:rsidRPr="002A7B6D" w14:paraId="55B2F2EC" w14:textId="77777777" w:rsidTr="00782243">
        <w:trPr>
          <w:trHeight w:val="432"/>
        </w:trPr>
        <w:tc>
          <w:tcPr>
            <w:tcW w:w="1561" w:type="dxa"/>
            <w:tcBorders>
              <w:top w:val="single" w:sz="4" w:space="0" w:color="auto"/>
              <w:left w:val="nil"/>
              <w:bottom w:val="single" w:sz="4" w:space="0" w:color="auto"/>
              <w:right w:val="nil"/>
            </w:tcBorders>
            <w:vAlign w:val="center"/>
          </w:tcPr>
          <w:p w14:paraId="2B88D297" w14:textId="76117BE5" w:rsidR="00782243" w:rsidRPr="002A7B6D" w:rsidRDefault="00782243" w:rsidP="00782243">
            <w:pPr>
              <w:rPr>
                <w:rFonts w:cs="Arial"/>
                <w:sz w:val="20"/>
              </w:rPr>
            </w:pPr>
            <w:r w:rsidRPr="002A7B6D">
              <w:rPr>
                <w:rFonts w:cs="Arial"/>
                <w:color w:val="000000"/>
                <w:sz w:val="20"/>
              </w:rPr>
              <w:t>O. Joseph</w:t>
            </w:r>
          </w:p>
        </w:tc>
        <w:tc>
          <w:tcPr>
            <w:tcW w:w="1184" w:type="dxa"/>
            <w:tcBorders>
              <w:top w:val="single" w:sz="4" w:space="0" w:color="auto"/>
              <w:left w:val="nil"/>
              <w:bottom w:val="single" w:sz="4" w:space="0" w:color="auto"/>
              <w:right w:val="nil"/>
            </w:tcBorders>
            <w:vAlign w:val="center"/>
          </w:tcPr>
          <w:p w14:paraId="3B03AE5E" w14:textId="17CAE99E" w:rsidR="00782243" w:rsidRPr="002A7B6D" w:rsidRDefault="00782243" w:rsidP="00782243">
            <w:pPr>
              <w:rPr>
                <w:rFonts w:cs="Arial"/>
                <w:sz w:val="20"/>
              </w:rPr>
            </w:pPr>
            <w:r w:rsidRPr="002A7B6D">
              <w:rPr>
                <w:rFonts w:cs="Arial"/>
                <w:color w:val="000000"/>
                <w:sz w:val="20"/>
              </w:rPr>
              <w:t>Trask, Jr.</w:t>
            </w:r>
          </w:p>
        </w:tc>
        <w:tc>
          <w:tcPr>
            <w:tcW w:w="837" w:type="dxa"/>
            <w:tcBorders>
              <w:top w:val="single" w:sz="4" w:space="0" w:color="auto"/>
              <w:left w:val="nil"/>
              <w:bottom w:val="single" w:sz="4" w:space="0" w:color="auto"/>
              <w:right w:val="nil"/>
            </w:tcBorders>
            <w:vAlign w:val="center"/>
          </w:tcPr>
          <w:p w14:paraId="174518E1"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50D82337"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0ECBC6A8" w14:textId="70B421A8" w:rsidR="00782243" w:rsidRPr="002A7B6D" w:rsidRDefault="00FF6715" w:rsidP="00782243">
            <w:pPr>
              <w:rPr>
                <w:rFonts w:cs="Arial"/>
                <w:sz w:val="20"/>
              </w:rPr>
            </w:pPr>
            <w:r>
              <w:rPr>
                <w:rFonts w:cs="Arial"/>
                <w:sz w:val="20"/>
              </w:rPr>
              <w:t>7</w:t>
            </w:r>
          </w:p>
        </w:tc>
        <w:tc>
          <w:tcPr>
            <w:tcW w:w="1440" w:type="dxa"/>
            <w:tcBorders>
              <w:top w:val="single" w:sz="4" w:space="0" w:color="auto"/>
              <w:left w:val="nil"/>
              <w:bottom w:val="single" w:sz="4" w:space="0" w:color="auto"/>
              <w:right w:val="nil"/>
            </w:tcBorders>
            <w:vAlign w:val="center"/>
          </w:tcPr>
          <w:p w14:paraId="3A90CE0F"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603DE3AC"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41542F9A" w14:textId="77777777" w:rsidR="00782243" w:rsidRPr="002A7B6D" w:rsidRDefault="00782243" w:rsidP="00782243">
            <w:pPr>
              <w:rPr>
                <w:rFonts w:cs="Arial"/>
                <w:sz w:val="20"/>
              </w:rPr>
            </w:pPr>
          </w:p>
        </w:tc>
      </w:tr>
      <w:tr w:rsidR="00782243" w:rsidRPr="002A7B6D" w14:paraId="45894B05" w14:textId="77777777" w:rsidTr="00782243">
        <w:trPr>
          <w:trHeight w:val="432"/>
        </w:trPr>
        <w:tc>
          <w:tcPr>
            <w:tcW w:w="1561" w:type="dxa"/>
            <w:tcBorders>
              <w:top w:val="single" w:sz="4" w:space="0" w:color="auto"/>
              <w:left w:val="nil"/>
              <w:bottom w:val="single" w:sz="4" w:space="0" w:color="auto"/>
              <w:right w:val="nil"/>
            </w:tcBorders>
            <w:vAlign w:val="center"/>
          </w:tcPr>
          <w:p w14:paraId="4D1E289E" w14:textId="5E711BC0" w:rsidR="00782243" w:rsidRPr="002A7B6D" w:rsidRDefault="00782243" w:rsidP="00782243">
            <w:pPr>
              <w:rPr>
                <w:rFonts w:cs="Arial"/>
                <w:sz w:val="20"/>
              </w:rPr>
            </w:pPr>
            <w:r w:rsidRPr="002A7B6D">
              <w:rPr>
                <w:rFonts w:cs="Arial"/>
                <w:color w:val="000000"/>
                <w:sz w:val="20"/>
              </w:rPr>
              <w:t>Todd R.</w:t>
            </w:r>
          </w:p>
        </w:tc>
        <w:tc>
          <w:tcPr>
            <w:tcW w:w="1184" w:type="dxa"/>
            <w:tcBorders>
              <w:top w:val="single" w:sz="4" w:space="0" w:color="auto"/>
              <w:left w:val="nil"/>
              <w:bottom w:val="single" w:sz="4" w:space="0" w:color="auto"/>
              <w:right w:val="nil"/>
            </w:tcBorders>
            <w:vAlign w:val="center"/>
          </w:tcPr>
          <w:p w14:paraId="190909EC" w14:textId="34428E49" w:rsidR="00782243" w:rsidRPr="002A7B6D" w:rsidRDefault="00782243" w:rsidP="00782243">
            <w:pPr>
              <w:rPr>
                <w:rFonts w:cs="Arial"/>
                <w:sz w:val="20"/>
              </w:rPr>
            </w:pPr>
            <w:r w:rsidRPr="002A7B6D">
              <w:rPr>
                <w:rFonts w:cs="Arial"/>
                <w:color w:val="000000"/>
                <w:sz w:val="20"/>
              </w:rPr>
              <w:t>Wiernicki</w:t>
            </w:r>
          </w:p>
        </w:tc>
        <w:tc>
          <w:tcPr>
            <w:tcW w:w="837" w:type="dxa"/>
            <w:tcBorders>
              <w:top w:val="single" w:sz="4" w:space="0" w:color="auto"/>
              <w:left w:val="nil"/>
              <w:bottom w:val="single" w:sz="4" w:space="0" w:color="auto"/>
              <w:right w:val="nil"/>
            </w:tcBorders>
            <w:vAlign w:val="center"/>
          </w:tcPr>
          <w:p w14:paraId="0ACE5205"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282D2E88"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685EF165" w14:textId="497C2F2E" w:rsidR="00782243" w:rsidRPr="002A7B6D" w:rsidRDefault="00FF6715" w:rsidP="00782243">
            <w:pPr>
              <w:rPr>
                <w:rFonts w:cs="Arial"/>
                <w:sz w:val="20"/>
              </w:rPr>
            </w:pPr>
            <w:r>
              <w:rPr>
                <w:rFonts w:cs="Arial"/>
                <w:sz w:val="20"/>
              </w:rPr>
              <w:t>5</w:t>
            </w:r>
          </w:p>
        </w:tc>
        <w:tc>
          <w:tcPr>
            <w:tcW w:w="1440" w:type="dxa"/>
            <w:tcBorders>
              <w:top w:val="single" w:sz="4" w:space="0" w:color="auto"/>
              <w:left w:val="nil"/>
              <w:bottom w:val="single" w:sz="4" w:space="0" w:color="auto"/>
              <w:right w:val="nil"/>
            </w:tcBorders>
            <w:vAlign w:val="center"/>
          </w:tcPr>
          <w:p w14:paraId="1D5F8F4D" w14:textId="77777777" w:rsidR="00782243" w:rsidRPr="002A7B6D" w:rsidRDefault="00782243" w:rsidP="00782243">
            <w:pPr>
              <w:rPr>
                <w:rFonts w:cs="Arial"/>
                <w:sz w:val="20"/>
              </w:rPr>
            </w:pPr>
          </w:p>
        </w:tc>
        <w:tc>
          <w:tcPr>
            <w:tcW w:w="1260" w:type="dxa"/>
            <w:tcBorders>
              <w:top w:val="single" w:sz="4" w:space="0" w:color="auto"/>
              <w:left w:val="nil"/>
              <w:bottom w:val="single" w:sz="4" w:space="0" w:color="auto"/>
              <w:right w:val="nil"/>
            </w:tcBorders>
            <w:vAlign w:val="center"/>
          </w:tcPr>
          <w:p w14:paraId="76094E1E" w14:textId="77777777" w:rsidR="00782243" w:rsidRPr="002A7B6D" w:rsidRDefault="00782243" w:rsidP="00782243">
            <w:pPr>
              <w:rPr>
                <w:rFonts w:cs="Arial"/>
                <w:sz w:val="20"/>
              </w:rPr>
            </w:pPr>
          </w:p>
        </w:tc>
        <w:tc>
          <w:tcPr>
            <w:tcW w:w="1620" w:type="dxa"/>
            <w:tcBorders>
              <w:top w:val="single" w:sz="4" w:space="0" w:color="auto"/>
              <w:left w:val="nil"/>
              <w:bottom w:val="single" w:sz="4" w:space="0" w:color="auto"/>
              <w:right w:val="nil"/>
            </w:tcBorders>
            <w:vAlign w:val="center"/>
          </w:tcPr>
          <w:p w14:paraId="5E06CA3C" w14:textId="77777777" w:rsidR="00782243" w:rsidRPr="002A7B6D" w:rsidRDefault="00782243" w:rsidP="00782243">
            <w:pPr>
              <w:rPr>
                <w:rFonts w:cs="Arial"/>
                <w:sz w:val="20"/>
              </w:rPr>
            </w:pPr>
          </w:p>
        </w:tc>
      </w:tr>
      <w:tr w:rsidR="00782243" w:rsidRPr="002A7B6D" w14:paraId="21632FF8" w14:textId="77777777" w:rsidTr="00782243">
        <w:trPr>
          <w:trHeight w:val="432"/>
        </w:trPr>
        <w:tc>
          <w:tcPr>
            <w:tcW w:w="1561" w:type="dxa"/>
            <w:tcBorders>
              <w:top w:val="single" w:sz="4" w:space="0" w:color="auto"/>
              <w:left w:val="nil"/>
              <w:bottom w:val="single" w:sz="4" w:space="0" w:color="auto"/>
              <w:right w:val="nil"/>
            </w:tcBorders>
            <w:vAlign w:val="center"/>
          </w:tcPr>
          <w:p w14:paraId="3F0FD5E2" w14:textId="785951D2" w:rsidR="00782243" w:rsidRPr="002A7B6D" w:rsidRDefault="00782243" w:rsidP="00782243">
            <w:pPr>
              <w:rPr>
                <w:rFonts w:cs="Arial"/>
                <w:sz w:val="20"/>
              </w:rPr>
            </w:pPr>
            <w:r w:rsidRPr="002A7B6D">
              <w:rPr>
                <w:rFonts w:cs="Arial"/>
                <w:color w:val="000000"/>
                <w:sz w:val="20"/>
              </w:rPr>
              <w:lastRenderedPageBreak/>
              <w:t>Steven D.</w:t>
            </w:r>
          </w:p>
        </w:tc>
        <w:tc>
          <w:tcPr>
            <w:tcW w:w="1184" w:type="dxa"/>
            <w:tcBorders>
              <w:top w:val="single" w:sz="4" w:space="0" w:color="auto"/>
              <w:left w:val="nil"/>
              <w:bottom w:val="single" w:sz="4" w:space="0" w:color="auto"/>
              <w:right w:val="nil"/>
            </w:tcBorders>
            <w:vAlign w:val="center"/>
          </w:tcPr>
          <w:p w14:paraId="5D8D1B7D" w14:textId="15A4D430" w:rsidR="00782243" w:rsidRPr="002A7B6D" w:rsidRDefault="00782243" w:rsidP="00782243">
            <w:pPr>
              <w:rPr>
                <w:rFonts w:cs="Arial"/>
                <w:sz w:val="20"/>
              </w:rPr>
            </w:pPr>
            <w:r w:rsidRPr="002A7B6D">
              <w:rPr>
                <w:rFonts w:cs="Arial"/>
                <w:color w:val="000000"/>
                <w:sz w:val="20"/>
              </w:rPr>
              <w:t>Kahl</w:t>
            </w:r>
          </w:p>
        </w:tc>
        <w:tc>
          <w:tcPr>
            <w:tcW w:w="837" w:type="dxa"/>
            <w:tcBorders>
              <w:top w:val="single" w:sz="4" w:space="0" w:color="auto"/>
              <w:left w:val="nil"/>
              <w:bottom w:val="single" w:sz="4" w:space="0" w:color="auto"/>
              <w:right w:val="nil"/>
            </w:tcBorders>
            <w:vAlign w:val="center"/>
          </w:tcPr>
          <w:p w14:paraId="096462D4" w14:textId="77777777" w:rsidR="00782243" w:rsidRPr="002A7B6D" w:rsidRDefault="00782243" w:rsidP="00782243">
            <w:pPr>
              <w:rPr>
                <w:rFonts w:cs="Arial"/>
                <w:sz w:val="20"/>
              </w:rPr>
            </w:pPr>
          </w:p>
        </w:tc>
        <w:tc>
          <w:tcPr>
            <w:tcW w:w="990" w:type="dxa"/>
            <w:tcBorders>
              <w:top w:val="single" w:sz="4" w:space="0" w:color="auto"/>
              <w:left w:val="nil"/>
              <w:bottom w:val="single" w:sz="4" w:space="0" w:color="auto"/>
              <w:right w:val="nil"/>
            </w:tcBorders>
            <w:vAlign w:val="center"/>
          </w:tcPr>
          <w:p w14:paraId="6B301F60" w14:textId="77777777" w:rsidR="00782243" w:rsidRPr="002A7B6D" w:rsidRDefault="00782243" w:rsidP="00782243">
            <w:pPr>
              <w:rPr>
                <w:rFonts w:cs="Arial"/>
                <w:sz w:val="20"/>
              </w:rPr>
            </w:pPr>
          </w:p>
        </w:tc>
        <w:tc>
          <w:tcPr>
            <w:tcW w:w="1080" w:type="dxa"/>
            <w:tcBorders>
              <w:top w:val="single" w:sz="4" w:space="0" w:color="auto"/>
              <w:left w:val="nil"/>
              <w:bottom w:val="single" w:sz="4" w:space="0" w:color="auto"/>
              <w:right w:val="nil"/>
            </w:tcBorders>
            <w:vAlign w:val="center"/>
          </w:tcPr>
          <w:p w14:paraId="3030A734" w14:textId="3C2AC902" w:rsidR="00782243" w:rsidRPr="002A7B6D" w:rsidRDefault="00FF6715" w:rsidP="00782243">
            <w:pPr>
              <w:rPr>
                <w:rFonts w:cs="Arial"/>
                <w:sz w:val="20"/>
              </w:rPr>
            </w:pPr>
            <w:r>
              <w:rPr>
                <w:rFonts w:cs="Arial"/>
                <w:sz w:val="20"/>
              </w:rPr>
              <w:t>5</w:t>
            </w:r>
          </w:p>
        </w:tc>
        <w:tc>
          <w:tcPr>
            <w:tcW w:w="1440" w:type="dxa"/>
            <w:tcBorders>
              <w:top w:val="single" w:sz="4" w:space="0" w:color="auto"/>
              <w:left w:val="nil"/>
              <w:bottom w:val="single" w:sz="4" w:space="0" w:color="auto"/>
              <w:right w:val="nil"/>
            </w:tcBorders>
            <w:vAlign w:val="center"/>
          </w:tcPr>
          <w:p w14:paraId="558B3D25" w14:textId="26D94092" w:rsidR="00782243" w:rsidRPr="002A7B6D" w:rsidRDefault="001911C7" w:rsidP="00782243">
            <w:pPr>
              <w:rPr>
                <w:rFonts w:cs="Arial"/>
                <w:sz w:val="20"/>
              </w:rPr>
            </w:pPr>
            <w:r w:rsidRPr="001911C7">
              <w:rPr>
                <w:rFonts w:cs="Arial"/>
                <w:sz w:val="20"/>
              </w:rPr>
              <w:t>skahl@lilly.com</w:t>
            </w:r>
          </w:p>
        </w:tc>
        <w:tc>
          <w:tcPr>
            <w:tcW w:w="1260" w:type="dxa"/>
            <w:tcBorders>
              <w:top w:val="single" w:sz="4" w:space="0" w:color="auto"/>
              <w:left w:val="nil"/>
              <w:bottom w:val="single" w:sz="4" w:space="0" w:color="auto"/>
              <w:right w:val="nil"/>
            </w:tcBorders>
            <w:vAlign w:val="center"/>
          </w:tcPr>
          <w:p w14:paraId="59B5AAAD" w14:textId="4950EB1F" w:rsidR="00782243" w:rsidRPr="002A7B6D" w:rsidRDefault="00FF6715" w:rsidP="00782243">
            <w:pPr>
              <w:rPr>
                <w:rFonts w:cs="Arial"/>
                <w:sz w:val="20"/>
              </w:rPr>
            </w:pPr>
            <w:r>
              <w:rPr>
                <w:rFonts w:cs="Arial"/>
                <w:sz w:val="20"/>
              </w:rPr>
              <w:t>Yes</w:t>
            </w:r>
          </w:p>
        </w:tc>
        <w:tc>
          <w:tcPr>
            <w:tcW w:w="1620" w:type="dxa"/>
            <w:tcBorders>
              <w:top w:val="single" w:sz="4" w:space="0" w:color="auto"/>
              <w:left w:val="nil"/>
              <w:bottom w:val="single" w:sz="4" w:space="0" w:color="auto"/>
              <w:right w:val="nil"/>
            </w:tcBorders>
            <w:vAlign w:val="center"/>
          </w:tcPr>
          <w:p w14:paraId="2961A0D1" w14:textId="77777777" w:rsidR="00782243" w:rsidRPr="002A7B6D" w:rsidRDefault="00782243" w:rsidP="00782243">
            <w:pPr>
              <w:rPr>
                <w:rFonts w:cs="Arial"/>
                <w:sz w:val="20"/>
              </w:rPr>
            </w:pPr>
          </w:p>
        </w:tc>
      </w:tr>
    </w:tbl>
    <w:p w14:paraId="6A4BD63E" w14:textId="77777777" w:rsidR="00C46E9C" w:rsidRDefault="00C46E9C" w:rsidP="00C46E9C">
      <w:pPr>
        <w:pStyle w:val="Comment"/>
      </w:pPr>
      <w:r>
        <w:t>Use one row for each author. List authors in order of appearance in the document. Add rows to add more authors.</w:t>
      </w:r>
      <w:r w:rsidRPr="00486344">
        <w:t xml:space="preserve"> For institutional author, enter the name of the institution in the Given Name(s) column.</w:t>
      </w:r>
    </w:p>
    <w:p w14:paraId="7A66FFCE" w14:textId="77777777" w:rsidR="00C46E9C" w:rsidRPr="00C80605" w:rsidRDefault="00C46E9C" w:rsidP="00C46E9C"/>
    <w:tbl>
      <w:tblPr>
        <w:tblW w:w="10188" w:type="dxa"/>
        <w:tblInd w:w="108" w:type="dxa"/>
        <w:tblLook w:val="0020" w:firstRow="1" w:lastRow="0" w:firstColumn="0" w:lastColumn="0" w:noHBand="0" w:noVBand="0"/>
      </w:tblPr>
      <w:tblGrid>
        <w:gridCol w:w="2124"/>
        <w:gridCol w:w="8064"/>
      </w:tblGrid>
      <w:tr w:rsidR="00C46E9C" w:rsidRPr="00C80605" w14:paraId="64367FFF" w14:textId="77777777" w:rsidTr="00C46E9C">
        <w:trPr>
          <w:cantSplit/>
          <w:trHeight w:val="432"/>
        </w:trPr>
        <w:tc>
          <w:tcPr>
            <w:tcW w:w="10188" w:type="dxa"/>
            <w:gridSpan w:val="2"/>
            <w:tcBorders>
              <w:top w:val="nil"/>
              <w:left w:val="nil"/>
              <w:bottom w:val="single" w:sz="12" w:space="0" w:color="990000"/>
              <w:right w:val="nil"/>
            </w:tcBorders>
            <w:shd w:val="clear" w:color="auto" w:fill="E6E6E6"/>
            <w:vAlign w:val="center"/>
          </w:tcPr>
          <w:p w14:paraId="5C7088A1" w14:textId="77777777" w:rsidR="00C46E9C" w:rsidRPr="002A7B6D" w:rsidRDefault="00C46E9C" w:rsidP="00C46E9C">
            <w:pPr>
              <w:rPr>
                <w:rFonts w:cs="Arial"/>
                <w:b/>
                <w:sz w:val="20"/>
              </w:rPr>
            </w:pPr>
            <w:r w:rsidRPr="002A7B6D">
              <w:rPr>
                <w:rFonts w:cs="Arial"/>
                <w:b/>
                <w:sz w:val="20"/>
              </w:rPr>
              <w:t>Affiliations</w:t>
            </w:r>
          </w:p>
        </w:tc>
      </w:tr>
      <w:tr w:rsidR="00C46E9C" w:rsidRPr="00C80605" w14:paraId="5D56D789" w14:textId="77777777" w:rsidTr="00C46E9C">
        <w:trPr>
          <w:trHeight w:val="432"/>
        </w:trPr>
        <w:tc>
          <w:tcPr>
            <w:tcW w:w="2124" w:type="dxa"/>
            <w:tcBorders>
              <w:top w:val="nil"/>
              <w:left w:val="nil"/>
              <w:bottom w:val="single" w:sz="4" w:space="0" w:color="auto"/>
              <w:right w:val="nil"/>
            </w:tcBorders>
            <w:vAlign w:val="bottom"/>
          </w:tcPr>
          <w:p w14:paraId="19D94EFA" w14:textId="77777777" w:rsidR="00C46E9C" w:rsidRPr="002A7B6D" w:rsidRDefault="00C46E9C" w:rsidP="00C46E9C">
            <w:pPr>
              <w:rPr>
                <w:rFonts w:cs="Arial"/>
                <w:sz w:val="20"/>
              </w:rPr>
            </w:pPr>
            <w:r w:rsidRPr="002A7B6D">
              <w:rPr>
                <w:rFonts w:cs="Arial"/>
                <w:sz w:val="20"/>
              </w:rPr>
              <w:t>Label</w:t>
            </w:r>
          </w:p>
        </w:tc>
        <w:tc>
          <w:tcPr>
            <w:tcW w:w="8064" w:type="dxa"/>
            <w:tcBorders>
              <w:top w:val="nil"/>
              <w:left w:val="nil"/>
              <w:bottom w:val="single" w:sz="4" w:space="0" w:color="auto"/>
              <w:right w:val="nil"/>
            </w:tcBorders>
            <w:vAlign w:val="bottom"/>
          </w:tcPr>
          <w:p w14:paraId="40B79188" w14:textId="77777777" w:rsidR="00C46E9C" w:rsidRPr="002A7B6D" w:rsidRDefault="00C46E9C" w:rsidP="00C46E9C">
            <w:pPr>
              <w:rPr>
                <w:rFonts w:cs="Arial"/>
                <w:sz w:val="20"/>
              </w:rPr>
            </w:pPr>
            <w:r w:rsidRPr="002A7B6D">
              <w:rPr>
                <w:rFonts w:cs="Arial"/>
                <w:sz w:val="20"/>
              </w:rPr>
              <w:t>Organization</w:t>
            </w:r>
          </w:p>
        </w:tc>
      </w:tr>
      <w:tr w:rsidR="00782243" w:rsidRPr="00C80605" w14:paraId="0EC41F9E" w14:textId="77777777" w:rsidTr="009B5674">
        <w:trPr>
          <w:trHeight w:val="432"/>
        </w:trPr>
        <w:tc>
          <w:tcPr>
            <w:tcW w:w="2124" w:type="dxa"/>
            <w:tcBorders>
              <w:top w:val="nil"/>
              <w:left w:val="nil"/>
              <w:bottom w:val="single" w:sz="4" w:space="0" w:color="auto"/>
              <w:right w:val="nil"/>
            </w:tcBorders>
            <w:vAlign w:val="bottom"/>
          </w:tcPr>
          <w:p w14:paraId="67978765" w14:textId="4CE9B613" w:rsidR="00782243" w:rsidRPr="002A7B6D" w:rsidRDefault="00782243" w:rsidP="00782243">
            <w:pPr>
              <w:rPr>
                <w:rFonts w:cs="Arial"/>
                <w:sz w:val="20"/>
              </w:rPr>
            </w:pPr>
            <w:r w:rsidRPr="002A7B6D">
              <w:rPr>
                <w:rFonts w:cs="Arial"/>
                <w:color w:val="000000"/>
                <w:sz w:val="20"/>
              </w:rPr>
              <w:t>1</w:t>
            </w:r>
          </w:p>
        </w:tc>
        <w:tc>
          <w:tcPr>
            <w:tcW w:w="8064" w:type="dxa"/>
            <w:tcBorders>
              <w:top w:val="nil"/>
              <w:left w:val="nil"/>
              <w:bottom w:val="single" w:sz="4" w:space="0" w:color="auto"/>
              <w:right w:val="nil"/>
            </w:tcBorders>
            <w:vAlign w:val="center"/>
          </w:tcPr>
          <w:p w14:paraId="3B322BB9" w14:textId="3CFAC9C6" w:rsidR="00782243" w:rsidRPr="002A7B6D" w:rsidRDefault="00782243" w:rsidP="00782243">
            <w:pPr>
              <w:rPr>
                <w:rFonts w:cs="Arial"/>
                <w:sz w:val="20"/>
              </w:rPr>
            </w:pPr>
            <w:r w:rsidRPr="002A7B6D">
              <w:rPr>
                <w:rFonts w:cs="Arial"/>
                <w:color w:val="000000"/>
                <w:sz w:val="20"/>
              </w:rPr>
              <w:t>Brigham &amp; Women’s Hospital and Broad Institute of Harvard/MIT</w:t>
            </w:r>
          </w:p>
        </w:tc>
      </w:tr>
      <w:tr w:rsidR="00782243" w:rsidRPr="00C80605" w14:paraId="0BAA83F5" w14:textId="77777777" w:rsidTr="009B5674">
        <w:trPr>
          <w:trHeight w:val="432"/>
        </w:trPr>
        <w:tc>
          <w:tcPr>
            <w:tcW w:w="2124" w:type="dxa"/>
            <w:tcBorders>
              <w:top w:val="nil"/>
              <w:left w:val="nil"/>
              <w:bottom w:val="single" w:sz="4" w:space="0" w:color="auto"/>
              <w:right w:val="nil"/>
            </w:tcBorders>
            <w:vAlign w:val="bottom"/>
          </w:tcPr>
          <w:p w14:paraId="14FDA7D9" w14:textId="7C1B86B8" w:rsidR="00782243" w:rsidRPr="002A7B6D" w:rsidRDefault="00782243" w:rsidP="00782243">
            <w:pPr>
              <w:rPr>
                <w:rFonts w:cs="Arial"/>
                <w:sz w:val="20"/>
              </w:rPr>
            </w:pPr>
            <w:r w:rsidRPr="002A7B6D">
              <w:rPr>
                <w:rFonts w:cs="Arial"/>
                <w:color w:val="000000"/>
                <w:sz w:val="20"/>
              </w:rPr>
              <w:t>2</w:t>
            </w:r>
          </w:p>
        </w:tc>
        <w:tc>
          <w:tcPr>
            <w:tcW w:w="8064" w:type="dxa"/>
            <w:tcBorders>
              <w:top w:val="nil"/>
              <w:left w:val="nil"/>
              <w:bottom w:val="single" w:sz="4" w:space="0" w:color="auto"/>
              <w:right w:val="nil"/>
            </w:tcBorders>
            <w:vAlign w:val="center"/>
          </w:tcPr>
          <w:p w14:paraId="621CF331" w14:textId="470C4039" w:rsidR="00782243" w:rsidRPr="002A7B6D" w:rsidRDefault="00782243" w:rsidP="00782243">
            <w:pPr>
              <w:rPr>
                <w:rFonts w:cs="Arial"/>
                <w:sz w:val="20"/>
              </w:rPr>
            </w:pPr>
            <w:r w:rsidRPr="002A7B6D">
              <w:rPr>
                <w:rFonts w:cs="Arial"/>
                <w:color w:val="000000"/>
                <w:sz w:val="20"/>
              </w:rPr>
              <w:t>NCATS/NIH</w:t>
            </w:r>
          </w:p>
        </w:tc>
      </w:tr>
      <w:tr w:rsidR="00782243" w:rsidRPr="00C80605" w14:paraId="4FF1056C" w14:textId="77777777" w:rsidTr="009B5674">
        <w:trPr>
          <w:trHeight w:val="432"/>
        </w:trPr>
        <w:tc>
          <w:tcPr>
            <w:tcW w:w="2124" w:type="dxa"/>
            <w:tcBorders>
              <w:top w:val="single" w:sz="4" w:space="0" w:color="auto"/>
              <w:left w:val="nil"/>
              <w:bottom w:val="single" w:sz="4" w:space="0" w:color="auto"/>
              <w:right w:val="nil"/>
            </w:tcBorders>
            <w:vAlign w:val="bottom"/>
          </w:tcPr>
          <w:p w14:paraId="279509B9" w14:textId="3C089C74" w:rsidR="00782243" w:rsidRPr="002A7B6D" w:rsidRDefault="00782243" w:rsidP="00782243">
            <w:pPr>
              <w:rPr>
                <w:rFonts w:cs="Arial"/>
                <w:sz w:val="20"/>
              </w:rPr>
            </w:pPr>
            <w:r w:rsidRPr="002A7B6D">
              <w:rPr>
                <w:rFonts w:cs="Arial"/>
                <w:color w:val="000000"/>
                <w:sz w:val="20"/>
              </w:rPr>
              <w:t>3</w:t>
            </w:r>
          </w:p>
        </w:tc>
        <w:tc>
          <w:tcPr>
            <w:tcW w:w="8064" w:type="dxa"/>
            <w:tcBorders>
              <w:top w:val="single" w:sz="4" w:space="0" w:color="auto"/>
              <w:left w:val="nil"/>
              <w:bottom w:val="single" w:sz="4" w:space="0" w:color="auto"/>
              <w:right w:val="nil"/>
            </w:tcBorders>
            <w:vAlign w:val="center"/>
          </w:tcPr>
          <w:p w14:paraId="1BA2CF22" w14:textId="71E857BF" w:rsidR="00782243" w:rsidRPr="002A7B6D" w:rsidRDefault="004E090F" w:rsidP="00782243">
            <w:pPr>
              <w:rPr>
                <w:rFonts w:cs="Arial"/>
                <w:sz w:val="20"/>
              </w:rPr>
            </w:pPr>
            <w:r>
              <w:rPr>
                <w:rFonts w:cs="Arial"/>
                <w:color w:val="000000"/>
                <w:sz w:val="20"/>
              </w:rPr>
              <w:t>GlaxoSmithKline</w:t>
            </w:r>
          </w:p>
        </w:tc>
      </w:tr>
      <w:tr w:rsidR="00782243" w:rsidRPr="00C80605" w14:paraId="47EF67A9" w14:textId="77777777" w:rsidTr="009B5674">
        <w:trPr>
          <w:trHeight w:val="432"/>
        </w:trPr>
        <w:tc>
          <w:tcPr>
            <w:tcW w:w="2124" w:type="dxa"/>
            <w:tcBorders>
              <w:top w:val="single" w:sz="4" w:space="0" w:color="auto"/>
              <w:left w:val="nil"/>
              <w:bottom w:val="single" w:sz="4" w:space="0" w:color="auto"/>
              <w:right w:val="nil"/>
            </w:tcBorders>
            <w:vAlign w:val="bottom"/>
          </w:tcPr>
          <w:p w14:paraId="6C69D14E" w14:textId="54D86E9A" w:rsidR="00782243" w:rsidRPr="002A7B6D" w:rsidRDefault="00782243" w:rsidP="00782243">
            <w:pPr>
              <w:rPr>
                <w:rFonts w:cs="Arial"/>
                <w:sz w:val="20"/>
              </w:rPr>
            </w:pPr>
            <w:r w:rsidRPr="002A7B6D">
              <w:rPr>
                <w:rFonts w:cs="Arial"/>
                <w:color w:val="000000"/>
                <w:sz w:val="20"/>
              </w:rPr>
              <w:t>4</w:t>
            </w:r>
          </w:p>
        </w:tc>
        <w:tc>
          <w:tcPr>
            <w:tcW w:w="8064" w:type="dxa"/>
            <w:tcBorders>
              <w:top w:val="single" w:sz="4" w:space="0" w:color="auto"/>
              <w:left w:val="nil"/>
              <w:bottom w:val="single" w:sz="4" w:space="0" w:color="auto"/>
              <w:right w:val="nil"/>
            </w:tcBorders>
            <w:vAlign w:val="center"/>
          </w:tcPr>
          <w:p w14:paraId="328F8BB5" w14:textId="0E17FC70" w:rsidR="00782243" w:rsidRPr="002A7B6D" w:rsidRDefault="00782243" w:rsidP="00782243">
            <w:pPr>
              <w:rPr>
                <w:rFonts w:cs="Arial"/>
                <w:sz w:val="20"/>
              </w:rPr>
            </w:pPr>
            <w:r w:rsidRPr="002A7B6D">
              <w:rPr>
                <w:rFonts w:cs="Arial"/>
                <w:color w:val="000000"/>
                <w:sz w:val="20"/>
              </w:rPr>
              <w:t>QualSci Consulting, LLC</w:t>
            </w:r>
          </w:p>
        </w:tc>
      </w:tr>
      <w:tr w:rsidR="00782243" w:rsidRPr="00C80605" w14:paraId="0177670D" w14:textId="77777777" w:rsidTr="009B5674">
        <w:trPr>
          <w:trHeight w:val="432"/>
        </w:trPr>
        <w:tc>
          <w:tcPr>
            <w:tcW w:w="2124" w:type="dxa"/>
            <w:tcBorders>
              <w:top w:val="single" w:sz="4" w:space="0" w:color="auto"/>
              <w:left w:val="nil"/>
              <w:bottom w:val="single" w:sz="4" w:space="0" w:color="auto"/>
              <w:right w:val="nil"/>
            </w:tcBorders>
            <w:vAlign w:val="bottom"/>
          </w:tcPr>
          <w:p w14:paraId="2AADC860" w14:textId="493C1D25" w:rsidR="00782243" w:rsidRPr="002A7B6D" w:rsidRDefault="00782243" w:rsidP="00782243">
            <w:pPr>
              <w:rPr>
                <w:rFonts w:cs="Arial"/>
                <w:sz w:val="20"/>
              </w:rPr>
            </w:pPr>
            <w:r w:rsidRPr="002A7B6D">
              <w:rPr>
                <w:rFonts w:cs="Arial"/>
                <w:color w:val="000000"/>
                <w:sz w:val="20"/>
              </w:rPr>
              <w:t>5</w:t>
            </w:r>
          </w:p>
        </w:tc>
        <w:tc>
          <w:tcPr>
            <w:tcW w:w="8064" w:type="dxa"/>
            <w:tcBorders>
              <w:top w:val="single" w:sz="4" w:space="0" w:color="auto"/>
              <w:left w:val="nil"/>
              <w:bottom w:val="single" w:sz="4" w:space="0" w:color="auto"/>
              <w:right w:val="nil"/>
            </w:tcBorders>
            <w:vAlign w:val="center"/>
          </w:tcPr>
          <w:p w14:paraId="67ECC611" w14:textId="2236E0B8" w:rsidR="00782243" w:rsidRPr="002A7B6D" w:rsidRDefault="00782243" w:rsidP="00782243">
            <w:pPr>
              <w:rPr>
                <w:rFonts w:cs="Arial"/>
                <w:sz w:val="20"/>
              </w:rPr>
            </w:pPr>
            <w:r w:rsidRPr="002A7B6D">
              <w:rPr>
                <w:rFonts w:cs="Arial"/>
                <w:color w:val="000000"/>
                <w:sz w:val="20"/>
              </w:rPr>
              <w:t>Eli Lilly and Company</w:t>
            </w:r>
          </w:p>
        </w:tc>
      </w:tr>
      <w:tr w:rsidR="00782243" w:rsidRPr="00C80605" w14:paraId="4C289EA5" w14:textId="77777777" w:rsidTr="009B5674">
        <w:trPr>
          <w:trHeight w:val="432"/>
        </w:trPr>
        <w:tc>
          <w:tcPr>
            <w:tcW w:w="2124" w:type="dxa"/>
            <w:tcBorders>
              <w:top w:val="single" w:sz="4" w:space="0" w:color="auto"/>
              <w:left w:val="nil"/>
              <w:bottom w:val="single" w:sz="4" w:space="0" w:color="auto"/>
              <w:right w:val="nil"/>
            </w:tcBorders>
            <w:vAlign w:val="bottom"/>
          </w:tcPr>
          <w:p w14:paraId="5CB90E46" w14:textId="2E57C93D" w:rsidR="00782243" w:rsidRPr="002A7B6D" w:rsidRDefault="00782243" w:rsidP="00782243">
            <w:pPr>
              <w:rPr>
                <w:rFonts w:cs="Arial"/>
                <w:sz w:val="20"/>
              </w:rPr>
            </w:pPr>
            <w:r w:rsidRPr="002A7B6D">
              <w:rPr>
                <w:rFonts w:cs="Arial"/>
                <w:color w:val="000000"/>
                <w:sz w:val="20"/>
              </w:rPr>
              <w:t>6</w:t>
            </w:r>
          </w:p>
        </w:tc>
        <w:tc>
          <w:tcPr>
            <w:tcW w:w="8064" w:type="dxa"/>
            <w:tcBorders>
              <w:top w:val="single" w:sz="4" w:space="0" w:color="auto"/>
              <w:left w:val="nil"/>
              <w:bottom w:val="single" w:sz="4" w:space="0" w:color="auto"/>
              <w:right w:val="nil"/>
            </w:tcBorders>
            <w:vAlign w:val="center"/>
          </w:tcPr>
          <w:p w14:paraId="4265883F" w14:textId="78CFED31" w:rsidR="00782243" w:rsidRPr="002A7B6D" w:rsidRDefault="00782243" w:rsidP="00782243">
            <w:pPr>
              <w:rPr>
                <w:rFonts w:cs="Arial"/>
                <w:sz w:val="20"/>
              </w:rPr>
            </w:pPr>
            <w:r w:rsidRPr="002A7B6D">
              <w:rPr>
                <w:rFonts w:cs="Arial"/>
                <w:color w:val="000000"/>
                <w:sz w:val="20"/>
              </w:rPr>
              <w:t>ScreenAble Solutions</w:t>
            </w:r>
          </w:p>
        </w:tc>
      </w:tr>
      <w:tr w:rsidR="00782243" w:rsidRPr="00C80605" w14:paraId="320412E5" w14:textId="77777777" w:rsidTr="009B5674">
        <w:trPr>
          <w:trHeight w:val="432"/>
        </w:trPr>
        <w:tc>
          <w:tcPr>
            <w:tcW w:w="2124" w:type="dxa"/>
            <w:tcBorders>
              <w:top w:val="single" w:sz="4" w:space="0" w:color="auto"/>
              <w:left w:val="nil"/>
              <w:bottom w:val="single" w:sz="4" w:space="0" w:color="auto"/>
              <w:right w:val="nil"/>
            </w:tcBorders>
            <w:vAlign w:val="bottom"/>
          </w:tcPr>
          <w:p w14:paraId="4D5AFDE7" w14:textId="5BCB6E4E" w:rsidR="00782243" w:rsidRPr="002A7B6D" w:rsidRDefault="00782243" w:rsidP="00782243">
            <w:pPr>
              <w:rPr>
                <w:rFonts w:cs="Arial"/>
                <w:sz w:val="20"/>
              </w:rPr>
            </w:pPr>
            <w:r w:rsidRPr="002A7B6D">
              <w:rPr>
                <w:rFonts w:cs="Arial"/>
                <w:color w:val="000000"/>
                <w:sz w:val="20"/>
              </w:rPr>
              <w:t>7</w:t>
            </w:r>
          </w:p>
        </w:tc>
        <w:tc>
          <w:tcPr>
            <w:tcW w:w="8064" w:type="dxa"/>
            <w:tcBorders>
              <w:top w:val="single" w:sz="4" w:space="0" w:color="auto"/>
              <w:left w:val="nil"/>
              <w:bottom w:val="single" w:sz="4" w:space="0" w:color="auto"/>
              <w:right w:val="nil"/>
            </w:tcBorders>
            <w:vAlign w:val="center"/>
          </w:tcPr>
          <w:p w14:paraId="36CB5837" w14:textId="265389C5" w:rsidR="00782243" w:rsidRPr="002A7B6D" w:rsidRDefault="00782243" w:rsidP="00782243">
            <w:pPr>
              <w:rPr>
                <w:rFonts w:cs="Arial"/>
                <w:sz w:val="20"/>
              </w:rPr>
            </w:pPr>
            <w:r w:rsidRPr="002A7B6D">
              <w:rPr>
                <w:rFonts w:cs="Arial"/>
                <w:color w:val="000000"/>
                <w:sz w:val="20"/>
              </w:rPr>
              <w:t>Perkin Elmer, Inc.</w:t>
            </w:r>
          </w:p>
        </w:tc>
      </w:tr>
      <w:tr w:rsidR="00782243" w:rsidRPr="00C80605" w14:paraId="65EC7303" w14:textId="77777777" w:rsidTr="00C46E9C">
        <w:trPr>
          <w:trHeight w:val="432"/>
        </w:trPr>
        <w:tc>
          <w:tcPr>
            <w:tcW w:w="2124" w:type="dxa"/>
            <w:tcBorders>
              <w:top w:val="single" w:sz="4" w:space="0" w:color="auto"/>
              <w:left w:val="nil"/>
              <w:bottom w:val="single" w:sz="4" w:space="0" w:color="auto"/>
              <w:right w:val="nil"/>
            </w:tcBorders>
            <w:vAlign w:val="center"/>
          </w:tcPr>
          <w:p w14:paraId="615597A8" w14:textId="77777777" w:rsidR="00782243" w:rsidRPr="002A7B6D" w:rsidRDefault="00782243" w:rsidP="00C46E9C">
            <w:pPr>
              <w:rPr>
                <w:rFonts w:cs="Arial"/>
                <w:sz w:val="20"/>
              </w:rPr>
            </w:pPr>
          </w:p>
        </w:tc>
        <w:tc>
          <w:tcPr>
            <w:tcW w:w="8064" w:type="dxa"/>
            <w:tcBorders>
              <w:top w:val="single" w:sz="4" w:space="0" w:color="auto"/>
              <w:left w:val="nil"/>
              <w:bottom w:val="single" w:sz="4" w:space="0" w:color="auto"/>
              <w:right w:val="nil"/>
            </w:tcBorders>
            <w:vAlign w:val="center"/>
          </w:tcPr>
          <w:p w14:paraId="2BA7F847" w14:textId="77777777" w:rsidR="00782243" w:rsidRPr="002A7B6D" w:rsidRDefault="00782243" w:rsidP="00C46E9C">
            <w:pPr>
              <w:rPr>
                <w:rFonts w:cs="Arial"/>
                <w:sz w:val="20"/>
              </w:rPr>
            </w:pPr>
          </w:p>
        </w:tc>
      </w:tr>
    </w:tbl>
    <w:p w14:paraId="46688E1E" w14:textId="77777777" w:rsidR="00C46E9C" w:rsidRPr="00C80605" w:rsidRDefault="00C46E9C" w:rsidP="00C46E9C">
      <w:pPr>
        <w:pStyle w:val="Comment"/>
      </w:pPr>
      <w:r w:rsidRPr="00C80605">
        <w:t>Use one row for each affiliation. Link affiliations by label to the respective author. Add rows to add more affiliations.</w:t>
      </w:r>
    </w:p>
    <w:p w14:paraId="3420F8EE" w14:textId="77777777" w:rsidR="00C46E9C" w:rsidRDefault="00C46E9C" w:rsidP="00C46E9C"/>
    <w:p w14:paraId="6FFA88BE" w14:textId="77777777" w:rsidR="00C46E9C" w:rsidRPr="00486344" w:rsidRDefault="00C46E9C" w:rsidP="00C46E9C"/>
    <w:p w14:paraId="795CC965" w14:textId="77777777" w:rsidR="00C46E9C" w:rsidRDefault="00C46E9C" w:rsidP="00C46E9C">
      <w:pPr>
        <w:sectPr w:rsidR="00C46E9C" w:rsidSect="00C46E9C">
          <w:pgSz w:w="12240" w:h="15840" w:code="1"/>
          <w:pgMar w:top="1080" w:right="1080" w:bottom="1080" w:left="1080" w:header="0" w:footer="0" w:gutter="0"/>
          <w:cols w:space="720"/>
          <w:docGrid w:linePitch="326"/>
        </w:sectPr>
      </w:pPr>
    </w:p>
    <w:p w14:paraId="77A728F1" w14:textId="77777777" w:rsidR="00C46E9C" w:rsidRDefault="00C46E9C" w:rsidP="00C46E9C"/>
    <w:p w14:paraId="62DA8C20" w14:textId="77777777" w:rsidR="00C46E9C" w:rsidRDefault="00C46E9C" w:rsidP="00C46E9C"/>
    <w:p w14:paraId="753E9B16" w14:textId="77777777" w:rsidR="00C46E9C" w:rsidRDefault="00C46E9C" w:rsidP="00C46E9C"/>
    <w:p w14:paraId="7DD097AB" w14:textId="77777777" w:rsidR="00C46E9C" w:rsidRPr="009256D4" w:rsidRDefault="00C46E9C" w:rsidP="00C46E9C"/>
    <w:p w14:paraId="465784EA" w14:textId="77777777" w:rsidR="00C46E9C" w:rsidRPr="009256D4" w:rsidRDefault="00C46E9C" w:rsidP="00C46E9C">
      <w:pPr>
        <w:sectPr w:rsidR="00C46E9C" w:rsidRPr="009256D4" w:rsidSect="00C46E9C">
          <w:type w:val="continuous"/>
          <w:pgSz w:w="12240" w:h="15840" w:code="1"/>
          <w:pgMar w:top="1080" w:right="1080" w:bottom="1080" w:left="1080" w:header="0" w:footer="0" w:gutter="0"/>
          <w:cols w:space="720"/>
          <w:docGrid w:linePitch="326"/>
        </w:sectPr>
      </w:pPr>
    </w:p>
    <w:p w14:paraId="6912408E" w14:textId="77777777" w:rsidR="00C46E9C" w:rsidRDefault="00C46E9C" w:rsidP="00C46E9C"/>
    <w:p w14:paraId="5137FAE6" w14:textId="168DE6D7" w:rsidR="00091D60" w:rsidRPr="00D550C2" w:rsidRDefault="00091D60" w:rsidP="001911C7">
      <w:pPr>
        <w:pStyle w:val="Heading1"/>
      </w:pPr>
      <w:r w:rsidRPr="00091D60">
        <w:t xml:space="preserve">Basic Guidelines for </w:t>
      </w:r>
      <w:r w:rsidR="00C413E0">
        <w:t xml:space="preserve">Reporting </w:t>
      </w:r>
      <w:r w:rsidRPr="00091D60">
        <w:t>Non-Clinical Data</w:t>
      </w:r>
    </w:p>
    <w:p w14:paraId="5A7053AE" w14:textId="304C74BC" w:rsidR="00091D60" w:rsidRPr="00091D60" w:rsidRDefault="00091D60" w:rsidP="00091D60"/>
    <w:p w14:paraId="7836E560" w14:textId="77777777" w:rsidR="00CF190E" w:rsidRDefault="00CF190E" w:rsidP="00B21E05"/>
    <w:p w14:paraId="6D0A79DA" w14:textId="77777777" w:rsidR="00067311" w:rsidRPr="005C6F8D" w:rsidRDefault="002669C4" w:rsidP="005C6F8D">
      <w:pPr>
        <w:pStyle w:val="AbstractHeader"/>
      </w:pPr>
      <w:bookmarkStart w:id="0" w:name="_Toc6044247"/>
      <w:bookmarkStart w:id="1" w:name="_Toc14781545"/>
      <w:r w:rsidRPr="005C6F8D">
        <w:t>Abstract</w:t>
      </w:r>
      <w:bookmarkEnd w:id="0"/>
      <w:bookmarkEnd w:id="1"/>
    </w:p>
    <w:p w14:paraId="45F18247" w14:textId="3541EF12" w:rsidR="00067311" w:rsidRPr="00CF190E" w:rsidRDefault="00067311" w:rsidP="003F689D">
      <w:pPr>
        <w:pStyle w:val="Abstract"/>
      </w:pPr>
      <w:r w:rsidRPr="00CF190E">
        <w:t xml:space="preserve">Reporting </w:t>
      </w:r>
      <w:r w:rsidR="00F21120" w:rsidRPr="00CF190E">
        <w:t>experiment</w:t>
      </w:r>
      <w:r w:rsidR="00A25D1F">
        <w:t>al</w:t>
      </w:r>
      <w:r w:rsidR="00F21120" w:rsidRPr="00CF190E">
        <w:t xml:space="preserve"> and </w:t>
      </w:r>
      <w:r w:rsidRPr="00CF190E">
        <w:t xml:space="preserve">assay results </w:t>
      </w:r>
      <w:r w:rsidR="00F21120" w:rsidRPr="00CF190E">
        <w:t>can occur in many different settings</w:t>
      </w:r>
      <w:r w:rsidR="00A25D1F">
        <w:t>,</w:t>
      </w:r>
      <w:r w:rsidR="00F21120" w:rsidRPr="00CF190E">
        <w:t xml:space="preserve"> including informal laboratory meetings, </w:t>
      </w:r>
      <w:r w:rsidR="0098735F" w:rsidRPr="00CF190E">
        <w:t xml:space="preserve">technical reports, </w:t>
      </w:r>
      <w:r w:rsidR="00F21120" w:rsidRPr="00CF190E">
        <w:t>collaborative interactions</w:t>
      </w:r>
      <w:r w:rsidR="0098735F" w:rsidRPr="00CF190E">
        <w:t>,</w:t>
      </w:r>
      <w:r w:rsidR="00F21120" w:rsidRPr="00CF190E">
        <w:t xml:space="preserve"> </w:t>
      </w:r>
      <w:r w:rsidR="0098735F" w:rsidRPr="00CF190E">
        <w:t xml:space="preserve">updates to management groups </w:t>
      </w:r>
      <w:r w:rsidR="00F21120" w:rsidRPr="00CF190E">
        <w:t>and presentations at professional conferences.</w:t>
      </w:r>
      <w:r w:rsidR="005519ED">
        <w:t xml:space="preserve"> </w:t>
      </w:r>
      <w:r w:rsidR="000E2DE4" w:rsidRPr="00CF190E">
        <w:t>I</w:t>
      </w:r>
      <w:r w:rsidR="0098735F" w:rsidRPr="00CF190E">
        <w:t>n order to convey the intended message and make a lasting impact</w:t>
      </w:r>
      <w:r w:rsidR="000E2DE4" w:rsidRPr="00CF190E">
        <w:t>, the data presented must be clear to the observer or reader</w:t>
      </w:r>
      <w:r w:rsidR="0098735F" w:rsidRPr="00CF190E">
        <w:t>.</w:t>
      </w:r>
      <w:r w:rsidR="005519ED">
        <w:t xml:space="preserve"> </w:t>
      </w:r>
      <w:r w:rsidR="0098735F" w:rsidRPr="00CF190E">
        <w:t xml:space="preserve">Understanding key concepts and methods for </w:t>
      </w:r>
      <w:r w:rsidR="000E2DE4" w:rsidRPr="00CF190E">
        <w:t>reporting data</w:t>
      </w:r>
      <w:r w:rsidR="0098735F" w:rsidRPr="00CF190E">
        <w:t xml:space="preserve"> is </w:t>
      </w:r>
      <w:r w:rsidR="001A40C3">
        <w:t xml:space="preserve">also </w:t>
      </w:r>
      <w:r w:rsidR="0098735F" w:rsidRPr="00CF190E">
        <w:t xml:space="preserve">critical </w:t>
      </w:r>
      <w:r w:rsidR="000E2DE4" w:rsidRPr="00CF190E">
        <w:t>to preserve</w:t>
      </w:r>
      <w:r w:rsidR="00362028" w:rsidRPr="00CF190E">
        <w:t xml:space="preserve"> </w:t>
      </w:r>
      <w:r w:rsidR="0098735F" w:rsidRPr="00CF190E">
        <w:t xml:space="preserve">scientific </w:t>
      </w:r>
      <w:r w:rsidR="002669C4" w:rsidRPr="00CF190E">
        <w:t>finding</w:t>
      </w:r>
      <w:r w:rsidR="00362028" w:rsidRPr="00CF190E">
        <w:t>s</w:t>
      </w:r>
      <w:r w:rsidR="002669C4" w:rsidRPr="00CF190E">
        <w:t>.</w:t>
      </w:r>
      <w:r w:rsidR="005519ED">
        <w:t xml:space="preserve"> </w:t>
      </w:r>
      <w:r w:rsidR="007B79D8" w:rsidRPr="00CF190E">
        <w:t xml:space="preserve">This chapter </w:t>
      </w:r>
      <w:r w:rsidR="001A40C3">
        <w:t>describes</w:t>
      </w:r>
      <w:r w:rsidR="002669C4" w:rsidRPr="00CF190E">
        <w:t xml:space="preserve"> </w:t>
      </w:r>
      <w:r w:rsidR="002B6271">
        <w:t xml:space="preserve">some </w:t>
      </w:r>
      <w:r w:rsidR="002669C4" w:rsidRPr="00CF190E">
        <w:t xml:space="preserve">basic guidelines </w:t>
      </w:r>
      <w:r w:rsidR="00A25D1F">
        <w:t>for</w:t>
      </w:r>
      <w:r w:rsidR="002669C4" w:rsidRPr="00CF190E">
        <w:t xml:space="preserve"> reporting non-clinical data with an emphasis on standard elements of graphs and tables and </w:t>
      </w:r>
      <w:r w:rsidR="007B79D8" w:rsidRPr="00CF190E">
        <w:t xml:space="preserve">the use of these tools to describe data </w:t>
      </w:r>
      <w:r w:rsidR="001A40C3">
        <w:t xml:space="preserve">most </w:t>
      </w:r>
      <w:r w:rsidR="00FE371A" w:rsidRPr="00CF190E">
        <w:t>appropriately</w:t>
      </w:r>
      <w:r w:rsidR="002669C4" w:rsidRPr="00CF190E">
        <w:t>.</w:t>
      </w:r>
      <w:r w:rsidR="005519ED">
        <w:t xml:space="preserve"> </w:t>
      </w:r>
      <w:r w:rsidR="000E2DE4" w:rsidRPr="00CF190E">
        <w:t>S</w:t>
      </w:r>
      <w:r w:rsidR="002669C4" w:rsidRPr="00CF190E">
        <w:t xml:space="preserve">everal </w:t>
      </w:r>
      <w:r w:rsidR="007B79D8" w:rsidRPr="00CF190E">
        <w:t>fundamental statistical</w:t>
      </w:r>
      <w:r w:rsidR="008C4727">
        <w:t xml:space="preserve"> and </w:t>
      </w:r>
      <w:r w:rsidR="00362028" w:rsidRPr="00CF190E">
        <w:t>numerical</w:t>
      </w:r>
      <w:r w:rsidR="007B79D8" w:rsidRPr="00CF190E">
        <w:t xml:space="preserve"> </w:t>
      </w:r>
      <w:r w:rsidR="00362028" w:rsidRPr="00CF190E">
        <w:t xml:space="preserve">descriptions </w:t>
      </w:r>
      <w:r w:rsidR="001A40C3">
        <w:t>such as signif</w:t>
      </w:r>
      <w:r w:rsidR="00C413E0">
        <w:t>icant digits, replicates</w:t>
      </w:r>
      <w:r w:rsidR="001A40C3">
        <w:t xml:space="preserve">, error and correlations </w:t>
      </w:r>
      <w:r w:rsidR="007B79D8" w:rsidRPr="00CF190E">
        <w:t xml:space="preserve">are </w:t>
      </w:r>
      <w:r w:rsidR="000E2DE4" w:rsidRPr="00CF190E">
        <w:t xml:space="preserve">also </w:t>
      </w:r>
      <w:r w:rsidR="00362028" w:rsidRPr="00CF190E">
        <w:t>included,</w:t>
      </w:r>
      <w:r w:rsidR="007B79D8" w:rsidRPr="00CF190E">
        <w:t xml:space="preserve"> </w:t>
      </w:r>
      <w:r w:rsidR="00362028" w:rsidRPr="00CF190E">
        <w:t>as</w:t>
      </w:r>
      <w:r w:rsidR="007B79D8" w:rsidRPr="00CF190E">
        <w:t xml:space="preserve"> they constitute </w:t>
      </w:r>
      <w:r w:rsidR="00362028" w:rsidRPr="00CF190E">
        <w:t xml:space="preserve">an </w:t>
      </w:r>
      <w:r w:rsidR="007B79D8" w:rsidRPr="00CF190E">
        <w:t xml:space="preserve">integral part of </w:t>
      </w:r>
      <w:r w:rsidR="000E2DE4" w:rsidRPr="00CF190E">
        <w:t>communicating results</w:t>
      </w:r>
      <w:r w:rsidR="00362028" w:rsidRPr="00CF190E">
        <w:t>.</w:t>
      </w:r>
      <w:r w:rsidR="005519ED">
        <w:t xml:space="preserve"> </w:t>
      </w:r>
      <w:r w:rsidR="00362028" w:rsidRPr="00CF190E">
        <w:t>The</w:t>
      </w:r>
      <w:r w:rsidR="000E2DE4" w:rsidRPr="00CF190E">
        <w:t>se</w:t>
      </w:r>
      <w:r w:rsidR="00362028" w:rsidRPr="00CF190E">
        <w:t xml:space="preserve"> guidelines form the foundation for </w:t>
      </w:r>
      <w:r w:rsidR="000E2DE4" w:rsidRPr="00CF190E">
        <w:t xml:space="preserve">non-clinical data </w:t>
      </w:r>
      <w:r w:rsidR="008C4727">
        <w:t>reporting mechanisms, such as laboratory notebooks</w:t>
      </w:r>
      <w:r w:rsidR="002C3358">
        <w:t xml:space="preserve"> and reports</w:t>
      </w:r>
      <w:r w:rsidR="00647F16">
        <w:t>.</w:t>
      </w:r>
      <w:r w:rsidR="005519ED">
        <w:t xml:space="preserve"> </w:t>
      </w:r>
      <w:r w:rsidR="002C3358">
        <w:t>While these guidelines are general in nature and may not be inclusive</w:t>
      </w:r>
      <w:r w:rsidR="004D38A2">
        <w:t xml:space="preserve"> of the requirements for publication within specific journals</w:t>
      </w:r>
      <w:r w:rsidR="00C413E0">
        <w:t>, they should provide</w:t>
      </w:r>
      <w:r w:rsidR="001A40C3">
        <w:t xml:space="preserve"> a solid basis for reporting non-clinical data, independent of the presentation venue.</w:t>
      </w:r>
    </w:p>
    <w:p w14:paraId="5D1FAECA" w14:textId="3BDB931F" w:rsidR="00E744DF" w:rsidRPr="00CF190E" w:rsidRDefault="00E744DF" w:rsidP="00B21E05"/>
    <w:p w14:paraId="238162C9" w14:textId="77777777" w:rsidR="000E2DE4" w:rsidRDefault="000E2DE4" w:rsidP="00B21E05"/>
    <w:p w14:paraId="35B785F9" w14:textId="77777777" w:rsidR="004D03B8" w:rsidRPr="00091D60" w:rsidRDefault="004D03B8" w:rsidP="001911C7">
      <w:pPr>
        <w:pStyle w:val="Heading2"/>
      </w:pPr>
      <w:bookmarkStart w:id="2" w:name="_Toc6044248"/>
      <w:bookmarkStart w:id="3" w:name="_Toc14781546"/>
      <w:r w:rsidRPr="00091D60">
        <w:t>Abbreviations</w:t>
      </w:r>
      <w:bookmarkEnd w:id="2"/>
      <w:bookmarkEnd w:id="3"/>
    </w:p>
    <w:tbl>
      <w:tblPr>
        <w:tblStyle w:val="TableGrid"/>
        <w:tblW w:w="0" w:type="auto"/>
        <w:tblLook w:val="04A0" w:firstRow="1" w:lastRow="0" w:firstColumn="1" w:lastColumn="0" w:noHBand="0" w:noVBand="1"/>
      </w:tblPr>
      <w:tblGrid>
        <w:gridCol w:w="1345"/>
        <w:gridCol w:w="8005"/>
      </w:tblGrid>
      <w:tr w:rsidR="004501D3" w:rsidRPr="0016758F" w14:paraId="334F47E9" w14:textId="77777777" w:rsidTr="009B5674">
        <w:tc>
          <w:tcPr>
            <w:tcW w:w="1345" w:type="dxa"/>
          </w:tcPr>
          <w:p w14:paraId="5CCAC1D6" w14:textId="77777777" w:rsidR="004501D3" w:rsidRPr="0016758F" w:rsidRDefault="004501D3" w:rsidP="009B5674">
            <w:r w:rsidRPr="0016758F">
              <w:rPr>
                <w:b/>
              </w:rPr>
              <w:t>AGM</w:t>
            </w:r>
          </w:p>
        </w:tc>
        <w:tc>
          <w:tcPr>
            <w:tcW w:w="8005" w:type="dxa"/>
          </w:tcPr>
          <w:p w14:paraId="697B1E88" w14:textId="77777777" w:rsidR="004501D3" w:rsidRPr="0016758F" w:rsidRDefault="004501D3" w:rsidP="009B5674">
            <w:r w:rsidRPr="0016758F">
              <w:t>Assay Guidance Manual</w:t>
            </w:r>
          </w:p>
        </w:tc>
      </w:tr>
      <w:tr w:rsidR="004501D3" w:rsidRPr="0016758F" w14:paraId="2970C276" w14:textId="77777777" w:rsidTr="009B5674">
        <w:tc>
          <w:tcPr>
            <w:tcW w:w="1345" w:type="dxa"/>
          </w:tcPr>
          <w:p w14:paraId="03867CD5" w14:textId="77777777" w:rsidR="004501D3" w:rsidRPr="0016758F" w:rsidRDefault="004501D3" w:rsidP="009B5674">
            <w:r w:rsidRPr="0016758F">
              <w:rPr>
                <w:b/>
              </w:rPr>
              <w:t>AUC</w:t>
            </w:r>
          </w:p>
        </w:tc>
        <w:tc>
          <w:tcPr>
            <w:tcW w:w="8005" w:type="dxa"/>
          </w:tcPr>
          <w:p w14:paraId="596F99EB" w14:textId="3250F84F" w:rsidR="004501D3" w:rsidRPr="0016758F" w:rsidRDefault="002849FB" w:rsidP="009B5674">
            <w:r>
              <w:t>area under the curve</w:t>
            </w:r>
          </w:p>
        </w:tc>
      </w:tr>
      <w:tr w:rsidR="004501D3" w:rsidRPr="0016758F" w14:paraId="091EC71A" w14:textId="77777777" w:rsidTr="009B5674">
        <w:tc>
          <w:tcPr>
            <w:tcW w:w="1345" w:type="dxa"/>
          </w:tcPr>
          <w:p w14:paraId="65E0E688" w14:textId="77777777" w:rsidR="004501D3" w:rsidRPr="0016758F" w:rsidRDefault="004501D3" w:rsidP="009B5674">
            <w:r w:rsidRPr="0016758F">
              <w:rPr>
                <w:b/>
              </w:rPr>
              <w:t>CRC</w:t>
            </w:r>
          </w:p>
        </w:tc>
        <w:tc>
          <w:tcPr>
            <w:tcW w:w="8005" w:type="dxa"/>
          </w:tcPr>
          <w:p w14:paraId="7FF8DC0C" w14:textId="77777777" w:rsidR="004501D3" w:rsidRPr="0016758F" w:rsidRDefault="004501D3" w:rsidP="009B5674">
            <w:r w:rsidRPr="0016758F">
              <w:t>concentration-response curve</w:t>
            </w:r>
          </w:p>
        </w:tc>
      </w:tr>
      <w:tr w:rsidR="004501D3" w:rsidRPr="0016758F" w14:paraId="50C287A4" w14:textId="77777777" w:rsidTr="009B5674">
        <w:tc>
          <w:tcPr>
            <w:tcW w:w="1345" w:type="dxa"/>
          </w:tcPr>
          <w:p w14:paraId="7CC8E4F7" w14:textId="77777777" w:rsidR="004501D3" w:rsidRPr="0016758F" w:rsidRDefault="004501D3" w:rsidP="009B5674">
            <w:r w:rsidRPr="0016758F">
              <w:rPr>
                <w:b/>
              </w:rPr>
              <w:t>CV</w:t>
            </w:r>
          </w:p>
        </w:tc>
        <w:tc>
          <w:tcPr>
            <w:tcW w:w="8005" w:type="dxa"/>
          </w:tcPr>
          <w:p w14:paraId="4204E499" w14:textId="77777777" w:rsidR="004501D3" w:rsidRPr="0016758F" w:rsidRDefault="004501D3" w:rsidP="009B5674">
            <w:r w:rsidRPr="0016758F">
              <w:t>Coefficient of Variation</w:t>
            </w:r>
          </w:p>
        </w:tc>
      </w:tr>
      <w:tr w:rsidR="004501D3" w:rsidRPr="0016758F" w14:paraId="36B7EF2E" w14:textId="77777777" w:rsidTr="009B5674">
        <w:tc>
          <w:tcPr>
            <w:tcW w:w="1345" w:type="dxa"/>
          </w:tcPr>
          <w:p w14:paraId="51DA720C" w14:textId="77777777" w:rsidR="004501D3" w:rsidRPr="0016758F" w:rsidRDefault="004501D3" w:rsidP="009B5674">
            <w:r w:rsidRPr="0016758F">
              <w:rPr>
                <w:b/>
              </w:rPr>
              <w:t>EC</w:t>
            </w:r>
            <w:r w:rsidRPr="0016758F">
              <w:rPr>
                <w:b/>
                <w:vertAlign w:val="subscript"/>
              </w:rPr>
              <w:t>50</w:t>
            </w:r>
          </w:p>
        </w:tc>
        <w:tc>
          <w:tcPr>
            <w:tcW w:w="8005" w:type="dxa"/>
          </w:tcPr>
          <w:p w14:paraId="44561D89" w14:textId="77777777" w:rsidR="004501D3" w:rsidRPr="0016758F" w:rsidRDefault="004501D3" w:rsidP="009B5674">
            <w:r w:rsidRPr="0016758F">
              <w:t xml:space="preserve">half-maximal effective concentration (relative or absolute, see </w:t>
            </w:r>
            <w:r w:rsidRPr="0016758F">
              <w:rPr>
                <w:i/>
              </w:rPr>
              <w:t>AGM</w:t>
            </w:r>
            <w:r w:rsidRPr="0016758F">
              <w:t xml:space="preserve"> chapters on Assay Operations and Glossary for further definitions) </w:t>
            </w:r>
            <w:r w:rsidRPr="00BC30EE">
              <w:rPr>
                <w:highlight w:val="cyan"/>
              </w:rPr>
              <w:fldChar w:fldCharType="begin">
                <w:fldData xml:space="preserve">PEVuZE5vdGU+PENpdGU+PEF1dGhvcj5CZWNrPC9BdXRob3I+PFllYXI+MjAwNDwvWWVhcj48UmVj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</w:fldData>
              </w:fldChar>
            </w:r>
            <w:r w:rsidRPr="00BC30EE">
              <w:rPr>
                <w:highlight w:val="cyan"/>
              </w:rPr>
              <w:instrText xml:space="preserve"> ADDIN EN.CITE </w:instrText>
            </w:r>
            <w:r w:rsidRPr="00BC30EE">
              <w:rPr>
                <w:highlight w:val="cyan"/>
              </w:rPr>
              <w:fldChar w:fldCharType="begin">
                <w:fldData xml:space="preserve">PEVuZE5vdGU+PENpdGU+PEF1dGhvcj5CZWNrPC9BdXRob3I+PFllYXI+MjAwNDwvWWVhcj48UmVj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</w:fldData>
              </w:fldChar>
            </w:r>
            <w:r w:rsidRPr="00BC30EE">
              <w:rPr>
                <w:highlight w:val="cyan"/>
              </w:rPr>
              <w:instrText xml:space="preserve"> ADDIN EN.CITE.DATA </w:instrText>
            </w:r>
            <w:r w:rsidRPr="00BC30EE">
              <w:rPr>
                <w:highlight w:val="cyan"/>
              </w:rPr>
            </w:r>
            <w:r w:rsidRPr="00BC30EE">
              <w:rPr>
                <w:highlight w:val="cyan"/>
              </w:rPr>
              <w:fldChar w:fldCharType="end"/>
            </w:r>
            <w:r w:rsidRPr="00BC30EE">
              <w:rPr>
                <w:highlight w:val="cyan"/>
              </w:rPr>
            </w:r>
            <w:r w:rsidRPr="00BC30EE">
              <w:rPr>
                <w:highlight w:val="cyan"/>
              </w:rPr>
              <w:fldChar w:fldCharType="separate"/>
            </w:r>
            <w:r w:rsidRPr="00BC30EE">
              <w:rPr>
                <w:noProof/>
                <w:highlight w:val="cyan"/>
              </w:rPr>
              <w:t>(1-3)</w:t>
            </w:r>
            <w:r w:rsidRPr="00BC30EE">
              <w:rPr>
                <w:highlight w:val="cyan"/>
              </w:rPr>
              <w:fldChar w:fldCharType="end"/>
            </w:r>
          </w:p>
        </w:tc>
      </w:tr>
      <w:tr w:rsidR="004501D3" w:rsidRPr="0016758F" w14:paraId="0ED1CD05" w14:textId="77777777" w:rsidTr="009B5674">
        <w:tc>
          <w:tcPr>
            <w:tcW w:w="1345" w:type="dxa"/>
          </w:tcPr>
          <w:p w14:paraId="495F8C74" w14:textId="77777777" w:rsidR="004501D3" w:rsidRPr="0016758F" w:rsidRDefault="004501D3" w:rsidP="009B5674">
            <w:r w:rsidRPr="0016758F">
              <w:rPr>
                <w:b/>
              </w:rPr>
              <w:t>HTS</w:t>
            </w:r>
          </w:p>
        </w:tc>
        <w:tc>
          <w:tcPr>
            <w:tcW w:w="8005" w:type="dxa"/>
          </w:tcPr>
          <w:p w14:paraId="719C28B0" w14:textId="77777777" w:rsidR="004501D3" w:rsidRPr="0016758F" w:rsidRDefault="004501D3" w:rsidP="009B5674">
            <w:r w:rsidRPr="0016758F">
              <w:t>high-throughput screening</w:t>
            </w:r>
          </w:p>
        </w:tc>
      </w:tr>
      <w:tr w:rsidR="004501D3" w:rsidRPr="0016758F" w14:paraId="67ABE4CA" w14:textId="77777777" w:rsidTr="009B5674">
        <w:tc>
          <w:tcPr>
            <w:tcW w:w="1345" w:type="dxa"/>
          </w:tcPr>
          <w:p w14:paraId="21B2EDA5" w14:textId="77777777" w:rsidR="004501D3" w:rsidRPr="0016758F" w:rsidRDefault="004501D3" w:rsidP="009B5674">
            <w:r w:rsidRPr="0016758F">
              <w:rPr>
                <w:b/>
              </w:rPr>
              <w:t>LLOQ</w:t>
            </w:r>
          </w:p>
        </w:tc>
        <w:tc>
          <w:tcPr>
            <w:tcW w:w="8005" w:type="dxa"/>
          </w:tcPr>
          <w:p w14:paraId="68538897" w14:textId="77777777" w:rsidR="004501D3" w:rsidRPr="0016758F" w:rsidRDefault="004501D3" w:rsidP="009B5674">
            <w:r w:rsidRPr="0016758F">
              <w:t>lower limit of quantitation</w:t>
            </w:r>
          </w:p>
        </w:tc>
      </w:tr>
      <w:tr w:rsidR="004501D3" w:rsidRPr="0016758F" w14:paraId="32B27EC1" w14:textId="77777777" w:rsidTr="009B5674">
        <w:tc>
          <w:tcPr>
            <w:tcW w:w="1345" w:type="dxa"/>
          </w:tcPr>
          <w:p w14:paraId="487514B7" w14:textId="77777777" w:rsidR="004501D3" w:rsidRPr="0016758F" w:rsidRDefault="004501D3" w:rsidP="009B5674">
            <w:r w:rsidRPr="0016758F">
              <w:rPr>
                <w:b/>
              </w:rPr>
              <w:t>Log</w:t>
            </w:r>
          </w:p>
        </w:tc>
        <w:tc>
          <w:tcPr>
            <w:tcW w:w="8005" w:type="dxa"/>
          </w:tcPr>
          <w:p w14:paraId="4EA88992" w14:textId="77777777" w:rsidR="004501D3" w:rsidRPr="0016758F" w:rsidRDefault="004501D3" w:rsidP="009B5674">
            <w:r w:rsidRPr="0016758F">
              <w:t>Log base 10 or Log</w:t>
            </w:r>
            <w:r w:rsidRPr="0016758F">
              <w:rPr>
                <w:vertAlign w:val="subscript"/>
              </w:rPr>
              <w:t>10</w:t>
            </w:r>
          </w:p>
        </w:tc>
      </w:tr>
      <w:tr w:rsidR="004501D3" w:rsidRPr="0016758F" w14:paraId="088BCFF5" w14:textId="77777777" w:rsidTr="009B5674">
        <w:tc>
          <w:tcPr>
            <w:tcW w:w="1345" w:type="dxa"/>
          </w:tcPr>
          <w:p w14:paraId="04B58E5B" w14:textId="77777777" w:rsidR="004501D3" w:rsidRPr="0016758F" w:rsidRDefault="004501D3" w:rsidP="009B5674">
            <w:r w:rsidRPr="0016758F">
              <w:rPr>
                <w:b/>
              </w:rPr>
              <w:lastRenderedPageBreak/>
              <w:t>LsA</w:t>
            </w:r>
          </w:p>
        </w:tc>
        <w:tc>
          <w:tcPr>
            <w:tcW w:w="8005" w:type="dxa"/>
          </w:tcPr>
          <w:p w14:paraId="4422DD2D" w14:textId="77777777" w:rsidR="004501D3" w:rsidRPr="0016758F" w:rsidRDefault="004501D3" w:rsidP="009B5674">
            <w:r w:rsidRPr="0016758F">
              <w:t>limits of agreement</w:t>
            </w:r>
          </w:p>
        </w:tc>
      </w:tr>
      <w:tr w:rsidR="004501D3" w:rsidRPr="0016758F" w14:paraId="2CD612FA" w14:textId="77777777" w:rsidTr="009B5674">
        <w:tc>
          <w:tcPr>
            <w:tcW w:w="1345" w:type="dxa"/>
          </w:tcPr>
          <w:p w14:paraId="76B59DDA" w14:textId="77777777" w:rsidR="004501D3" w:rsidRPr="0016758F" w:rsidRDefault="004501D3" w:rsidP="009B5674">
            <w:r w:rsidRPr="0016758F">
              <w:rPr>
                <w:b/>
              </w:rPr>
              <w:t>MR</w:t>
            </w:r>
          </w:p>
        </w:tc>
        <w:tc>
          <w:tcPr>
            <w:tcW w:w="8005" w:type="dxa"/>
          </w:tcPr>
          <w:p w14:paraId="3075A8B6" w14:textId="77777777" w:rsidR="004501D3" w:rsidRPr="0016758F" w:rsidRDefault="004501D3" w:rsidP="009B5674">
            <w:r w:rsidRPr="0016758F">
              <w:t>mean ratio</w:t>
            </w:r>
          </w:p>
        </w:tc>
      </w:tr>
      <w:tr w:rsidR="004501D3" w:rsidRPr="0016758F" w14:paraId="550AB29C" w14:textId="77777777" w:rsidTr="009B5674">
        <w:tc>
          <w:tcPr>
            <w:tcW w:w="1345" w:type="dxa"/>
          </w:tcPr>
          <w:p w14:paraId="2BA2D7E3" w14:textId="77777777" w:rsidR="004501D3" w:rsidRPr="0016758F" w:rsidRDefault="004501D3" w:rsidP="009B5674">
            <w:r w:rsidRPr="0016758F">
              <w:rPr>
                <w:b/>
                <w:i/>
              </w:rPr>
              <w:t>n</w:t>
            </w:r>
          </w:p>
        </w:tc>
        <w:tc>
          <w:tcPr>
            <w:tcW w:w="8005" w:type="dxa"/>
          </w:tcPr>
          <w:p w14:paraId="2140FBDB" w14:textId="77777777" w:rsidR="004501D3" w:rsidRPr="0016758F" w:rsidRDefault="004501D3" w:rsidP="009B5674">
            <w:r w:rsidRPr="0016758F">
              <w:t>number of replicates</w:t>
            </w:r>
          </w:p>
        </w:tc>
      </w:tr>
      <w:tr w:rsidR="004501D3" w:rsidRPr="0016758F" w14:paraId="6CCAD3EC" w14:textId="77777777" w:rsidTr="009B5674">
        <w:tc>
          <w:tcPr>
            <w:tcW w:w="1345" w:type="dxa"/>
          </w:tcPr>
          <w:p w14:paraId="1672F167" w14:textId="77777777" w:rsidR="004501D3" w:rsidRPr="0016758F" w:rsidRDefault="004501D3" w:rsidP="009B5674">
            <w:r w:rsidRPr="0016758F">
              <w:rPr>
                <w:b/>
              </w:rPr>
              <w:t>pEC</w:t>
            </w:r>
            <w:r w:rsidRPr="0016758F">
              <w:rPr>
                <w:b/>
                <w:vertAlign w:val="subscript"/>
              </w:rPr>
              <w:t>50</w:t>
            </w:r>
          </w:p>
        </w:tc>
        <w:tc>
          <w:tcPr>
            <w:tcW w:w="8005" w:type="dxa"/>
          </w:tcPr>
          <w:p w14:paraId="52A3B104" w14:textId="77777777" w:rsidR="004501D3" w:rsidRPr="0016758F" w:rsidRDefault="004501D3" w:rsidP="009B5674">
            <w:r w:rsidRPr="0016758F">
              <w:t>negative log EC</w:t>
            </w:r>
            <w:r w:rsidRPr="0016758F">
              <w:rPr>
                <w:vertAlign w:val="subscript"/>
              </w:rPr>
              <w:t>50</w:t>
            </w:r>
          </w:p>
        </w:tc>
      </w:tr>
      <w:tr w:rsidR="004501D3" w:rsidRPr="0016758F" w14:paraId="3E48AA31" w14:textId="77777777" w:rsidTr="009B5674">
        <w:tc>
          <w:tcPr>
            <w:tcW w:w="1345" w:type="dxa"/>
          </w:tcPr>
          <w:p w14:paraId="3C30ED09" w14:textId="77777777" w:rsidR="004501D3" w:rsidRPr="0016758F" w:rsidRDefault="004501D3" w:rsidP="009B5674">
            <w:r w:rsidRPr="0016758F">
              <w:rPr>
                <w:b/>
              </w:rPr>
              <w:t>PK</w:t>
            </w:r>
          </w:p>
        </w:tc>
        <w:tc>
          <w:tcPr>
            <w:tcW w:w="8005" w:type="dxa"/>
          </w:tcPr>
          <w:p w14:paraId="3C02461D" w14:textId="77777777" w:rsidR="004501D3" w:rsidRPr="0016758F" w:rsidRDefault="004501D3" w:rsidP="009B5674">
            <w:r w:rsidRPr="0016758F">
              <w:t>pharmacokinetics</w:t>
            </w:r>
          </w:p>
        </w:tc>
      </w:tr>
      <w:tr w:rsidR="004501D3" w:rsidRPr="0016758F" w14:paraId="2A10680A" w14:textId="77777777" w:rsidTr="009B5674">
        <w:tc>
          <w:tcPr>
            <w:tcW w:w="1345" w:type="dxa"/>
          </w:tcPr>
          <w:p w14:paraId="04B5E39C" w14:textId="77777777" w:rsidR="004501D3" w:rsidRPr="0016758F" w:rsidRDefault="004501D3" w:rsidP="009B5674">
            <w:r w:rsidRPr="0016758F">
              <w:rPr>
                <w:b/>
              </w:rPr>
              <w:t>PMCC</w:t>
            </w:r>
          </w:p>
        </w:tc>
        <w:tc>
          <w:tcPr>
            <w:tcW w:w="8005" w:type="dxa"/>
          </w:tcPr>
          <w:p w14:paraId="50E987ED" w14:textId="77777777" w:rsidR="004501D3" w:rsidRPr="0016758F" w:rsidRDefault="004501D3" w:rsidP="009B5674">
            <w:r w:rsidRPr="0016758F">
              <w:t>product moment correlation coefficient</w:t>
            </w:r>
          </w:p>
        </w:tc>
      </w:tr>
      <w:tr w:rsidR="004501D3" w:rsidRPr="0016758F" w14:paraId="10B705DC" w14:textId="77777777" w:rsidTr="009B5674">
        <w:tc>
          <w:tcPr>
            <w:tcW w:w="1345" w:type="dxa"/>
          </w:tcPr>
          <w:p w14:paraId="52741269" w14:textId="77777777" w:rsidR="004501D3" w:rsidRPr="0016758F" w:rsidRDefault="004501D3" w:rsidP="009B5674">
            <w:r w:rsidRPr="0016758F">
              <w:rPr>
                <w:b/>
                <w:i/>
              </w:rPr>
              <w:t>r</w:t>
            </w:r>
          </w:p>
        </w:tc>
        <w:tc>
          <w:tcPr>
            <w:tcW w:w="8005" w:type="dxa"/>
          </w:tcPr>
          <w:p w14:paraId="49F32AA0" w14:textId="77777777" w:rsidR="004501D3" w:rsidRPr="0016758F" w:rsidRDefault="004501D3" w:rsidP="009B5674">
            <w:r w:rsidRPr="0016758F">
              <w:t>Pearson’s correlation coefficient (equivalent to linear correlation coefficient)</w:t>
            </w:r>
          </w:p>
        </w:tc>
      </w:tr>
      <w:tr w:rsidR="004501D3" w:rsidRPr="0016758F" w14:paraId="6B2E9F81" w14:textId="77777777" w:rsidTr="003120AF">
        <w:tc>
          <w:tcPr>
            <w:tcW w:w="1345" w:type="dxa"/>
          </w:tcPr>
          <w:p w14:paraId="4FDE5A9E" w14:textId="77777777" w:rsidR="004501D3" w:rsidRPr="0016758F" w:rsidRDefault="004501D3" w:rsidP="003120AF">
            <w:r w:rsidRPr="0016758F">
              <w:rPr>
                <w:b/>
              </w:rPr>
              <w:t>ρ</w:t>
            </w:r>
          </w:p>
        </w:tc>
        <w:tc>
          <w:tcPr>
            <w:tcW w:w="8005" w:type="dxa"/>
          </w:tcPr>
          <w:p w14:paraId="20475257" w14:textId="77777777" w:rsidR="004501D3" w:rsidRPr="0016758F" w:rsidRDefault="004501D3" w:rsidP="003120AF">
            <w:r w:rsidRPr="0016758F">
              <w:t>correlation coefficient</w:t>
            </w:r>
          </w:p>
        </w:tc>
      </w:tr>
      <w:tr w:rsidR="004501D3" w:rsidRPr="0016758F" w14:paraId="1C6745D5" w14:textId="77777777" w:rsidTr="009B5674">
        <w:tc>
          <w:tcPr>
            <w:tcW w:w="1345" w:type="dxa"/>
          </w:tcPr>
          <w:p w14:paraId="58687235" w14:textId="77777777" w:rsidR="004501D3" w:rsidRPr="0016758F" w:rsidRDefault="004501D3" w:rsidP="009B5674">
            <w:r w:rsidRPr="0016758F">
              <w:rPr>
                <w:b/>
              </w:rPr>
              <w:t>SD</w:t>
            </w:r>
          </w:p>
        </w:tc>
        <w:tc>
          <w:tcPr>
            <w:tcW w:w="8005" w:type="dxa"/>
          </w:tcPr>
          <w:p w14:paraId="39F23851" w14:textId="77777777" w:rsidR="004501D3" w:rsidRPr="0016758F" w:rsidRDefault="004501D3" w:rsidP="009B5674">
            <w:r w:rsidRPr="0016758F">
              <w:t>standard deviation</w:t>
            </w:r>
          </w:p>
        </w:tc>
      </w:tr>
      <w:tr w:rsidR="004501D3" w:rsidRPr="0016758F" w14:paraId="6E727C28" w14:textId="77777777" w:rsidTr="009B5674">
        <w:tc>
          <w:tcPr>
            <w:tcW w:w="1345" w:type="dxa"/>
          </w:tcPr>
          <w:p w14:paraId="40EEBE04" w14:textId="77777777" w:rsidR="004501D3" w:rsidRPr="0016758F" w:rsidRDefault="004501D3" w:rsidP="009B5674">
            <w:r w:rsidRPr="0016758F">
              <w:rPr>
                <w:b/>
              </w:rPr>
              <w:t>SE</w:t>
            </w:r>
          </w:p>
        </w:tc>
        <w:tc>
          <w:tcPr>
            <w:tcW w:w="8005" w:type="dxa"/>
          </w:tcPr>
          <w:p w14:paraId="21FC7DCA" w14:textId="77777777" w:rsidR="004501D3" w:rsidRPr="0016758F" w:rsidRDefault="004501D3" w:rsidP="009B5674">
            <w:r w:rsidRPr="0016758F">
              <w:t>standard error</w:t>
            </w:r>
          </w:p>
        </w:tc>
      </w:tr>
      <w:tr w:rsidR="004501D3" w:rsidRPr="0016758F" w14:paraId="58D5DBF0" w14:textId="77777777" w:rsidTr="009B5674">
        <w:tc>
          <w:tcPr>
            <w:tcW w:w="1345" w:type="dxa"/>
          </w:tcPr>
          <w:p w14:paraId="3911F933" w14:textId="77777777" w:rsidR="004501D3" w:rsidRPr="0016758F" w:rsidRDefault="004501D3" w:rsidP="009B5674">
            <w:r w:rsidRPr="0016758F">
              <w:rPr>
                <w:b/>
              </w:rPr>
              <w:t>SEM</w:t>
            </w:r>
          </w:p>
        </w:tc>
        <w:tc>
          <w:tcPr>
            <w:tcW w:w="8005" w:type="dxa"/>
          </w:tcPr>
          <w:p w14:paraId="0191FE4F" w14:textId="77777777" w:rsidR="004501D3" w:rsidRPr="0016758F" w:rsidRDefault="004501D3" w:rsidP="009B5674">
            <w:r w:rsidRPr="0016758F">
              <w:t>standard error of the mean</w:t>
            </w:r>
          </w:p>
        </w:tc>
      </w:tr>
      <w:tr w:rsidR="004501D3" w:rsidRPr="0016758F" w14:paraId="55997087" w14:textId="77777777" w:rsidTr="009B5674">
        <w:tc>
          <w:tcPr>
            <w:tcW w:w="1345" w:type="dxa"/>
          </w:tcPr>
          <w:p w14:paraId="1F636BB8" w14:textId="77777777" w:rsidR="004501D3" w:rsidRPr="0016758F" w:rsidRDefault="004501D3" w:rsidP="009B5674">
            <w:r w:rsidRPr="0016758F">
              <w:rPr>
                <w:b/>
              </w:rPr>
              <w:t>ULOQ</w:t>
            </w:r>
          </w:p>
        </w:tc>
        <w:tc>
          <w:tcPr>
            <w:tcW w:w="8005" w:type="dxa"/>
          </w:tcPr>
          <w:p w14:paraId="44283581" w14:textId="77777777" w:rsidR="004501D3" w:rsidRPr="0016758F" w:rsidRDefault="004501D3" w:rsidP="009B5674">
            <w:r w:rsidRPr="0016758F">
              <w:t>upper limit of quantitation</w:t>
            </w:r>
          </w:p>
        </w:tc>
      </w:tr>
    </w:tbl>
    <w:p w14:paraId="5138226A" w14:textId="77777777" w:rsidR="004D03B8" w:rsidRDefault="004D03B8" w:rsidP="00B21E05"/>
    <w:p w14:paraId="718D1705" w14:textId="7FB491AE" w:rsidR="00FC5368" w:rsidRDefault="00FC5368" w:rsidP="00B21E05">
      <w:r>
        <w:br w:type="page"/>
      </w:r>
    </w:p>
    <w:p w14:paraId="4CB904D7" w14:textId="77777777" w:rsidR="000E2DE4" w:rsidRPr="00091D60" w:rsidRDefault="00A9581C" w:rsidP="00C627EA">
      <w:pPr>
        <w:pStyle w:val="Heading2"/>
      </w:pPr>
      <w:bookmarkStart w:id="4" w:name="_Toc6044249"/>
      <w:bookmarkStart w:id="5" w:name="_Toc14781547"/>
      <w:r w:rsidRPr="00091D60">
        <w:t>Overview</w:t>
      </w:r>
      <w:bookmarkEnd w:id="4"/>
      <w:bookmarkEnd w:id="5"/>
    </w:p>
    <w:p w14:paraId="70FB86D7" w14:textId="3CACD003" w:rsidR="00852ABE" w:rsidRDefault="00852ABE" w:rsidP="00A73FD3">
      <w:r>
        <w:t xml:space="preserve">Representation of data in graphs </w:t>
      </w:r>
      <w:r w:rsidR="002504BA">
        <w:t xml:space="preserve">and tables </w:t>
      </w:r>
      <w:r w:rsidR="00521C67">
        <w:t>is a key part of</w:t>
      </w:r>
      <w:r>
        <w:t xml:space="preserve"> </w:t>
      </w:r>
      <w:r w:rsidR="00CC76AA">
        <w:t>any</w:t>
      </w:r>
      <w:r>
        <w:t xml:space="preserve"> scientific experiment.</w:t>
      </w:r>
      <w:r w:rsidR="005519ED">
        <w:t xml:space="preserve"> </w:t>
      </w:r>
      <w:r>
        <w:t xml:space="preserve">Creating appropriate </w:t>
      </w:r>
      <w:r w:rsidR="002504BA">
        <w:t>figures</w:t>
      </w:r>
      <w:r w:rsidR="00521C67">
        <w:t xml:space="preserve"> requires familiarity with</w:t>
      </w:r>
      <w:r>
        <w:t xml:space="preserve"> constructing</w:t>
      </w:r>
      <w:r w:rsidR="00521C67">
        <w:t xml:space="preserve"> them as well as knowledge of</w:t>
      </w:r>
      <w:r>
        <w:t xml:space="preserve"> the data.</w:t>
      </w:r>
      <w:r w:rsidR="005519ED">
        <w:t xml:space="preserve"> </w:t>
      </w:r>
      <w:r>
        <w:t xml:space="preserve">The ability to convey results with clarity and accuracy does not require special skills but following some </w:t>
      </w:r>
      <w:r w:rsidR="00C70692">
        <w:t xml:space="preserve">common </w:t>
      </w:r>
      <w:r>
        <w:t>guidelines can be very helpful in describing the data.</w:t>
      </w:r>
      <w:r w:rsidR="005519ED">
        <w:t xml:space="preserve"> </w:t>
      </w:r>
      <w:r>
        <w:t xml:space="preserve">This </w:t>
      </w:r>
      <w:r w:rsidR="00C413E0">
        <w:t>chapter</w:t>
      </w:r>
      <w:r>
        <w:t xml:space="preserve"> outlines steps to make </w:t>
      </w:r>
      <w:r w:rsidR="002504BA">
        <w:t>figures</w:t>
      </w:r>
      <w:r>
        <w:t xml:space="preserve"> an effective commu</w:t>
      </w:r>
      <w:r w:rsidR="00521C67">
        <w:t>nication tool for the scientist</w:t>
      </w:r>
      <w:r>
        <w:t xml:space="preserve"> with a focus on assay development and high</w:t>
      </w:r>
      <w:r w:rsidR="00A25D1F">
        <w:t>-</w:t>
      </w:r>
      <w:r>
        <w:t xml:space="preserve">throughput screening </w:t>
      </w:r>
      <w:r w:rsidR="00A25D1F">
        <w:t xml:space="preserve">(HTS) </w:t>
      </w:r>
      <w:r>
        <w:t>applications.</w:t>
      </w:r>
      <w:r w:rsidR="005519ED">
        <w:t xml:space="preserve"> </w:t>
      </w:r>
      <w:r w:rsidR="00E91398">
        <w:t>Certain f</w:t>
      </w:r>
      <w:r>
        <w:t>igure</w:t>
      </w:r>
      <w:r w:rsidR="002504BA">
        <w:t xml:space="preserve"> type</w:t>
      </w:r>
      <w:r>
        <w:t>s, such as flow charts and process diagrams, are not discussed in this chapter.</w:t>
      </w:r>
    </w:p>
    <w:p w14:paraId="7C70E508" w14:textId="77777777" w:rsidR="00852ABE" w:rsidRDefault="00852ABE" w:rsidP="00A73FD3"/>
    <w:p w14:paraId="120F58B9" w14:textId="7F9945C2" w:rsidR="00852ABE" w:rsidRDefault="00852ABE" w:rsidP="00A73FD3">
      <w:r>
        <w:t>When considering graphs</w:t>
      </w:r>
      <w:r w:rsidR="002504BA">
        <w:t xml:space="preserve"> or tables</w:t>
      </w:r>
      <w:r>
        <w:t xml:space="preserve"> for publications, grants, regulatory reports, etc. consult with the appropriate journals or technical documentation available for any specific requirements.</w:t>
      </w:r>
    </w:p>
    <w:p w14:paraId="71CB6B93" w14:textId="77777777" w:rsidR="00852ABE" w:rsidRDefault="00852ABE" w:rsidP="00A73FD3"/>
    <w:p w14:paraId="23EAD35A" w14:textId="7C438F5E" w:rsidR="00852ABE" w:rsidRDefault="00852ABE" w:rsidP="00A73FD3">
      <w:r>
        <w:t xml:space="preserve">The main types of graphs for </w:t>
      </w:r>
      <w:r w:rsidR="00C70692">
        <w:t xml:space="preserve">summarizing </w:t>
      </w:r>
      <w:r>
        <w:t>scientific d</w:t>
      </w:r>
      <w:r w:rsidR="001A40C3">
        <w:t xml:space="preserve">ata </w:t>
      </w:r>
      <w:r w:rsidR="00C70692">
        <w:t>that are used for</w:t>
      </w:r>
      <w:r w:rsidR="001A40C3">
        <w:t xml:space="preserve"> assay development</w:t>
      </w:r>
      <w:r w:rsidR="00E91398">
        <w:t xml:space="preserve"> or </w:t>
      </w:r>
      <w:r w:rsidR="00C70692">
        <w:t xml:space="preserve">the </w:t>
      </w:r>
      <w:r w:rsidR="00E91398">
        <w:t>HTS</w:t>
      </w:r>
      <w:r>
        <w:t xml:space="preserve"> field include bar gra</w:t>
      </w:r>
      <w:r w:rsidR="00C025B1">
        <w:t>phs, line graphs, scatter plots,</w:t>
      </w:r>
      <w:r w:rsidR="00F579F6">
        <w:t xml:space="preserve"> frequency distributions</w:t>
      </w:r>
      <w:r w:rsidR="00E91398">
        <w:t>,</w:t>
      </w:r>
      <w:r w:rsidR="00C025B1">
        <w:t xml:space="preserve"> </w:t>
      </w:r>
      <w:r w:rsidR="00695944">
        <w:t xml:space="preserve">scatter box plots </w:t>
      </w:r>
      <w:r w:rsidR="00C025B1">
        <w:t>and heat</w:t>
      </w:r>
      <w:r w:rsidR="00F579F6">
        <w:t xml:space="preserve"> </w:t>
      </w:r>
      <w:r w:rsidR="00C025B1">
        <w:t>maps</w:t>
      </w:r>
      <w:r>
        <w:t>.</w:t>
      </w:r>
      <w:r w:rsidR="005519ED">
        <w:t xml:space="preserve"> </w:t>
      </w:r>
      <w:r>
        <w:t>Other graph types such as spider or radar plots, pie charts, Pareto diagrams</w:t>
      </w:r>
      <w:r w:rsidR="001A40C3">
        <w:t>,</w:t>
      </w:r>
      <w:r>
        <w:t xml:space="preserve"> and area charts are used</w:t>
      </w:r>
      <w:r w:rsidR="00C025B1">
        <w:t xml:space="preserve"> </w:t>
      </w:r>
      <w:r w:rsidR="001A40C3">
        <w:t xml:space="preserve">less frequently </w:t>
      </w:r>
      <w:r w:rsidR="00C025B1">
        <w:t>and are not specifically discussed in this chapter.</w:t>
      </w:r>
    </w:p>
    <w:p w14:paraId="02BADB5F" w14:textId="77777777" w:rsidR="00852ABE" w:rsidRDefault="00852ABE" w:rsidP="00A73FD3"/>
    <w:p w14:paraId="557E7D6A" w14:textId="02FD52FF" w:rsidR="00852ABE" w:rsidRDefault="00852ABE" w:rsidP="00A73FD3">
      <w:r>
        <w:t xml:space="preserve">Allocating most of the “graph ink” to data and minimizing extraneous </w:t>
      </w:r>
      <w:r w:rsidR="00781F1E">
        <w:t>”</w:t>
      </w:r>
      <w:r>
        <w:t>chart junk” should be the goal of any effective graph</w:t>
      </w:r>
      <w:r w:rsidR="00C10E2D">
        <w:t xml:space="preserve"> </w:t>
      </w:r>
      <w:r>
        <w:fldChar w:fldCharType="begin"/>
      </w:r>
      <w:r w:rsidR="00B21E05">
        <w:instrText xml:space="preserve"> ADDIN EN.CITE &lt;EndNote&gt;&lt;Cite&gt;&lt;Author&gt;Tufte&lt;/Author&gt;&lt;Year&gt;1983&lt;/Year&gt;&lt;RecNum&gt;2945&lt;/RecNum&gt;&lt;DisplayText&gt;(4)&lt;/DisplayText&gt;&lt;record&gt;&lt;rec-number&gt;2945&lt;/rec-number&gt;&lt;foreign-keys&gt;&lt;key app="EN" db-id="ezvw0f203faewuestptxwd2nsp2evzepttpf" timestamp="1538068989"&gt;2945&lt;/key&gt;&lt;/foreign-keys&gt;&lt;ref-type name="Book"&gt;6&lt;/ref-type&gt;&lt;contributors&gt;&lt;authors&gt;&lt;author&gt;Tufte, E.R.&lt;/author&gt;&lt;/authors&gt;&lt;/contributors&gt;&lt;titles&gt;&lt;title&gt;The Visual Display of Quantitative Information&lt;/title&gt;&lt;/titles&gt;&lt;edition&gt;1st&lt;/edition&gt;&lt;dates&gt;&lt;year&gt;1983&lt;/year&gt;&lt;/dates&gt;&lt;pub-location&gt;Chelshire, Conneticut&lt;/pub-location&gt;&lt;publisher&gt;Graphics Press&lt;/publisher&gt;&lt;urls&gt;&lt;/urls&gt;&lt;/record&gt;&lt;/Cite&gt;&lt;/EndNote&gt;</w:instrText>
      </w:r>
      <w:r>
        <w:fldChar w:fldCharType="separate"/>
      </w:r>
      <w:r w:rsidR="00B21E05" w:rsidRPr="00BC30EE">
        <w:rPr>
          <w:noProof/>
          <w:highlight w:val="cyan"/>
        </w:rPr>
        <w:t>(4)</w:t>
      </w:r>
      <w:r>
        <w:fldChar w:fldCharType="end"/>
      </w:r>
      <w:r>
        <w:t>.</w:t>
      </w:r>
      <w:r w:rsidR="005519ED">
        <w:t xml:space="preserve"> </w:t>
      </w:r>
      <w:r>
        <w:t>With that in mind, the main elements of many graphs include a title, axis scale with tick marks, axes labels, data</w:t>
      </w:r>
      <w:r w:rsidR="00E91398">
        <w:t>,</w:t>
      </w:r>
      <w:r>
        <w:t xml:space="preserve"> and a symbol key.</w:t>
      </w:r>
      <w:r w:rsidR="005519ED">
        <w:t xml:space="preserve"> </w:t>
      </w:r>
      <w:r>
        <w:t>When the graph is to be used in a printed format, a caption or legend and footnotes may be added.</w:t>
      </w:r>
      <w:r w:rsidR="005519ED">
        <w:t xml:space="preserve"> </w:t>
      </w:r>
      <w:r>
        <w:t>These graph components, and how to make better graphs, have been described in the literature</w:t>
      </w:r>
      <w:r w:rsidR="001969E6">
        <w:t xml:space="preserve"> </w:t>
      </w:r>
      <w:r w:rsidRPr="00BC30EE">
        <w:rPr>
          <w:highlight w:val="cyan"/>
        </w:rPr>
        <w:fldChar w:fldCharType="begin">
          <w:fldData xml:space="preserve">PEVuZE5vdGU+PENpdGU+PEF1dGhvcj5LaW5nPC9BdXRob3I+PFllYXI+MjAxODwvWWVhcj48UmVj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</w:fldData>
        </w:fldChar>
      </w:r>
      <w:r w:rsidR="00B21E05" w:rsidRPr="00BC30EE">
        <w:rPr>
          <w:highlight w:val="cyan"/>
        </w:rPr>
        <w:instrText xml:space="preserve"> ADDIN EN.CITE </w:instrText>
      </w:r>
      <w:r w:rsidR="00B21E05" w:rsidRPr="00BC30EE">
        <w:rPr>
          <w:highlight w:val="cyan"/>
        </w:rPr>
        <w:fldChar w:fldCharType="begin">
          <w:fldData xml:space="preserve">PEVuZE5vdGU+PENpdGU+PEF1dGhvcj5LaW5nPC9BdXRob3I+PFllYXI+MjAxODwvWWVhcj48UmVj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</w:fldData>
        </w:fldChar>
      </w:r>
      <w:r w:rsidR="00B21E05" w:rsidRPr="00BC30EE">
        <w:rPr>
          <w:highlight w:val="cyan"/>
        </w:rPr>
        <w:instrText xml:space="preserve"> ADDIN EN.CITE.DATA </w:instrText>
      </w:r>
      <w:r w:rsidR="00B21E05" w:rsidRPr="00BC30EE">
        <w:rPr>
          <w:highlight w:val="cyan"/>
        </w:rPr>
      </w:r>
      <w:r w:rsidR="00B21E05" w:rsidRPr="00BC30EE">
        <w:rPr>
          <w:highlight w:val="cyan"/>
        </w:rPr>
        <w:fldChar w:fldCharType="end"/>
      </w:r>
      <w:r w:rsidRPr="00BC30EE">
        <w:rPr>
          <w:highlight w:val="cyan"/>
        </w:rPr>
      </w:r>
      <w:r w:rsidRPr="00BC30EE">
        <w:rPr>
          <w:highlight w:val="cyan"/>
        </w:rPr>
        <w:fldChar w:fldCharType="separate"/>
      </w:r>
      <w:r w:rsidR="00B21E05" w:rsidRPr="00BC30EE">
        <w:rPr>
          <w:noProof/>
          <w:highlight w:val="cyan"/>
        </w:rPr>
        <w:t>(5-9)</w:t>
      </w:r>
      <w:r w:rsidRPr="00BC30EE">
        <w:rPr>
          <w:highlight w:val="cyan"/>
        </w:rPr>
        <w:fldChar w:fldCharType="end"/>
      </w:r>
      <w:r>
        <w:t>.</w:t>
      </w:r>
      <w:r w:rsidR="005519ED">
        <w:t xml:space="preserve"> </w:t>
      </w:r>
      <w:r>
        <w:t xml:space="preserve">In addition, several books are often cited when describing </w:t>
      </w:r>
      <w:r w:rsidR="00C10E2D">
        <w:t>graphing methods</w:t>
      </w:r>
      <w:r w:rsidR="001969E6">
        <w:t xml:space="preserve"> </w:t>
      </w:r>
      <w:r w:rsidRPr="00351295">
        <w:rPr>
          <w:highlight w:val="cyan"/>
        </w:rPr>
        <w:fldChar w:fldCharType="begin"/>
      </w:r>
      <w:r w:rsidR="00DC3B6B" w:rsidRPr="00351295">
        <w:rPr>
          <w:highlight w:val="cyan"/>
        </w:rPr>
        <w:instrText xml:space="preserve"> ADDIN EN.CITE &lt;EndNote&gt;&lt;Cite&gt;&lt;Author&gt;Tufte&lt;/Author&gt;&lt;Year&gt;1983&lt;/Year&gt;&lt;RecNum&gt;2945&lt;/RecNum&gt;&lt;DisplayText&gt;(4, 10)&lt;/DisplayText&gt;&lt;record&gt;&lt;rec-number&gt;2945&lt;/rec-number&gt;&lt;foreign-keys&gt;&lt;key app="EN" db-id="ezvw0f203faewuestptxwd2nsp2evzepttpf" timestamp="1538068989"&gt;2945&lt;/key&gt;&lt;/foreign-keys&gt;&lt;ref-type name="Book"&gt;6&lt;/ref-type&gt;&lt;contributors&gt;&lt;authors&gt;&lt;author&gt;Tufte, E.R.&lt;/author&gt;&lt;/authors&gt;&lt;/contributors&gt;&lt;titles&gt;&lt;title&gt;The Visual Display of Quantitative Information&lt;/title&gt;&lt;/titles&gt;&lt;edition&gt;1st&lt;/edition&gt;&lt;dates&gt;&lt;year&gt;1983&lt;/year&gt;&lt;/dates&gt;&lt;pub-location&gt;Chelshire, Conneticut&lt;/pub-location&gt;&lt;publisher&gt;Graphics Press&lt;/publisher&gt;&lt;urls&gt;&lt;/urls&gt;&lt;/record&gt;&lt;/Cite&gt;&lt;Cite&gt;&lt;Author&gt;Cleveland&lt;/Author&gt;&lt;Year&gt;1985&lt;/Year&gt;&lt;RecNum&gt;2970&lt;/RecNum&gt;&lt;record&gt;&lt;rec-number&gt;2970&lt;/rec-number&gt;&lt;foreign-keys&gt;&lt;key app="EN" db-id="ezvw0f203faewuestptxwd2nsp2evzepttpf" timestamp="1539793691"&gt;2970&lt;/key&gt;&lt;/foreign-keys&gt;&lt;ref-type name="Book"&gt;6&lt;/ref-type&gt;&lt;contributors&gt;&lt;authors&gt;&lt;author&gt;Cleveland, W. S.&lt;/author&gt;&lt;/authors&gt;&lt;/contributors&gt;&lt;titles&gt;&lt;title&gt;The Elements of Graphing Data&lt;/title&gt;&lt;/titles&gt;&lt;dates&gt;&lt;year&gt;1985&lt;/year&gt;&lt;/dates&gt;&lt;pub-location&gt;Summit, NJ&lt;/pub-location&gt;&lt;publisher&gt;Hobart Press&lt;/publisher&gt;&lt;urls&gt;&lt;/urls&gt;&lt;/record&gt;&lt;/Cite&gt;&lt;/EndNote&gt;</w:instrText>
      </w:r>
      <w:r w:rsidRPr="00351295">
        <w:rPr>
          <w:highlight w:val="cyan"/>
        </w:rPr>
        <w:fldChar w:fldCharType="separate"/>
      </w:r>
      <w:r w:rsidR="00BC30EE" w:rsidRPr="00351295">
        <w:rPr>
          <w:noProof/>
          <w:highlight w:val="cyan"/>
        </w:rPr>
        <w:t>(4,</w:t>
      </w:r>
      <w:r w:rsidR="00B21E05" w:rsidRPr="00351295">
        <w:rPr>
          <w:noProof/>
          <w:highlight w:val="cyan"/>
        </w:rPr>
        <w:t>10)</w:t>
      </w:r>
      <w:r w:rsidRPr="00351295">
        <w:rPr>
          <w:highlight w:val="cyan"/>
        </w:rPr>
        <w:fldChar w:fldCharType="end"/>
      </w:r>
      <w:r>
        <w:t>.</w:t>
      </w:r>
      <w:r w:rsidR="005519ED">
        <w:t xml:space="preserve"> </w:t>
      </w:r>
      <w:r w:rsidR="00DB0132">
        <w:t>At least one paper offers a five principal tutorial on how to visualize data</w:t>
      </w:r>
      <w:r w:rsidR="001969E6">
        <w:t xml:space="preserve"> </w:t>
      </w:r>
      <w:r w:rsidR="00DB0132" w:rsidRPr="00351295">
        <w:rPr>
          <w:highlight w:val="cyan"/>
        </w:rPr>
        <w:fldChar w:fldCharType="begin"/>
      </w:r>
      <w:r w:rsidR="00B21E05" w:rsidRPr="00351295">
        <w:rPr>
          <w:highlight w:val="cyan"/>
        </w:rPr>
        <w:instrText xml:space="preserve"> ADDIN EN.CITE &lt;EndNote&gt;&lt;Cite&gt;&lt;Author&gt;Cabanski&lt;/Author&gt;&lt;Year&gt;2018&lt;/Year&gt;&lt;RecNum&gt;3050&lt;/RecNum&gt;&lt;DisplayText&gt;(11)&lt;/DisplayText&gt;&lt;record&gt;&lt;rec-number&gt;3050&lt;/rec-number&gt;&lt;foreign-keys&gt;&lt;key app="EN" db-id="ezvw0f203faewuestptxwd2nsp2evzepttpf" timestamp="1547635963"&gt;3050&lt;/key&gt;&lt;/foreign-keys&gt;&lt;ref-type name="Journal Article"&gt;17&lt;/ref-type&gt;&lt;contributors&gt;&lt;authors&gt;&lt;author&gt;Cabanski, C.&lt;/author&gt;&lt;author&gt;Gilbert, H.&lt;/author&gt;&lt;author&gt;Mosesova, S.&lt;/author&gt;&lt;/authors&gt;&lt;/contributors&gt;&lt;auth-address&gt;Genentech Inc, South San Francisco, California, USA.&amp;#xD;Denali Therapeutics Inc, South San Francisco, California, USA.&lt;/auth-address&gt;&lt;titles&gt;&lt;title&gt;Can Graphics Tell Lies? A Tutorial on How To Visualize Your Data&lt;/title&gt;&lt;secondary-title&gt;Clin Transl Sci&lt;/secondary-title&gt;&lt;/titles&gt;&lt;periodical&gt;&lt;full-title&gt;Clin Transl Sci&lt;/full-title&gt;&lt;/periodical&gt;&lt;pages&gt;371-377&lt;/pages&gt;&lt;volume&gt;11&lt;/volume&gt;&lt;number&gt;4&lt;/number&gt;&lt;dates&gt;&lt;year&gt;2018&lt;/year&gt;&lt;pub-dates&gt;&lt;date&gt;Jul&lt;/date&gt;&lt;/pub-dates&gt;&lt;/dates&gt;&lt;isbn&gt;1752-8062 (Electronic)&amp;#xD;1752-8054 (Linking)&lt;/isbn&gt;&lt;accession-num&gt;29603646&lt;/accession-num&gt;&lt;urls&gt;&lt;related-urls&gt;&lt;url&gt;&lt;style face="underline" font="default" size="100%"&gt;https://www.ncbi.nlm.nih.gov/pubmed/29603646&lt;/style&gt;&lt;/url&gt;&lt;/related-urls&gt;&lt;/urls&gt;&lt;custom2&gt;PMC6039197&lt;/custom2&gt;&lt;electronic-resource-num&gt;10.1111/cts.12554&lt;/electronic-resource-num&gt;&lt;/record&gt;&lt;/Cite&gt;&lt;/EndNote&gt;</w:instrText>
      </w:r>
      <w:r w:rsidR="00DB0132" w:rsidRPr="00351295">
        <w:rPr>
          <w:highlight w:val="cyan"/>
        </w:rPr>
        <w:fldChar w:fldCharType="separate"/>
      </w:r>
      <w:r w:rsidR="00B21E05" w:rsidRPr="00351295">
        <w:rPr>
          <w:noProof/>
          <w:highlight w:val="cyan"/>
        </w:rPr>
        <w:t>(11)</w:t>
      </w:r>
      <w:r w:rsidR="00DB0132" w:rsidRPr="00351295">
        <w:rPr>
          <w:highlight w:val="cyan"/>
        </w:rPr>
        <w:fldChar w:fldCharType="end"/>
      </w:r>
      <w:r w:rsidR="00DB0132">
        <w:t>.</w:t>
      </w:r>
      <w:r w:rsidR="005519ED">
        <w:t xml:space="preserve"> </w:t>
      </w:r>
      <w:r>
        <w:t>This chapter highlights some of the key graphing basics and considers graph</w:t>
      </w:r>
      <w:r w:rsidR="00351295">
        <w:t>s that may be used during every</w:t>
      </w:r>
      <w:r>
        <w:t>day informal presentations of non-clinical data.</w:t>
      </w:r>
      <w:r w:rsidR="005519ED">
        <w:t xml:space="preserve"> </w:t>
      </w:r>
      <w:r w:rsidR="00CC793E">
        <w:t xml:space="preserve">In addition, tables are also </w:t>
      </w:r>
      <w:r w:rsidR="002C3358">
        <w:t xml:space="preserve">briefly </w:t>
      </w:r>
      <w:r w:rsidR="00CC793E">
        <w:t>discussed.</w:t>
      </w:r>
    </w:p>
    <w:p w14:paraId="709E244C" w14:textId="77777777" w:rsidR="00847CDB" w:rsidRDefault="00847CDB" w:rsidP="00A73FD3"/>
    <w:p w14:paraId="7DE371D0" w14:textId="337CECAE" w:rsidR="00847CDB" w:rsidRDefault="00847CDB" w:rsidP="00A73FD3">
      <w:r>
        <w:t xml:space="preserve">Proper statistical treatment of the data is essential and consulting with a statistician </w:t>
      </w:r>
      <w:r w:rsidR="00C413E0">
        <w:t xml:space="preserve">familiar in assay development and HTS applications </w:t>
      </w:r>
      <w:r>
        <w:t>is</w:t>
      </w:r>
      <w:r w:rsidR="00C413E0">
        <w:t xml:space="preserve"> highly</w:t>
      </w:r>
      <w:r>
        <w:t xml:space="preserve"> recommended. Otherwise it is the </w:t>
      </w:r>
      <w:r w:rsidR="00C70692">
        <w:t xml:space="preserve">author’s </w:t>
      </w:r>
      <w:r>
        <w:t xml:space="preserve">responsibility to ensure that the statistical methods support the types of conclusions being drawn and </w:t>
      </w:r>
      <w:r w:rsidR="00C70692">
        <w:t xml:space="preserve">that the </w:t>
      </w:r>
      <w:r w:rsidR="00695944">
        <w:t xml:space="preserve">statistical </w:t>
      </w:r>
      <w:r w:rsidR="00C70692">
        <w:t xml:space="preserve">methods </w:t>
      </w:r>
      <w:r>
        <w:t xml:space="preserve">are appropriate to the data based upon data type, </w:t>
      </w:r>
      <w:r w:rsidR="00611E1F">
        <w:t xml:space="preserve">distribution (e.g. normal vs. log-normal), and </w:t>
      </w:r>
      <w:r w:rsidR="00A56E43">
        <w:t xml:space="preserve">study design. More details are available in the statistics chapters of the Assay Guidance Manual </w:t>
      </w:r>
      <w:r w:rsidR="00C10E2D" w:rsidRPr="00351295">
        <w:rPr>
          <w:highlight w:val="cyan"/>
        </w:rPr>
        <w:fldChar w:fldCharType="begin"/>
      </w:r>
      <w:r w:rsidR="00B21E05" w:rsidRPr="00351295">
        <w:rPr>
          <w:highlight w:val="cyan"/>
        </w:rPr>
        <w:instrText xml:space="preserve"> ADDIN EN.CITE &lt;EndNote&gt;&lt;Cite&gt;&lt;Author&gt;Haas&lt;/Author&gt;&lt;Year&gt;2004&lt;/Year&gt;&lt;RecNum&gt;1351&lt;/RecNum&gt;&lt;DisplayText&gt;(12)&lt;/DisplayText&gt;&lt;record&gt;&lt;rec-number&gt;1351&lt;/rec-number&gt;&lt;foreign-keys&gt;&lt;key app="EN" db-id="ezvw0f203faewuestptxwd2nsp2evzepttpf" timestamp="1413473249"&gt;1351&lt;/key&gt;&lt;/foreign-keys&gt;&lt;ref-type name="Book Section"&gt;5&lt;/ref-type&gt;&lt;contributors&gt;&lt;authors&gt;&lt;author&gt;Haas, J. V.&lt;/author&gt;&lt;author&gt;Eastwood, B. J.&lt;/author&gt;&lt;author&gt;Iversen, P. W.&lt;/author&gt;&lt;author&gt;Weidner, J. R.&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Minimum Significant Ratio - A Statistic to Asses Assay Variability&lt;/title&gt;&lt;secondary-title&gt;Assay Guidance Manual&lt;/secondary-title&gt;&lt;/titles&gt;&lt;dates&gt;&lt;year&gt;2004&lt;/year&gt;&lt;/dates&gt;&lt;pub-location&gt;Bethesda (MD)&lt;/pub-location&gt;&lt;accession-num&gt;24260775&lt;/accession-num&gt;&lt;urls&gt;&lt;related-urls&gt;&lt;url&gt;http://www.ncbi.nlm.nih.gov/pubmed/24260775&lt;/url&gt;&lt;/related-urls&gt;&lt;/urls&gt;&lt;language&gt;eng&lt;/language&gt;&lt;/record&gt;&lt;/Cite&gt;&lt;/EndNote&gt;</w:instrText>
      </w:r>
      <w:r w:rsidR="00C10E2D" w:rsidRPr="00351295">
        <w:rPr>
          <w:highlight w:val="cyan"/>
        </w:rPr>
        <w:fldChar w:fldCharType="separate"/>
      </w:r>
      <w:r w:rsidR="00B21E05" w:rsidRPr="00351295">
        <w:rPr>
          <w:noProof/>
          <w:highlight w:val="cyan"/>
        </w:rPr>
        <w:t>(12)</w:t>
      </w:r>
      <w:r w:rsidR="00C10E2D" w:rsidRPr="00351295">
        <w:rPr>
          <w:highlight w:val="cyan"/>
        </w:rPr>
        <w:fldChar w:fldCharType="end"/>
      </w:r>
      <w:r w:rsidR="00733733">
        <w:t>.</w:t>
      </w:r>
    </w:p>
    <w:p w14:paraId="199242A8" w14:textId="77777777" w:rsidR="00E744DF" w:rsidRPr="00CF190E" w:rsidRDefault="00E744DF" w:rsidP="00A73FD3"/>
    <w:p w14:paraId="5B502C5F" w14:textId="77777777" w:rsidR="00733733" w:rsidRDefault="00733733" w:rsidP="00733733">
      <w:r>
        <w:t>Before creating graphs and tables, one should understand the numerical and statistical concepts described below. These concepts have a pivotal role in conveying data efficiently and effectively.</w:t>
      </w:r>
    </w:p>
    <w:p w14:paraId="1B13F7E2" w14:textId="351B894E" w:rsidR="00D60BA6" w:rsidRDefault="00D60BA6" w:rsidP="00A73FD3"/>
    <w:p w14:paraId="57E494C2" w14:textId="77777777" w:rsidR="0040062B" w:rsidRDefault="0040062B" w:rsidP="00A73FD3"/>
    <w:p w14:paraId="1FFDC97B" w14:textId="1D527AB0" w:rsidR="008918AC" w:rsidRDefault="0041333B" w:rsidP="00C627EA">
      <w:pPr>
        <w:pStyle w:val="Heading2"/>
      </w:pPr>
      <w:bookmarkStart w:id="6" w:name="_Toc14781548"/>
      <w:r>
        <w:t>Rounding to Decimal Places</w:t>
      </w:r>
      <w:bookmarkEnd w:id="6"/>
    </w:p>
    <w:p w14:paraId="53F919FA" w14:textId="5CC72677" w:rsidR="0067012E" w:rsidRDefault="0067012E" w:rsidP="0067012E">
      <w:r>
        <w:t>During the collection and manipulation of primary data, data should not be rounded until the end, when one wishes to summarize and report the findings in a table, etc. When rounding to decimal places, numbers are rounded by</w:t>
      </w:r>
      <w:r w:rsidR="00351295">
        <w:t xml:space="preserve"> removing digits from the right</w:t>
      </w:r>
      <w:r>
        <w:t>most</w:t>
      </w:r>
      <w:r w:rsidR="00351295">
        <w:t>, farthest</w:t>
      </w:r>
      <w:r>
        <w:t xml:space="preserve"> side</w:t>
      </w:r>
      <w:r w:rsidR="00351295">
        <w:t>,</w:t>
      </w:r>
      <w:r>
        <w:t xml:space="preserve"> or the value which falsely suggests a high degree of precision. When the digit to be removed (immediately to the right of the rounding digit) is 0, 1, 2, 3 or 4, the rounding digit is “rounded down”. Similarly, when the digit to be removed is 5, 6, 7, 8 or 9, the preceding rounding digit is “rounded up”. When eliminating multiple digits from the right of a roun</w:t>
      </w:r>
      <w:r w:rsidR="00351295">
        <w:t>ded digit, round from the right</w:t>
      </w:r>
      <w:r>
        <w:t xml:space="preserve">most digit to the left, ensuring to capture any influence rounding carryover from preceding digits. See </w:t>
      </w:r>
      <w:r w:rsidRPr="00ED2F1E">
        <w:rPr>
          <w:b/>
        </w:rPr>
        <w:t xml:space="preserve">Table </w:t>
      </w:r>
      <w:r>
        <w:rPr>
          <w:b/>
        </w:rPr>
        <w:t>1</w:t>
      </w:r>
      <w:r>
        <w:t xml:space="preserve"> for rounding examples which include these carryover conventions.</w:t>
      </w:r>
    </w:p>
    <w:p w14:paraId="2244BC7B" w14:textId="77777777" w:rsidR="00930711" w:rsidRDefault="00930711" w:rsidP="00930711">
      <w:pPr>
        <w:pStyle w:val="Tablenumberandcaption"/>
      </w:pPr>
      <w:bookmarkStart w:id="7" w:name="_Toc14781491"/>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1</w:t>
      </w:r>
      <w:r w:rsidR="003120AF">
        <w:rPr>
          <w:noProof/>
        </w:rPr>
        <w:fldChar w:fldCharType="end"/>
      </w:r>
      <w:r>
        <w:t xml:space="preserve">. </w:t>
      </w:r>
      <w:r w:rsidRPr="00962EA6">
        <w:t xml:space="preserve"> </w:t>
      </w:r>
      <w:r w:rsidRPr="00650923">
        <w:t>Rounding examples from thousands to three decimal places</w:t>
      </w:r>
      <w:bookmarkEnd w:id="7"/>
    </w:p>
    <w:tbl>
      <w:tblPr>
        <w:tblStyle w:val="TableGrid"/>
        <w:tblW w:w="9990" w:type="dxa"/>
        <w:tblInd w:w="-108" w:type="dxa"/>
        <w:tblLayout w:type="fixed"/>
        <w:tblLook w:val="04A0" w:firstRow="1" w:lastRow="0" w:firstColumn="1" w:lastColumn="0" w:noHBand="0" w:noVBand="1"/>
      </w:tblPr>
      <w:tblGrid>
        <w:gridCol w:w="1278"/>
        <w:gridCol w:w="1246"/>
        <w:gridCol w:w="1346"/>
        <w:gridCol w:w="1035"/>
        <w:gridCol w:w="1035"/>
        <w:gridCol w:w="990"/>
        <w:gridCol w:w="1530"/>
        <w:gridCol w:w="1530"/>
      </w:tblGrid>
      <w:tr w:rsidR="00930711" w14:paraId="1FF76593" w14:textId="77777777" w:rsidTr="005C6F8D">
        <w:trPr>
          <w:trHeight w:hRule="exact" w:val="432"/>
        </w:trPr>
        <w:tc>
          <w:tcPr>
            <w:tcW w:w="1278" w:type="dxa"/>
            <w:tcBorders>
              <w:top w:val="nil"/>
              <w:left w:val="nil"/>
              <w:bottom w:val="single" w:sz="4" w:space="0" w:color="auto"/>
              <w:right w:val="single" w:sz="4" w:space="0" w:color="auto"/>
            </w:tcBorders>
            <w:vAlign w:val="center"/>
          </w:tcPr>
          <w:p w14:paraId="41FF7833" w14:textId="77777777" w:rsidR="00930711" w:rsidRDefault="00930711" w:rsidP="007F6C22">
            <w:pPr>
              <w:jc w:val="right"/>
            </w:pPr>
          </w:p>
        </w:tc>
        <w:tc>
          <w:tcPr>
            <w:tcW w:w="4662" w:type="dxa"/>
            <w:gridSpan w:val="4"/>
            <w:tcBorders>
              <w:left w:val="single" w:sz="4" w:space="0" w:color="auto"/>
            </w:tcBorders>
            <w:vAlign w:val="center"/>
          </w:tcPr>
          <w:p w14:paraId="00B31B3E" w14:textId="77777777" w:rsidR="00930711" w:rsidRPr="00A73FD3" w:rsidRDefault="00930711" w:rsidP="007F6C22">
            <w:pPr>
              <w:pStyle w:val="Tableheader"/>
              <w:jc w:val="center"/>
            </w:pPr>
            <w:r w:rsidRPr="00A73FD3">
              <w:t>Rounding the Whole Number to:</w:t>
            </w:r>
          </w:p>
        </w:tc>
        <w:tc>
          <w:tcPr>
            <w:tcW w:w="4050" w:type="dxa"/>
            <w:gridSpan w:val="3"/>
            <w:vAlign w:val="center"/>
          </w:tcPr>
          <w:p w14:paraId="7228BD69" w14:textId="77777777" w:rsidR="00930711" w:rsidRPr="00A73FD3" w:rsidRDefault="00930711" w:rsidP="007F6C22">
            <w:pPr>
              <w:pStyle w:val="Tableheader"/>
              <w:jc w:val="center"/>
            </w:pPr>
            <w:r w:rsidRPr="00A73FD3">
              <w:t>Rounding the Decimal Number to:</w:t>
            </w:r>
          </w:p>
        </w:tc>
      </w:tr>
      <w:tr w:rsidR="00930711" w14:paraId="24BAC82B" w14:textId="77777777" w:rsidTr="005C6F8D">
        <w:trPr>
          <w:trHeight w:hRule="exact" w:val="432"/>
        </w:trPr>
        <w:tc>
          <w:tcPr>
            <w:tcW w:w="1278" w:type="dxa"/>
            <w:tcBorders>
              <w:top w:val="single" w:sz="4" w:space="0" w:color="auto"/>
            </w:tcBorders>
            <w:vAlign w:val="center"/>
          </w:tcPr>
          <w:p w14:paraId="71008427" w14:textId="77777777" w:rsidR="00930711" w:rsidRPr="00930711" w:rsidRDefault="00930711" w:rsidP="007F6C22">
            <w:pPr>
              <w:pStyle w:val="Tablebody"/>
              <w:jc w:val="right"/>
              <w:rPr>
                <w:b/>
              </w:rPr>
            </w:pPr>
            <w:r w:rsidRPr="00930711">
              <w:rPr>
                <w:b/>
              </w:rPr>
              <w:t>Result</w:t>
            </w:r>
          </w:p>
        </w:tc>
        <w:tc>
          <w:tcPr>
            <w:tcW w:w="1246" w:type="dxa"/>
            <w:vAlign w:val="center"/>
          </w:tcPr>
          <w:p w14:paraId="3BDABE82" w14:textId="77777777" w:rsidR="00930711" w:rsidRPr="00930711" w:rsidRDefault="00930711" w:rsidP="007F6C22">
            <w:pPr>
              <w:pStyle w:val="Tablebody"/>
              <w:jc w:val="right"/>
              <w:rPr>
                <w:b/>
              </w:rPr>
            </w:pPr>
            <w:r w:rsidRPr="00930711">
              <w:rPr>
                <w:b/>
              </w:rPr>
              <w:t>Thousand</w:t>
            </w:r>
          </w:p>
        </w:tc>
        <w:tc>
          <w:tcPr>
            <w:tcW w:w="1346" w:type="dxa"/>
            <w:vAlign w:val="center"/>
          </w:tcPr>
          <w:p w14:paraId="51CB6242" w14:textId="77777777" w:rsidR="00930711" w:rsidRPr="00930711" w:rsidRDefault="00930711" w:rsidP="007F6C22">
            <w:pPr>
              <w:pStyle w:val="Tablebody"/>
              <w:jc w:val="right"/>
              <w:rPr>
                <w:b/>
              </w:rPr>
            </w:pPr>
            <w:r w:rsidRPr="00930711">
              <w:rPr>
                <w:b/>
              </w:rPr>
              <w:t>Hundreds</w:t>
            </w:r>
          </w:p>
        </w:tc>
        <w:tc>
          <w:tcPr>
            <w:tcW w:w="1035" w:type="dxa"/>
            <w:vAlign w:val="center"/>
          </w:tcPr>
          <w:p w14:paraId="02856070" w14:textId="77777777" w:rsidR="00930711" w:rsidRPr="00930711" w:rsidRDefault="00930711" w:rsidP="007F6C22">
            <w:pPr>
              <w:pStyle w:val="Tablebody"/>
              <w:jc w:val="right"/>
              <w:rPr>
                <w:b/>
              </w:rPr>
            </w:pPr>
            <w:r w:rsidRPr="00930711">
              <w:rPr>
                <w:b/>
              </w:rPr>
              <w:t>Tens</w:t>
            </w:r>
          </w:p>
        </w:tc>
        <w:tc>
          <w:tcPr>
            <w:tcW w:w="1035" w:type="dxa"/>
            <w:vAlign w:val="center"/>
          </w:tcPr>
          <w:p w14:paraId="51D14FB9" w14:textId="77777777" w:rsidR="00930711" w:rsidRPr="00930711" w:rsidRDefault="00930711" w:rsidP="007F6C22">
            <w:pPr>
              <w:pStyle w:val="Tablebody"/>
              <w:jc w:val="right"/>
              <w:rPr>
                <w:b/>
              </w:rPr>
            </w:pPr>
            <w:r w:rsidRPr="00930711">
              <w:rPr>
                <w:b/>
              </w:rPr>
              <w:t>Ones</w:t>
            </w:r>
          </w:p>
        </w:tc>
        <w:tc>
          <w:tcPr>
            <w:tcW w:w="990" w:type="dxa"/>
            <w:vAlign w:val="center"/>
          </w:tcPr>
          <w:p w14:paraId="65EC5E66" w14:textId="77777777" w:rsidR="00930711" w:rsidRPr="00930711" w:rsidRDefault="00930711" w:rsidP="007F6C22">
            <w:pPr>
              <w:pStyle w:val="Tablebody"/>
              <w:jc w:val="right"/>
              <w:rPr>
                <w:b/>
              </w:rPr>
            </w:pPr>
            <w:r w:rsidRPr="00930711">
              <w:rPr>
                <w:b/>
              </w:rPr>
              <w:t>Tenths</w:t>
            </w:r>
          </w:p>
        </w:tc>
        <w:tc>
          <w:tcPr>
            <w:tcW w:w="1530" w:type="dxa"/>
            <w:vAlign w:val="center"/>
          </w:tcPr>
          <w:p w14:paraId="37EE5901" w14:textId="77777777" w:rsidR="00930711" w:rsidRPr="00930711" w:rsidRDefault="00930711" w:rsidP="007F6C22">
            <w:pPr>
              <w:pStyle w:val="Tablebody"/>
              <w:jc w:val="right"/>
              <w:rPr>
                <w:b/>
              </w:rPr>
            </w:pPr>
            <w:r w:rsidRPr="00930711">
              <w:rPr>
                <w:b/>
              </w:rPr>
              <w:t>Hundredths</w:t>
            </w:r>
          </w:p>
        </w:tc>
        <w:tc>
          <w:tcPr>
            <w:tcW w:w="1530" w:type="dxa"/>
            <w:vAlign w:val="center"/>
          </w:tcPr>
          <w:p w14:paraId="4DD94F0F" w14:textId="77777777" w:rsidR="00930711" w:rsidRPr="00930711" w:rsidRDefault="00930711" w:rsidP="007F6C22">
            <w:pPr>
              <w:pStyle w:val="Tablebody"/>
              <w:jc w:val="right"/>
              <w:rPr>
                <w:b/>
              </w:rPr>
            </w:pPr>
            <w:r w:rsidRPr="00930711">
              <w:rPr>
                <w:b/>
              </w:rPr>
              <w:t>Thousandth</w:t>
            </w:r>
          </w:p>
        </w:tc>
      </w:tr>
      <w:tr w:rsidR="00930711" w14:paraId="4E6166DD" w14:textId="77777777" w:rsidTr="005C6F8D">
        <w:trPr>
          <w:trHeight w:hRule="exact" w:val="432"/>
        </w:trPr>
        <w:tc>
          <w:tcPr>
            <w:tcW w:w="1278" w:type="dxa"/>
            <w:vAlign w:val="center"/>
          </w:tcPr>
          <w:p w14:paraId="2C9DEBAB" w14:textId="77777777" w:rsidR="00930711" w:rsidRDefault="00930711" w:rsidP="007F6C22">
            <w:pPr>
              <w:pStyle w:val="Tablebody"/>
              <w:jc w:val="right"/>
            </w:pPr>
            <w:r>
              <w:t>1234.1234</w:t>
            </w:r>
          </w:p>
        </w:tc>
        <w:tc>
          <w:tcPr>
            <w:tcW w:w="1246" w:type="dxa"/>
            <w:vAlign w:val="center"/>
          </w:tcPr>
          <w:p w14:paraId="4166D4FD" w14:textId="77777777" w:rsidR="00930711" w:rsidRDefault="00930711" w:rsidP="007F6C22">
            <w:pPr>
              <w:pStyle w:val="Tablebody"/>
              <w:jc w:val="right"/>
            </w:pPr>
            <w:r>
              <w:t>1000</w:t>
            </w:r>
          </w:p>
        </w:tc>
        <w:tc>
          <w:tcPr>
            <w:tcW w:w="1346" w:type="dxa"/>
            <w:vAlign w:val="center"/>
          </w:tcPr>
          <w:p w14:paraId="2105CDE5" w14:textId="77777777" w:rsidR="00930711" w:rsidRDefault="00930711" w:rsidP="007F6C22">
            <w:pPr>
              <w:pStyle w:val="Tablebody"/>
              <w:jc w:val="right"/>
            </w:pPr>
            <w:r>
              <w:t>1200</w:t>
            </w:r>
          </w:p>
        </w:tc>
        <w:tc>
          <w:tcPr>
            <w:tcW w:w="1035" w:type="dxa"/>
            <w:vAlign w:val="center"/>
          </w:tcPr>
          <w:p w14:paraId="76B897D0" w14:textId="77777777" w:rsidR="00930711" w:rsidRDefault="00930711" w:rsidP="007F6C22">
            <w:pPr>
              <w:pStyle w:val="Tablebody"/>
              <w:jc w:val="right"/>
            </w:pPr>
            <w:r>
              <w:t>1230</w:t>
            </w:r>
          </w:p>
        </w:tc>
        <w:tc>
          <w:tcPr>
            <w:tcW w:w="1035" w:type="dxa"/>
            <w:vAlign w:val="center"/>
          </w:tcPr>
          <w:p w14:paraId="22A50DA9" w14:textId="77777777" w:rsidR="00930711" w:rsidRDefault="00930711" w:rsidP="007F6C22">
            <w:pPr>
              <w:pStyle w:val="Tablebody"/>
              <w:jc w:val="right"/>
            </w:pPr>
            <w:r>
              <w:t>1234</w:t>
            </w:r>
          </w:p>
        </w:tc>
        <w:tc>
          <w:tcPr>
            <w:tcW w:w="990" w:type="dxa"/>
            <w:vAlign w:val="center"/>
          </w:tcPr>
          <w:p w14:paraId="3109D30E" w14:textId="77777777" w:rsidR="00930711" w:rsidRDefault="00930711" w:rsidP="007F6C22">
            <w:pPr>
              <w:pStyle w:val="Tablebody"/>
              <w:jc w:val="right"/>
            </w:pPr>
            <w:r>
              <w:t>1234.1</w:t>
            </w:r>
          </w:p>
        </w:tc>
        <w:tc>
          <w:tcPr>
            <w:tcW w:w="1530" w:type="dxa"/>
            <w:vAlign w:val="center"/>
          </w:tcPr>
          <w:p w14:paraId="60F27E93" w14:textId="77777777" w:rsidR="00930711" w:rsidRDefault="00930711" w:rsidP="007F6C22">
            <w:pPr>
              <w:pStyle w:val="Tablebody"/>
              <w:jc w:val="right"/>
            </w:pPr>
            <w:r>
              <w:t>1234.12</w:t>
            </w:r>
          </w:p>
        </w:tc>
        <w:tc>
          <w:tcPr>
            <w:tcW w:w="1530" w:type="dxa"/>
            <w:vAlign w:val="center"/>
          </w:tcPr>
          <w:p w14:paraId="51EEB9F9" w14:textId="77777777" w:rsidR="00930711" w:rsidRDefault="00930711" w:rsidP="007F6C22">
            <w:pPr>
              <w:pStyle w:val="Tablebody"/>
              <w:jc w:val="right"/>
            </w:pPr>
            <w:r>
              <w:t>1234.123</w:t>
            </w:r>
          </w:p>
        </w:tc>
      </w:tr>
      <w:tr w:rsidR="00930711" w14:paraId="673AA8CD" w14:textId="77777777" w:rsidTr="005C6F8D">
        <w:trPr>
          <w:trHeight w:hRule="exact" w:val="432"/>
        </w:trPr>
        <w:tc>
          <w:tcPr>
            <w:tcW w:w="1278" w:type="dxa"/>
            <w:vAlign w:val="center"/>
          </w:tcPr>
          <w:p w14:paraId="09B40B39" w14:textId="77777777" w:rsidR="00930711" w:rsidRDefault="00930711" w:rsidP="007F6C22">
            <w:pPr>
              <w:pStyle w:val="Tablebody"/>
              <w:jc w:val="right"/>
            </w:pPr>
            <w:r>
              <w:t>2345.2345</w:t>
            </w:r>
          </w:p>
        </w:tc>
        <w:tc>
          <w:tcPr>
            <w:tcW w:w="1246" w:type="dxa"/>
            <w:vAlign w:val="center"/>
          </w:tcPr>
          <w:p w14:paraId="5B1F4280" w14:textId="77777777" w:rsidR="00930711" w:rsidRDefault="00930711" w:rsidP="007F6C22">
            <w:pPr>
              <w:pStyle w:val="Tablebody"/>
              <w:jc w:val="right"/>
            </w:pPr>
            <w:r>
              <w:t>2000</w:t>
            </w:r>
          </w:p>
        </w:tc>
        <w:tc>
          <w:tcPr>
            <w:tcW w:w="1346" w:type="dxa"/>
            <w:vAlign w:val="center"/>
          </w:tcPr>
          <w:p w14:paraId="59471C90" w14:textId="77777777" w:rsidR="00930711" w:rsidRDefault="00930711" w:rsidP="007F6C22">
            <w:pPr>
              <w:pStyle w:val="Tablebody"/>
              <w:jc w:val="right"/>
            </w:pPr>
            <w:r>
              <w:t>2300</w:t>
            </w:r>
          </w:p>
        </w:tc>
        <w:tc>
          <w:tcPr>
            <w:tcW w:w="1035" w:type="dxa"/>
            <w:vAlign w:val="center"/>
          </w:tcPr>
          <w:p w14:paraId="181FA804" w14:textId="77777777" w:rsidR="00930711" w:rsidRDefault="00930711" w:rsidP="007F6C22">
            <w:pPr>
              <w:pStyle w:val="Tablebody"/>
              <w:jc w:val="right"/>
            </w:pPr>
            <w:r>
              <w:t>2340</w:t>
            </w:r>
          </w:p>
        </w:tc>
        <w:tc>
          <w:tcPr>
            <w:tcW w:w="1035" w:type="dxa"/>
            <w:vAlign w:val="center"/>
          </w:tcPr>
          <w:p w14:paraId="117D63EB" w14:textId="77777777" w:rsidR="00930711" w:rsidRDefault="00930711" w:rsidP="007F6C22">
            <w:pPr>
              <w:pStyle w:val="Tablebody"/>
              <w:jc w:val="right"/>
            </w:pPr>
            <w:r>
              <w:t>2345</w:t>
            </w:r>
          </w:p>
        </w:tc>
        <w:tc>
          <w:tcPr>
            <w:tcW w:w="990" w:type="dxa"/>
            <w:vAlign w:val="center"/>
          </w:tcPr>
          <w:p w14:paraId="126EE645" w14:textId="77777777" w:rsidR="00930711" w:rsidRDefault="00930711" w:rsidP="007F6C22">
            <w:pPr>
              <w:pStyle w:val="Tablebody"/>
              <w:jc w:val="right"/>
            </w:pPr>
            <w:r>
              <w:t>2345.2</w:t>
            </w:r>
          </w:p>
        </w:tc>
        <w:tc>
          <w:tcPr>
            <w:tcW w:w="1530" w:type="dxa"/>
            <w:vAlign w:val="center"/>
          </w:tcPr>
          <w:p w14:paraId="4384ABE0" w14:textId="77777777" w:rsidR="00930711" w:rsidRDefault="00930711" w:rsidP="007F6C22">
            <w:pPr>
              <w:pStyle w:val="Tablebody"/>
              <w:jc w:val="right"/>
            </w:pPr>
            <w:r>
              <w:t>2345.24</w:t>
            </w:r>
          </w:p>
        </w:tc>
        <w:tc>
          <w:tcPr>
            <w:tcW w:w="1530" w:type="dxa"/>
            <w:vAlign w:val="center"/>
          </w:tcPr>
          <w:p w14:paraId="53C27CCD" w14:textId="77777777" w:rsidR="00930711" w:rsidRDefault="00930711" w:rsidP="007F6C22">
            <w:pPr>
              <w:pStyle w:val="Tablebody"/>
              <w:jc w:val="right"/>
            </w:pPr>
            <w:r>
              <w:t>2345.235</w:t>
            </w:r>
          </w:p>
        </w:tc>
      </w:tr>
      <w:tr w:rsidR="00930711" w14:paraId="47A75E30" w14:textId="77777777" w:rsidTr="005C6F8D">
        <w:trPr>
          <w:trHeight w:hRule="exact" w:val="432"/>
        </w:trPr>
        <w:tc>
          <w:tcPr>
            <w:tcW w:w="1278" w:type="dxa"/>
            <w:vAlign w:val="center"/>
          </w:tcPr>
          <w:p w14:paraId="506AA2A1" w14:textId="77777777" w:rsidR="00930711" w:rsidRDefault="00930711" w:rsidP="007F6C22">
            <w:pPr>
              <w:pStyle w:val="Tablebody"/>
              <w:jc w:val="right"/>
            </w:pPr>
            <w:r>
              <w:t>3456.3456</w:t>
            </w:r>
          </w:p>
        </w:tc>
        <w:tc>
          <w:tcPr>
            <w:tcW w:w="1246" w:type="dxa"/>
            <w:vAlign w:val="center"/>
          </w:tcPr>
          <w:p w14:paraId="25EDD262" w14:textId="77777777" w:rsidR="00930711" w:rsidRDefault="00930711" w:rsidP="007F6C22">
            <w:pPr>
              <w:pStyle w:val="Tablebody"/>
              <w:jc w:val="right"/>
            </w:pPr>
            <w:r>
              <w:t>3000</w:t>
            </w:r>
          </w:p>
        </w:tc>
        <w:tc>
          <w:tcPr>
            <w:tcW w:w="1346" w:type="dxa"/>
            <w:vAlign w:val="center"/>
          </w:tcPr>
          <w:p w14:paraId="2FACAF8D" w14:textId="77777777" w:rsidR="00930711" w:rsidRDefault="00930711" w:rsidP="007F6C22">
            <w:pPr>
              <w:pStyle w:val="Tablebody"/>
              <w:jc w:val="right"/>
            </w:pPr>
            <w:r>
              <w:t>3500</w:t>
            </w:r>
          </w:p>
        </w:tc>
        <w:tc>
          <w:tcPr>
            <w:tcW w:w="1035" w:type="dxa"/>
            <w:vAlign w:val="center"/>
          </w:tcPr>
          <w:p w14:paraId="0ED785AC" w14:textId="77777777" w:rsidR="00930711" w:rsidRDefault="00930711" w:rsidP="007F6C22">
            <w:pPr>
              <w:pStyle w:val="Tablebody"/>
              <w:jc w:val="right"/>
            </w:pPr>
            <w:r>
              <w:t>3460</w:t>
            </w:r>
          </w:p>
        </w:tc>
        <w:tc>
          <w:tcPr>
            <w:tcW w:w="1035" w:type="dxa"/>
            <w:vAlign w:val="center"/>
          </w:tcPr>
          <w:p w14:paraId="7D2FDBF7" w14:textId="77777777" w:rsidR="00930711" w:rsidRDefault="00930711" w:rsidP="007F6C22">
            <w:pPr>
              <w:pStyle w:val="Tablebody"/>
              <w:jc w:val="right"/>
            </w:pPr>
            <w:r>
              <w:t>3456</w:t>
            </w:r>
          </w:p>
        </w:tc>
        <w:tc>
          <w:tcPr>
            <w:tcW w:w="990" w:type="dxa"/>
            <w:vAlign w:val="center"/>
          </w:tcPr>
          <w:p w14:paraId="301693AF" w14:textId="77777777" w:rsidR="00930711" w:rsidRDefault="00930711" w:rsidP="007F6C22">
            <w:pPr>
              <w:pStyle w:val="Tablebody"/>
              <w:jc w:val="right"/>
            </w:pPr>
            <w:r>
              <w:t>3456.4</w:t>
            </w:r>
          </w:p>
        </w:tc>
        <w:tc>
          <w:tcPr>
            <w:tcW w:w="1530" w:type="dxa"/>
            <w:vAlign w:val="center"/>
          </w:tcPr>
          <w:p w14:paraId="6D2C6B46" w14:textId="77777777" w:rsidR="00930711" w:rsidRDefault="00930711" w:rsidP="007F6C22">
            <w:pPr>
              <w:pStyle w:val="Tablebody"/>
              <w:jc w:val="right"/>
            </w:pPr>
            <w:r>
              <w:t>3456.35</w:t>
            </w:r>
          </w:p>
        </w:tc>
        <w:tc>
          <w:tcPr>
            <w:tcW w:w="1530" w:type="dxa"/>
            <w:vAlign w:val="center"/>
          </w:tcPr>
          <w:p w14:paraId="5C1C604D" w14:textId="77777777" w:rsidR="00930711" w:rsidRDefault="00930711" w:rsidP="007F6C22">
            <w:pPr>
              <w:pStyle w:val="Tablebody"/>
              <w:jc w:val="right"/>
            </w:pPr>
            <w:r>
              <w:t>3456.346</w:t>
            </w:r>
          </w:p>
        </w:tc>
      </w:tr>
      <w:tr w:rsidR="00930711" w14:paraId="4BDE92D5" w14:textId="77777777" w:rsidTr="005C6F8D">
        <w:trPr>
          <w:trHeight w:hRule="exact" w:val="432"/>
        </w:trPr>
        <w:tc>
          <w:tcPr>
            <w:tcW w:w="1278" w:type="dxa"/>
            <w:vAlign w:val="center"/>
          </w:tcPr>
          <w:p w14:paraId="7AD526B5" w14:textId="77777777" w:rsidR="00930711" w:rsidRDefault="00930711" w:rsidP="007F6C22">
            <w:pPr>
              <w:pStyle w:val="Tablebody"/>
              <w:jc w:val="right"/>
            </w:pPr>
            <w:r>
              <w:t>4567.4567</w:t>
            </w:r>
          </w:p>
        </w:tc>
        <w:tc>
          <w:tcPr>
            <w:tcW w:w="1246" w:type="dxa"/>
            <w:vAlign w:val="center"/>
          </w:tcPr>
          <w:p w14:paraId="5E3AF4B3" w14:textId="77777777" w:rsidR="00930711" w:rsidRDefault="00930711" w:rsidP="007F6C22">
            <w:pPr>
              <w:pStyle w:val="Tablebody"/>
              <w:jc w:val="right"/>
            </w:pPr>
            <w:r>
              <w:t>5000</w:t>
            </w:r>
          </w:p>
        </w:tc>
        <w:tc>
          <w:tcPr>
            <w:tcW w:w="1346" w:type="dxa"/>
            <w:vAlign w:val="center"/>
          </w:tcPr>
          <w:p w14:paraId="16CA561D" w14:textId="77777777" w:rsidR="00930711" w:rsidRDefault="00930711" w:rsidP="007F6C22">
            <w:pPr>
              <w:pStyle w:val="Tablebody"/>
              <w:jc w:val="right"/>
            </w:pPr>
            <w:r>
              <w:t>4600</w:t>
            </w:r>
          </w:p>
        </w:tc>
        <w:tc>
          <w:tcPr>
            <w:tcW w:w="1035" w:type="dxa"/>
            <w:vAlign w:val="center"/>
          </w:tcPr>
          <w:p w14:paraId="6B565D44" w14:textId="77777777" w:rsidR="00930711" w:rsidRDefault="00930711" w:rsidP="007F6C22">
            <w:pPr>
              <w:pStyle w:val="Tablebody"/>
              <w:jc w:val="right"/>
            </w:pPr>
            <w:r>
              <w:t>4570</w:t>
            </w:r>
          </w:p>
        </w:tc>
        <w:tc>
          <w:tcPr>
            <w:tcW w:w="1035" w:type="dxa"/>
            <w:vAlign w:val="center"/>
          </w:tcPr>
          <w:p w14:paraId="6B44E586" w14:textId="77777777" w:rsidR="00930711" w:rsidRDefault="00930711" w:rsidP="007F6C22">
            <w:pPr>
              <w:pStyle w:val="Tablebody"/>
              <w:jc w:val="right"/>
            </w:pPr>
            <w:r>
              <w:t>4567</w:t>
            </w:r>
          </w:p>
        </w:tc>
        <w:tc>
          <w:tcPr>
            <w:tcW w:w="990" w:type="dxa"/>
            <w:vAlign w:val="center"/>
          </w:tcPr>
          <w:p w14:paraId="4D262E34" w14:textId="77777777" w:rsidR="00930711" w:rsidRDefault="00930711" w:rsidP="007F6C22">
            <w:pPr>
              <w:pStyle w:val="Tablebody"/>
              <w:jc w:val="right"/>
            </w:pPr>
            <w:r>
              <w:t>4567.5</w:t>
            </w:r>
          </w:p>
        </w:tc>
        <w:tc>
          <w:tcPr>
            <w:tcW w:w="1530" w:type="dxa"/>
            <w:vAlign w:val="center"/>
          </w:tcPr>
          <w:p w14:paraId="4CC769B7" w14:textId="77777777" w:rsidR="00930711" w:rsidRDefault="00930711" w:rsidP="007F6C22">
            <w:pPr>
              <w:pStyle w:val="Tablebody"/>
              <w:jc w:val="right"/>
            </w:pPr>
            <w:r>
              <w:t>4567.46</w:t>
            </w:r>
          </w:p>
        </w:tc>
        <w:tc>
          <w:tcPr>
            <w:tcW w:w="1530" w:type="dxa"/>
            <w:vAlign w:val="center"/>
          </w:tcPr>
          <w:p w14:paraId="192F6FBE" w14:textId="77777777" w:rsidR="00930711" w:rsidRDefault="00930711" w:rsidP="007F6C22">
            <w:pPr>
              <w:pStyle w:val="Tablebody"/>
              <w:jc w:val="right"/>
            </w:pPr>
            <w:r>
              <w:t>4567.457</w:t>
            </w:r>
          </w:p>
        </w:tc>
      </w:tr>
      <w:tr w:rsidR="00930711" w14:paraId="2ADFDA8E" w14:textId="77777777" w:rsidTr="005C6F8D">
        <w:trPr>
          <w:trHeight w:hRule="exact" w:val="432"/>
        </w:trPr>
        <w:tc>
          <w:tcPr>
            <w:tcW w:w="1278" w:type="dxa"/>
            <w:vAlign w:val="center"/>
          </w:tcPr>
          <w:p w14:paraId="34B3C1CF" w14:textId="77777777" w:rsidR="00930711" w:rsidRDefault="00930711" w:rsidP="007F6C22">
            <w:pPr>
              <w:pStyle w:val="Tablebody"/>
              <w:jc w:val="right"/>
            </w:pPr>
            <w:r>
              <w:t>5678.5678</w:t>
            </w:r>
          </w:p>
        </w:tc>
        <w:tc>
          <w:tcPr>
            <w:tcW w:w="1246" w:type="dxa"/>
            <w:vAlign w:val="center"/>
          </w:tcPr>
          <w:p w14:paraId="6F1EE02A" w14:textId="77777777" w:rsidR="00930711" w:rsidRDefault="00930711" w:rsidP="007F6C22">
            <w:pPr>
              <w:pStyle w:val="Tablebody"/>
              <w:jc w:val="right"/>
            </w:pPr>
            <w:r>
              <w:t>6000</w:t>
            </w:r>
          </w:p>
        </w:tc>
        <w:tc>
          <w:tcPr>
            <w:tcW w:w="1346" w:type="dxa"/>
            <w:vAlign w:val="center"/>
          </w:tcPr>
          <w:p w14:paraId="0E8A8D6B" w14:textId="77777777" w:rsidR="00930711" w:rsidRDefault="00930711" w:rsidP="007F6C22">
            <w:pPr>
              <w:pStyle w:val="Tablebody"/>
              <w:jc w:val="right"/>
            </w:pPr>
            <w:r>
              <w:t>5700</w:t>
            </w:r>
          </w:p>
        </w:tc>
        <w:tc>
          <w:tcPr>
            <w:tcW w:w="1035" w:type="dxa"/>
            <w:vAlign w:val="center"/>
          </w:tcPr>
          <w:p w14:paraId="745FF38C" w14:textId="77777777" w:rsidR="00930711" w:rsidRDefault="00930711" w:rsidP="007F6C22">
            <w:pPr>
              <w:pStyle w:val="Tablebody"/>
              <w:jc w:val="right"/>
            </w:pPr>
            <w:r>
              <w:t>5780</w:t>
            </w:r>
          </w:p>
        </w:tc>
        <w:tc>
          <w:tcPr>
            <w:tcW w:w="1035" w:type="dxa"/>
            <w:vAlign w:val="center"/>
          </w:tcPr>
          <w:p w14:paraId="200F2C1C" w14:textId="77777777" w:rsidR="00930711" w:rsidRDefault="00930711" w:rsidP="007F6C22">
            <w:pPr>
              <w:pStyle w:val="Tablebody"/>
              <w:jc w:val="right"/>
            </w:pPr>
            <w:r>
              <w:t>5679</w:t>
            </w:r>
          </w:p>
        </w:tc>
        <w:tc>
          <w:tcPr>
            <w:tcW w:w="990" w:type="dxa"/>
            <w:vAlign w:val="center"/>
          </w:tcPr>
          <w:p w14:paraId="011BF788" w14:textId="77777777" w:rsidR="00930711" w:rsidRDefault="00930711" w:rsidP="007F6C22">
            <w:pPr>
              <w:pStyle w:val="Tablebody"/>
              <w:jc w:val="right"/>
            </w:pPr>
            <w:r>
              <w:t>5678.6</w:t>
            </w:r>
          </w:p>
        </w:tc>
        <w:tc>
          <w:tcPr>
            <w:tcW w:w="1530" w:type="dxa"/>
            <w:vAlign w:val="center"/>
          </w:tcPr>
          <w:p w14:paraId="28F3C937" w14:textId="77777777" w:rsidR="00930711" w:rsidRDefault="00930711" w:rsidP="007F6C22">
            <w:pPr>
              <w:pStyle w:val="Tablebody"/>
              <w:jc w:val="right"/>
            </w:pPr>
            <w:r>
              <w:t>5678.57</w:t>
            </w:r>
          </w:p>
        </w:tc>
        <w:tc>
          <w:tcPr>
            <w:tcW w:w="1530" w:type="dxa"/>
            <w:vAlign w:val="center"/>
          </w:tcPr>
          <w:p w14:paraId="2B7B0E49" w14:textId="77777777" w:rsidR="00930711" w:rsidRDefault="00930711" w:rsidP="007F6C22">
            <w:pPr>
              <w:pStyle w:val="Tablebody"/>
              <w:jc w:val="right"/>
            </w:pPr>
            <w:r>
              <w:t>5678.568</w:t>
            </w:r>
          </w:p>
        </w:tc>
      </w:tr>
    </w:tbl>
    <w:p w14:paraId="575A6C1B" w14:textId="77777777" w:rsidR="0067012E" w:rsidRDefault="0067012E" w:rsidP="0067012E"/>
    <w:p w14:paraId="42F2198E" w14:textId="77777777" w:rsidR="0067012E" w:rsidRDefault="0067012E" w:rsidP="0067012E">
      <w:r>
        <w:t xml:space="preserve">Although the authors subscribe to the common rounding rule which “rounds down” for digits less than 5 and “rounds up” for digits greater than 5, there are alternative “odd-even” rounding strategies for summarized values that have been published </w:t>
      </w:r>
      <w:r w:rsidRPr="00490ADF">
        <w:rPr>
          <w:highlight w:val="cyan"/>
        </w:rPr>
        <w:fldChar w:fldCharType="begin"/>
      </w:r>
      <w:r w:rsidRPr="00490ADF">
        <w:rPr>
          <w:highlight w:val="cyan"/>
        </w:rPr>
        <w:instrText xml:space="preserve"> ADDIN EN.CITE &lt;EndNote&gt;&lt;Cite&gt;&lt;Author&gt;Blackstone&lt;/Author&gt;&lt;Year&gt;2016&lt;/Year&gt;&lt;RecNum&gt;3055&lt;/RecNum&gt;&lt;DisplayText&gt;(13)&lt;/DisplayText&gt;&lt;record&gt;&lt;rec-number&gt;3055&lt;/rec-number&gt;&lt;foreign-keys&gt;&lt;key app="EN" db-id="ezvw0f203faewuestptxwd2nsp2evzepttpf" timestamp="1549037758"&gt;3055&lt;/key&gt;&lt;/foreign-keys&gt;&lt;ref-type name="Journal Article"&gt;17&lt;/ref-type&gt;&lt;contributors&gt;&lt;authors&gt;&lt;author&gt;Blackstone, E. H.&lt;/author&gt;&lt;/authors&gt;&lt;/contributors&gt;&lt;auth-address&gt;Department of Thoracic and Cardiovascular Surgery, Heart and Vascular Institute, and Department of Quantitative Health Sciences, Research Institute, Cleveland Clinic, Cleveland, Ohio. Electronic address: blackse@ccf.org.&lt;/auth-address&gt;&lt;titles&gt;&lt;title&gt;Rounding numbers&lt;/title&gt;&lt;secondary-title&gt;J Thorac Cardiovasc Surg&lt;/secondary-title&gt;&lt;/titles&gt;&lt;periodical&gt;&lt;full-title&gt;J Thorac Cardiovasc Surg&lt;/full-title&gt;&lt;/periodical&gt;&lt;pages&gt;1481-1483&lt;/pages&gt;&lt;volume&gt;152&lt;/volume&gt;&lt;number&gt;6&lt;/number&gt;&lt;keywords&gt;&lt;keyword&gt;*Cardiovascular Surgical Procedures&lt;/keyword&gt;&lt;keyword&gt;*Educational Measurement&lt;/keyword&gt;&lt;keyword&gt;*Manuscripts as Topic&lt;/keyword&gt;&lt;keyword&gt;*Statistics as Topic&lt;/keyword&gt;&lt;/keywords&gt;&lt;dates&gt;&lt;year&gt;2016&lt;/year&gt;&lt;pub-dates&gt;&lt;date&gt;Dec&lt;/date&gt;&lt;/pub-dates&gt;&lt;/dates&gt;&lt;isbn&gt;1097-685X (Electronic)&amp;#xD;0022-5223 (Linking)&lt;/isbn&gt;&lt;accession-num&gt;27726878&lt;/accession-num&gt;&lt;urls&gt;&lt;related-urls&gt;&lt;url&gt;https://www.ncbi.nlm.nih.gov/pubmed/27726878&lt;/url&gt;&lt;url&gt;https://ac.els-cdn.com/S0022522316311011/1-s2.0-S0022522316311011-main.pdf?_tid=ba20b4d4-8cca-467a-b5e4-4224e5eec642&amp;amp;acdnat=1549037991_695f3b322b5569b8ad0b45b175f1655c&lt;/url&gt;&lt;/related-urls&gt;&lt;/urls&gt;&lt;electronic-resource-num&gt;10.1016/j.jtcvs.2016.09.003&lt;/electronic-resource-num&gt;&lt;/record&gt;&lt;/Cite&gt;&lt;/EndNote&gt;</w:instrText>
      </w:r>
      <w:r w:rsidRPr="00490ADF">
        <w:rPr>
          <w:highlight w:val="cyan"/>
        </w:rPr>
        <w:fldChar w:fldCharType="separate"/>
      </w:r>
      <w:r w:rsidRPr="00490ADF">
        <w:rPr>
          <w:noProof/>
          <w:highlight w:val="cyan"/>
        </w:rPr>
        <w:t>(13)</w:t>
      </w:r>
      <w:r w:rsidRPr="00490ADF">
        <w:rPr>
          <w:highlight w:val="cyan"/>
        </w:rPr>
        <w:fldChar w:fldCharType="end"/>
      </w:r>
      <w:r>
        <w:t>.</w:t>
      </w:r>
    </w:p>
    <w:p w14:paraId="66272AAE" w14:textId="4B5163A3" w:rsidR="00F914A5" w:rsidRDefault="00F914A5" w:rsidP="00A73FD3"/>
    <w:p w14:paraId="0C684194" w14:textId="16A88AAF" w:rsidR="00040A67" w:rsidRDefault="00040A67" w:rsidP="00A73FD3"/>
    <w:p w14:paraId="731140CC" w14:textId="37C052D6" w:rsidR="00040A67" w:rsidRDefault="00040A67" w:rsidP="00C627EA">
      <w:pPr>
        <w:pStyle w:val="Heading2"/>
      </w:pPr>
      <w:bookmarkStart w:id="8" w:name="_Toc14781549"/>
      <w:r>
        <w:t>Rounding to Significant Digits</w:t>
      </w:r>
      <w:bookmarkEnd w:id="8"/>
    </w:p>
    <w:p w14:paraId="694563A4" w14:textId="77777777" w:rsidR="00A22D89" w:rsidRPr="00CF190E" w:rsidRDefault="00A22D89" w:rsidP="00A22D89">
      <w:r w:rsidRPr="00CF190E">
        <w:t xml:space="preserve">The number of significant </w:t>
      </w:r>
      <w:r>
        <w:t>digits or figures that are used to display a value is distinct from</w:t>
      </w:r>
      <w:r w:rsidRPr="00CF190E">
        <w:t xml:space="preserve"> the number of decimal places </w:t>
      </w:r>
      <w:r>
        <w:t xml:space="preserve">that are used </w:t>
      </w:r>
      <w:r w:rsidRPr="00CF190E">
        <w:t>when expressing numbers.</w:t>
      </w:r>
      <w:r>
        <w:t xml:space="preserve"> Demonstrating numerical expression consistency</w:t>
      </w:r>
      <w:r w:rsidRPr="00CF190E">
        <w:t xml:space="preserve"> in tables, figures, legends, etc. is important when describing results</w:t>
      </w:r>
      <w:r>
        <w:t xml:space="preserve"> and aids in the reporting and understanding of variability</w:t>
      </w:r>
      <w:r w:rsidRPr="00CF190E">
        <w:t>.</w:t>
      </w:r>
      <w:r>
        <w:t xml:space="preserve"> </w:t>
      </w:r>
    </w:p>
    <w:p w14:paraId="260C68C4" w14:textId="77777777" w:rsidR="00A22D89" w:rsidRPr="00CF190E" w:rsidRDefault="00A22D89" w:rsidP="00A22D89"/>
    <w:p w14:paraId="451BE70B" w14:textId="03FA053C" w:rsidR="00A22D89" w:rsidRPr="00CF190E" w:rsidRDefault="00A22D89" w:rsidP="00A22D89">
      <w:r w:rsidRPr="00CF190E">
        <w:t>The</w:t>
      </w:r>
      <w:r w:rsidR="00051124">
        <w:t xml:space="preserve"> following</w:t>
      </w:r>
      <w:r w:rsidRPr="00CF190E">
        <w:t xml:space="preserve"> </w:t>
      </w:r>
      <w:r>
        <w:t xml:space="preserve">basic </w:t>
      </w:r>
      <w:r w:rsidRPr="00CF190E">
        <w:t>rules</w:t>
      </w:r>
      <w:r>
        <w:t xml:space="preserve"> are used for rounding </w:t>
      </w:r>
      <w:r w:rsidR="00AB41F0">
        <w:t xml:space="preserve">with </w:t>
      </w:r>
      <w:r>
        <w:t>significant digits:</w:t>
      </w:r>
    </w:p>
    <w:p w14:paraId="5A7B618B" w14:textId="77777777" w:rsidR="00A22D89" w:rsidRPr="00C413E0" w:rsidRDefault="00A22D89" w:rsidP="00A22D89">
      <w:pPr>
        <w:pStyle w:val="ListParagraph"/>
        <w:numPr>
          <w:ilvl w:val="0"/>
          <w:numId w:val="1"/>
        </w:numPr>
        <w:spacing w:line="240" w:lineRule="auto"/>
        <w:rPr>
          <w:rFonts w:ascii="Times New Roman" w:hAnsi="Times New Roman" w:cs="Times New Roman"/>
          <w:sz w:val="24"/>
          <w:szCs w:val="24"/>
        </w:rPr>
      </w:pPr>
      <w:r w:rsidRPr="00C413E0">
        <w:rPr>
          <w:rFonts w:ascii="Times New Roman" w:hAnsi="Times New Roman" w:cs="Times New Roman"/>
          <w:sz w:val="24"/>
          <w:szCs w:val="24"/>
        </w:rPr>
        <w:t>Non-zero digits are always significant</w:t>
      </w:r>
    </w:p>
    <w:p w14:paraId="4A59F573" w14:textId="77777777" w:rsidR="00A22D89" w:rsidRPr="00C413E0" w:rsidRDefault="00A22D89" w:rsidP="00A22D89">
      <w:pPr>
        <w:pStyle w:val="ListParagraph"/>
        <w:numPr>
          <w:ilvl w:val="0"/>
          <w:numId w:val="1"/>
        </w:numPr>
        <w:spacing w:line="240" w:lineRule="auto"/>
        <w:rPr>
          <w:rFonts w:ascii="Times New Roman" w:hAnsi="Times New Roman" w:cs="Times New Roman"/>
          <w:sz w:val="24"/>
          <w:szCs w:val="24"/>
        </w:rPr>
      </w:pPr>
      <w:r w:rsidRPr="00C413E0">
        <w:rPr>
          <w:rFonts w:ascii="Times New Roman" w:hAnsi="Times New Roman" w:cs="Times New Roman"/>
          <w:sz w:val="24"/>
          <w:szCs w:val="24"/>
        </w:rPr>
        <w:t>A zero or zeros between two significant digits are significant</w:t>
      </w:r>
    </w:p>
    <w:p w14:paraId="782A2274" w14:textId="23BAD2E5" w:rsidR="00A22D89" w:rsidRPr="00C413E0" w:rsidRDefault="00A22D89" w:rsidP="00A22D89">
      <w:pPr>
        <w:pStyle w:val="ListParagraph"/>
        <w:numPr>
          <w:ilvl w:val="0"/>
          <w:numId w:val="1"/>
        </w:numPr>
        <w:spacing w:line="240" w:lineRule="auto"/>
        <w:rPr>
          <w:rFonts w:ascii="Times New Roman" w:hAnsi="Times New Roman" w:cs="Times New Roman"/>
          <w:sz w:val="24"/>
          <w:szCs w:val="24"/>
        </w:rPr>
      </w:pPr>
      <w:r w:rsidRPr="00C413E0">
        <w:rPr>
          <w:rFonts w:ascii="Times New Roman" w:hAnsi="Times New Roman" w:cs="Times New Roman"/>
          <w:sz w:val="24"/>
          <w:szCs w:val="24"/>
        </w:rPr>
        <w:t xml:space="preserve">Final or trailing zeros </w:t>
      </w:r>
      <w:r w:rsidR="00490ADF">
        <w:rPr>
          <w:rFonts w:ascii="Times New Roman" w:hAnsi="Times New Roman" w:cs="Times New Roman"/>
          <w:sz w:val="24"/>
          <w:szCs w:val="24"/>
        </w:rPr>
        <w:t>in a number with no decimal are</w:t>
      </w:r>
      <w:r w:rsidRPr="00C413E0">
        <w:rPr>
          <w:rFonts w:ascii="Times New Roman" w:hAnsi="Times New Roman" w:cs="Times New Roman"/>
          <w:sz w:val="24"/>
          <w:szCs w:val="24"/>
        </w:rPr>
        <w:t xml:space="preserve"> not significant (e.g. 1020)</w:t>
      </w:r>
    </w:p>
    <w:p w14:paraId="0378A8A4" w14:textId="23EF9538" w:rsidR="00A22D89" w:rsidRPr="00C413E0" w:rsidRDefault="00A22D89" w:rsidP="00A22D89">
      <w:pPr>
        <w:pStyle w:val="ListParagraph"/>
        <w:numPr>
          <w:ilvl w:val="0"/>
          <w:numId w:val="1"/>
        </w:numPr>
        <w:spacing w:line="240" w:lineRule="auto"/>
        <w:rPr>
          <w:rFonts w:ascii="Times New Roman" w:hAnsi="Times New Roman" w:cs="Times New Roman"/>
          <w:sz w:val="24"/>
          <w:szCs w:val="24"/>
        </w:rPr>
      </w:pPr>
      <w:r w:rsidRPr="00C413E0">
        <w:rPr>
          <w:rFonts w:ascii="Times New Roman" w:hAnsi="Times New Roman" w:cs="Times New Roman"/>
          <w:sz w:val="24"/>
          <w:szCs w:val="24"/>
        </w:rPr>
        <w:t>Leading zeros in the decimal portion of a numb</w:t>
      </w:r>
      <w:r w:rsidR="00490ADF">
        <w:rPr>
          <w:rFonts w:ascii="Times New Roman" w:hAnsi="Times New Roman" w:cs="Times New Roman"/>
          <w:sz w:val="24"/>
          <w:szCs w:val="24"/>
        </w:rPr>
        <w:t>er are not significant; whereas</w:t>
      </w:r>
      <w:r w:rsidRPr="00C413E0">
        <w:rPr>
          <w:rFonts w:ascii="Times New Roman" w:hAnsi="Times New Roman" w:cs="Times New Roman"/>
          <w:sz w:val="24"/>
          <w:szCs w:val="24"/>
        </w:rPr>
        <w:t xml:space="preserve"> final trailing zeros in the decimal portion of a number are significant</w:t>
      </w:r>
    </w:p>
    <w:p w14:paraId="46EA4FA7" w14:textId="77777777" w:rsidR="00A22D89" w:rsidRPr="00CF190E" w:rsidRDefault="00A22D89" w:rsidP="00A22D89"/>
    <w:p w14:paraId="25FE9CBA" w14:textId="77777777" w:rsidR="00A22D89" w:rsidRPr="00CF190E" w:rsidRDefault="00A22D89" w:rsidP="00A22D89">
      <w:r>
        <w:t xml:space="preserve">Expressing numbers using scientific notation can provide a useful method to demonstrate the number of significant digits associated with a value. </w:t>
      </w:r>
      <w:r w:rsidRPr="00CF190E">
        <w:t xml:space="preserve">As shown in </w:t>
      </w:r>
      <w:r w:rsidRPr="00B41A2F">
        <w:rPr>
          <w:b/>
        </w:rPr>
        <w:t xml:space="preserve">Table </w:t>
      </w:r>
      <w:r>
        <w:rPr>
          <w:b/>
        </w:rPr>
        <w:t>2</w:t>
      </w:r>
      <w:r w:rsidRPr="00CF190E">
        <w:t>, the</w:t>
      </w:r>
      <w:r>
        <w:t xml:space="preserve"> defined</w:t>
      </w:r>
      <w:r w:rsidRPr="00CF190E">
        <w:t xml:space="preserve"> digits </w:t>
      </w:r>
      <w:r>
        <w:t xml:space="preserve">which are located </w:t>
      </w:r>
      <w:r w:rsidRPr="00CF190E">
        <w:t>before the exponent part of the</w:t>
      </w:r>
      <w:r>
        <w:t xml:space="preserve"> scientific notation</w:t>
      </w:r>
      <w:r w:rsidRPr="00CF190E">
        <w:t xml:space="preserve"> expression are significant:</w:t>
      </w:r>
    </w:p>
    <w:p w14:paraId="743B4F99" w14:textId="77777777" w:rsidR="00930711" w:rsidRDefault="00930711" w:rsidP="00930711">
      <w:pPr>
        <w:pStyle w:val="Tablenumberandcaption"/>
      </w:pPr>
      <w:bookmarkStart w:id="9" w:name="_Toc14781492"/>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2</w:t>
      </w:r>
      <w:r w:rsidR="003120AF">
        <w:rPr>
          <w:noProof/>
        </w:rPr>
        <w:fldChar w:fldCharType="end"/>
      </w:r>
      <w:r>
        <w:t xml:space="preserve">.  </w:t>
      </w:r>
      <w:r w:rsidRPr="003F3FC1">
        <w:t>Three significant digits for numbers viewed with scientific notation</w:t>
      </w:r>
      <w:bookmarkEnd w:id="9"/>
    </w:p>
    <w:tbl>
      <w:tblPr>
        <w:tblStyle w:val="TableGrid"/>
        <w:tblW w:w="8100" w:type="dxa"/>
        <w:tblInd w:w="198" w:type="dxa"/>
        <w:tblLook w:val="04A0" w:firstRow="1" w:lastRow="0" w:firstColumn="1" w:lastColumn="0" w:noHBand="0" w:noVBand="1"/>
      </w:tblPr>
      <w:tblGrid>
        <w:gridCol w:w="1620"/>
        <w:gridCol w:w="2250"/>
        <w:gridCol w:w="2070"/>
        <w:gridCol w:w="2160"/>
      </w:tblGrid>
      <w:tr w:rsidR="00930711" w:rsidRPr="00CF190E" w14:paraId="5F7B8E36" w14:textId="77777777" w:rsidTr="005C6F8D">
        <w:trPr>
          <w:trHeight w:val="432"/>
        </w:trPr>
        <w:tc>
          <w:tcPr>
            <w:tcW w:w="1620" w:type="dxa"/>
            <w:vAlign w:val="center"/>
          </w:tcPr>
          <w:p w14:paraId="2269A043" w14:textId="77777777" w:rsidR="00930711" w:rsidRPr="00A73FD3" w:rsidRDefault="00930711" w:rsidP="007F6C22">
            <w:pPr>
              <w:pStyle w:val="Tableheader"/>
              <w:jc w:val="right"/>
            </w:pPr>
            <w:r w:rsidRPr="00A73FD3">
              <w:t>Number</w:t>
            </w:r>
          </w:p>
        </w:tc>
        <w:tc>
          <w:tcPr>
            <w:tcW w:w="2250" w:type="dxa"/>
            <w:vAlign w:val="center"/>
          </w:tcPr>
          <w:p w14:paraId="4935F199" w14:textId="77777777" w:rsidR="00930711" w:rsidRPr="00A73FD3" w:rsidRDefault="00930711" w:rsidP="007F6C22">
            <w:pPr>
              <w:pStyle w:val="Tableheader"/>
              <w:jc w:val="right"/>
            </w:pPr>
            <w:r w:rsidRPr="00A73FD3">
              <w:t>Scientific Notation</w:t>
            </w:r>
          </w:p>
        </w:tc>
        <w:tc>
          <w:tcPr>
            <w:tcW w:w="2070" w:type="dxa"/>
            <w:vAlign w:val="center"/>
          </w:tcPr>
          <w:p w14:paraId="35824A75" w14:textId="77777777" w:rsidR="00930711" w:rsidRPr="00A73FD3" w:rsidRDefault="00930711" w:rsidP="007F6C22">
            <w:pPr>
              <w:pStyle w:val="Tableheader"/>
              <w:jc w:val="right"/>
            </w:pPr>
            <w:r w:rsidRPr="00A73FD3">
              <w:t># Significant Digits</w:t>
            </w:r>
          </w:p>
        </w:tc>
        <w:tc>
          <w:tcPr>
            <w:tcW w:w="2160" w:type="dxa"/>
            <w:vAlign w:val="center"/>
          </w:tcPr>
          <w:p w14:paraId="626F361B" w14:textId="77777777" w:rsidR="00930711" w:rsidRPr="00A73FD3" w:rsidRDefault="00930711" w:rsidP="007F6C22">
            <w:pPr>
              <w:pStyle w:val="Tableheader"/>
              <w:jc w:val="right"/>
            </w:pPr>
            <w:r w:rsidRPr="00A73FD3">
              <w:t>Significant Digits</w:t>
            </w:r>
          </w:p>
        </w:tc>
      </w:tr>
      <w:tr w:rsidR="00930711" w:rsidRPr="00CF190E" w14:paraId="7889977D" w14:textId="77777777" w:rsidTr="005C6F8D">
        <w:trPr>
          <w:trHeight w:val="288"/>
        </w:trPr>
        <w:tc>
          <w:tcPr>
            <w:tcW w:w="1620" w:type="dxa"/>
            <w:vAlign w:val="center"/>
          </w:tcPr>
          <w:p w14:paraId="220B96BE" w14:textId="77777777" w:rsidR="00930711" w:rsidRPr="00CF190E" w:rsidRDefault="00930711" w:rsidP="007F6C22">
            <w:pPr>
              <w:pStyle w:val="Tablebody"/>
              <w:jc w:val="right"/>
            </w:pPr>
            <w:r w:rsidRPr="00CF190E">
              <w:t>1020</w:t>
            </w:r>
          </w:p>
        </w:tc>
        <w:tc>
          <w:tcPr>
            <w:tcW w:w="2250" w:type="dxa"/>
            <w:vAlign w:val="center"/>
          </w:tcPr>
          <w:p w14:paraId="31A2CACB" w14:textId="77777777" w:rsidR="00930711" w:rsidRPr="00CF190E" w:rsidRDefault="00930711" w:rsidP="007F6C22">
            <w:pPr>
              <w:pStyle w:val="Tablebody"/>
              <w:jc w:val="right"/>
            </w:pPr>
            <w:r w:rsidRPr="00CF190E">
              <w:t>1.02 x 10</w:t>
            </w:r>
            <w:r w:rsidRPr="00CF190E">
              <w:rPr>
                <w:vertAlign w:val="superscript"/>
              </w:rPr>
              <w:t>3</w:t>
            </w:r>
          </w:p>
        </w:tc>
        <w:tc>
          <w:tcPr>
            <w:tcW w:w="2070" w:type="dxa"/>
            <w:vAlign w:val="center"/>
          </w:tcPr>
          <w:p w14:paraId="4D4AAA6F" w14:textId="77777777" w:rsidR="00930711" w:rsidRPr="00CF190E" w:rsidRDefault="00930711" w:rsidP="007F6C22">
            <w:pPr>
              <w:pStyle w:val="Tablebody"/>
              <w:jc w:val="right"/>
            </w:pPr>
            <w:r w:rsidRPr="00CF190E">
              <w:t>3</w:t>
            </w:r>
          </w:p>
        </w:tc>
        <w:tc>
          <w:tcPr>
            <w:tcW w:w="2160" w:type="dxa"/>
            <w:vAlign w:val="center"/>
          </w:tcPr>
          <w:p w14:paraId="44793240" w14:textId="77777777" w:rsidR="00930711" w:rsidRPr="00CF190E" w:rsidRDefault="00930711" w:rsidP="007F6C22">
            <w:pPr>
              <w:pStyle w:val="Tablebody"/>
              <w:jc w:val="right"/>
            </w:pPr>
            <w:r w:rsidRPr="00CF190E">
              <w:t>1,0,2</w:t>
            </w:r>
          </w:p>
        </w:tc>
      </w:tr>
      <w:tr w:rsidR="00930711" w:rsidRPr="00CF190E" w14:paraId="36B38245" w14:textId="77777777" w:rsidTr="005C6F8D">
        <w:trPr>
          <w:trHeight w:val="288"/>
        </w:trPr>
        <w:tc>
          <w:tcPr>
            <w:tcW w:w="1620" w:type="dxa"/>
            <w:vAlign w:val="center"/>
          </w:tcPr>
          <w:p w14:paraId="5185993C" w14:textId="77777777" w:rsidR="00930711" w:rsidRPr="00CF190E" w:rsidRDefault="00930711" w:rsidP="007F6C22">
            <w:pPr>
              <w:pStyle w:val="Tablebody"/>
              <w:jc w:val="right"/>
            </w:pPr>
            <w:r w:rsidRPr="00CF190E">
              <w:t>102</w:t>
            </w:r>
          </w:p>
        </w:tc>
        <w:tc>
          <w:tcPr>
            <w:tcW w:w="2250" w:type="dxa"/>
            <w:vAlign w:val="center"/>
          </w:tcPr>
          <w:p w14:paraId="0D547255" w14:textId="77777777" w:rsidR="00930711" w:rsidRPr="00CF190E" w:rsidRDefault="00930711" w:rsidP="007F6C22">
            <w:pPr>
              <w:pStyle w:val="Tablebody"/>
              <w:jc w:val="right"/>
            </w:pPr>
            <w:r w:rsidRPr="00CF190E">
              <w:t>1.02 x 10</w:t>
            </w:r>
            <w:r w:rsidRPr="00CF190E">
              <w:rPr>
                <w:vertAlign w:val="superscript"/>
              </w:rPr>
              <w:t>2</w:t>
            </w:r>
          </w:p>
        </w:tc>
        <w:tc>
          <w:tcPr>
            <w:tcW w:w="2070" w:type="dxa"/>
            <w:vAlign w:val="center"/>
          </w:tcPr>
          <w:p w14:paraId="7BB2F10E" w14:textId="77777777" w:rsidR="00930711" w:rsidRPr="00CF190E" w:rsidRDefault="00930711" w:rsidP="007F6C22">
            <w:pPr>
              <w:pStyle w:val="Tablebody"/>
              <w:jc w:val="right"/>
            </w:pPr>
            <w:r w:rsidRPr="00CF190E">
              <w:t>3</w:t>
            </w:r>
          </w:p>
        </w:tc>
        <w:tc>
          <w:tcPr>
            <w:tcW w:w="2160" w:type="dxa"/>
            <w:vAlign w:val="center"/>
          </w:tcPr>
          <w:p w14:paraId="1AD69F8C" w14:textId="77777777" w:rsidR="00930711" w:rsidRPr="00CF190E" w:rsidRDefault="00930711" w:rsidP="007F6C22">
            <w:pPr>
              <w:pStyle w:val="Tablebody"/>
              <w:jc w:val="right"/>
            </w:pPr>
            <w:r w:rsidRPr="00CF190E">
              <w:t>1,0,2</w:t>
            </w:r>
          </w:p>
        </w:tc>
      </w:tr>
      <w:tr w:rsidR="00930711" w:rsidRPr="00CF190E" w14:paraId="11721A8E" w14:textId="77777777" w:rsidTr="005C6F8D">
        <w:trPr>
          <w:trHeight w:val="288"/>
        </w:trPr>
        <w:tc>
          <w:tcPr>
            <w:tcW w:w="1620" w:type="dxa"/>
            <w:vAlign w:val="center"/>
          </w:tcPr>
          <w:p w14:paraId="1F9964B0" w14:textId="77777777" w:rsidR="00930711" w:rsidRPr="00CF190E" w:rsidRDefault="00930711" w:rsidP="007F6C22">
            <w:pPr>
              <w:pStyle w:val="Tablebody"/>
              <w:jc w:val="right"/>
            </w:pPr>
            <w:r w:rsidRPr="00CF190E">
              <w:t>10.2</w:t>
            </w:r>
          </w:p>
        </w:tc>
        <w:tc>
          <w:tcPr>
            <w:tcW w:w="2250" w:type="dxa"/>
            <w:vAlign w:val="center"/>
          </w:tcPr>
          <w:p w14:paraId="5AB882B0" w14:textId="77777777" w:rsidR="00930711" w:rsidRPr="00CF190E" w:rsidRDefault="00930711" w:rsidP="007F6C22">
            <w:pPr>
              <w:pStyle w:val="Tablebody"/>
              <w:jc w:val="right"/>
            </w:pPr>
            <w:r w:rsidRPr="00CF190E">
              <w:t>1.02 x 10</w:t>
            </w:r>
            <w:r w:rsidRPr="00CF190E">
              <w:rPr>
                <w:vertAlign w:val="superscript"/>
              </w:rPr>
              <w:t>1</w:t>
            </w:r>
          </w:p>
        </w:tc>
        <w:tc>
          <w:tcPr>
            <w:tcW w:w="2070" w:type="dxa"/>
            <w:vAlign w:val="center"/>
          </w:tcPr>
          <w:p w14:paraId="737A701A" w14:textId="77777777" w:rsidR="00930711" w:rsidRPr="00CF190E" w:rsidRDefault="00930711" w:rsidP="007F6C22">
            <w:pPr>
              <w:pStyle w:val="Tablebody"/>
              <w:jc w:val="right"/>
            </w:pPr>
            <w:r w:rsidRPr="00CF190E">
              <w:t>3</w:t>
            </w:r>
          </w:p>
        </w:tc>
        <w:tc>
          <w:tcPr>
            <w:tcW w:w="2160" w:type="dxa"/>
            <w:vAlign w:val="center"/>
          </w:tcPr>
          <w:p w14:paraId="3B2B914D" w14:textId="77777777" w:rsidR="00930711" w:rsidRPr="00CF190E" w:rsidRDefault="00930711" w:rsidP="007F6C22">
            <w:pPr>
              <w:pStyle w:val="Tablebody"/>
              <w:jc w:val="right"/>
            </w:pPr>
            <w:r w:rsidRPr="00CF190E">
              <w:t>1,0,2</w:t>
            </w:r>
          </w:p>
        </w:tc>
      </w:tr>
      <w:tr w:rsidR="00930711" w:rsidRPr="00CF190E" w14:paraId="499C3F67" w14:textId="77777777" w:rsidTr="005C6F8D">
        <w:trPr>
          <w:trHeight w:val="288"/>
        </w:trPr>
        <w:tc>
          <w:tcPr>
            <w:tcW w:w="1620" w:type="dxa"/>
            <w:vAlign w:val="center"/>
          </w:tcPr>
          <w:p w14:paraId="61717C6C" w14:textId="77777777" w:rsidR="00930711" w:rsidRPr="00CF190E" w:rsidRDefault="00930711" w:rsidP="007F6C22">
            <w:pPr>
              <w:pStyle w:val="Tablebody"/>
              <w:jc w:val="right"/>
            </w:pPr>
            <w:r w:rsidRPr="00CF190E">
              <w:t>1.02</w:t>
            </w:r>
          </w:p>
        </w:tc>
        <w:tc>
          <w:tcPr>
            <w:tcW w:w="2250" w:type="dxa"/>
            <w:vAlign w:val="center"/>
          </w:tcPr>
          <w:p w14:paraId="59BF15F9" w14:textId="77777777" w:rsidR="00930711" w:rsidRPr="00CF190E" w:rsidRDefault="00930711" w:rsidP="007F6C22">
            <w:pPr>
              <w:pStyle w:val="Tablebody"/>
              <w:jc w:val="right"/>
            </w:pPr>
            <w:r w:rsidRPr="00CF190E">
              <w:t>1.02 x 10</w:t>
            </w:r>
            <w:r w:rsidRPr="00CF190E">
              <w:rPr>
                <w:vertAlign w:val="superscript"/>
              </w:rPr>
              <w:t>0</w:t>
            </w:r>
          </w:p>
        </w:tc>
        <w:tc>
          <w:tcPr>
            <w:tcW w:w="2070" w:type="dxa"/>
            <w:vAlign w:val="center"/>
          </w:tcPr>
          <w:p w14:paraId="12BACA06" w14:textId="77777777" w:rsidR="00930711" w:rsidRPr="00CF190E" w:rsidRDefault="00930711" w:rsidP="007F6C22">
            <w:pPr>
              <w:pStyle w:val="Tablebody"/>
              <w:jc w:val="right"/>
            </w:pPr>
            <w:r w:rsidRPr="00CF190E">
              <w:t>3</w:t>
            </w:r>
          </w:p>
        </w:tc>
        <w:tc>
          <w:tcPr>
            <w:tcW w:w="2160" w:type="dxa"/>
            <w:vAlign w:val="center"/>
          </w:tcPr>
          <w:p w14:paraId="22E5167B" w14:textId="77777777" w:rsidR="00930711" w:rsidRPr="00CF190E" w:rsidRDefault="00930711" w:rsidP="007F6C22">
            <w:pPr>
              <w:pStyle w:val="Tablebody"/>
              <w:jc w:val="right"/>
            </w:pPr>
            <w:r w:rsidRPr="00CF190E">
              <w:t>1,0,2</w:t>
            </w:r>
          </w:p>
        </w:tc>
      </w:tr>
      <w:tr w:rsidR="00930711" w:rsidRPr="00CF190E" w14:paraId="5DF4D2F2" w14:textId="77777777" w:rsidTr="005C6F8D">
        <w:trPr>
          <w:trHeight w:val="288"/>
        </w:trPr>
        <w:tc>
          <w:tcPr>
            <w:tcW w:w="1620" w:type="dxa"/>
            <w:vAlign w:val="center"/>
          </w:tcPr>
          <w:p w14:paraId="0A3940A4" w14:textId="77777777" w:rsidR="00930711" w:rsidRPr="00CF190E" w:rsidRDefault="00930711" w:rsidP="007F6C22">
            <w:pPr>
              <w:pStyle w:val="Tablebody"/>
              <w:jc w:val="right"/>
            </w:pPr>
            <w:r w:rsidRPr="00CF190E">
              <w:t>0.102</w:t>
            </w:r>
          </w:p>
        </w:tc>
        <w:tc>
          <w:tcPr>
            <w:tcW w:w="2250" w:type="dxa"/>
            <w:vAlign w:val="center"/>
          </w:tcPr>
          <w:p w14:paraId="51718E79" w14:textId="77777777" w:rsidR="00930711" w:rsidRPr="00CF190E" w:rsidRDefault="00930711" w:rsidP="007F6C22">
            <w:pPr>
              <w:pStyle w:val="Tablebody"/>
              <w:jc w:val="right"/>
            </w:pPr>
            <w:r w:rsidRPr="00CF190E">
              <w:t>1.02 x 10</w:t>
            </w:r>
            <w:r w:rsidRPr="00CF190E">
              <w:rPr>
                <w:vertAlign w:val="superscript"/>
              </w:rPr>
              <w:t>-1</w:t>
            </w:r>
          </w:p>
        </w:tc>
        <w:tc>
          <w:tcPr>
            <w:tcW w:w="2070" w:type="dxa"/>
            <w:vAlign w:val="center"/>
          </w:tcPr>
          <w:p w14:paraId="0C7388F5" w14:textId="77777777" w:rsidR="00930711" w:rsidRPr="00CF190E" w:rsidRDefault="00930711" w:rsidP="007F6C22">
            <w:pPr>
              <w:pStyle w:val="Tablebody"/>
              <w:jc w:val="right"/>
            </w:pPr>
            <w:r w:rsidRPr="00CF190E">
              <w:t>3</w:t>
            </w:r>
          </w:p>
        </w:tc>
        <w:tc>
          <w:tcPr>
            <w:tcW w:w="2160" w:type="dxa"/>
            <w:vAlign w:val="center"/>
          </w:tcPr>
          <w:p w14:paraId="4759E00B" w14:textId="77777777" w:rsidR="00930711" w:rsidRPr="00CF190E" w:rsidRDefault="00930711" w:rsidP="007F6C22">
            <w:pPr>
              <w:pStyle w:val="Tablebody"/>
              <w:jc w:val="right"/>
            </w:pPr>
            <w:r w:rsidRPr="00CF190E">
              <w:t>1,0,2</w:t>
            </w:r>
          </w:p>
        </w:tc>
      </w:tr>
      <w:tr w:rsidR="00930711" w:rsidRPr="00CF190E" w14:paraId="022F6238" w14:textId="77777777" w:rsidTr="005C6F8D">
        <w:trPr>
          <w:trHeight w:val="288"/>
        </w:trPr>
        <w:tc>
          <w:tcPr>
            <w:tcW w:w="1620" w:type="dxa"/>
            <w:vAlign w:val="center"/>
          </w:tcPr>
          <w:p w14:paraId="144D7CA9" w14:textId="77777777" w:rsidR="00930711" w:rsidRPr="00CF190E" w:rsidRDefault="00930711" w:rsidP="007F6C22">
            <w:pPr>
              <w:pStyle w:val="Tablebody"/>
              <w:jc w:val="right"/>
            </w:pPr>
            <w:r w:rsidRPr="00CF190E">
              <w:t>0.0102</w:t>
            </w:r>
          </w:p>
        </w:tc>
        <w:tc>
          <w:tcPr>
            <w:tcW w:w="2250" w:type="dxa"/>
            <w:vAlign w:val="center"/>
          </w:tcPr>
          <w:p w14:paraId="7BB424B3" w14:textId="77777777" w:rsidR="00930711" w:rsidRPr="00CF190E" w:rsidRDefault="00930711" w:rsidP="007F6C22">
            <w:pPr>
              <w:pStyle w:val="Tablebody"/>
              <w:jc w:val="right"/>
            </w:pPr>
            <w:r w:rsidRPr="00CF190E">
              <w:t>1.02 x 10</w:t>
            </w:r>
            <w:r w:rsidRPr="00CF190E">
              <w:rPr>
                <w:vertAlign w:val="superscript"/>
              </w:rPr>
              <w:t>-2</w:t>
            </w:r>
          </w:p>
        </w:tc>
        <w:tc>
          <w:tcPr>
            <w:tcW w:w="2070" w:type="dxa"/>
            <w:vAlign w:val="center"/>
          </w:tcPr>
          <w:p w14:paraId="48F0E7E7" w14:textId="77777777" w:rsidR="00930711" w:rsidRPr="00CF190E" w:rsidRDefault="00930711" w:rsidP="007F6C22">
            <w:pPr>
              <w:pStyle w:val="Tablebody"/>
              <w:jc w:val="right"/>
            </w:pPr>
            <w:r w:rsidRPr="00CF190E">
              <w:t>3</w:t>
            </w:r>
          </w:p>
        </w:tc>
        <w:tc>
          <w:tcPr>
            <w:tcW w:w="2160" w:type="dxa"/>
            <w:vAlign w:val="center"/>
          </w:tcPr>
          <w:p w14:paraId="5CFD72F1" w14:textId="77777777" w:rsidR="00930711" w:rsidRPr="00CF190E" w:rsidRDefault="00930711" w:rsidP="007F6C22">
            <w:pPr>
              <w:pStyle w:val="Tablebody"/>
              <w:jc w:val="right"/>
            </w:pPr>
            <w:r w:rsidRPr="00CF190E">
              <w:t>1,0,2</w:t>
            </w:r>
          </w:p>
        </w:tc>
      </w:tr>
      <w:tr w:rsidR="00930711" w:rsidRPr="00CF190E" w14:paraId="0DD2D508" w14:textId="77777777" w:rsidTr="005C6F8D">
        <w:trPr>
          <w:trHeight w:val="288"/>
        </w:trPr>
        <w:tc>
          <w:tcPr>
            <w:tcW w:w="1620" w:type="dxa"/>
            <w:vAlign w:val="center"/>
          </w:tcPr>
          <w:p w14:paraId="6ED7A993" w14:textId="77777777" w:rsidR="00930711" w:rsidRPr="00CF190E" w:rsidRDefault="00930711" w:rsidP="007F6C22">
            <w:pPr>
              <w:pStyle w:val="Tablebody"/>
              <w:jc w:val="right"/>
            </w:pPr>
            <w:r w:rsidRPr="00CF190E">
              <w:t>0.00102</w:t>
            </w:r>
          </w:p>
        </w:tc>
        <w:tc>
          <w:tcPr>
            <w:tcW w:w="2250" w:type="dxa"/>
            <w:vAlign w:val="center"/>
          </w:tcPr>
          <w:p w14:paraId="62916530" w14:textId="77777777" w:rsidR="00930711" w:rsidRPr="00CF190E" w:rsidRDefault="00930711" w:rsidP="007F6C22">
            <w:pPr>
              <w:pStyle w:val="Tablebody"/>
              <w:jc w:val="right"/>
            </w:pPr>
            <w:r w:rsidRPr="00CF190E">
              <w:t>1.02 x 10</w:t>
            </w:r>
            <w:r w:rsidRPr="00CF190E">
              <w:rPr>
                <w:vertAlign w:val="superscript"/>
              </w:rPr>
              <w:t>-3</w:t>
            </w:r>
          </w:p>
        </w:tc>
        <w:tc>
          <w:tcPr>
            <w:tcW w:w="2070" w:type="dxa"/>
            <w:vAlign w:val="center"/>
          </w:tcPr>
          <w:p w14:paraId="7EE3CBDC" w14:textId="77777777" w:rsidR="00930711" w:rsidRPr="00CF190E" w:rsidRDefault="00930711" w:rsidP="007F6C22">
            <w:pPr>
              <w:pStyle w:val="Tablebody"/>
              <w:jc w:val="right"/>
            </w:pPr>
            <w:r w:rsidRPr="00CF190E">
              <w:t>3</w:t>
            </w:r>
          </w:p>
        </w:tc>
        <w:tc>
          <w:tcPr>
            <w:tcW w:w="2160" w:type="dxa"/>
            <w:vAlign w:val="center"/>
          </w:tcPr>
          <w:p w14:paraId="0410A692" w14:textId="77777777" w:rsidR="00930711" w:rsidRPr="00CF190E" w:rsidRDefault="00930711" w:rsidP="007F6C22">
            <w:pPr>
              <w:pStyle w:val="Tablebody"/>
              <w:jc w:val="right"/>
            </w:pPr>
            <w:r w:rsidRPr="00CF190E">
              <w:t>1,0,2</w:t>
            </w:r>
          </w:p>
        </w:tc>
      </w:tr>
    </w:tbl>
    <w:p w14:paraId="31FB6240" w14:textId="77777777" w:rsidR="00A22D89" w:rsidRPr="00CF190E" w:rsidRDefault="00A22D89" w:rsidP="00A22D89"/>
    <w:p w14:paraId="13F4F6C9" w14:textId="77777777" w:rsidR="00A22D89" w:rsidRPr="00790463" w:rsidRDefault="00A22D89" w:rsidP="00A22D89">
      <w:r w:rsidRPr="00790463">
        <w:t xml:space="preserve">As shown in </w:t>
      </w:r>
      <w:r w:rsidRPr="00790463">
        <w:rPr>
          <w:b/>
        </w:rPr>
        <w:t xml:space="preserve">Table </w:t>
      </w:r>
      <w:r>
        <w:rPr>
          <w:b/>
        </w:rPr>
        <w:t>3</w:t>
      </w:r>
      <w:r w:rsidRPr="00790463">
        <w:t>, the number of significant digits for result values of different magnitudes</w:t>
      </w:r>
      <w:r>
        <w:t xml:space="preserve"> (from 1 to 4)</w:t>
      </w:r>
      <w:r w:rsidRPr="00790463">
        <w:t>, is depicted.</w:t>
      </w:r>
    </w:p>
    <w:p w14:paraId="2BCFDD00" w14:textId="77777777" w:rsidR="00930711" w:rsidRDefault="00930711" w:rsidP="00930711">
      <w:pPr>
        <w:pStyle w:val="Tablenumberandcaption"/>
      </w:pPr>
      <w:bookmarkStart w:id="10" w:name="_Toc14781493"/>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3</w:t>
      </w:r>
      <w:r w:rsidR="003120AF">
        <w:rPr>
          <w:noProof/>
        </w:rPr>
        <w:fldChar w:fldCharType="end"/>
      </w:r>
      <w:r>
        <w:t xml:space="preserve">.  </w:t>
      </w:r>
      <w:r w:rsidRPr="00C76A4C">
        <w:t>The number of significant digits from one to four for several examples.</w:t>
      </w:r>
      <w:bookmarkEnd w:id="10"/>
    </w:p>
    <w:tbl>
      <w:tblPr>
        <w:tblStyle w:val="TableGrid"/>
        <w:tblW w:w="8555" w:type="dxa"/>
        <w:tblLook w:val="04A0" w:firstRow="1" w:lastRow="0" w:firstColumn="1" w:lastColumn="0" w:noHBand="0" w:noVBand="1"/>
      </w:tblPr>
      <w:tblGrid>
        <w:gridCol w:w="1440"/>
        <w:gridCol w:w="2340"/>
        <w:gridCol w:w="1193"/>
        <w:gridCol w:w="1194"/>
        <w:gridCol w:w="1194"/>
        <w:gridCol w:w="1194"/>
      </w:tblGrid>
      <w:tr w:rsidR="00930711" w:rsidRPr="00CF190E" w14:paraId="3EA92507" w14:textId="77777777" w:rsidTr="005C6F8D">
        <w:trPr>
          <w:trHeight w:val="432"/>
        </w:trPr>
        <w:tc>
          <w:tcPr>
            <w:tcW w:w="1440" w:type="dxa"/>
            <w:tcBorders>
              <w:top w:val="nil"/>
              <w:left w:val="nil"/>
              <w:right w:val="nil"/>
            </w:tcBorders>
            <w:vAlign w:val="center"/>
          </w:tcPr>
          <w:p w14:paraId="605E1E1E" w14:textId="77777777" w:rsidR="00930711" w:rsidRPr="00CF190E" w:rsidRDefault="00930711" w:rsidP="005C6F8D">
            <w:pPr>
              <w:jc w:val="both"/>
            </w:pPr>
          </w:p>
        </w:tc>
        <w:tc>
          <w:tcPr>
            <w:tcW w:w="2340" w:type="dxa"/>
            <w:tcBorders>
              <w:top w:val="nil"/>
              <w:left w:val="nil"/>
              <w:right w:val="single" w:sz="4" w:space="0" w:color="auto"/>
            </w:tcBorders>
            <w:vAlign w:val="center"/>
          </w:tcPr>
          <w:p w14:paraId="15B64BEE" w14:textId="77777777" w:rsidR="00930711" w:rsidRPr="00CF190E" w:rsidRDefault="00930711" w:rsidP="005C6F8D">
            <w:pPr>
              <w:jc w:val="both"/>
            </w:pPr>
          </w:p>
        </w:tc>
        <w:tc>
          <w:tcPr>
            <w:tcW w:w="4775" w:type="dxa"/>
            <w:gridSpan w:val="4"/>
            <w:tcBorders>
              <w:left w:val="single" w:sz="4" w:space="0" w:color="auto"/>
            </w:tcBorders>
            <w:vAlign w:val="center"/>
          </w:tcPr>
          <w:p w14:paraId="0D8B9393" w14:textId="77777777" w:rsidR="00930711" w:rsidRPr="00A73FD3" w:rsidRDefault="00930711" w:rsidP="007F6C22">
            <w:pPr>
              <w:pStyle w:val="Tableheader"/>
              <w:jc w:val="center"/>
            </w:pPr>
            <w:r w:rsidRPr="00A73FD3">
              <w:t xml:space="preserve">Result with indicated </w:t>
            </w:r>
            <w:r>
              <w:t xml:space="preserve"># of </w:t>
            </w:r>
            <w:r w:rsidRPr="00A73FD3">
              <w:t>Significant Digits</w:t>
            </w:r>
          </w:p>
        </w:tc>
      </w:tr>
      <w:tr w:rsidR="00930711" w:rsidRPr="00CF190E" w14:paraId="7FF79A00" w14:textId="77777777" w:rsidTr="005C6F8D">
        <w:trPr>
          <w:trHeight w:val="432"/>
        </w:trPr>
        <w:tc>
          <w:tcPr>
            <w:tcW w:w="1440" w:type="dxa"/>
            <w:vAlign w:val="center"/>
          </w:tcPr>
          <w:p w14:paraId="79FE40FA" w14:textId="77777777" w:rsidR="00930711" w:rsidRPr="00930711" w:rsidRDefault="00930711" w:rsidP="007F6C22">
            <w:pPr>
              <w:pStyle w:val="Tablebody"/>
              <w:jc w:val="right"/>
              <w:rPr>
                <w:b/>
              </w:rPr>
            </w:pPr>
            <w:r w:rsidRPr="00930711">
              <w:rPr>
                <w:b/>
              </w:rPr>
              <w:t>Result</w:t>
            </w:r>
          </w:p>
        </w:tc>
        <w:tc>
          <w:tcPr>
            <w:tcW w:w="2340" w:type="dxa"/>
            <w:vAlign w:val="center"/>
          </w:tcPr>
          <w:p w14:paraId="2A0FA2F2" w14:textId="77777777" w:rsidR="00930711" w:rsidRPr="00930711" w:rsidRDefault="00930711" w:rsidP="007F6C22">
            <w:pPr>
              <w:pStyle w:val="Tablebody"/>
              <w:jc w:val="right"/>
              <w:rPr>
                <w:b/>
              </w:rPr>
            </w:pPr>
            <w:r w:rsidRPr="00930711">
              <w:rPr>
                <w:b/>
              </w:rPr>
              <w:t>Scientific Notation</w:t>
            </w:r>
          </w:p>
        </w:tc>
        <w:tc>
          <w:tcPr>
            <w:tcW w:w="1193" w:type="dxa"/>
            <w:vAlign w:val="center"/>
          </w:tcPr>
          <w:p w14:paraId="34EAD596" w14:textId="77777777" w:rsidR="00930711" w:rsidRPr="00930711" w:rsidRDefault="00930711" w:rsidP="007F6C22">
            <w:pPr>
              <w:pStyle w:val="Tablebody"/>
              <w:jc w:val="right"/>
              <w:rPr>
                <w:b/>
              </w:rPr>
            </w:pPr>
            <w:r w:rsidRPr="00930711">
              <w:rPr>
                <w:b/>
              </w:rPr>
              <w:t>1</w:t>
            </w:r>
          </w:p>
        </w:tc>
        <w:tc>
          <w:tcPr>
            <w:tcW w:w="1194" w:type="dxa"/>
            <w:vAlign w:val="center"/>
          </w:tcPr>
          <w:p w14:paraId="3010B3C2" w14:textId="77777777" w:rsidR="00930711" w:rsidRPr="00930711" w:rsidRDefault="00930711" w:rsidP="007F6C22">
            <w:pPr>
              <w:pStyle w:val="Tablebody"/>
              <w:jc w:val="right"/>
              <w:rPr>
                <w:b/>
              </w:rPr>
            </w:pPr>
            <w:r w:rsidRPr="00930711">
              <w:rPr>
                <w:b/>
              </w:rPr>
              <w:t>2</w:t>
            </w:r>
          </w:p>
        </w:tc>
        <w:tc>
          <w:tcPr>
            <w:tcW w:w="1194" w:type="dxa"/>
            <w:vAlign w:val="center"/>
          </w:tcPr>
          <w:p w14:paraId="0BCCF245" w14:textId="77777777" w:rsidR="00930711" w:rsidRPr="00930711" w:rsidRDefault="00930711" w:rsidP="007F6C22">
            <w:pPr>
              <w:pStyle w:val="Tablebody"/>
              <w:jc w:val="right"/>
              <w:rPr>
                <w:b/>
              </w:rPr>
            </w:pPr>
            <w:r w:rsidRPr="00930711">
              <w:rPr>
                <w:b/>
              </w:rPr>
              <w:t>3</w:t>
            </w:r>
          </w:p>
        </w:tc>
        <w:tc>
          <w:tcPr>
            <w:tcW w:w="1194" w:type="dxa"/>
            <w:vAlign w:val="center"/>
          </w:tcPr>
          <w:p w14:paraId="5076FDE8" w14:textId="77777777" w:rsidR="00930711" w:rsidRPr="00930711" w:rsidRDefault="00930711" w:rsidP="007F6C22">
            <w:pPr>
              <w:pStyle w:val="Tablebody"/>
              <w:jc w:val="right"/>
              <w:rPr>
                <w:b/>
              </w:rPr>
            </w:pPr>
            <w:r w:rsidRPr="00930711">
              <w:rPr>
                <w:b/>
              </w:rPr>
              <w:t>4</w:t>
            </w:r>
          </w:p>
        </w:tc>
      </w:tr>
      <w:tr w:rsidR="00930711" w:rsidRPr="00CF190E" w14:paraId="36AB9262" w14:textId="77777777" w:rsidTr="005C6F8D">
        <w:trPr>
          <w:trHeight w:val="288"/>
        </w:trPr>
        <w:tc>
          <w:tcPr>
            <w:tcW w:w="1440" w:type="dxa"/>
            <w:vAlign w:val="center"/>
          </w:tcPr>
          <w:p w14:paraId="58DBE158" w14:textId="77777777" w:rsidR="00930711" w:rsidRPr="00CF190E" w:rsidRDefault="00930711" w:rsidP="007F6C22">
            <w:pPr>
              <w:pStyle w:val="Tablebody"/>
              <w:jc w:val="right"/>
            </w:pPr>
            <w:r w:rsidRPr="00CF190E">
              <w:t>0.1234</w:t>
            </w:r>
          </w:p>
        </w:tc>
        <w:tc>
          <w:tcPr>
            <w:tcW w:w="2340" w:type="dxa"/>
            <w:vAlign w:val="center"/>
          </w:tcPr>
          <w:p w14:paraId="0660C3D1" w14:textId="77777777" w:rsidR="00930711" w:rsidRPr="00CF190E" w:rsidRDefault="00930711" w:rsidP="007F6C22">
            <w:pPr>
              <w:pStyle w:val="Tablebody"/>
              <w:jc w:val="right"/>
            </w:pPr>
            <w:r w:rsidRPr="00CF190E">
              <w:t>1.234 x 10</w:t>
            </w:r>
            <w:r w:rsidRPr="00CF190E">
              <w:rPr>
                <w:vertAlign w:val="superscript"/>
              </w:rPr>
              <w:t>-1</w:t>
            </w:r>
          </w:p>
        </w:tc>
        <w:tc>
          <w:tcPr>
            <w:tcW w:w="1193" w:type="dxa"/>
            <w:vAlign w:val="center"/>
          </w:tcPr>
          <w:p w14:paraId="4944CA0B" w14:textId="77777777" w:rsidR="00930711" w:rsidRPr="00CF190E" w:rsidRDefault="00930711" w:rsidP="007F6C22">
            <w:pPr>
              <w:pStyle w:val="Tablebody"/>
              <w:jc w:val="right"/>
            </w:pPr>
            <w:r w:rsidRPr="00CF190E">
              <w:t>0.1</w:t>
            </w:r>
          </w:p>
        </w:tc>
        <w:tc>
          <w:tcPr>
            <w:tcW w:w="1194" w:type="dxa"/>
            <w:vAlign w:val="center"/>
          </w:tcPr>
          <w:p w14:paraId="6F07ECC6" w14:textId="77777777" w:rsidR="00930711" w:rsidRPr="00CF190E" w:rsidRDefault="00930711" w:rsidP="007F6C22">
            <w:pPr>
              <w:pStyle w:val="Tablebody"/>
              <w:jc w:val="right"/>
            </w:pPr>
            <w:r w:rsidRPr="00CF190E">
              <w:t>0.12</w:t>
            </w:r>
          </w:p>
        </w:tc>
        <w:tc>
          <w:tcPr>
            <w:tcW w:w="1194" w:type="dxa"/>
            <w:vAlign w:val="center"/>
          </w:tcPr>
          <w:p w14:paraId="1E134D89" w14:textId="77777777" w:rsidR="00930711" w:rsidRPr="00CF190E" w:rsidRDefault="00930711" w:rsidP="007F6C22">
            <w:pPr>
              <w:pStyle w:val="Tablebody"/>
              <w:jc w:val="right"/>
            </w:pPr>
            <w:r w:rsidRPr="00CF190E">
              <w:t>0.123</w:t>
            </w:r>
          </w:p>
        </w:tc>
        <w:tc>
          <w:tcPr>
            <w:tcW w:w="1194" w:type="dxa"/>
            <w:vAlign w:val="center"/>
          </w:tcPr>
          <w:p w14:paraId="65923FEF" w14:textId="77777777" w:rsidR="00930711" w:rsidRPr="00CF190E" w:rsidRDefault="00930711" w:rsidP="007F6C22">
            <w:pPr>
              <w:pStyle w:val="Tablebody"/>
              <w:jc w:val="right"/>
            </w:pPr>
            <w:r w:rsidRPr="00CF190E">
              <w:t>0.1234</w:t>
            </w:r>
          </w:p>
        </w:tc>
      </w:tr>
      <w:tr w:rsidR="00930711" w:rsidRPr="00CF190E" w14:paraId="2B22A44A" w14:textId="77777777" w:rsidTr="005C6F8D">
        <w:trPr>
          <w:trHeight w:val="288"/>
        </w:trPr>
        <w:tc>
          <w:tcPr>
            <w:tcW w:w="1440" w:type="dxa"/>
            <w:vAlign w:val="center"/>
          </w:tcPr>
          <w:p w14:paraId="6F1B9C48" w14:textId="77777777" w:rsidR="00930711" w:rsidRPr="00CF190E" w:rsidRDefault="00930711" w:rsidP="007F6C22">
            <w:pPr>
              <w:pStyle w:val="Tablebody"/>
              <w:jc w:val="right"/>
            </w:pPr>
            <w:r w:rsidRPr="00CF190E">
              <w:t>1.234</w:t>
            </w:r>
          </w:p>
        </w:tc>
        <w:tc>
          <w:tcPr>
            <w:tcW w:w="2340" w:type="dxa"/>
            <w:vAlign w:val="center"/>
          </w:tcPr>
          <w:p w14:paraId="11475877" w14:textId="77777777" w:rsidR="00930711" w:rsidRPr="00CF190E" w:rsidRDefault="00930711" w:rsidP="007F6C22">
            <w:pPr>
              <w:pStyle w:val="Tablebody"/>
              <w:jc w:val="right"/>
            </w:pPr>
            <w:r w:rsidRPr="00CF190E">
              <w:t>1.234 x 10</w:t>
            </w:r>
            <w:r w:rsidRPr="00CF190E">
              <w:rPr>
                <w:vertAlign w:val="superscript"/>
              </w:rPr>
              <w:t>0</w:t>
            </w:r>
          </w:p>
        </w:tc>
        <w:tc>
          <w:tcPr>
            <w:tcW w:w="1193" w:type="dxa"/>
            <w:vAlign w:val="center"/>
          </w:tcPr>
          <w:p w14:paraId="79198CB1" w14:textId="77777777" w:rsidR="00930711" w:rsidRPr="00CF190E" w:rsidRDefault="00930711" w:rsidP="007F6C22">
            <w:pPr>
              <w:pStyle w:val="Tablebody"/>
              <w:jc w:val="right"/>
            </w:pPr>
            <w:r w:rsidRPr="00CF190E">
              <w:t>1</w:t>
            </w:r>
          </w:p>
        </w:tc>
        <w:tc>
          <w:tcPr>
            <w:tcW w:w="1194" w:type="dxa"/>
            <w:vAlign w:val="center"/>
          </w:tcPr>
          <w:p w14:paraId="64375CBB" w14:textId="77777777" w:rsidR="00930711" w:rsidRPr="00CF190E" w:rsidRDefault="00930711" w:rsidP="007F6C22">
            <w:pPr>
              <w:pStyle w:val="Tablebody"/>
              <w:jc w:val="right"/>
            </w:pPr>
            <w:r w:rsidRPr="00CF190E">
              <w:t>1.2</w:t>
            </w:r>
          </w:p>
        </w:tc>
        <w:tc>
          <w:tcPr>
            <w:tcW w:w="1194" w:type="dxa"/>
            <w:vAlign w:val="center"/>
          </w:tcPr>
          <w:p w14:paraId="3AED6AA5" w14:textId="77777777" w:rsidR="00930711" w:rsidRPr="00CF190E" w:rsidRDefault="00930711" w:rsidP="007F6C22">
            <w:pPr>
              <w:pStyle w:val="Tablebody"/>
              <w:jc w:val="right"/>
            </w:pPr>
            <w:r w:rsidRPr="00CF190E">
              <w:t>1.23</w:t>
            </w:r>
          </w:p>
        </w:tc>
        <w:tc>
          <w:tcPr>
            <w:tcW w:w="1194" w:type="dxa"/>
            <w:vAlign w:val="center"/>
          </w:tcPr>
          <w:p w14:paraId="41210752" w14:textId="77777777" w:rsidR="00930711" w:rsidRPr="00CF190E" w:rsidRDefault="00930711" w:rsidP="007F6C22">
            <w:pPr>
              <w:pStyle w:val="Tablebody"/>
              <w:jc w:val="right"/>
            </w:pPr>
            <w:r w:rsidRPr="00CF190E">
              <w:t>1.234</w:t>
            </w:r>
          </w:p>
        </w:tc>
      </w:tr>
      <w:tr w:rsidR="00930711" w:rsidRPr="00CF190E" w14:paraId="1DE9833F" w14:textId="77777777" w:rsidTr="005C6F8D">
        <w:trPr>
          <w:trHeight w:val="288"/>
        </w:trPr>
        <w:tc>
          <w:tcPr>
            <w:tcW w:w="1440" w:type="dxa"/>
            <w:vAlign w:val="center"/>
          </w:tcPr>
          <w:p w14:paraId="6B057A01" w14:textId="77777777" w:rsidR="00930711" w:rsidRPr="00CF190E" w:rsidRDefault="00930711" w:rsidP="007F6C22">
            <w:pPr>
              <w:pStyle w:val="Tablebody"/>
              <w:jc w:val="right"/>
            </w:pPr>
            <w:r w:rsidRPr="00CF190E">
              <w:t>12.34</w:t>
            </w:r>
          </w:p>
        </w:tc>
        <w:tc>
          <w:tcPr>
            <w:tcW w:w="2340" w:type="dxa"/>
            <w:vAlign w:val="center"/>
          </w:tcPr>
          <w:p w14:paraId="4C26715F" w14:textId="77777777" w:rsidR="00930711" w:rsidRPr="00CF190E" w:rsidRDefault="00930711" w:rsidP="007F6C22">
            <w:pPr>
              <w:pStyle w:val="Tablebody"/>
              <w:jc w:val="right"/>
            </w:pPr>
            <w:r w:rsidRPr="00CF190E">
              <w:t>1.234 x 10</w:t>
            </w:r>
            <w:r w:rsidRPr="00CF190E">
              <w:rPr>
                <w:vertAlign w:val="superscript"/>
              </w:rPr>
              <w:t>1</w:t>
            </w:r>
          </w:p>
        </w:tc>
        <w:tc>
          <w:tcPr>
            <w:tcW w:w="1193" w:type="dxa"/>
            <w:vAlign w:val="center"/>
          </w:tcPr>
          <w:p w14:paraId="79D830D6" w14:textId="77777777" w:rsidR="00930711" w:rsidRPr="00CF190E" w:rsidRDefault="00930711" w:rsidP="007F6C22">
            <w:pPr>
              <w:pStyle w:val="Tablebody"/>
              <w:jc w:val="right"/>
            </w:pPr>
            <w:r w:rsidRPr="00CF190E">
              <w:t>10</w:t>
            </w:r>
          </w:p>
        </w:tc>
        <w:tc>
          <w:tcPr>
            <w:tcW w:w="1194" w:type="dxa"/>
            <w:vAlign w:val="center"/>
          </w:tcPr>
          <w:p w14:paraId="75D66E16" w14:textId="77777777" w:rsidR="00930711" w:rsidRPr="00CF190E" w:rsidRDefault="00930711" w:rsidP="007F6C22">
            <w:pPr>
              <w:pStyle w:val="Tablebody"/>
              <w:jc w:val="right"/>
            </w:pPr>
            <w:r w:rsidRPr="00CF190E">
              <w:t>12</w:t>
            </w:r>
          </w:p>
        </w:tc>
        <w:tc>
          <w:tcPr>
            <w:tcW w:w="1194" w:type="dxa"/>
            <w:vAlign w:val="center"/>
          </w:tcPr>
          <w:p w14:paraId="3E4A3502" w14:textId="77777777" w:rsidR="00930711" w:rsidRPr="00CF190E" w:rsidRDefault="00930711" w:rsidP="007F6C22">
            <w:pPr>
              <w:pStyle w:val="Tablebody"/>
              <w:jc w:val="right"/>
            </w:pPr>
            <w:r w:rsidRPr="00CF190E">
              <w:t>12.3</w:t>
            </w:r>
          </w:p>
        </w:tc>
        <w:tc>
          <w:tcPr>
            <w:tcW w:w="1194" w:type="dxa"/>
            <w:vAlign w:val="center"/>
          </w:tcPr>
          <w:p w14:paraId="3FE060AC" w14:textId="77777777" w:rsidR="00930711" w:rsidRPr="00CF190E" w:rsidRDefault="00930711" w:rsidP="007F6C22">
            <w:pPr>
              <w:pStyle w:val="Tablebody"/>
              <w:jc w:val="right"/>
            </w:pPr>
            <w:r w:rsidRPr="00CF190E">
              <w:t>12.34</w:t>
            </w:r>
          </w:p>
        </w:tc>
      </w:tr>
      <w:tr w:rsidR="00930711" w:rsidRPr="00CF190E" w14:paraId="4252352C" w14:textId="77777777" w:rsidTr="005C6F8D">
        <w:trPr>
          <w:trHeight w:val="288"/>
        </w:trPr>
        <w:tc>
          <w:tcPr>
            <w:tcW w:w="1440" w:type="dxa"/>
            <w:vAlign w:val="center"/>
          </w:tcPr>
          <w:p w14:paraId="225CDCC8" w14:textId="77777777" w:rsidR="00930711" w:rsidRPr="00CF190E" w:rsidRDefault="00930711" w:rsidP="007F6C22">
            <w:pPr>
              <w:pStyle w:val="Tablebody"/>
              <w:jc w:val="right"/>
            </w:pPr>
            <w:r w:rsidRPr="00CF190E">
              <w:t>123.4</w:t>
            </w:r>
          </w:p>
        </w:tc>
        <w:tc>
          <w:tcPr>
            <w:tcW w:w="2340" w:type="dxa"/>
            <w:vAlign w:val="center"/>
          </w:tcPr>
          <w:p w14:paraId="5F8EB6C7" w14:textId="77777777" w:rsidR="00930711" w:rsidRPr="00CF190E" w:rsidRDefault="00930711" w:rsidP="007F6C22">
            <w:pPr>
              <w:pStyle w:val="Tablebody"/>
              <w:jc w:val="right"/>
            </w:pPr>
            <w:r w:rsidRPr="00CF190E">
              <w:t>1.234 x 10</w:t>
            </w:r>
            <w:r w:rsidRPr="00CF190E">
              <w:rPr>
                <w:vertAlign w:val="superscript"/>
              </w:rPr>
              <w:t>2</w:t>
            </w:r>
          </w:p>
        </w:tc>
        <w:tc>
          <w:tcPr>
            <w:tcW w:w="1193" w:type="dxa"/>
            <w:vAlign w:val="center"/>
          </w:tcPr>
          <w:p w14:paraId="0106CD22" w14:textId="77777777" w:rsidR="00930711" w:rsidRPr="00CF190E" w:rsidRDefault="00930711" w:rsidP="007F6C22">
            <w:pPr>
              <w:pStyle w:val="Tablebody"/>
              <w:jc w:val="right"/>
            </w:pPr>
            <w:r w:rsidRPr="00CF190E">
              <w:t>100</w:t>
            </w:r>
          </w:p>
        </w:tc>
        <w:tc>
          <w:tcPr>
            <w:tcW w:w="1194" w:type="dxa"/>
            <w:vAlign w:val="center"/>
          </w:tcPr>
          <w:p w14:paraId="7CF846D9" w14:textId="77777777" w:rsidR="00930711" w:rsidRPr="00CF190E" w:rsidRDefault="00930711" w:rsidP="007F6C22">
            <w:pPr>
              <w:pStyle w:val="Tablebody"/>
              <w:jc w:val="right"/>
            </w:pPr>
            <w:r w:rsidRPr="00CF190E">
              <w:t>120</w:t>
            </w:r>
          </w:p>
        </w:tc>
        <w:tc>
          <w:tcPr>
            <w:tcW w:w="1194" w:type="dxa"/>
            <w:vAlign w:val="center"/>
          </w:tcPr>
          <w:p w14:paraId="5BC2E732" w14:textId="77777777" w:rsidR="00930711" w:rsidRPr="00CF190E" w:rsidRDefault="00930711" w:rsidP="007F6C22">
            <w:pPr>
              <w:pStyle w:val="Tablebody"/>
              <w:jc w:val="right"/>
            </w:pPr>
            <w:r w:rsidRPr="00CF190E">
              <w:t>123</w:t>
            </w:r>
          </w:p>
        </w:tc>
        <w:tc>
          <w:tcPr>
            <w:tcW w:w="1194" w:type="dxa"/>
            <w:vAlign w:val="center"/>
          </w:tcPr>
          <w:p w14:paraId="5F2C51FD" w14:textId="77777777" w:rsidR="00930711" w:rsidRPr="00CF190E" w:rsidRDefault="00930711" w:rsidP="007F6C22">
            <w:pPr>
              <w:pStyle w:val="Tablebody"/>
              <w:jc w:val="right"/>
            </w:pPr>
            <w:r w:rsidRPr="00CF190E">
              <w:t>123.4</w:t>
            </w:r>
          </w:p>
        </w:tc>
      </w:tr>
      <w:tr w:rsidR="00930711" w:rsidRPr="00CF190E" w14:paraId="1456479F" w14:textId="77777777" w:rsidTr="005C6F8D">
        <w:trPr>
          <w:trHeight w:val="288"/>
        </w:trPr>
        <w:tc>
          <w:tcPr>
            <w:tcW w:w="1440" w:type="dxa"/>
            <w:vAlign w:val="center"/>
          </w:tcPr>
          <w:p w14:paraId="66CE9FCA" w14:textId="77777777" w:rsidR="00930711" w:rsidRPr="00CF190E" w:rsidRDefault="00930711" w:rsidP="007F6C22">
            <w:pPr>
              <w:pStyle w:val="Tablebody"/>
              <w:jc w:val="right"/>
            </w:pPr>
            <w:r w:rsidRPr="00CF190E">
              <w:t>1234</w:t>
            </w:r>
          </w:p>
        </w:tc>
        <w:tc>
          <w:tcPr>
            <w:tcW w:w="2340" w:type="dxa"/>
            <w:vAlign w:val="center"/>
          </w:tcPr>
          <w:p w14:paraId="1FD4FB2D" w14:textId="77777777" w:rsidR="00930711" w:rsidRPr="00CF190E" w:rsidRDefault="00930711" w:rsidP="007F6C22">
            <w:pPr>
              <w:pStyle w:val="Tablebody"/>
              <w:jc w:val="right"/>
            </w:pPr>
            <w:r w:rsidRPr="00CF190E">
              <w:t>1.234 x 10</w:t>
            </w:r>
            <w:r w:rsidRPr="00CF190E">
              <w:rPr>
                <w:vertAlign w:val="superscript"/>
              </w:rPr>
              <w:t>3</w:t>
            </w:r>
          </w:p>
        </w:tc>
        <w:tc>
          <w:tcPr>
            <w:tcW w:w="1193" w:type="dxa"/>
            <w:vAlign w:val="center"/>
          </w:tcPr>
          <w:p w14:paraId="48B4AB50" w14:textId="77777777" w:rsidR="00930711" w:rsidRPr="00CF190E" w:rsidRDefault="00930711" w:rsidP="007F6C22">
            <w:pPr>
              <w:pStyle w:val="Tablebody"/>
              <w:jc w:val="right"/>
            </w:pPr>
            <w:r w:rsidRPr="00CF190E">
              <w:t>1000</w:t>
            </w:r>
          </w:p>
        </w:tc>
        <w:tc>
          <w:tcPr>
            <w:tcW w:w="1194" w:type="dxa"/>
            <w:vAlign w:val="center"/>
          </w:tcPr>
          <w:p w14:paraId="561CFE38" w14:textId="77777777" w:rsidR="00930711" w:rsidRPr="00CF190E" w:rsidRDefault="00930711" w:rsidP="007F6C22">
            <w:pPr>
              <w:pStyle w:val="Tablebody"/>
              <w:jc w:val="right"/>
            </w:pPr>
            <w:r w:rsidRPr="00CF190E">
              <w:t>1200</w:t>
            </w:r>
          </w:p>
        </w:tc>
        <w:tc>
          <w:tcPr>
            <w:tcW w:w="1194" w:type="dxa"/>
            <w:vAlign w:val="center"/>
          </w:tcPr>
          <w:p w14:paraId="3151823C" w14:textId="77777777" w:rsidR="00930711" w:rsidRPr="00CF190E" w:rsidRDefault="00930711" w:rsidP="007F6C22">
            <w:pPr>
              <w:pStyle w:val="Tablebody"/>
              <w:jc w:val="right"/>
            </w:pPr>
            <w:r w:rsidRPr="00CF190E">
              <w:t>1230</w:t>
            </w:r>
          </w:p>
        </w:tc>
        <w:tc>
          <w:tcPr>
            <w:tcW w:w="1194" w:type="dxa"/>
            <w:vAlign w:val="center"/>
          </w:tcPr>
          <w:p w14:paraId="1EFE141C" w14:textId="77777777" w:rsidR="00930711" w:rsidRPr="00CF190E" w:rsidRDefault="00930711" w:rsidP="007F6C22">
            <w:pPr>
              <w:pStyle w:val="Tablebody"/>
              <w:jc w:val="right"/>
            </w:pPr>
            <w:r w:rsidRPr="00CF190E">
              <w:t>1234</w:t>
            </w:r>
          </w:p>
        </w:tc>
      </w:tr>
    </w:tbl>
    <w:p w14:paraId="37AC4613" w14:textId="77777777" w:rsidR="00A22D89" w:rsidRDefault="00A22D89" w:rsidP="00A22D89"/>
    <w:p w14:paraId="62939998" w14:textId="77777777" w:rsidR="00A73FD3" w:rsidRDefault="00A73FD3" w:rsidP="00B21E05"/>
    <w:p w14:paraId="712F6CB2" w14:textId="4AB28594" w:rsidR="00371245" w:rsidRPr="00091D60" w:rsidRDefault="00A22D89" w:rsidP="00C627EA">
      <w:pPr>
        <w:pStyle w:val="Heading2"/>
      </w:pPr>
      <w:bookmarkStart w:id="11" w:name="_Toc14781550"/>
      <w:r>
        <w:t>Presenting Rounded Data in Tables</w:t>
      </w:r>
      <w:bookmarkEnd w:id="11"/>
    </w:p>
    <w:p w14:paraId="29E52B2F" w14:textId="77777777" w:rsidR="00301D3A" w:rsidRDefault="00301D3A" w:rsidP="00301D3A">
      <w:r w:rsidRPr="00CF190E">
        <w:t xml:space="preserve">When preparing </w:t>
      </w:r>
      <w:r>
        <w:t xml:space="preserve">summarized </w:t>
      </w:r>
      <w:r w:rsidRPr="00CF190E">
        <w:t>data tables</w:t>
      </w:r>
      <w:r>
        <w:t>, all result values</w:t>
      </w:r>
      <w:r w:rsidRPr="00CF190E">
        <w:t xml:space="preserve"> </w:t>
      </w:r>
      <w:r>
        <w:t xml:space="preserve">should be expressed </w:t>
      </w:r>
      <w:r w:rsidRPr="00CF190E">
        <w:t xml:space="preserve">with the same </w:t>
      </w:r>
      <w:r>
        <w:t>number of significant digits. Once the desired number of significant digits has been established for the result value, use the same number of decimal places in the variability measurement (e.g. SD, SEM) (</w:t>
      </w:r>
      <w:r w:rsidRPr="00301D3A">
        <w:rPr>
          <w:b/>
        </w:rPr>
        <w:t>Table 4</w:t>
      </w:r>
      <w:r>
        <w:t xml:space="preserve">, Data Set </w:t>
      </w:r>
      <w:r w:rsidRPr="00301D3A">
        <w:rPr>
          <w:b/>
        </w:rPr>
        <w:t>3</w:t>
      </w:r>
      <w:r>
        <w:t>).</w:t>
      </w:r>
    </w:p>
    <w:p w14:paraId="57B6778D" w14:textId="77777777" w:rsidR="00301D3A" w:rsidRDefault="00301D3A" w:rsidP="00301D3A"/>
    <w:p w14:paraId="0E152F06" w14:textId="4128B58C" w:rsidR="00301D3A" w:rsidRPr="00A24819" w:rsidRDefault="00301D3A" w:rsidP="00301D3A">
      <w:r>
        <w:t>Consider the summary presented i</w:t>
      </w:r>
      <w:r w:rsidRPr="00CF190E">
        <w:t xml:space="preserve">n </w:t>
      </w:r>
      <w:r w:rsidRPr="00B41A2F">
        <w:rPr>
          <w:b/>
        </w:rPr>
        <w:t xml:space="preserve">Table </w:t>
      </w:r>
      <w:r>
        <w:rPr>
          <w:b/>
        </w:rPr>
        <w:t xml:space="preserve">4 </w:t>
      </w:r>
      <w:r>
        <w:t xml:space="preserve">that represents typical data </w:t>
      </w:r>
      <w:r w:rsidRPr="00A24819">
        <w:t>generated for compound testing</w:t>
      </w:r>
      <w:r>
        <w:t xml:space="preserve"> results and the associated error.</w:t>
      </w:r>
      <w:r w:rsidR="00567FF0">
        <w:t xml:space="preserve"> </w:t>
      </w:r>
      <w:r>
        <w:t>Each data set in the table is discussed below.</w:t>
      </w:r>
    </w:p>
    <w:p w14:paraId="5DB9A1A4" w14:textId="77777777" w:rsidR="00301D3A" w:rsidRDefault="00301D3A" w:rsidP="00301D3A"/>
    <w:p w14:paraId="357AEDB7" w14:textId="77777777" w:rsidR="00301D3A" w:rsidRDefault="00301D3A" w:rsidP="00301D3A">
      <w:r w:rsidRPr="00712F14">
        <w:rPr>
          <w:b/>
          <w:i/>
        </w:rPr>
        <w:t>Data Set 1</w:t>
      </w:r>
      <w:r w:rsidRPr="00712F14">
        <w:rPr>
          <w:b/>
        </w:rPr>
        <w:t>:</w:t>
      </w:r>
      <w:r>
        <w:t xml:space="preserve"> Each Result Value and the paired statistical measurement (SEM) are expressed with the same number of decimal places, in this case three. Note that the table is cumbersome when values range several magnitudes and the number of significant digits is variable.</w:t>
      </w:r>
    </w:p>
    <w:p w14:paraId="47FE56DA" w14:textId="77777777" w:rsidR="00301D3A" w:rsidRDefault="00301D3A" w:rsidP="00301D3A"/>
    <w:p w14:paraId="0356CD14" w14:textId="255402D8" w:rsidR="00301D3A" w:rsidRDefault="00301D3A" w:rsidP="00301D3A">
      <w:r w:rsidRPr="00712F14">
        <w:rPr>
          <w:b/>
          <w:i/>
        </w:rPr>
        <w:t>Data Set 2</w:t>
      </w:r>
      <w:r w:rsidRPr="00712F14">
        <w:rPr>
          <w:b/>
        </w:rPr>
        <w:t>:</w:t>
      </w:r>
      <w:r>
        <w:t xml:space="preserve"> All Result Values have the same number of decimal places (three) with the paired statistical measurement (SEM) also having the same number of decimal places (three). Once again, the number of significant digits expressed for the result value is variable with anywhere from 2-7 significant digits. Summary tables with values and error </w:t>
      </w:r>
      <w:r w:rsidR="005E6621">
        <w:t>like</w:t>
      </w:r>
      <w:r>
        <w:t xml:space="preserve"> th</w:t>
      </w:r>
      <w:r w:rsidR="005E6621">
        <w:t>ose</w:t>
      </w:r>
      <w:r>
        <w:t xml:space="preserve"> shown are often seen when results are obtained from a database query with a set number of decimal places for the results.</w:t>
      </w:r>
    </w:p>
    <w:p w14:paraId="3406309D" w14:textId="77777777" w:rsidR="00301D3A" w:rsidRDefault="00301D3A" w:rsidP="00301D3A"/>
    <w:p w14:paraId="6C83C149" w14:textId="42B4EE4D" w:rsidR="00301D3A" w:rsidRPr="008D4CE2" w:rsidRDefault="00301D3A" w:rsidP="00301D3A">
      <w:r w:rsidRPr="00712F14">
        <w:rPr>
          <w:b/>
          <w:i/>
        </w:rPr>
        <w:t>Data Set 3</w:t>
      </w:r>
      <w:r w:rsidRPr="00712F14">
        <w:rPr>
          <w:b/>
        </w:rPr>
        <w:t>:</w:t>
      </w:r>
      <w:r>
        <w:t xml:space="preserve"> All Result Values are shown with the same number of significant digits (three in this example). The paired statistical measurement (SEM) has the same number of decimal places as the result value. This is the preferred method of expression for results and error. If results are obtained from a database query, there may be some manipulation required with either the result value or the error.</w:t>
      </w:r>
    </w:p>
    <w:p w14:paraId="5EFB17FC" w14:textId="77777777" w:rsidR="0074587D" w:rsidRDefault="0074587D" w:rsidP="0074587D">
      <w:pPr>
        <w:pStyle w:val="Tablenumberandcaption"/>
      </w:pPr>
      <w:bookmarkStart w:id="12" w:name="_Toc14781494"/>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4</w:t>
      </w:r>
      <w:r w:rsidR="003120AF">
        <w:rPr>
          <w:noProof/>
        </w:rPr>
        <w:fldChar w:fldCharType="end"/>
      </w:r>
      <w:r>
        <w:t xml:space="preserve">.  </w:t>
      </w:r>
      <w:r w:rsidRPr="00D83DFB">
        <w:t>Expression of Result Values and Error in a Data Summary Table</w:t>
      </w:r>
      <w:bookmarkEnd w:id="12"/>
    </w:p>
    <w:tbl>
      <w:tblPr>
        <w:tblStyle w:val="TableGrid"/>
        <w:tblW w:w="0" w:type="auto"/>
        <w:tblInd w:w="198" w:type="dxa"/>
        <w:tblLayout w:type="fixed"/>
        <w:tblLook w:val="04A0" w:firstRow="1" w:lastRow="0" w:firstColumn="1" w:lastColumn="0" w:noHBand="0" w:noVBand="1"/>
      </w:tblPr>
      <w:tblGrid>
        <w:gridCol w:w="1457"/>
        <w:gridCol w:w="1277"/>
        <w:gridCol w:w="1277"/>
        <w:gridCol w:w="1277"/>
        <w:gridCol w:w="1277"/>
        <w:gridCol w:w="1277"/>
        <w:gridCol w:w="1277"/>
      </w:tblGrid>
      <w:tr w:rsidR="0074587D" w:rsidRPr="00CF190E" w14:paraId="2ADF4A7E" w14:textId="77777777" w:rsidTr="005C6F8D">
        <w:trPr>
          <w:trHeight w:val="288"/>
        </w:trPr>
        <w:tc>
          <w:tcPr>
            <w:tcW w:w="1457" w:type="dxa"/>
            <w:tcBorders>
              <w:top w:val="nil"/>
              <w:left w:val="nil"/>
              <w:bottom w:val="nil"/>
              <w:right w:val="single" w:sz="4" w:space="0" w:color="auto"/>
            </w:tcBorders>
            <w:vAlign w:val="center"/>
          </w:tcPr>
          <w:p w14:paraId="61D40220" w14:textId="77777777" w:rsidR="0074587D" w:rsidRPr="00C72630" w:rsidRDefault="0074587D" w:rsidP="005C6F8D">
            <w:pPr>
              <w:jc w:val="both"/>
            </w:pPr>
          </w:p>
        </w:tc>
        <w:tc>
          <w:tcPr>
            <w:tcW w:w="2554" w:type="dxa"/>
            <w:gridSpan w:val="2"/>
            <w:tcBorders>
              <w:left w:val="single" w:sz="4" w:space="0" w:color="auto"/>
              <w:bottom w:val="single" w:sz="4" w:space="0" w:color="auto"/>
            </w:tcBorders>
            <w:vAlign w:val="center"/>
          </w:tcPr>
          <w:p w14:paraId="1D626ED4" w14:textId="77777777" w:rsidR="0074587D" w:rsidRPr="00A73FD3" w:rsidRDefault="0074587D" w:rsidP="007F6C22">
            <w:pPr>
              <w:pStyle w:val="Tableheader"/>
              <w:jc w:val="center"/>
            </w:pPr>
            <w:r w:rsidRPr="00A73FD3">
              <w:t>Data Set 1</w:t>
            </w:r>
          </w:p>
        </w:tc>
        <w:tc>
          <w:tcPr>
            <w:tcW w:w="2554" w:type="dxa"/>
            <w:gridSpan w:val="2"/>
            <w:vAlign w:val="center"/>
          </w:tcPr>
          <w:p w14:paraId="64426F63" w14:textId="77777777" w:rsidR="0074587D" w:rsidRPr="00A73FD3" w:rsidRDefault="0074587D" w:rsidP="007F6C22">
            <w:pPr>
              <w:pStyle w:val="Tableheader"/>
              <w:jc w:val="center"/>
            </w:pPr>
            <w:r w:rsidRPr="00A73FD3">
              <w:t>Data Set 2</w:t>
            </w:r>
          </w:p>
        </w:tc>
        <w:tc>
          <w:tcPr>
            <w:tcW w:w="2554" w:type="dxa"/>
            <w:gridSpan w:val="2"/>
            <w:vAlign w:val="center"/>
          </w:tcPr>
          <w:p w14:paraId="63B827E4" w14:textId="77777777" w:rsidR="0074587D" w:rsidRPr="00A73FD3" w:rsidRDefault="0074587D" w:rsidP="007F6C22">
            <w:pPr>
              <w:pStyle w:val="Tableheader"/>
              <w:jc w:val="center"/>
            </w:pPr>
            <w:r w:rsidRPr="00A73FD3">
              <w:t>Data Set 3 (preferred)</w:t>
            </w:r>
          </w:p>
        </w:tc>
      </w:tr>
      <w:tr w:rsidR="0074587D" w:rsidRPr="00CF190E" w14:paraId="05383AE6" w14:textId="77777777" w:rsidTr="005C6F8D">
        <w:trPr>
          <w:trHeight w:val="1412"/>
        </w:trPr>
        <w:tc>
          <w:tcPr>
            <w:tcW w:w="1457" w:type="dxa"/>
            <w:tcBorders>
              <w:top w:val="nil"/>
              <w:left w:val="nil"/>
              <w:bottom w:val="single" w:sz="4" w:space="0" w:color="auto"/>
              <w:right w:val="single" w:sz="4" w:space="0" w:color="auto"/>
            </w:tcBorders>
            <w:vAlign w:val="center"/>
          </w:tcPr>
          <w:p w14:paraId="5339967E" w14:textId="77777777" w:rsidR="0074587D" w:rsidRPr="00C72630" w:rsidRDefault="0074587D" w:rsidP="007F6C22">
            <w:pPr>
              <w:jc w:val="right"/>
            </w:pPr>
          </w:p>
        </w:tc>
        <w:tc>
          <w:tcPr>
            <w:tcW w:w="2554" w:type="dxa"/>
            <w:gridSpan w:val="2"/>
            <w:tcBorders>
              <w:left w:val="single" w:sz="4" w:space="0" w:color="auto"/>
            </w:tcBorders>
            <w:vAlign w:val="center"/>
          </w:tcPr>
          <w:p w14:paraId="634F4DFE" w14:textId="77777777" w:rsidR="0074587D" w:rsidRPr="0074587D" w:rsidRDefault="0074587D" w:rsidP="007F6C22">
            <w:pPr>
              <w:pStyle w:val="Tablebody"/>
              <w:jc w:val="right"/>
              <w:rPr>
                <w:b/>
              </w:rPr>
            </w:pPr>
            <w:r w:rsidRPr="0074587D">
              <w:rPr>
                <w:b/>
                <w:u w:val="single"/>
              </w:rPr>
              <w:t>Each</w:t>
            </w:r>
            <w:r w:rsidRPr="0074587D">
              <w:rPr>
                <w:b/>
              </w:rPr>
              <w:t xml:space="preserve"> Result Value and paired SEM have the same number of decimal places</w:t>
            </w:r>
          </w:p>
        </w:tc>
        <w:tc>
          <w:tcPr>
            <w:tcW w:w="2554" w:type="dxa"/>
            <w:gridSpan w:val="2"/>
            <w:vAlign w:val="center"/>
          </w:tcPr>
          <w:p w14:paraId="746FEA87" w14:textId="77777777" w:rsidR="0074587D" w:rsidRPr="0074587D" w:rsidRDefault="0074587D" w:rsidP="007F6C22">
            <w:pPr>
              <w:pStyle w:val="Tablebody"/>
              <w:jc w:val="right"/>
              <w:rPr>
                <w:b/>
              </w:rPr>
            </w:pPr>
            <w:r w:rsidRPr="0074587D">
              <w:rPr>
                <w:b/>
                <w:u w:val="single"/>
              </w:rPr>
              <w:t>All</w:t>
            </w:r>
            <w:r w:rsidRPr="0074587D">
              <w:rPr>
                <w:b/>
              </w:rPr>
              <w:t xml:space="preserve"> Result Values and all paired SEM have the same number of decimal places (three)</w:t>
            </w:r>
          </w:p>
        </w:tc>
        <w:tc>
          <w:tcPr>
            <w:tcW w:w="2554" w:type="dxa"/>
            <w:gridSpan w:val="2"/>
            <w:vAlign w:val="center"/>
          </w:tcPr>
          <w:p w14:paraId="04853468" w14:textId="77777777" w:rsidR="0074587D" w:rsidRPr="0074587D" w:rsidRDefault="0074587D" w:rsidP="007F6C22">
            <w:pPr>
              <w:pStyle w:val="Tablebody"/>
              <w:jc w:val="right"/>
              <w:rPr>
                <w:b/>
              </w:rPr>
            </w:pPr>
            <w:r w:rsidRPr="0074587D">
              <w:rPr>
                <w:b/>
                <w:u w:val="single"/>
              </w:rPr>
              <w:t>Same number of Significant Digits</w:t>
            </w:r>
            <w:r w:rsidRPr="0074587D">
              <w:rPr>
                <w:b/>
              </w:rPr>
              <w:t xml:space="preserve"> for all Result Values; same number of decimal places for paired SEM</w:t>
            </w:r>
          </w:p>
        </w:tc>
      </w:tr>
      <w:tr w:rsidR="0074587D" w:rsidRPr="00CF190E" w14:paraId="288F2A16" w14:textId="77777777" w:rsidTr="005C6F8D">
        <w:trPr>
          <w:trHeight w:val="288"/>
        </w:trPr>
        <w:tc>
          <w:tcPr>
            <w:tcW w:w="1457" w:type="dxa"/>
            <w:tcBorders>
              <w:top w:val="single" w:sz="4" w:space="0" w:color="auto"/>
            </w:tcBorders>
            <w:vAlign w:val="center"/>
          </w:tcPr>
          <w:p w14:paraId="5938371C" w14:textId="77777777" w:rsidR="0074587D" w:rsidRPr="0074587D" w:rsidRDefault="0074587D" w:rsidP="007F6C22">
            <w:pPr>
              <w:pStyle w:val="Tablebody"/>
              <w:jc w:val="right"/>
              <w:rPr>
                <w:b/>
              </w:rPr>
            </w:pPr>
            <w:r w:rsidRPr="0074587D">
              <w:rPr>
                <w:b/>
              </w:rPr>
              <w:t>Compound</w:t>
            </w:r>
          </w:p>
        </w:tc>
        <w:tc>
          <w:tcPr>
            <w:tcW w:w="1277" w:type="dxa"/>
            <w:vAlign w:val="center"/>
          </w:tcPr>
          <w:p w14:paraId="5CA717CB" w14:textId="77777777" w:rsidR="0074587D" w:rsidRPr="0074587D" w:rsidRDefault="0074587D" w:rsidP="007F6C22">
            <w:pPr>
              <w:pStyle w:val="Tablebody"/>
              <w:jc w:val="right"/>
              <w:rPr>
                <w:b/>
              </w:rPr>
            </w:pPr>
            <w:r w:rsidRPr="0074587D">
              <w:rPr>
                <w:b/>
              </w:rPr>
              <w:t>Result Value</w:t>
            </w:r>
          </w:p>
        </w:tc>
        <w:tc>
          <w:tcPr>
            <w:tcW w:w="1277" w:type="dxa"/>
            <w:vAlign w:val="center"/>
          </w:tcPr>
          <w:p w14:paraId="1148B2CC" w14:textId="77777777" w:rsidR="0074587D" w:rsidRPr="0074587D" w:rsidRDefault="0074587D" w:rsidP="007F6C22">
            <w:pPr>
              <w:pStyle w:val="Tablebody"/>
              <w:jc w:val="right"/>
              <w:rPr>
                <w:b/>
              </w:rPr>
            </w:pPr>
            <w:r w:rsidRPr="0074587D">
              <w:rPr>
                <w:b/>
              </w:rPr>
              <w:t>SEM</w:t>
            </w:r>
          </w:p>
        </w:tc>
        <w:tc>
          <w:tcPr>
            <w:tcW w:w="1277" w:type="dxa"/>
            <w:vAlign w:val="center"/>
          </w:tcPr>
          <w:p w14:paraId="2CFFECBD" w14:textId="77777777" w:rsidR="0074587D" w:rsidRPr="0074587D" w:rsidRDefault="0074587D" w:rsidP="007F6C22">
            <w:pPr>
              <w:pStyle w:val="Tablebody"/>
              <w:jc w:val="right"/>
              <w:rPr>
                <w:b/>
              </w:rPr>
            </w:pPr>
            <w:r w:rsidRPr="0074587D">
              <w:rPr>
                <w:b/>
              </w:rPr>
              <w:t>Result Value</w:t>
            </w:r>
          </w:p>
        </w:tc>
        <w:tc>
          <w:tcPr>
            <w:tcW w:w="1277" w:type="dxa"/>
            <w:vAlign w:val="center"/>
          </w:tcPr>
          <w:p w14:paraId="7129E413" w14:textId="77777777" w:rsidR="0074587D" w:rsidRPr="0074587D" w:rsidRDefault="0074587D" w:rsidP="007F6C22">
            <w:pPr>
              <w:pStyle w:val="Tablebody"/>
              <w:jc w:val="right"/>
              <w:rPr>
                <w:b/>
              </w:rPr>
            </w:pPr>
            <w:r w:rsidRPr="0074587D">
              <w:rPr>
                <w:b/>
              </w:rPr>
              <w:t>SEM</w:t>
            </w:r>
          </w:p>
        </w:tc>
        <w:tc>
          <w:tcPr>
            <w:tcW w:w="1277" w:type="dxa"/>
            <w:vAlign w:val="center"/>
          </w:tcPr>
          <w:p w14:paraId="6F1FAFCD" w14:textId="77777777" w:rsidR="0074587D" w:rsidRPr="0074587D" w:rsidRDefault="0074587D" w:rsidP="007F6C22">
            <w:pPr>
              <w:pStyle w:val="Tablebody"/>
              <w:jc w:val="right"/>
              <w:rPr>
                <w:b/>
              </w:rPr>
            </w:pPr>
            <w:r w:rsidRPr="0074587D">
              <w:rPr>
                <w:b/>
              </w:rPr>
              <w:t>Result Value</w:t>
            </w:r>
          </w:p>
        </w:tc>
        <w:tc>
          <w:tcPr>
            <w:tcW w:w="1277" w:type="dxa"/>
            <w:vAlign w:val="center"/>
          </w:tcPr>
          <w:p w14:paraId="2DA831E7" w14:textId="77777777" w:rsidR="0074587D" w:rsidRPr="0074587D" w:rsidRDefault="0074587D" w:rsidP="007F6C22">
            <w:pPr>
              <w:pStyle w:val="Tablebody"/>
              <w:jc w:val="right"/>
              <w:rPr>
                <w:b/>
              </w:rPr>
            </w:pPr>
            <w:r w:rsidRPr="0074587D">
              <w:rPr>
                <w:b/>
              </w:rPr>
              <w:t>SEM</w:t>
            </w:r>
          </w:p>
        </w:tc>
      </w:tr>
      <w:tr w:rsidR="0074587D" w:rsidRPr="00CF190E" w14:paraId="566E0246" w14:textId="77777777" w:rsidTr="005C6F8D">
        <w:trPr>
          <w:trHeight w:val="288"/>
        </w:trPr>
        <w:tc>
          <w:tcPr>
            <w:tcW w:w="1457" w:type="dxa"/>
            <w:vAlign w:val="center"/>
          </w:tcPr>
          <w:p w14:paraId="174E4631" w14:textId="77777777" w:rsidR="0074587D" w:rsidRPr="00A73FD3" w:rsidRDefault="0074587D" w:rsidP="007F6C22">
            <w:pPr>
              <w:pStyle w:val="Tablebody"/>
              <w:jc w:val="right"/>
            </w:pPr>
            <w:r w:rsidRPr="00A73FD3">
              <w:t>1</w:t>
            </w:r>
          </w:p>
        </w:tc>
        <w:tc>
          <w:tcPr>
            <w:tcW w:w="1277" w:type="dxa"/>
            <w:vAlign w:val="center"/>
          </w:tcPr>
          <w:p w14:paraId="30E7821F" w14:textId="77777777" w:rsidR="0074587D" w:rsidRPr="00CF190E" w:rsidRDefault="0074587D" w:rsidP="007F6C22">
            <w:pPr>
              <w:pStyle w:val="Tablebody"/>
              <w:jc w:val="right"/>
            </w:pPr>
            <w:r w:rsidRPr="00CF190E">
              <w:t>0.0410</w:t>
            </w:r>
          </w:p>
        </w:tc>
        <w:tc>
          <w:tcPr>
            <w:tcW w:w="1277" w:type="dxa"/>
            <w:vAlign w:val="center"/>
          </w:tcPr>
          <w:p w14:paraId="3C779B34" w14:textId="77777777" w:rsidR="0074587D" w:rsidRPr="00CF190E" w:rsidRDefault="0074587D" w:rsidP="007F6C22">
            <w:pPr>
              <w:pStyle w:val="Tablebody"/>
              <w:jc w:val="right"/>
            </w:pPr>
            <w:r w:rsidRPr="00CF190E">
              <w:t>0.0067</w:t>
            </w:r>
          </w:p>
        </w:tc>
        <w:tc>
          <w:tcPr>
            <w:tcW w:w="1277" w:type="dxa"/>
            <w:vAlign w:val="center"/>
          </w:tcPr>
          <w:p w14:paraId="5389FFB8" w14:textId="77777777" w:rsidR="0074587D" w:rsidRPr="00CF190E" w:rsidRDefault="0074587D" w:rsidP="007F6C22">
            <w:pPr>
              <w:pStyle w:val="Tablebody"/>
              <w:jc w:val="right"/>
            </w:pPr>
            <w:r>
              <w:t>0.041</w:t>
            </w:r>
          </w:p>
        </w:tc>
        <w:tc>
          <w:tcPr>
            <w:tcW w:w="1277" w:type="dxa"/>
            <w:vAlign w:val="center"/>
          </w:tcPr>
          <w:p w14:paraId="702409E9" w14:textId="77777777" w:rsidR="0074587D" w:rsidRPr="00CF190E" w:rsidRDefault="0074587D" w:rsidP="007F6C22">
            <w:pPr>
              <w:pStyle w:val="Tablebody"/>
              <w:jc w:val="right"/>
            </w:pPr>
            <w:r>
              <w:t>0.007</w:t>
            </w:r>
          </w:p>
        </w:tc>
        <w:tc>
          <w:tcPr>
            <w:tcW w:w="1277" w:type="dxa"/>
            <w:vAlign w:val="center"/>
          </w:tcPr>
          <w:p w14:paraId="319D2835" w14:textId="77777777" w:rsidR="0074587D" w:rsidRPr="00CF190E" w:rsidRDefault="0074587D" w:rsidP="007F6C22">
            <w:pPr>
              <w:pStyle w:val="Tablebody"/>
              <w:jc w:val="right"/>
            </w:pPr>
            <w:r>
              <w:t>0.0410</w:t>
            </w:r>
          </w:p>
        </w:tc>
        <w:tc>
          <w:tcPr>
            <w:tcW w:w="1277" w:type="dxa"/>
            <w:vAlign w:val="center"/>
          </w:tcPr>
          <w:p w14:paraId="751C36C4" w14:textId="77777777" w:rsidR="0074587D" w:rsidRPr="00CF190E" w:rsidRDefault="0074587D" w:rsidP="007F6C22">
            <w:pPr>
              <w:pStyle w:val="Tablebody"/>
              <w:jc w:val="right"/>
            </w:pPr>
            <w:r>
              <w:t>0.0067</w:t>
            </w:r>
          </w:p>
        </w:tc>
      </w:tr>
      <w:tr w:rsidR="0074587D" w:rsidRPr="00CF190E" w14:paraId="7E66130E" w14:textId="77777777" w:rsidTr="005C6F8D">
        <w:trPr>
          <w:trHeight w:val="288"/>
        </w:trPr>
        <w:tc>
          <w:tcPr>
            <w:tcW w:w="1457" w:type="dxa"/>
            <w:vAlign w:val="center"/>
          </w:tcPr>
          <w:p w14:paraId="555A280C" w14:textId="77777777" w:rsidR="0074587D" w:rsidRPr="00A73FD3" w:rsidRDefault="0074587D" w:rsidP="007F6C22">
            <w:pPr>
              <w:pStyle w:val="Tablebody"/>
              <w:jc w:val="right"/>
            </w:pPr>
            <w:r w:rsidRPr="00A73FD3">
              <w:t>2</w:t>
            </w:r>
          </w:p>
        </w:tc>
        <w:tc>
          <w:tcPr>
            <w:tcW w:w="1277" w:type="dxa"/>
            <w:vAlign w:val="center"/>
          </w:tcPr>
          <w:p w14:paraId="7EBF2E6B" w14:textId="77777777" w:rsidR="0074587D" w:rsidRPr="00CF190E" w:rsidRDefault="0074587D" w:rsidP="007F6C22">
            <w:pPr>
              <w:pStyle w:val="Tablebody"/>
              <w:jc w:val="right"/>
            </w:pPr>
            <w:r>
              <w:t>2114.4</w:t>
            </w:r>
          </w:p>
        </w:tc>
        <w:tc>
          <w:tcPr>
            <w:tcW w:w="1277" w:type="dxa"/>
            <w:vAlign w:val="center"/>
          </w:tcPr>
          <w:p w14:paraId="0764CBD1" w14:textId="77777777" w:rsidR="0074587D" w:rsidRPr="00CF190E" w:rsidRDefault="0074587D" w:rsidP="007F6C22">
            <w:pPr>
              <w:pStyle w:val="Tablebody"/>
              <w:jc w:val="right"/>
            </w:pPr>
            <w:r w:rsidRPr="00CF190E">
              <w:t>101.6</w:t>
            </w:r>
          </w:p>
        </w:tc>
        <w:tc>
          <w:tcPr>
            <w:tcW w:w="1277" w:type="dxa"/>
            <w:vAlign w:val="center"/>
          </w:tcPr>
          <w:p w14:paraId="40EBB7AA" w14:textId="77777777" w:rsidR="0074587D" w:rsidRPr="00CF190E" w:rsidRDefault="0074587D" w:rsidP="007F6C22">
            <w:pPr>
              <w:pStyle w:val="Tablebody"/>
              <w:jc w:val="right"/>
            </w:pPr>
            <w:r>
              <w:t>2114.437</w:t>
            </w:r>
          </w:p>
        </w:tc>
        <w:tc>
          <w:tcPr>
            <w:tcW w:w="1277" w:type="dxa"/>
            <w:vAlign w:val="center"/>
          </w:tcPr>
          <w:p w14:paraId="2DF1CB14" w14:textId="77777777" w:rsidR="0074587D" w:rsidRPr="00CF190E" w:rsidRDefault="0074587D" w:rsidP="007F6C22">
            <w:pPr>
              <w:pStyle w:val="Tablebody"/>
              <w:jc w:val="right"/>
            </w:pPr>
            <w:r>
              <w:t>101.642</w:t>
            </w:r>
          </w:p>
        </w:tc>
        <w:tc>
          <w:tcPr>
            <w:tcW w:w="1277" w:type="dxa"/>
            <w:vAlign w:val="center"/>
          </w:tcPr>
          <w:p w14:paraId="30087B55" w14:textId="77777777" w:rsidR="0074587D" w:rsidRPr="00CF190E" w:rsidRDefault="0074587D" w:rsidP="007F6C22">
            <w:pPr>
              <w:pStyle w:val="Tablebody"/>
              <w:jc w:val="right"/>
            </w:pPr>
            <w:r>
              <w:t>2110</w:t>
            </w:r>
          </w:p>
        </w:tc>
        <w:tc>
          <w:tcPr>
            <w:tcW w:w="1277" w:type="dxa"/>
            <w:vAlign w:val="center"/>
          </w:tcPr>
          <w:p w14:paraId="50704724" w14:textId="77777777" w:rsidR="0074587D" w:rsidRPr="00CF190E" w:rsidRDefault="0074587D" w:rsidP="007F6C22">
            <w:pPr>
              <w:pStyle w:val="Tablebody"/>
              <w:jc w:val="right"/>
            </w:pPr>
            <w:r>
              <w:t>102</w:t>
            </w:r>
          </w:p>
        </w:tc>
      </w:tr>
      <w:tr w:rsidR="0074587D" w:rsidRPr="00CF190E" w14:paraId="15CF7B4B" w14:textId="77777777" w:rsidTr="005C6F8D">
        <w:trPr>
          <w:trHeight w:val="288"/>
        </w:trPr>
        <w:tc>
          <w:tcPr>
            <w:tcW w:w="1457" w:type="dxa"/>
            <w:vAlign w:val="center"/>
          </w:tcPr>
          <w:p w14:paraId="2CF5FE44" w14:textId="77777777" w:rsidR="0074587D" w:rsidRPr="00A73FD3" w:rsidRDefault="0074587D" w:rsidP="007F6C22">
            <w:pPr>
              <w:pStyle w:val="Tablebody"/>
              <w:jc w:val="right"/>
            </w:pPr>
            <w:r w:rsidRPr="00A73FD3">
              <w:t>3</w:t>
            </w:r>
          </w:p>
        </w:tc>
        <w:tc>
          <w:tcPr>
            <w:tcW w:w="1277" w:type="dxa"/>
            <w:vAlign w:val="center"/>
          </w:tcPr>
          <w:p w14:paraId="74284C0B" w14:textId="77777777" w:rsidR="0074587D" w:rsidRPr="00CF190E" w:rsidRDefault="0074587D" w:rsidP="007F6C22">
            <w:pPr>
              <w:pStyle w:val="Tablebody"/>
              <w:jc w:val="right"/>
            </w:pPr>
            <w:r w:rsidRPr="00CF190E">
              <w:t>2635</w:t>
            </w:r>
          </w:p>
        </w:tc>
        <w:tc>
          <w:tcPr>
            <w:tcW w:w="1277" w:type="dxa"/>
            <w:vAlign w:val="center"/>
          </w:tcPr>
          <w:p w14:paraId="48FA3DED" w14:textId="77777777" w:rsidR="0074587D" w:rsidRPr="00CF190E" w:rsidRDefault="0074587D" w:rsidP="007F6C22">
            <w:pPr>
              <w:pStyle w:val="Tablebody"/>
              <w:jc w:val="right"/>
            </w:pPr>
            <w:r w:rsidRPr="00CF190E">
              <w:t>238</w:t>
            </w:r>
          </w:p>
        </w:tc>
        <w:tc>
          <w:tcPr>
            <w:tcW w:w="1277" w:type="dxa"/>
            <w:vAlign w:val="center"/>
          </w:tcPr>
          <w:p w14:paraId="432697B9" w14:textId="77777777" w:rsidR="0074587D" w:rsidRPr="00CF190E" w:rsidRDefault="0074587D" w:rsidP="007F6C22">
            <w:pPr>
              <w:pStyle w:val="Tablebody"/>
              <w:jc w:val="right"/>
            </w:pPr>
            <w:r>
              <w:t>2635.146</w:t>
            </w:r>
          </w:p>
        </w:tc>
        <w:tc>
          <w:tcPr>
            <w:tcW w:w="1277" w:type="dxa"/>
            <w:vAlign w:val="center"/>
          </w:tcPr>
          <w:p w14:paraId="3A9759E4" w14:textId="77777777" w:rsidR="0074587D" w:rsidRPr="00CF190E" w:rsidRDefault="0074587D" w:rsidP="007F6C22">
            <w:pPr>
              <w:pStyle w:val="Tablebody"/>
              <w:jc w:val="right"/>
            </w:pPr>
            <w:r>
              <w:t>238.178</w:t>
            </w:r>
          </w:p>
        </w:tc>
        <w:tc>
          <w:tcPr>
            <w:tcW w:w="1277" w:type="dxa"/>
            <w:vAlign w:val="center"/>
          </w:tcPr>
          <w:p w14:paraId="5B6056D2" w14:textId="77777777" w:rsidR="0074587D" w:rsidRPr="00CF190E" w:rsidRDefault="0074587D" w:rsidP="007F6C22">
            <w:pPr>
              <w:pStyle w:val="Tablebody"/>
              <w:jc w:val="right"/>
            </w:pPr>
            <w:r>
              <w:t>2640</w:t>
            </w:r>
          </w:p>
        </w:tc>
        <w:tc>
          <w:tcPr>
            <w:tcW w:w="1277" w:type="dxa"/>
            <w:vAlign w:val="center"/>
          </w:tcPr>
          <w:p w14:paraId="19EF8BB6" w14:textId="77777777" w:rsidR="0074587D" w:rsidRPr="00CF190E" w:rsidRDefault="0074587D" w:rsidP="007F6C22">
            <w:pPr>
              <w:pStyle w:val="Tablebody"/>
              <w:jc w:val="right"/>
            </w:pPr>
            <w:r>
              <w:t>238</w:t>
            </w:r>
          </w:p>
        </w:tc>
      </w:tr>
      <w:tr w:rsidR="0074587D" w:rsidRPr="00CF190E" w14:paraId="51BB00AC" w14:textId="77777777" w:rsidTr="005C6F8D">
        <w:trPr>
          <w:trHeight w:val="288"/>
        </w:trPr>
        <w:tc>
          <w:tcPr>
            <w:tcW w:w="1457" w:type="dxa"/>
            <w:vAlign w:val="center"/>
          </w:tcPr>
          <w:p w14:paraId="53B9AC3C" w14:textId="77777777" w:rsidR="0074587D" w:rsidRPr="00A73FD3" w:rsidRDefault="0074587D" w:rsidP="007F6C22">
            <w:pPr>
              <w:pStyle w:val="Tablebody"/>
              <w:jc w:val="right"/>
            </w:pPr>
            <w:r w:rsidRPr="00A73FD3">
              <w:t>4</w:t>
            </w:r>
          </w:p>
        </w:tc>
        <w:tc>
          <w:tcPr>
            <w:tcW w:w="1277" w:type="dxa"/>
            <w:vAlign w:val="center"/>
          </w:tcPr>
          <w:p w14:paraId="15115849" w14:textId="77777777" w:rsidR="0074587D" w:rsidRPr="00CF190E" w:rsidRDefault="0074587D" w:rsidP="007F6C22">
            <w:pPr>
              <w:pStyle w:val="Tablebody"/>
              <w:jc w:val="right"/>
            </w:pPr>
            <w:r w:rsidRPr="00CF190E">
              <w:t>389.3</w:t>
            </w:r>
          </w:p>
        </w:tc>
        <w:tc>
          <w:tcPr>
            <w:tcW w:w="1277" w:type="dxa"/>
            <w:vAlign w:val="center"/>
          </w:tcPr>
          <w:p w14:paraId="55749DDE" w14:textId="77777777" w:rsidR="0074587D" w:rsidRPr="00CF190E" w:rsidRDefault="0074587D" w:rsidP="007F6C22">
            <w:pPr>
              <w:pStyle w:val="Tablebody"/>
              <w:jc w:val="right"/>
            </w:pPr>
            <w:r>
              <w:t>35.2</w:t>
            </w:r>
          </w:p>
        </w:tc>
        <w:tc>
          <w:tcPr>
            <w:tcW w:w="1277" w:type="dxa"/>
            <w:vAlign w:val="center"/>
          </w:tcPr>
          <w:p w14:paraId="75D93413" w14:textId="77777777" w:rsidR="0074587D" w:rsidRPr="00CF190E" w:rsidRDefault="0074587D" w:rsidP="007F6C22">
            <w:pPr>
              <w:pStyle w:val="Tablebody"/>
              <w:jc w:val="right"/>
            </w:pPr>
            <w:r>
              <w:t>389.358</w:t>
            </w:r>
          </w:p>
        </w:tc>
        <w:tc>
          <w:tcPr>
            <w:tcW w:w="1277" w:type="dxa"/>
            <w:vAlign w:val="center"/>
          </w:tcPr>
          <w:p w14:paraId="28AFA25B" w14:textId="77777777" w:rsidR="0074587D" w:rsidRPr="00CF190E" w:rsidRDefault="0074587D" w:rsidP="007F6C22">
            <w:pPr>
              <w:pStyle w:val="Tablebody"/>
              <w:jc w:val="right"/>
            </w:pPr>
            <w:r>
              <w:t>35.261</w:t>
            </w:r>
          </w:p>
        </w:tc>
        <w:tc>
          <w:tcPr>
            <w:tcW w:w="1277" w:type="dxa"/>
            <w:vAlign w:val="center"/>
          </w:tcPr>
          <w:p w14:paraId="74F454CC" w14:textId="77777777" w:rsidR="0074587D" w:rsidRPr="00CF190E" w:rsidRDefault="0074587D" w:rsidP="007F6C22">
            <w:pPr>
              <w:pStyle w:val="Tablebody"/>
              <w:jc w:val="right"/>
            </w:pPr>
            <w:r>
              <w:t>389</w:t>
            </w:r>
          </w:p>
        </w:tc>
        <w:tc>
          <w:tcPr>
            <w:tcW w:w="1277" w:type="dxa"/>
            <w:vAlign w:val="center"/>
          </w:tcPr>
          <w:p w14:paraId="5C660AD9" w14:textId="77777777" w:rsidR="0074587D" w:rsidRPr="00CF190E" w:rsidRDefault="0074587D" w:rsidP="007F6C22">
            <w:pPr>
              <w:pStyle w:val="Tablebody"/>
              <w:jc w:val="right"/>
            </w:pPr>
            <w:r>
              <w:t>35</w:t>
            </w:r>
          </w:p>
        </w:tc>
      </w:tr>
      <w:tr w:rsidR="0074587D" w:rsidRPr="00CF190E" w14:paraId="2D063078" w14:textId="77777777" w:rsidTr="005C6F8D">
        <w:trPr>
          <w:trHeight w:val="288"/>
        </w:trPr>
        <w:tc>
          <w:tcPr>
            <w:tcW w:w="1457" w:type="dxa"/>
            <w:vAlign w:val="center"/>
          </w:tcPr>
          <w:p w14:paraId="0E159829" w14:textId="77777777" w:rsidR="0074587D" w:rsidRPr="00A73FD3" w:rsidRDefault="0074587D" w:rsidP="007F6C22">
            <w:pPr>
              <w:pStyle w:val="Tablebody"/>
              <w:jc w:val="right"/>
            </w:pPr>
            <w:r w:rsidRPr="00A73FD3">
              <w:t>5</w:t>
            </w:r>
          </w:p>
        </w:tc>
        <w:tc>
          <w:tcPr>
            <w:tcW w:w="1277" w:type="dxa"/>
            <w:vAlign w:val="center"/>
          </w:tcPr>
          <w:p w14:paraId="6D7B0FEB" w14:textId="77777777" w:rsidR="0074587D" w:rsidRPr="00CF190E" w:rsidRDefault="0074587D" w:rsidP="007F6C22">
            <w:pPr>
              <w:pStyle w:val="Tablebody"/>
              <w:jc w:val="right"/>
            </w:pPr>
            <w:r w:rsidRPr="00CF190E">
              <w:t>0.188</w:t>
            </w:r>
          </w:p>
        </w:tc>
        <w:tc>
          <w:tcPr>
            <w:tcW w:w="1277" w:type="dxa"/>
            <w:vAlign w:val="center"/>
          </w:tcPr>
          <w:p w14:paraId="251E9EF6" w14:textId="77777777" w:rsidR="0074587D" w:rsidRPr="00CF190E" w:rsidRDefault="0074587D" w:rsidP="007F6C22">
            <w:pPr>
              <w:pStyle w:val="Tablebody"/>
              <w:jc w:val="right"/>
            </w:pPr>
            <w:r w:rsidRPr="00CF190E">
              <w:t>0.008</w:t>
            </w:r>
          </w:p>
        </w:tc>
        <w:tc>
          <w:tcPr>
            <w:tcW w:w="1277" w:type="dxa"/>
            <w:vAlign w:val="center"/>
          </w:tcPr>
          <w:p w14:paraId="22C50F1F" w14:textId="77777777" w:rsidR="0074587D" w:rsidRPr="00CF190E" w:rsidRDefault="0074587D" w:rsidP="007F6C22">
            <w:pPr>
              <w:pStyle w:val="Tablebody"/>
              <w:jc w:val="right"/>
            </w:pPr>
            <w:r>
              <w:t>0.188</w:t>
            </w:r>
          </w:p>
        </w:tc>
        <w:tc>
          <w:tcPr>
            <w:tcW w:w="1277" w:type="dxa"/>
            <w:vAlign w:val="center"/>
          </w:tcPr>
          <w:p w14:paraId="7CE1E43C" w14:textId="77777777" w:rsidR="0074587D" w:rsidRPr="00CF190E" w:rsidRDefault="0074587D" w:rsidP="007F6C22">
            <w:pPr>
              <w:pStyle w:val="Tablebody"/>
              <w:jc w:val="right"/>
            </w:pPr>
            <w:r>
              <w:t>0.008</w:t>
            </w:r>
          </w:p>
        </w:tc>
        <w:tc>
          <w:tcPr>
            <w:tcW w:w="1277" w:type="dxa"/>
            <w:vAlign w:val="center"/>
          </w:tcPr>
          <w:p w14:paraId="00FDD90C" w14:textId="77777777" w:rsidR="0074587D" w:rsidRPr="00CF190E" w:rsidRDefault="0074587D" w:rsidP="007F6C22">
            <w:pPr>
              <w:pStyle w:val="Tablebody"/>
              <w:jc w:val="right"/>
            </w:pPr>
            <w:r>
              <w:t>0.188</w:t>
            </w:r>
          </w:p>
        </w:tc>
        <w:tc>
          <w:tcPr>
            <w:tcW w:w="1277" w:type="dxa"/>
            <w:vAlign w:val="center"/>
          </w:tcPr>
          <w:p w14:paraId="257C4F98" w14:textId="77777777" w:rsidR="0074587D" w:rsidRPr="00CF190E" w:rsidRDefault="0074587D" w:rsidP="007F6C22">
            <w:pPr>
              <w:pStyle w:val="Tablebody"/>
              <w:jc w:val="right"/>
            </w:pPr>
            <w:r>
              <w:t>0.008</w:t>
            </w:r>
          </w:p>
        </w:tc>
      </w:tr>
      <w:tr w:rsidR="0074587D" w:rsidRPr="00CF190E" w14:paraId="097DF623" w14:textId="77777777" w:rsidTr="005C6F8D">
        <w:trPr>
          <w:trHeight w:val="288"/>
        </w:trPr>
        <w:tc>
          <w:tcPr>
            <w:tcW w:w="1457" w:type="dxa"/>
            <w:vAlign w:val="center"/>
          </w:tcPr>
          <w:p w14:paraId="617E3E0D" w14:textId="77777777" w:rsidR="0074587D" w:rsidRPr="00A73FD3" w:rsidRDefault="0074587D" w:rsidP="007F6C22">
            <w:pPr>
              <w:pStyle w:val="Tablebody"/>
              <w:jc w:val="right"/>
            </w:pPr>
            <w:r w:rsidRPr="00A73FD3">
              <w:t>6</w:t>
            </w:r>
          </w:p>
        </w:tc>
        <w:tc>
          <w:tcPr>
            <w:tcW w:w="1277" w:type="dxa"/>
            <w:vAlign w:val="center"/>
          </w:tcPr>
          <w:p w14:paraId="431F61BC" w14:textId="77777777" w:rsidR="0074587D" w:rsidRPr="00CF190E" w:rsidRDefault="0074587D" w:rsidP="007F6C22">
            <w:pPr>
              <w:pStyle w:val="Tablebody"/>
              <w:jc w:val="right"/>
            </w:pPr>
            <w:r w:rsidRPr="00CF190E">
              <w:t>1430.5</w:t>
            </w:r>
          </w:p>
        </w:tc>
        <w:tc>
          <w:tcPr>
            <w:tcW w:w="1277" w:type="dxa"/>
            <w:vAlign w:val="center"/>
          </w:tcPr>
          <w:p w14:paraId="25F545C3" w14:textId="77777777" w:rsidR="0074587D" w:rsidRPr="00CF190E" w:rsidRDefault="0074587D" w:rsidP="007F6C22">
            <w:pPr>
              <w:pStyle w:val="Tablebody"/>
              <w:jc w:val="right"/>
            </w:pPr>
            <w:r w:rsidRPr="00CF190E">
              <w:t>100.2</w:t>
            </w:r>
          </w:p>
        </w:tc>
        <w:tc>
          <w:tcPr>
            <w:tcW w:w="1277" w:type="dxa"/>
            <w:vAlign w:val="center"/>
          </w:tcPr>
          <w:p w14:paraId="4D8202DC" w14:textId="77777777" w:rsidR="0074587D" w:rsidRPr="00CF190E" w:rsidRDefault="0074587D" w:rsidP="007F6C22">
            <w:pPr>
              <w:pStyle w:val="Tablebody"/>
              <w:jc w:val="right"/>
            </w:pPr>
            <w:r>
              <w:t>1430.561</w:t>
            </w:r>
          </w:p>
        </w:tc>
        <w:tc>
          <w:tcPr>
            <w:tcW w:w="1277" w:type="dxa"/>
            <w:vAlign w:val="center"/>
          </w:tcPr>
          <w:p w14:paraId="0FB49488" w14:textId="77777777" w:rsidR="0074587D" w:rsidRPr="00CF190E" w:rsidRDefault="0074587D" w:rsidP="007F6C22">
            <w:pPr>
              <w:pStyle w:val="Tablebody"/>
              <w:jc w:val="right"/>
            </w:pPr>
            <w:r>
              <w:t>100.263</w:t>
            </w:r>
          </w:p>
        </w:tc>
        <w:tc>
          <w:tcPr>
            <w:tcW w:w="1277" w:type="dxa"/>
            <w:vAlign w:val="center"/>
          </w:tcPr>
          <w:p w14:paraId="1DB2DA62" w14:textId="77777777" w:rsidR="0074587D" w:rsidRPr="00CF190E" w:rsidRDefault="0074587D" w:rsidP="007F6C22">
            <w:pPr>
              <w:pStyle w:val="Tablebody"/>
              <w:jc w:val="right"/>
            </w:pPr>
            <w:r>
              <w:t>1430</w:t>
            </w:r>
          </w:p>
        </w:tc>
        <w:tc>
          <w:tcPr>
            <w:tcW w:w="1277" w:type="dxa"/>
            <w:vAlign w:val="center"/>
          </w:tcPr>
          <w:p w14:paraId="7170A52F" w14:textId="77777777" w:rsidR="0074587D" w:rsidRPr="00CF190E" w:rsidRDefault="0074587D" w:rsidP="007F6C22">
            <w:pPr>
              <w:pStyle w:val="Tablebody"/>
              <w:jc w:val="right"/>
            </w:pPr>
            <w:r>
              <w:t>100</w:t>
            </w:r>
          </w:p>
        </w:tc>
      </w:tr>
    </w:tbl>
    <w:p w14:paraId="159B0DF3" w14:textId="77777777" w:rsidR="00301D3A" w:rsidRDefault="00301D3A" w:rsidP="00301D3A"/>
    <w:p w14:paraId="23FD0C0C" w14:textId="77777777" w:rsidR="00301D3A" w:rsidRDefault="00301D3A" w:rsidP="00301D3A"/>
    <w:p w14:paraId="3DC3EA2F" w14:textId="7A17664B" w:rsidR="00301D3A" w:rsidRDefault="00301D3A" w:rsidP="00301D3A">
      <w:r>
        <w:t xml:space="preserve">It is common practice to express assay results in summarized tables to two or three significant digits, but this can depend on the actual or perceived error associated with the process used in generating the result values. These error statistics (SD and SEM) are discussed further in </w:t>
      </w:r>
      <w:r w:rsidR="00510D20">
        <w:t xml:space="preserve">a </w:t>
      </w:r>
      <w:r>
        <w:t>subsequent section.</w:t>
      </w:r>
    </w:p>
    <w:p w14:paraId="1FFBE9A7" w14:textId="77777777" w:rsidR="00301D3A" w:rsidRDefault="00301D3A" w:rsidP="00301D3A"/>
    <w:p w14:paraId="1E3F5BED" w14:textId="0FADF3C4" w:rsidR="00301D3A" w:rsidRPr="00CF190E" w:rsidRDefault="00301D3A" w:rsidP="00301D3A">
      <w:r>
        <w:t>Finally, expressing results using negative log transformations (e.g. pIC</w:t>
      </w:r>
      <w:r w:rsidRPr="001B3D74">
        <w:rPr>
          <w:vertAlign w:val="subscript"/>
        </w:rPr>
        <w:t>50</w:t>
      </w:r>
      <w:r>
        <w:t>, pK</w:t>
      </w:r>
      <w:r w:rsidRPr="001B3D74">
        <w:rPr>
          <w:vertAlign w:val="subscript"/>
        </w:rPr>
        <w:t>i</w:t>
      </w:r>
      <w:r>
        <w:t xml:space="preserve">, etc.) provide consistency in keeping all result values to the same </w:t>
      </w:r>
      <w:r w:rsidR="0095257D">
        <w:t>number of significant digits</w:t>
      </w:r>
      <w:r>
        <w:t>. The concept of using negativ</w:t>
      </w:r>
      <w:r w:rsidR="00567FF0">
        <w:t>e log-transformed result values</w:t>
      </w:r>
      <w:r>
        <w:t xml:space="preserve"> is discussed later in this chapter.</w:t>
      </w:r>
    </w:p>
    <w:p w14:paraId="1EC8780B" w14:textId="61FDB0FB" w:rsidR="00A73FD3" w:rsidRDefault="00A73FD3" w:rsidP="00A73FD3"/>
    <w:p w14:paraId="5C7B71BC" w14:textId="77777777" w:rsidR="00D573AF" w:rsidRDefault="00D573AF" w:rsidP="00A73FD3"/>
    <w:p w14:paraId="04AA8A4C" w14:textId="77777777" w:rsidR="00D573AF" w:rsidRDefault="00D573AF" w:rsidP="00C627EA">
      <w:pPr>
        <w:pStyle w:val="Heading2"/>
      </w:pPr>
      <w:bookmarkStart w:id="13" w:name="_Toc14781551"/>
      <w:r>
        <w:t>Logarithms</w:t>
      </w:r>
      <w:bookmarkEnd w:id="13"/>
    </w:p>
    <w:p w14:paraId="1D88333E" w14:textId="7FB5A492" w:rsidR="00D573AF" w:rsidRDefault="00D573AF" w:rsidP="00D573AF">
      <w:r>
        <w:t>The logarithm (or log) of a number is the exponent that indicates the power to which another number (the base) is raised to produce the initial number.</w:t>
      </w:r>
      <w:r w:rsidR="00567FF0">
        <w:t xml:space="preserve"> </w:t>
      </w:r>
      <w:r>
        <w:t>The “common” log or base-10 log is essentially the only one used in assay and screening applications and will be discussed exclusively in this chapter.</w:t>
      </w:r>
      <w:r w:rsidR="00567FF0">
        <w:t xml:space="preserve"> </w:t>
      </w:r>
      <w:r w:rsidR="00DC0E61">
        <w:t>The</w:t>
      </w:r>
      <w:r>
        <w:t xml:space="preserve"> log base-10 (Log</w:t>
      </w:r>
      <w:r w:rsidRPr="007541BA">
        <w:rPr>
          <w:vertAlign w:val="subscript"/>
        </w:rPr>
        <w:t>10</w:t>
      </w:r>
      <w:r>
        <w:t>) of a number (</w:t>
      </w:r>
      <w:r w:rsidRPr="007541BA">
        <w:rPr>
          <w:i/>
        </w:rPr>
        <w:t>n</w:t>
      </w:r>
      <w:r>
        <w:t>) can be described as shown in the equation below:</w:t>
      </w:r>
    </w:p>
    <w:p w14:paraId="0D229CC1" w14:textId="77777777" w:rsidR="00D573AF" w:rsidRDefault="00D573AF" w:rsidP="00D573AF"/>
    <w:p w14:paraId="03E459AE" w14:textId="77777777" w:rsidR="00D573AF" w:rsidRDefault="00D573AF" w:rsidP="00D573AF"/>
    <w:p w14:paraId="6A511936" w14:textId="61ED6545" w:rsidR="00D573AF" w:rsidRPr="00567FF0" w:rsidRDefault="00D573AF" w:rsidP="00D573AF">
      <w:pPr>
        <w:pStyle w:val="Equation"/>
        <w:rPr>
          <w:rStyle w:val="LabelorNumber"/>
        </w:rPr>
      </w:pPr>
      <w:bookmarkStart w:id="14" w:name="_Toc14781504"/>
      <w:r w:rsidRPr="00567FF0">
        <w:rPr>
          <w:rStyle w:val="LabelorNumber"/>
        </w:rPr>
        <w:t xml:space="preserve">Equation </w:t>
      </w:r>
      <w:r w:rsidR="00C46E9C" w:rsidRPr="00567FF0">
        <w:rPr>
          <w:rStyle w:val="LabelorNumber"/>
        </w:rPr>
        <w:fldChar w:fldCharType="begin"/>
      </w:r>
      <w:r w:rsidR="00C46E9C" w:rsidRPr="00567FF0">
        <w:rPr>
          <w:rStyle w:val="LabelorNumber"/>
        </w:rPr>
        <w:instrText xml:space="preserve"> SEQ Equation \* ARABIC </w:instrText>
      </w:r>
      <w:r w:rsidR="00C46E9C" w:rsidRPr="00567FF0">
        <w:rPr>
          <w:rStyle w:val="LabelorNumber"/>
        </w:rPr>
        <w:fldChar w:fldCharType="separate"/>
      </w:r>
      <w:r w:rsidRPr="00567FF0">
        <w:rPr>
          <w:rStyle w:val="LabelorNumber"/>
        </w:rPr>
        <w:t>1</w:t>
      </w:r>
      <w:r w:rsidR="00C46E9C" w:rsidRPr="00567FF0">
        <w:rPr>
          <w:rStyle w:val="LabelorNumber"/>
        </w:rPr>
        <w:fldChar w:fldCharType="end"/>
      </w:r>
      <w:r w:rsidRPr="00567FF0">
        <w:rPr>
          <w:rStyle w:val="LabelorNumber"/>
        </w:rPr>
        <w:t>.</w:t>
      </w:r>
      <w:r w:rsidR="00567FF0">
        <w:rPr>
          <w:rStyle w:val="LabelorNumber"/>
        </w:rPr>
        <w:t xml:space="preserve"> </w:t>
      </w:r>
      <w:r w:rsidRPr="00567FF0">
        <w:rPr>
          <w:rStyle w:val="LabelorNumber"/>
        </w:rPr>
        <w:t>Base 10 Logarithm</w:t>
      </w:r>
      <w:bookmarkEnd w:id="14"/>
    </w:p>
    <w:p w14:paraId="444124E1" w14:textId="0712A008" w:rsidR="00D573AF" w:rsidRDefault="00902929" w:rsidP="00567FF0">
      <w:pPr>
        <w:pStyle w:val="Equation"/>
      </w:pPr>
      <m:oMathPara>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r>
                <w:rPr>
                  <w:rFonts w:ascii="Cambria Math" w:hAnsi="Cambria Math"/>
                </w:rPr>
                <m:t>n</m:t>
              </m:r>
            </m:e>
          </m:func>
          <m:box>
            <m:boxPr>
              <m:opEmu m:val="1"/>
              <m:ctrlPr>
                <w:rPr>
                  <w:rFonts w:ascii="Cambria Math" w:hAnsi="Cambria Math"/>
                </w:rPr>
              </m:ctrlPr>
            </m:boxPr>
            <m:e>
              <m:r>
                <m:rPr>
                  <m:sty m:val="p"/>
                </m:rPr>
                <w:rPr>
                  <w:rFonts w:ascii="Cambria Math" w:hAnsi="Cambria Math"/>
                </w:rPr>
                <m:t>=</m:t>
              </m:r>
            </m:e>
          </m:box>
          <m:r>
            <m:rPr>
              <m:sty m:val="p"/>
            </m:rPr>
            <w:rPr>
              <w:rFonts w:ascii="Cambria Math" w:hAnsi="Cambria Math"/>
            </w:rPr>
            <m:t xml:space="preserve"> a</m:t>
          </m:r>
        </m:oMath>
      </m:oMathPara>
    </w:p>
    <w:p w14:paraId="123093AC" w14:textId="77777777" w:rsidR="00D573AF" w:rsidRDefault="00D573AF" w:rsidP="00D573AF"/>
    <w:p w14:paraId="6C9DEF58" w14:textId="28A6C473" w:rsidR="00D573AF" w:rsidRDefault="00D573AF" w:rsidP="00D573AF">
      <w:r>
        <w:t xml:space="preserve">where 10 is the base and </w:t>
      </w:r>
      <w:r w:rsidRPr="00EC3082">
        <w:rPr>
          <w:i/>
        </w:rPr>
        <w:t>a</w:t>
      </w:r>
      <w:r>
        <w:t xml:space="preserve"> is the exponent </w:t>
      </w:r>
      <w:r w:rsidR="002C2F04">
        <w:t xml:space="preserve">or power </w:t>
      </w:r>
      <w:r w:rsidR="001F1CE2">
        <w:t>to which</w:t>
      </w:r>
      <w:r w:rsidR="002C2F04">
        <w:t xml:space="preserve"> the base is raised</w:t>
      </w:r>
      <w:r w:rsidR="001F1CE2">
        <w:t>.</w:t>
      </w:r>
      <w:r w:rsidR="006A4847">
        <w:t xml:space="preserve"> For example, th</w:t>
      </w:r>
      <w:r w:rsidR="00227359">
        <w:t>e base 10 log of 1000 is 3, since 10 raised to t</w:t>
      </w:r>
      <w:r w:rsidR="00937268">
        <w:t>he power of 3 (or 10</w:t>
      </w:r>
      <w:r w:rsidR="00937268" w:rsidRPr="00937268">
        <w:rPr>
          <w:vertAlign w:val="superscript"/>
        </w:rPr>
        <w:t>3</w:t>
      </w:r>
      <w:r w:rsidR="00937268">
        <w:t>) is 1000.</w:t>
      </w:r>
      <w:r w:rsidR="006E665C">
        <w:t xml:space="preserve"> </w:t>
      </w:r>
      <w:r w:rsidR="00CD2A99">
        <w:t xml:space="preserve">When the base is not indicated it means log base 10, by convention. </w:t>
      </w:r>
      <w:r w:rsidR="006E665C" w:rsidRPr="00D515C8">
        <w:rPr>
          <w:b/>
        </w:rPr>
        <w:t xml:space="preserve">Table </w:t>
      </w:r>
      <w:r w:rsidR="00D515C8" w:rsidRPr="00D515C8">
        <w:rPr>
          <w:b/>
        </w:rPr>
        <w:t>5</w:t>
      </w:r>
      <w:r w:rsidR="006E665C">
        <w:t xml:space="preserve"> shows some log</w:t>
      </w:r>
      <w:r w:rsidR="00CD2A99" w:rsidRPr="00CD2A99">
        <w:rPr>
          <w:vertAlign w:val="subscript"/>
        </w:rPr>
        <w:t>10</w:t>
      </w:r>
      <w:r w:rsidR="006E665C">
        <w:t xml:space="preserve"> values of several numbers.</w:t>
      </w:r>
    </w:p>
    <w:p w14:paraId="2ADEBC5C" w14:textId="77777777" w:rsidR="0074587D" w:rsidRDefault="0074587D" w:rsidP="0074587D">
      <w:pPr>
        <w:pStyle w:val="Tablenumberandcaption"/>
      </w:pPr>
      <w:bookmarkStart w:id="15" w:name="_Toc14781495"/>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5</w:t>
      </w:r>
      <w:r w:rsidR="003120AF">
        <w:rPr>
          <w:noProof/>
        </w:rPr>
        <w:fldChar w:fldCharType="end"/>
      </w:r>
      <w:r>
        <w:t>.  Log</w:t>
      </w:r>
      <w:r w:rsidRPr="00825D12">
        <w:rPr>
          <w:vertAlign w:val="subscript"/>
        </w:rPr>
        <w:t>10</w:t>
      </w:r>
      <w:r>
        <w:t xml:space="preserve"> values of several numbers</w:t>
      </w:r>
      <w:bookmarkEnd w:id="15"/>
    </w:p>
    <w:tbl>
      <w:tblPr>
        <w:tblStyle w:val="TableGrid"/>
        <w:tblW w:w="0" w:type="auto"/>
        <w:tblLook w:val="04A0" w:firstRow="1" w:lastRow="0" w:firstColumn="1" w:lastColumn="0" w:noHBand="0" w:noVBand="1"/>
      </w:tblPr>
      <w:tblGrid>
        <w:gridCol w:w="1885"/>
        <w:gridCol w:w="1710"/>
      </w:tblGrid>
      <w:tr w:rsidR="0074587D" w14:paraId="70846C46" w14:textId="77777777" w:rsidTr="005C6F8D">
        <w:tc>
          <w:tcPr>
            <w:tcW w:w="1885" w:type="dxa"/>
          </w:tcPr>
          <w:p w14:paraId="3DECF016" w14:textId="77777777" w:rsidR="0074587D" w:rsidRPr="00DD18B2" w:rsidRDefault="0074587D" w:rsidP="007F6C22">
            <w:pPr>
              <w:pStyle w:val="Tableheader"/>
              <w:jc w:val="right"/>
            </w:pPr>
            <w:r w:rsidRPr="00DD18B2">
              <w:t>Value</w:t>
            </w:r>
          </w:p>
        </w:tc>
        <w:tc>
          <w:tcPr>
            <w:tcW w:w="1710" w:type="dxa"/>
          </w:tcPr>
          <w:p w14:paraId="45C34D97" w14:textId="77777777" w:rsidR="0074587D" w:rsidRPr="00DD18B2" w:rsidRDefault="0074587D" w:rsidP="007F6C22">
            <w:pPr>
              <w:pStyle w:val="Tableheader"/>
              <w:jc w:val="right"/>
            </w:pPr>
            <w:r w:rsidRPr="00DD18B2">
              <w:t>Log</w:t>
            </w:r>
            <w:r w:rsidRPr="00DD18B2">
              <w:rPr>
                <w:vertAlign w:val="subscript"/>
              </w:rPr>
              <w:t>10</w:t>
            </w:r>
          </w:p>
        </w:tc>
      </w:tr>
      <w:tr w:rsidR="0074587D" w14:paraId="705C69DF" w14:textId="77777777" w:rsidTr="005C6F8D">
        <w:tc>
          <w:tcPr>
            <w:tcW w:w="1885" w:type="dxa"/>
          </w:tcPr>
          <w:p w14:paraId="233AB224" w14:textId="77777777" w:rsidR="0074587D" w:rsidRDefault="0074587D" w:rsidP="007F6C22">
            <w:pPr>
              <w:pStyle w:val="Tablebody"/>
              <w:jc w:val="right"/>
            </w:pPr>
            <w:r>
              <w:t>1</w:t>
            </w:r>
          </w:p>
        </w:tc>
        <w:tc>
          <w:tcPr>
            <w:tcW w:w="1710" w:type="dxa"/>
          </w:tcPr>
          <w:p w14:paraId="1DD0DA89" w14:textId="77777777" w:rsidR="0074587D" w:rsidRDefault="0074587D" w:rsidP="007F6C22">
            <w:pPr>
              <w:pStyle w:val="Tablebody"/>
              <w:jc w:val="right"/>
            </w:pPr>
            <w:r>
              <w:t>0</w:t>
            </w:r>
          </w:p>
        </w:tc>
      </w:tr>
      <w:tr w:rsidR="0074587D" w14:paraId="27DA5C94" w14:textId="77777777" w:rsidTr="005C6F8D">
        <w:tc>
          <w:tcPr>
            <w:tcW w:w="1885" w:type="dxa"/>
          </w:tcPr>
          <w:p w14:paraId="24568161" w14:textId="77777777" w:rsidR="0074587D" w:rsidRDefault="0074587D" w:rsidP="007F6C22">
            <w:pPr>
              <w:pStyle w:val="Tablebody"/>
              <w:jc w:val="right"/>
            </w:pPr>
            <w:r>
              <w:t>10</w:t>
            </w:r>
          </w:p>
        </w:tc>
        <w:tc>
          <w:tcPr>
            <w:tcW w:w="1710" w:type="dxa"/>
          </w:tcPr>
          <w:p w14:paraId="25AE3956" w14:textId="77777777" w:rsidR="0074587D" w:rsidRDefault="0074587D" w:rsidP="007F6C22">
            <w:pPr>
              <w:pStyle w:val="Tablebody"/>
              <w:jc w:val="right"/>
            </w:pPr>
            <w:r>
              <w:t>1</w:t>
            </w:r>
          </w:p>
        </w:tc>
      </w:tr>
      <w:tr w:rsidR="0074587D" w14:paraId="1752F3F8" w14:textId="77777777" w:rsidTr="005C6F8D">
        <w:tc>
          <w:tcPr>
            <w:tcW w:w="1885" w:type="dxa"/>
          </w:tcPr>
          <w:p w14:paraId="7F1E666A" w14:textId="77777777" w:rsidR="0074587D" w:rsidRDefault="0074587D" w:rsidP="007F6C22">
            <w:pPr>
              <w:pStyle w:val="Tablebody"/>
              <w:jc w:val="right"/>
            </w:pPr>
            <w:r>
              <w:t>100</w:t>
            </w:r>
          </w:p>
        </w:tc>
        <w:tc>
          <w:tcPr>
            <w:tcW w:w="1710" w:type="dxa"/>
          </w:tcPr>
          <w:p w14:paraId="4C4BE9BE" w14:textId="77777777" w:rsidR="0074587D" w:rsidRDefault="0074587D" w:rsidP="007F6C22">
            <w:pPr>
              <w:pStyle w:val="Tablebody"/>
              <w:jc w:val="right"/>
            </w:pPr>
            <w:r>
              <w:t>2</w:t>
            </w:r>
          </w:p>
        </w:tc>
      </w:tr>
      <w:tr w:rsidR="0074587D" w14:paraId="18177060" w14:textId="77777777" w:rsidTr="005C6F8D">
        <w:tc>
          <w:tcPr>
            <w:tcW w:w="1885" w:type="dxa"/>
          </w:tcPr>
          <w:p w14:paraId="646631AE" w14:textId="77777777" w:rsidR="0074587D" w:rsidRDefault="0074587D" w:rsidP="007F6C22">
            <w:pPr>
              <w:pStyle w:val="Tablebody"/>
              <w:jc w:val="right"/>
            </w:pPr>
            <w:r>
              <w:t>1000</w:t>
            </w:r>
          </w:p>
        </w:tc>
        <w:tc>
          <w:tcPr>
            <w:tcW w:w="1710" w:type="dxa"/>
          </w:tcPr>
          <w:p w14:paraId="3F8CD014" w14:textId="77777777" w:rsidR="0074587D" w:rsidRDefault="0074587D" w:rsidP="007F6C22">
            <w:pPr>
              <w:pStyle w:val="Tablebody"/>
              <w:jc w:val="right"/>
            </w:pPr>
            <w:r>
              <w:t>3</w:t>
            </w:r>
          </w:p>
        </w:tc>
      </w:tr>
      <w:tr w:rsidR="0074587D" w14:paraId="3DEAC4CC" w14:textId="77777777" w:rsidTr="005C6F8D">
        <w:tc>
          <w:tcPr>
            <w:tcW w:w="1885" w:type="dxa"/>
          </w:tcPr>
          <w:p w14:paraId="563ED5EF" w14:textId="77777777" w:rsidR="0074587D" w:rsidRDefault="0074587D" w:rsidP="007F6C22">
            <w:pPr>
              <w:pStyle w:val="Tablebody"/>
              <w:jc w:val="right"/>
            </w:pPr>
            <w:r>
              <w:t>842</w:t>
            </w:r>
          </w:p>
        </w:tc>
        <w:tc>
          <w:tcPr>
            <w:tcW w:w="1710" w:type="dxa"/>
          </w:tcPr>
          <w:p w14:paraId="43A22178" w14:textId="77777777" w:rsidR="0074587D" w:rsidRDefault="0074587D" w:rsidP="007F6C22">
            <w:pPr>
              <w:pStyle w:val="Tablebody"/>
              <w:jc w:val="right"/>
            </w:pPr>
            <w:r>
              <w:t>2.93</w:t>
            </w:r>
          </w:p>
        </w:tc>
      </w:tr>
      <w:tr w:rsidR="0074587D" w14:paraId="4D660AF0" w14:textId="77777777" w:rsidTr="005C6F8D">
        <w:tc>
          <w:tcPr>
            <w:tcW w:w="1885" w:type="dxa"/>
          </w:tcPr>
          <w:p w14:paraId="728C9588" w14:textId="77777777" w:rsidR="0074587D" w:rsidRDefault="0074587D" w:rsidP="007F6C22">
            <w:pPr>
              <w:pStyle w:val="Tablebody"/>
              <w:jc w:val="right"/>
            </w:pPr>
            <w:r>
              <w:t>35</w:t>
            </w:r>
          </w:p>
        </w:tc>
        <w:tc>
          <w:tcPr>
            <w:tcW w:w="1710" w:type="dxa"/>
          </w:tcPr>
          <w:p w14:paraId="165170EE" w14:textId="77777777" w:rsidR="0074587D" w:rsidRDefault="0074587D" w:rsidP="007F6C22">
            <w:pPr>
              <w:pStyle w:val="Tablebody"/>
              <w:jc w:val="right"/>
            </w:pPr>
            <w:r>
              <w:t>1.54</w:t>
            </w:r>
          </w:p>
        </w:tc>
      </w:tr>
      <w:tr w:rsidR="0074587D" w14:paraId="4CF2792D" w14:textId="77777777" w:rsidTr="005C6F8D">
        <w:tc>
          <w:tcPr>
            <w:tcW w:w="1885" w:type="dxa"/>
          </w:tcPr>
          <w:p w14:paraId="5EBE8708" w14:textId="77777777" w:rsidR="0074587D" w:rsidRDefault="0074587D" w:rsidP="007F6C22">
            <w:pPr>
              <w:pStyle w:val="Tablebody"/>
              <w:jc w:val="right"/>
            </w:pPr>
            <w:r>
              <w:t>0.1</w:t>
            </w:r>
          </w:p>
        </w:tc>
        <w:tc>
          <w:tcPr>
            <w:tcW w:w="1710" w:type="dxa"/>
          </w:tcPr>
          <w:p w14:paraId="4E4F22AF" w14:textId="77777777" w:rsidR="0074587D" w:rsidRDefault="0074587D" w:rsidP="007F6C22">
            <w:pPr>
              <w:pStyle w:val="Tablebody"/>
              <w:jc w:val="right"/>
            </w:pPr>
            <w:r>
              <w:t>-1</w:t>
            </w:r>
          </w:p>
        </w:tc>
      </w:tr>
      <w:tr w:rsidR="0074587D" w14:paraId="688F5E81" w14:textId="77777777" w:rsidTr="005C6F8D">
        <w:tc>
          <w:tcPr>
            <w:tcW w:w="1885" w:type="dxa"/>
          </w:tcPr>
          <w:p w14:paraId="0D1F98E1" w14:textId="77777777" w:rsidR="0074587D" w:rsidRDefault="0074587D" w:rsidP="007F6C22">
            <w:pPr>
              <w:pStyle w:val="Tablebody"/>
              <w:jc w:val="right"/>
            </w:pPr>
            <w:r>
              <w:t>0.01</w:t>
            </w:r>
          </w:p>
        </w:tc>
        <w:tc>
          <w:tcPr>
            <w:tcW w:w="1710" w:type="dxa"/>
          </w:tcPr>
          <w:p w14:paraId="1038A7F0" w14:textId="77777777" w:rsidR="0074587D" w:rsidRDefault="0074587D" w:rsidP="007F6C22">
            <w:pPr>
              <w:pStyle w:val="Tablebody"/>
              <w:jc w:val="right"/>
            </w:pPr>
            <w:r>
              <w:t>-2</w:t>
            </w:r>
          </w:p>
        </w:tc>
      </w:tr>
      <w:tr w:rsidR="0074587D" w14:paraId="7431AFD8" w14:textId="77777777" w:rsidTr="005C6F8D">
        <w:tc>
          <w:tcPr>
            <w:tcW w:w="1885" w:type="dxa"/>
          </w:tcPr>
          <w:p w14:paraId="5F295D2B" w14:textId="77777777" w:rsidR="0074587D" w:rsidRDefault="0074587D" w:rsidP="007F6C22">
            <w:pPr>
              <w:pStyle w:val="Tablebody"/>
              <w:jc w:val="right"/>
            </w:pPr>
            <w:r>
              <w:t>0.001</w:t>
            </w:r>
          </w:p>
        </w:tc>
        <w:tc>
          <w:tcPr>
            <w:tcW w:w="1710" w:type="dxa"/>
          </w:tcPr>
          <w:p w14:paraId="50E82073" w14:textId="77777777" w:rsidR="0074587D" w:rsidRDefault="0074587D" w:rsidP="007F6C22">
            <w:pPr>
              <w:pStyle w:val="Tablebody"/>
              <w:jc w:val="right"/>
            </w:pPr>
            <w:r>
              <w:t>-3</w:t>
            </w:r>
          </w:p>
        </w:tc>
      </w:tr>
    </w:tbl>
    <w:p w14:paraId="711FF3A5" w14:textId="228F6446" w:rsidR="006E665C" w:rsidRDefault="006E665C" w:rsidP="00D573AF"/>
    <w:p w14:paraId="7206A26D" w14:textId="77777777" w:rsidR="006E665C" w:rsidRDefault="006E665C" w:rsidP="00D573AF"/>
    <w:p w14:paraId="01F3F636" w14:textId="665DCB31" w:rsidR="00D573AF" w:rsidRDefault="00EC30C2" w:rsidP="00D573AF">
      <w:r>
        <w:t xml:space="preserve">Note that the </w:t>
      </w:r>
      <w:r w:rsidR="00CD2A99">
        <w:t>l</w:t>
      </w:r>
      <w:r>
        <w:t>og can be positive</w:t>
      </w:r>
      <w:r w:rsidR="002D6DD9">
        <w:t xml:space="preserve">, </w:t>
      </w:r>
      <w:r>
        <w:t>negative</w:t>
      </w:r>
      <w:r w:rsidR="001A3937">
        <w:t xml:space="preserve"> </w:t>
      </w:r>
      <w:r w:rsidR="002D6DD9">
        <w:t>or zero.</w:t>
      </w:r>
      <w:r w:rsidR="00567FF0">
        <w:t xml:space="preserve"> However, log 0 is undefined</w:t>
      </w:r>
      <w:r w:rsidR="00F40A64">
        <w:t xml:space="preserve"> since no number raised to the power of another number results in zero.</w:t>
      </w:r>
    </w:p>
    <w:p w14:paraId="684BE100" w14:textId="6F74D75C" w:rsidR="008104DC" w:rsidRDefault="008104DC" w:rsidP="00D573AF"/>
    <w:p w14:paraId="7076C574" w14:textId="093DC795" w:rsidR="008104DC" w:rsidRDefault="008104DC" w:rsidP="00D573AF">
      <w:r>
        <w:t>The antilog</w:t>
      </w:r>
      <w:r w:rsidR="00A22092">
        <w:t xml:space="preserve"> </w:t>
      </w:r>
      <w:r w:rsidR="00250288">
        <w:t>is the inverse log function.</w:t>
      </w:r>
      <w:r w:rsidR="00567FF0">
        <w:t xml:space="preserve"> </w:t>
      </w:r>
      <w:r w:rsidR="00F37BC4">
        <w:t>For instance, the antilog of -2 is 10</w:t>
      </w:r>
      <w:r w:rsidR="00F37BC4" w:rsidRPr="00441FE7">
        <w:rPr>
          <w:vertAlign w:val="superscript"/>
        </w:rPr>
        <w:t>-2</w:t>
      </w:r>
      <w:r w:rsidR="00441FE7">
        <w:t xml:space="preserve"> or 0.01.</w:t>
      </w:r>
      <w:r w:rsidR="00567FF0">
        <w:t xml:space="preserve"> </w:t>
      </w:r>
      <w:r w:rsidR="00441FE7">
        <w:t xml:space="preserve">Software programs such as Microsoft Excel and others easily calculate </w:t>
      </w:r>
      <w:r w:rsidR="00F56DEE">
        <w:t>log and antilog values using built in functions.</w:t>
      </w:r>
    </w:p>
    <w:p w14:paraId="68040993" w14:textId="1F9CF352" w:rsidR="00F56DEE" w:rsidRDefault="00F56DEE" w:rsidP="00D573AF"/>
    <w:p w14:paraId="632F5FC3" w14:textId="0BCDFA72" w:rsidR="00F56DEE" w:rsidRDefault="00621717" w:rsidP="00D573AF">
      <w:r>
        <w:t>Additional information regarding the use of log values (</w:t>
      </w:r>
      <w:r w:rsidR="008C1C2D">
        <w:t>geomean, pEC50, etc.)</w:t>
      </w:r>
      <w:r>
        <w:t xml:space="preserve"> can be found </w:t>
      </w:r>
      <w:r w:rsidR="008C1C2D">
        <w:t>elsewhere within this chapter. In addition, the rounding rules described above apply to log values as well.</w:t>
      </w:r>
      <w:r>
        <w:t xml:space="preserve"> </w:t>
      </w:r>
    </w:p>
    <w:p w14:paraId="0BB73AE9" w14:textId="1725CAE2" w:rsidR="00D07CB5" w:rsidRDefault="00D07CB5" w:rsidP="00A73FD3"/>
    <w:p w14:paraId="1FE50124" w14:textId="2FEC9151" w:rsidR="00A73FD3" w:rsidRDefault="005F3AC4" w:rsidP="00C627EA">
      <w:pPr>
        <w:pStyle w:val="Heading2"/>
      </w:pPr>
      <w:bookmarkStart w:id="16" w:name="_Toc14781552"/>
      <w:r>
        <w:t>Statistical Descriptors/Metrics</w:t>
      </w:r>
      <w:bookmarkEnd w:id="16"/>
    </w:p>
    <w:p w14:paraId="0A926520" w14:textId="77777777" w:rsidR="009100F3" w:rsidRPr="009A3932" w:rsidRDefault="009100F3" w:rsidP="00C627EA">
      <w:pPr>
        <w:pStyle w:val="Heading3"/>
      </w:pPr>
      <w:bookmarkStart w:id="17" w:name="_Toc6044254"/>
      <w:bookmarkStart w:id="18" w:name="_Toc14172861"/>
      <w:bookmarkStart w:id="19" w:name="_Toc14781553"/>
      <w:r>
        <w:t xml:space="preserve">Arithmetic </w:t>
      </w:r>
      <w:r w:rsidRPr="009A3932">
        <w:t>Mean</w:t>
      </w:r>
      <w:bookmarkEnd w:id="17"/>
      <w:bookmarkEnd w:id="18"/>
      <w:bookmarkEnd w:id="19"/>
    </w:p>
    <w:p w14:paraId="2D3E2217" w14:textId="77777777" w:rsidR="009100F3" w:rsidRPr="00CF190E" w:rsidRDefault="009100F3" w:rsidP="009100F3">
      <w:r w:rsidRPr="00CF190E">
        <w:t xml:space="preserve">The </w:t>
      </w:r>
      <w:r w:rsidRPr="00CF190E">
        <w:rPr>
          <w:b/>
          <w:i/>
        </w:rPr>
        <w:t>mean</w:t>
      </w:r>
      <w:r w:rsidRPr="00CF190E">
        <w:t xml:space="preserve"> (referred to as arithmetic mean) is the average of all results.</w:t>
      </w:r>
      <w:r>
        <w:t xml:space="preserve"> </w:t>
      </w:r>
      <w:r w:rsidRPr="00CF190E">
        <w:t>To calculate the mean, add up all the result values in the data set and divide the sum by the number of values</w:t>
      </w:r>
      <w:r>
        <w:t xml:space="preserve"> (</w:t>
      </w:r>
      <w:r w:rsidRPr="00EC4980">
        <w:rPr>
          <w:i/>
        </w:rPr>
        <w:t>n</w:t>
      </w:r>
      <w:r>
        <w:t>)</w:t>
      </w:r>
      <w:r w:rsidRPr="00CF190E">
        <w:t>.</w:t>
      </w:r>
    </w:p>
    <w:p w14:paraId="43AE9F4D" w14:textId="77777777" w:rsidR="009100F3" w:rsidRDefault="009100F3" w:rsidP="009100F3"/>
    <w:p w14:paraId="1D2229BD" w14:textId="77777777" w:rsidR="009100F3" w:rsidRDefault="009100F3" w:rsidP="009100F3"/>
    <w:p w14:paraId="42A7E631" w14:textId="77777777" w:rsidR="009100F3" w:rsidRPr="00025CA9" w:rsidRDefault="009100F3" w:rsidP="00C627EA">
      <w:pPr>
        <w:pStyle w:val="Heading3"/>
      </w:pPr>
      <w:bookmarkStart w:id="20" w:name="_Toc6044255"/>
      <w:bookmarkStart w:id="21" w:name="_Toc14172862"/>
      <w:bookmarkStart w:id="22" w:name="_Toc14781554"/>
      <w:bookmarkStart w:id="23" w:name="_Hlk14171572"/>
      <w:r w:rsidRPr="00025CA9">
        <w:t>Geometric Mean</w:t>
      </w:r>
      <w:bookmarkEnd w:id="20"/>
      <w:bookmarkEnd w:id="21"/>
      <w:bookmarkEnd w:id="22"/>
    </w:p>
    <w:bookmarkEnd w:id="23"/>
    <w:p w14:paraId="3E36B7EC" w14:textId="2CBC8647" w:rsidR="009100F3" w:rsidRDefault="009100F3" w:rsidP="009100F3">
      <w:r w:rsidRPr="00CF190E">
        <w:t xml:space="preserve">Use the </w:t>
      </w:r>
      <w:r w:rsidRPr="00CF190E">
        <w:rPr>
          <w:b/>
          <w:i/>
        </w:rPr>
        <w:t>Geometric Mean</w:t>
      </w:r>
      <w:r w:rsidRPr="00CF190E">
        <w:t xml:space="preserve"> or </w:t>
      </w:r>
      <w:r w:rsidRPr="00CF190E">
        <w:rPr>
          <w:b/>
          <w:i/>
        </w:rPr>
        <w:t>Geomean</w:t>
      </w:r>
      <w:r w:rsidRPr="00CF190E">
        <w:t xml:space="preserve"> when </w:t>
      </w:r>
      <w:r>
        <w:t>averaging data that have been calculated from log-</w:t>
      </w:r>
      <w:r w:rsidR="001F4087">
        <w:t>normal</w:t>
      </w:r>
      <w:r>
        <w:t xml:space="preserve"> values. The most common result types to which this often applies are potencies, affinities or inhibition constants </w:t>
      </w:r>
      <w:r w:rsidR="003C0210">
        <w:t>(e.g. EC</w:t>
      </w:r>
      <w:r w:rsidR="003C0210" w:rsidRPr="003C0210">
        <w:rPr>
          <w:vertAlign w:val="subscript"/>
        </w:rPr>
        <w:t>50</w:t>
      </w:r>
      <w:r w:rsidR="003C0210">
        <w:t>, IC</w:t>
      </w:r>
      <w:r w:rsidR="003C0210" w:rsidRPr="003C0210">
        <w:rPr>
          <w:vertAlign w:val="subscript"/>
        </w:rPr>
        <w:t>50</w:t>
      </w:r>
      <w:r w:rsidR="003C0210">
        <w:t>, K</w:t>
      </w:r>
      <w:r w:rsidR="003C0210" w:rsidRPr="003C0210">
        <w:rPr>
          <w:vertAlign w:val="subscript"/>
        </w:rPr>
        <w:t>i</w:t>
      </w:r>
      <w:r w:rsidR="003C0210">
        <w:t xml:space="preserve">, etc.) </w:t>
      </w:r>
      <w:r>
        <w:t xml:space="preserve">that have been determined from concentration response curves. </w:t>
      </w:r>
      <w:r w:rsidRPr="00CF190E">
        <w:t>The equation to calculate the Geomean for an EC</w:t>
      </w:r>
      <w:r w:rsidRPr="00CF190E">
        <w:rPr>
          <w:vertAlign w:val="subscript"/>
        </w:rPr>
        <w:t>50</w:t>
      </w:r>
      <w:r w:rsidRPr="00CF190E">
        <w:t xml:space="preserve"> is shown below</w:t>
      </w:r>
      <w:r>
        <w:t>:</w:t>
      </w:r>
    </w:p>
    <w:p w14:paraId="543AB592" w14:textId="77777777" w:rsidR="009100F3" w:rsidRPr="00CF190E" w:rsidRDefault="009100F3" w:rsidP="009100F3"/>
    <w:p w14:paraId="6B547DE6" w14:textId="7FEC5AA2" w:rsidR="009100F3" w:rsidRPr="00567FF0" w:rsidRDefault="009100F3" w:rsidP="009100F3">
      <w:pPr>
        <w:pStyle w:val="Equation"/>
        <w:rPr>
          <w:rStyle w:val="LabelorNumber"/>
        </w:rPr>
      </w:pPr>
      <w:bookmarkStart w:id="24" w:name="_Toc14781505"/>
      <w:r w:rsidRPr="00567FF0">
        <w:rPr>
          <w:rStyle w:val="LabelorNumber"/>
        </w:rPr>
        <w:t xml:space="preserve">Equation </w:t>
      </w:r>
      <w:r w:rsidRPr="00567FF0">
        <w:rPr>
          <w:rStyle w:val="LabelorNumber"/>
        </w:rPr>
        <w:fldChar w:fldCharType="begin"/>
      </w:r>
      <w:r w:rsidRPr="00567FF0">
        <w:rPr>
          <w:rStyle w:val="LabelorNumber"/>
        </w:rPr>
        <w:instrText xml:space="preserve"> SEQ Equation \* ARABIC </w:instrText>
      </w:r>
      <w:r w:rsidRPr="00567FF0">
        <w:rPr>
          <w:rStyle w:val="LabelorNumber"/>
        </w:rPr>
        <w:fldChar w:fldCharType="separate"/>
      </w:r>
      <w:r w:rsidR="006B1F38" w:rsidRPr="00567FF0">
        <w:rPr>
          <w:rStyle w:val="LabelorNumber"/>
        </w:rPr>
        <w:t>2</w:t>
      </w:r>
      <w:r w:rsidRPr="00567FF0">
        <w:rPr>
          <w:rStyle w:val="LabelorNumber"/>
        </w:rPr>
        <w:fldChar w:fldCharType="end"/>
      </w:r>
      <w:r w:rsidRPr="00567FF0">
        <w:rPr>
          <w:rStyle w:val="LabelorNumber"/>
        </w:rPr>
        <w:t>:</w:t>
      </w:r>
      <w:r w:rsidR="00567FF0" w:rsidRPr="00567FF0">
        <w:rPr>
          <w:rStyle w:val="LabelorNumber"/>
        </w:rPr>
        <w:t xml:space="preserve"> </w:t>
      </w:r>
      <w:r w:rsidRPr="00567FF0">
        <w:rPr>
          <w:rStyle w:val="LabelorNumber"/>
        </w:rPr>
        <w:t>Geometric Mean</w:t>
      </w:r>
      <w:bookmarkEnd w:id="24"/>
    </w:p>
    <w:p w14:paraId="236ED4EC" w14:textId="77777777" w:rsidR="009100F3" w:rsidRPr="00666B54" w:rsidRDefault="009100F3" w:rsidP="00567FF0">
      <w:pPr>
        <w:pStyle w:val="Equation"/>
      </w:pPr>
      <m:oMathPara>
        <m:oMath>
          <m:r>
            <m:rPr>
              <m:sty m:val="p"/>
            </m:rPr>
            <w:rPr>
              <w:rFonts w:ascii="Cambria Math" w:hAnsi="Cambria Math"/>
            </w:rPr>
            <m:t>Geometric Mean=</m:t>
          </m:r>
          <m:sSup>
            <m:sSupPr>
              <m:ctrlPr>
                <w:rPr>
                  <w:rFonts w:ascii="Cambria Math" w:hAnsi="Cambria Math"/>
                </w:rPr>
              </m:ctrlPr>
            </m:sSupPr>
            <m:e>
              <m:r>
                <m:rPr>
                  <m:sty m:val="p"/>
                </m:rPr>
                <w:rPr>
                  <w:rFonts w:ascii="Cambria Math" w:hAnsi="Cambria Math"/>
                </w:rPr>
                <m:t>10</m:t>
              </m:r>
            </m:e>
            <m:sup>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Log EC50</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og EC50</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og EC50</m:t>
                              </m:r>
                            </m:e>
                            <m:sub>
                              <m:r>
                                <m:rPr>
                                  <m:sty m:val="p"/>
                                </m:rPr>
                                <w:rPr>
                                  <w:rFonts w:ascii="Cambria Math" w:hAnsi="Cambria Math"/>
                                </w:rPr>
                                <m:t>n</m:t>
                              </m:r>
                            </m:sub>
                          </m:sSub>
                        </m:num>
                        <m:den>
                          <m:r>
                            <m:rPr>
                              <m:sty m:val="p"/>
                            </m:rPr>
                            <w:rPr>
                              <w:rFonts w:ascii="Cambria Math" w:hAnsi="Cambria Math"/>
                            </w:rPr>
                            <m:t>n</m:t>
                          </m:r>
                        </m:den>
                      </m:f>
                    </m:e>
                  </m:d>
                </m:e>
              </m:d>
            </m:sup>
          </m:sSup>
        </m:oMath>
      </m:oMathPara>
    </w:p>
    <w:p w14:paraId="6DEB18A8" w14:textId="77777777" w:rsidR="009100F3" w:rsidRDefault="009100F3" w:rsidP="009100F3"/>
    <w:p w14:paraId="6F1DC456" w14:textId="77777777" w:rsidR="009100F3" w:rsidRDefault="009100F3" w:rsidP="009100F3"/>
    <w:p w14:paraId="6402193E" w14:textId="77777777" w:rsidR="009100F3" w:rsidRDefault="009100F3" w:rsidP="00C627EA">
      <w:pPr>
        <w:pStyle w:val="Heading3"/>
      </w:pPr>
      <w:bookmarkStart w:id="25" w:name="_Toc14172863"/>
      <w:bookmarkStart w:id="26" w:name="_Toc14781555"/>
      <w:r>
        <w:t>Median</w:t>
      </w:r>
      <w:bookmarkEnd w:id="25"/>
      <w:bookmarkEnd w:id="26"/>
    </w:p>
    <w:p w14:paraId="3F8F3F0F" w14:textId="77777777" w:rsidR="009100F3" w:rsidRDefault="009100F3" w:rsidP="009100F3">
      <w:r w:rsidRPr="00CF190E">
        <w:t xml:space="preserve">The </w:t>
      </w:r>
      <w:r w:rsidRPr="00CF190E">
        <w:rPr>
          <w:b/>
          <w:i/>
        </w:rPr>
        <w:t>median</w:t>
      </w:r>
      <w:r w:rsidRPr="00CF190E">
        <w:t xml:space="preserve"> is the middle value of all results in a ranked list.</w:t>
      </w:r>
      <w:r>
        <w:t xml:space="preserve"> H</w:t>
      </w:r>
      <w:r w:rsidRPr="00CF190E">
        <w:t>alf of the numbers in the data set will be above the median and half the numbers will be below the median.</w:t>
      </w:r>
      <w:r>
        <w:t xml:space="preserve"> </w:t>
      </w:r>
      <w:r w:rsidRPr="00CF190E">
        <w:t>To calculate the median, rank order the result values in the data set (in ascending order) and determine the middle value.</w:t>
      </w:r>
      <w:r>
        <w:t xml:space="preserve"> </w:t>
      </w:r>
      <w:r w:rsidRPr="00CF190E">
        <w:t>When there is an odd number of results, the median is the middle value.</w:t>
      </w:r>
      <w:r>
        <w:t xml:space="preserve"> </w:t>
      </w:r>
      <w:r w:rsidRPr="00CF190E">
        <w:t>When there is an even number of results, the median is the average between the two middle values.</w:t>
      </w:r>
    </w:p>
    <w:p w14:paraId="7572ECA0" w14:textId="77777777" w:rsidR="009100F3" w:rsidRDefault="009100F3" w:rsidP="009100F3"/>
    <w:p w14:paraId="54ECAF95" w14:textId="77777777" w:rsidR="009100F3" w:rsidRDefault="009100F3" w:rsidP="009100F3"/>
    <w:p w14:paraId="1718D1E8" w14:textId="77777777" w:rsidR="009100F3" w:rsidRDefault="009100F3" w:rsidP="00C627EA">
      <w:pPr>
        <w:pStyle w:val="Heading3"/>
      </w:pPr>
      <w:bookmarkStart w:id="27" w:name="_Toc14172864"/>
      <w:bookmarkStart w:id="28" w:name="_Toc14781556"/>
      <w:r>
        <w:t>Examples for Arithmetic Mean, Geometric Mean and Median</w:t>
      </w:r>
      <w:bookmarkEnd w:id="27"/>
      <w:bookmarkEnd w:id="28"/>
    </w:p>
    <w:p w14:paraId="2E395E8A" w14:textId="6146873B" w:rsidR="009100F3" w:rsidRDefault="009100F3" w:rsidP="009100F3">
      <w:r>
        <w:t xml:space="preserve">The following examples serve to demonstrate the difference </w:t>
      </w:r>
      <w:r w:rsidR="00567FF0">
        <w:t xml:space="preserve">between </w:t>
      </w:r>
      <w:r>
        <w:t>and use of arithmetic and geometric means as well as median values.</w:t>
      </w:r>
    </w:p>
    <w:p w14:paraId="69ECA2E1" w14:textId="77777777" w:rsidR="009100F3" w:rsidRDefault="009100F3" w:rsidP="009100F3"/>
    <w:p w14:paraId="36318E45" w14:textId="7F094563" w:rsidR="009100F3" w:rsidRDefault="009100F3" w:rsidP="009100F3">
      <w:r>
        <w:t xml:space="preserve">The arithmetic mean and the median for three different sets of numbers are compared in </w:t>
      </w:r>
      <w:r w:rsidR="00D30590">
        <w:t>T</w:t>
      </w:r>
      <w:r w:rsidR="008C1C2D" w:rsidRPr="008C1C2D">
        <w:t>able</w:t>
      </w:r>
      <w:r w:rsidR="00D30590">
        <w:t xml:space="preserve"> 6</w:t>
      </w:r>
      <w:r w:rsidR="008C1C2D">
        <w:t>:</w:t>
      </w:r>
    </w:p>
    <w:p w14:paraId="4BC46519" w14:textId="77777777" w:rsidR="0074587D" w:rsidRDefault="0074587D" w:rsidP="0074587D">
      <w:pPr>
        <w:pStyle w:val="Tablenumberandcaption"/>
      </w:pPr>
      <w:bookmarkStart w:id="29" w:name="_Toc14781496"/>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6</w:t>
      </w:r>
      <w:r w:rsidR="003120AF">
        <w:rPr>
          <w:noProof/>
        </w:rPr>
        <w:fldChar w:fldCharType="end"/>
      </w:r>
      <w:r>
        <w:t xml:space="preserve">.  </w:t>
      </w:r>
      <w:r w:rsidRPr="00C645D4">
        <w:t>Arithmetic mean and median for three sets of numbers.</w:t>
      </w:r>
      <w:bookmarkEnd w:id="29"/>
    </w:p>
    <w:tbl>
      <w:tblPr>
        <w:tblW w:w="5940" w:type="dxa"/>
        <w:tblInd w:w="108" w:type="dxa"/>
        <w:tblLook w:val="04A0" w:firstRow="1" w:lastRow="0" w:firstColumn="1" w:lastColumn="0" w:noHBand="0" w:noVBand="1"/>
      </w:tblPr>
      <w:tblGrid>
        <w:gridCol w:w="1740"/>
        <w:gridCol w:w="1740"/>
        <w:gridCol w:w="1380"/>
        <w:gridCol w:w="1080"/>
      </w:tblGrid>
      <w:tr w:rsidR="0074587D" w:rsidRPr="00CF190E" w14:paraId="4AEEA595" w14:textId="77777777" w:rsidTr="005C6F8D">
        <w:trPr>
          <w:trHeight w:val="600"/>
        </w:trPr>
        <w:tc>
          <w:tcPr>
            <w:tcW w:w="17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675EAD" w14:textId="77777777" w:rsidR="0074587D" w:rsidRPr="00A73FD3" w:rsidRDefault="0074587D" w:rsidP="007F6C22">
            <w:pPr>
              <w:pStyle w:val="Tableheader"/>
              <w:jc w:val="right"/>
            </w:pPr>
            <w:r w:rsidRPr="00A73FD3">
              <w:t>Result Values</w:t>
            </w:r>
          </w:p>
        </w:tc>
        <w:tc>
          <w:tcPr>
            <w:tcW w:w="1740" w:type="dxa"/>
            <w:tcBorders>
              <w:top w:val="single" w:sz="4" w:space="0" w:color="auto"/>
              <w:left w:val="nil"/>
              <w:bottom w:val="single" w:sz="4" w:space="0" w:color="auto"/>
              <w:right w:val="single" w:sz="4" w:space="0" w:color="auto"/>
            </w:tcBorders>
            <w:shd w:val="clear" w:color="auto" w:fill="auto"/>
            <w:vAlign w:val="bottom"/>
            <w:hideMark/>
          </w:tcPr>
          <w:p w14:paraId="40A7F095" w14:textId="77777777" w:rsidR="0074587D" w:rsidRPr="00A73FD3" w:rsidRDefault="0074587D" w:rsidP="007F6C22">
            <w:pPr>
              <w:pStyle w:val="Tableheader"/>
              <w:jc w:val="right"/>
            </w:pPr>
            <w:r w:rsidRPr="00A73FD3">
              <w:t>Number of Results (</w:t>
            </w:r>
            <w:r w:rsidRPr="00A73FD3">
              <w:rPr>
                <w:i/>
              </w:rPr>
              <w:t>n</w:t>
            </w:r>
            <w:r w:rsidRPr="00A73FD3">
              <w: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05C566E3" w14:textId="77777777" w:rsidR="0074587D" w:rsidRPr="00A73FD3" w:rsidRDefault="0074587D" w:rsidP="007F6C22">
            <w:pPr>
              <w:pStyle w:val="Tableheader"/>
              <w:jc w:val="right"/>
            </w:pPr>
            <w:r>
              <w:t xml:space="preserve">Arithmetic </w:t>
            </w:r>
            <w:r w:rsidRPr="00A73FD3">
              <w:t>Mea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108D561" w14:textId="77777777" w:rsidR="0074587D" w:rsidRPr="00A73FD3" w:rsidRDefault="0074587D" w:rsidP="007F6C22">
            <w:pPr>
              <w:pStyle w:val="Tableheader"/>
              <w:jc w:val="right"/>
            </w:pPr>
            <w:r w:rsidRPr="00A73FD3">
              <w:t>Median</w:t>
            </w:r>
          </w:p>
        </w:tc>
      </w:tr>
      <w:tr w:rsidR="0074587D" w:rsidRPr="00CF190E" w14:paraId="4C05BB9F" w14:textId="77777777" w:rsidTr="005C6F8D">
        <w:trPr>
          <w:trHeight w:val="285"/>
        </w:trPr>
        <w:tc>
          <w:tcPr>
            <w:tcW w:w="1740" w:type="dxa"/>
            <w:tcBorders>
              <w:top w:val="single"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40531993" w14:textId="77777777" w:rsidR="0074587D" w:rsidRPr="00CF190E" w:rsidRDefault="0074587D" w:rsidP="007F6C22">
            <w:pPr>
              <w:pStyle w:val="Tablebody"/>
              <w:jc w:val="right"/>
            </w:pPr>
            <w:r w:rsidRPr="00CF190E">
              <w:t>18</w:t>
            </w:r>
          </w:p>
        </w:tc>
        <w:tc>
          <w:tcPr>
            <w:tcW w:w="174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4F08F68A" w14:textId="77777777" w:rsidR="0074587D" w:rsidRPr="00CF190E" w:rsidRDefault="0074587D" w:rsidP="007F6C22">
            <w:pPr>
              <w:pStyle w:val="Tablebody"/>
              <w:jc w:val="right"/>
            </w:pPr>
            <w:r w:rsidRPr="00CF190E">
              <w:t>3</w:t>
            </w:r>
          </w:p>
        </w:tc>
        <w:tc>
          <w:tcPr>
            <w:tcW w:w="138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5E6F9AE" w14:textId="77777777" w:rsidR="0074587D" w:rsidRPr="00CF190E" w:rsidRDefault="0074587D" w:rsidP="007F6C22">
            <w:pPr>
              <w:pStyle w:val="Tablebody"/>
              <w:jc w:val="right"/>
            </w:pPr>
            <w:r w:rsidRPr="00CF190E">
              <w:t>25</w:t>
            </w:r>
          </w:p>
        </w:tc>
        <w:tc>
          <w:tcPr>
            <w:tcW w:w="108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905511E" w14:textId="77777777" w:rsidR="0074587D" w:rsidRPr="00CF190E" w:rsidRDefault="0074587D" w:rsidP="007F6C22">
            <w:pPr>
              <w:pStyle w:val="Tablebody"/>
              <w:jc w:val="right"/>
            </w:pPr>
            <w:r w:rsidRPr="00CF190E">
              <w:t>26</w:t>
            </w:r>
          </w:p>
        </w:tc>
      </w:tr>
      <w:tr w:rsidR="0074587D" w:rsidRPr="00CF190E" w14:paraId="3173889C"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12FBA6CB" w14:textId="77777777" w:rsidR="0074587D" w:rsidRPr="00CF190E" w:rsidRDefault="0074587D" w:rsidP="007F6C22">
            <w:pPr>
              <w:pStyle w:val="Tablebody"/>
              <w:jc w:val="right"/>
            </w:pPr>
            <w:r w:rsidRPr="00CF190E">
              <w:t>26</w:t>
            </w:r>
          </w:p>
        </w:tc>
        <w:tc>
          <w:tcPr>
            <w:tcW w:w="1740" w:type="dxa"/>
            <w:vMerge/>
            <w:tcBorders>
              <w:top w:val="nil"/>
              <w:left w:val="single" w:sz="4" w:space="0" w:color="auto"/>
              <w:bottom w:val="single" w:sz="4" w:space="0" w:color="auto"/>
              <w:right w:val="single" w:sz="4" w:space="0" w:color="auto"/>
            </w:tcBorders>
            <w:vAlign w:val="center"/>
            <w:hideMark/>
          </w:tcPr>
          <w:p w14:paraId="5B3A8007"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6E4E74EA"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52E8362F" w14:textId="77777777" w:rsidR="0074587D" w:rsidRPr="00CF190E" w:rsidRDefault="0074587D" w:rsidP="007F6C22">
            <w:pPr>
              <w:pStyle w:val="Tablebody"/>
              <w:jc w:val="right"/>
            </w:pPr>
          </w:p>
        </w:tc>
      </w:tr>
      <w:tr w:rsidR="0074587D" w:rsidRPr="00CF190E" w14:paraId="5CD7DC87" w14:textId="77777777" w:rsidTr="005C6F8D">
        <w:trPr>
          <w:trHeight w:val="285"/>
        </w:trPr>
        <w:tc>
          <w:tcPr>
            <w:tcW w:w="1740" w:type="dxa"/>
            <w:tcBorders>
              <w:top w:val="dotted"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84C92DA" w14:textId="77777777" w:rsidR="0074587D" w:rsidRPr="00CF190E" w:rsidRDefault="0074587D" w:rsidP="007F6C22">
            <w:pPr>
              <w:pStyle w:val="Tablebody"/>
              <w:jc w:val="right"/>
            </w:pPr>
            <w:r w:rsidRPr="00CF190E">
              <w:t>31</w:t>
            </w:r>
          </w:p>
        </w:tc>
        <w:tc>
          <w:tcPr>
            <w:tcW w:w="1740" w:type="dxa"/>
            <w:vMerge/>
            <w:tcBorders>
              <w:top w:val="nil"/>
              <w:left w:val="single" w:sz="4" w:space="0" w:color="auto"/>
              <w:bottom w:val="single" w:sz="4" w:space="0" w:color="auto"/>
              <w:right w:val="single" w:sz="4" w:space="0" w:color="auto"/>
            </w:tcBorders>
            <w:vAlign w:val="center"/>
            <w:hideMark/>
          </w:tcPr>
          <w:p w14:paraId="6CAA884A"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653B6994"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334E45C8" w14:textId="77777777" w:rsidR="0074587D" w:rsidRPr="00CF190E" w:rsidRDefault="0074587D" w:rsidP="007F6C22">
            <w:pPr>
              <w:pStyle w:val="Tablebody"/>
              <w:jc w:val="right"/>
            </w:pPr>
          </w:p>
        </w:tc>
      </w:tr>
      <w:tr w:rsidR="0074587D" w:rsidRPr="00CF190E" w14:paraId="6E768747" w14:textId="77777777" w:rsidTr="005C6F8D">
        <w:trPr>
          <w:trHeight w:val="285"/>
        </w:trPr>
        <w:tc>
          <w:tcPr>
            <w:tcW w:w="1740" w:type="dxa"/>
            <w:tcBorders>
              <w:top w:val="single" w:sz="4" w:space="0" w:color="auto"/>
              <w:left w:val="single" w:sz="4" w:space="0" w:color="auto"/>
              <w:bottom w:val="dotted" w:sz="4" w:space="0" w:color="auto"/>
              <w:right w:val="single" w:sz="4" w:space="0" w:color="auto"/>
            </w:tcBorders>
            <w:shd w:val="clear" w:color="auto" w:fill="auto"/>
            <w:noWrap/>
            <w:vAlign w:val="bottom"/>
            <w:hideMark/>
          </w:tcPr>
          <w:p w14:paraId="6033FCD6" w14:textId="77777777" w:rsidR="0074587D" w:rsidRPr="00CF190E" w:rsidRDefault="0074587D" w:rsidP="007F6C22">
            <w:pPr>
              <w:pStyle w:val="Tablebody"/>
              <w:jc w:val="right"/>
            </w:pPr>
            <w:r w:rsidRPr="00CF190E">
              <w:t>18</w:t>
            </w:r>
          </w:p>
        </w:tc>
        <w:tc>
          <w:tcPr>
            <w:tcW w:w="1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7776C2" w14:textId="77777777" w:rsidR="0074587D" w:rsidRPr="00CF190E" w:rsidRDefault="0074587D" w:rsidP="007F6C22">
            <w:pPr>
              <w:pStyle w:val="Tablebody"/>
              <w:jc w:val="right"/>
            </w:pPr>
            <w:r w:rsidRPr="00CF190E">
              <w:t>4</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13C23A" w14:textId="77777777" w:rsidR="0074587D" w:rsidRPr="00CF190E" w:rsidRDefault="0074587D" w:rsidP="007F6C22">
            <w:pPr>
              <w:pStyle w:val="Tablebody"/>
              <w:jc w:val="right"/>
            </w:pPr>
            <w:r w:rsidRPr="00CF190E">
              <w:t>27.5</w:t>
            </w:r>
          </w:p>
        </w:tc>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0EE510" w14:textId="77777777" w:rsidR="0074587D" w:rsidRPr="00CF190E" w:rsidRDefault="0074587D" w:rsidP="007F6C22">
            <w:pPr>
              <w:pStyle w:val="Tablebody"/>
              <w:jc w:val="right"/>
            </w:pPr>
            <w:r w:rsidRPr="00CF190E">
              <w:t>28.5</w:t>
            </w:r>
          </w:p>
        </w:tc>
      </w:tr>
      <w:tr w:rsidR="0074587D" w:rsidRPr="00CF190E" w14:paraId="06CEF8EE"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hideMark/>
          </w:tcPr>
          <w:p w14:paraId="5430A15C" w14:textId="77777777" w:rsidR="0074587D" w:rsidRPr="00CF190E" w:rsidRDefault="0074587D" w:rsidP="007F6C22">
            <w:pPr>
              <w:pStyle w:val="Tablebody"/>
              <w:jc w:val="right"/>
            </w:pPr>
            <w:r w:rsidRPr="00CF190E">
              <w:t>26</w:t>
            </w:r>
          </w:p>
        </w:tc>
        <w:tc>
          <w:tcPr>
            <w:tcW w:w="1740" w:type="dxa"/>
            <w:vMerge/>
            <w:tcBorders>
              <w:top w:val="nil"/>
              <w:left w:val="single" w:sz="4" w:space="0" w:color="auto"/>
              <w:bottom w:val="single" w:sz="4" w:space="0" w:color="auto"/>
              <w:right w:val="single" w:sz="4" w:space="0" w:color="auto"/>
            </w:tcBorders>
            <w:vAlign w:val="center"/>
            <w:hideMark/>
          </w:tcPr>
          <w:p w14:paraId="68AB15EB"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0674CDDD"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4A0A4391" w14:textId="77777777" w:rsidR="0074587D" w:rsidRPr="00CF190E" w:rsidRDefault="0074587D" w:rsidP="007F6C22">
            <w:pPr>
              <w:pStyle w:val="Tablebody"/>
              <w:jc w:val="right"/>
            </w:pPr>
          </w:p>
        </w:tc>
      </w:tr>
      <w:tr w:rsidR="0074587D" w:rsidRPr="00CF190E" w14:paraId="5719B676"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hideMark/>
          </w:tcPr>
          <w:p w14:paraId="4D30817A" w14:textId="77777777" w:rsidR="0074587D" w:rsidRPr="00CF190E" w:rsidRDefault="0074587D" w:rsidP="007F6C22">
            <w:pPr>
              <w:pStyle w:val="Tablebody"/>
              <w:jc w:val="right"/>
            </w:pPr>
            <w:r w:rsidRPr="00CF190E">
              <w:t>31</w:t>
            </w:r>
          </w:p>
        </w:tc>
        <w:tc>
          <w:tcPr>
            <w:tcW w:w="1740" w:type="dxa"/>
            <w:vMerge/>
            <w:tcBorders>
              <w:top w:val="nil"/>
              <w:left w:val="single" w:sz="4" w:space="0" w:color="auto"/>
              <w:bottom w:val="single" w:sz="4" w:space="0" w:color="auto"/>
              <w:right w:val="single" w:sz="4" w:space="0" w:color="auto"/>
            </w:tcBorders>
            <w:vAlign w:val="center"/>
            <w:hideMark/>
          </w:tcPr>
          <w:p w14:paraId="58E3F5F1"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3C5F0979"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24FB4884" w14:textId="77777777" w:rsidR="0074587D" w:rsidRPr="00CF190E" w:rsidRDefault="0074587D" w:rsidP="007F6C22">
            <w:pPr>
              <w:pStyle w:val="Tablebody"/>
              <w:jc w:val="right"/>
            </w:pPr>
          </w:p>
        </w:tc>
      </w:tr>
      <w:tr w:rsidR="0074587D" w:rsidRPr="00CF190E" w14:paraId="2C576C14" w14:textId="77777777" w:rsidTr="005C6F8D">
        <w:trPr>
          <w:trHeight w:val="285"/>
        </w:trPr>
        <w:tc>
          <w:tcPr>
            <w:tcW w:w="1740" w:type="dxa"/>
            <w:tcBorders>
              <w:top w:val="dotted" w:sz="4" w:space="0" w:color="auto"/>
              <w:left w:val="single" w:sz="4" w:space="0" w:color="auto"/>
              <w:bottom w:val="single" w:sz="4" w:space="0" w:color="auto"/>
              <w:right w:val="single" w:sz="4" w:space="0" w:color="auto"/>
            </w:tcBorders>
            <w:shd w:val="clear" w:color="auto" w:fill="auto"/>
            <w:noWrap/>
            <w:vAlign w:val="bottom"/>
            <w:hideMark/>
          </w:tcPr>
          <w:p w14:paraId="1079A3CA" w14:textId="77777777" w:rsidR="0074587D" w:rsidRPr="00CF190E" w:rsidRDefault="0074587D" w:rsidP="007F6C22">
            <w:pPr>
              <w:pStyle w:val="Tablebody"/>
              <w:jc w:val="right"/>
            </w:pPr>
            <w:r w:rsidRPr="00CF190E">
              <w:t>35</w:t>
            </w:r>
          </w:p>
        </w:tc>
        <w:tc>
          <w:tcPr>
            <w:tcW w:w="1740" w:type="dxa"/>
            <w:vMerge/>
            <w:tcBorders>
              <w:top w:val="nil"/>
              <w:left w:val="single" w:sz="4" w:space="0" w:color="auto"/>
              <w:bottom w:val="single" w:sz="4" w:space="0" w:color="auto"/>
              <w:right w:val="single" w:sz="4" w:space="0" w:color="auto"/>
            </w:tcBorders>
            <w:vAlign w:val="center"/>
            <w:hideMark/>
          </w:tcPr>
          <w:p w14:paraId="258D2479"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32BCF041"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1559AD3B" w14:textId="77777777" w:rsidR="0074587D" w:rsidRPr="00CF190E" w:rsidRDefault="0074587D" w:rsidP="007F6C22">
            <w:pPr>
              <w:pStyle w:val="Tablebody"/>
              <w:jc w:val="right"/>
            </w:pPr>
          </w:p>
        </w:tc>
      </w:tr>
      <w:tr w:rsidR="0074587D" w:rsidRPr="00CF190E" w14:paraId="7C8B0C83" w14:textId="77777777" w:rsidTr="005C6F8D">
        <w:trPr>
          <w:trHeight w:val="285"/>
        </w:trPr>
        <w:tc>
          <w:tcPr>
            <w:tcW w:w="1740" w:type="dxa"/>
            <w:tcBorders>
              <w:top w:val="single"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30DA0539" w14:textId="77777777" w:rsidR="0074587D" w:rsidRPr="00CF190E" w:rsidRDefault="0074587D" w:rsidP="007F6C22">
            <w:pPr>
              <w:pStyle w:val="Tablebody"/>
              <w:jc w:val="right"/>
            </w:pPr>
            <w:r w:rsidRPr="00CF190E">
              <w:t>15</w:t>
            </w:r>
          </w:p>
        </w:tc>
        <w:tc>
          <w:tcPr>
            <w:tcW w:w="174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70719E6" w14:textId="77777777" w:rsidR="0074587D" w:rsidRPr="00CF190E" w:rsidRDefault="0074587D" w:rsidP="007F6C22">
            <w:pPr>
              <w:pStyle w:val="Tablebody"/>
              <w:jc w:val="right"/>
            </w:pPr>
            <w:r w:rsidRPr="00CF190E">
              <w:t>5</w:t>
            </w:r>
          </w:p>
        </w:tc>
        <w:tc>
          <w:tcPr>
            <w:tcW w:w="138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6795D41" w14:textId="77777777" w:rsidR="0074587D" w:rsidRPr="00CF190E" w:rsidRDefault="0074587D" w:rsidP="007F6C22">
            <w:pPr>
              <w:pStyle w:val="Tablebody"/>
              <w:jc w:val="right"/>
            </w:pPr>
            <w:r w:rsidRPr="00CF190E">
              <w:t>27</w:t>
            </w:r>
          </w:p>
        </w:tc>
        <w:tc>
          <w:tcPr>
            <w:tcW w:w="1080" w:type="dxa"/>
            <w:vMerge w:val="restar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8FB5225" w14:textId="77777777" w:rsidR="0074587D" w:rsidRPr="00CF190E" w:rsidRDefault="0074587D" w:rsidP="007F6C22">
            <w:pPr>
              <w:pStyle w:val="Tablebody"/>
              <w:jc w:val="right"/>
            </w:pPr>
            <w:r w:rsidRPr="00CF190E">
              <w:t>31</w:t>
            </w:r>
          </w:p>
        </w:tc>
      </w:tr>
      <w:tr w:rsidR="0074587D" w:rsidRPr="00CF190E" w14:paraId="0765605F"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7D6BEAD5" w14:textId="77777777" w:rsidR="0074587D" w:rsidRPr="00CF190E" w:rsidRDefault="0074587D" w:rsidP="007F6C22">
            <w:pPr>
              <w:pStyle w:val="Tablebody"/>
              <w:jc w:val="right"/>
            </w:pPr>
            <w:r w:rsidRPr="00CF190E">
              <w:t>18</w:t>
            </w:r>
          </w:p>
        </w:tc>
        <w:tc>
          <w:tcPr>
            <w:tcW w:w="1740" w:type="dxa"/>
            <w:vMerge/>
            <w:tcBorders>
              <w:top w:val="nil"/>
              <w:left w:val="single" w:sz="4" w:space="0" w:color="auto"/>
              <w:bottom w:val="single" w:sz="4" w:space="0" w:color="auto"/>
              <w:right w:val="single" w:sz="4" w:space="0" w:color="auto"/>
            </w:tcBorders>
            <w:vAlign w:val="center"/>
            <w:hideMark/>
          </w:tcPr>
          <w:p w14:paraId="301CE74A"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5FE1C9BD"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740538EA" w14:textId="77777777" w:rsidR="0074587D" w:rsidRPr="00CF190E" w:rsidRDefault="0074587D" w:rsidP="007F6C22">
            <w:pPr>
              <w:pStyle w:val="Tablebody"/>
              <w:jc w:val="right"/>
            </w:pPr>
          </w:p>
        </w:tc>
      </w:tr>
      <w:tr w:rsidR="0074587D" w:rsidRPr="00CF190E" w14:paraId="0FB40469"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572EDDA0" w14:textId="77777777" w:rsidR="0074587D" w:rsidRPr="00CF190E" w:rsidRDefault="0074587D" w:rsidP="007F6C22">
            <w:pPr>
              <w:pStyle w:val="Tablebody"/>
              <w:jc w:val="right"/>
            </w:pPr>
            <w:r w:rsidRPr="00CF190E">
              <w:t>31</w:t>
            </w:r>
          </w:p>
        </w:tc>
        <w:tc>
          <w:tcPr>
            <w:tcW w:w="1740" w:type="dxa"/>
            <w:vMerge/>
            <w:tcBorders>
              <w:top w:val="nil"/>
              <w:left w:val="single" w:sz="4" w:space="0" w:color="auto"/>
              <w:bottom w:val="single" w:sz="4" w:space="0" w:color="auto"/>
              <w:right w:val="single" w:sz="4" w:space="0" w:color="auto"/>
            </w:tcBorders>
            <w:vAlign w:val="center"/>
            <w:hideMark/>
          </w:tcPr>
          <w:p w14:paraId="3BF9170C"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5DF5EB9E"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3E5CF872" w14:textId="77777777" w:rsidR="0074587D" w:rsidRPr="00CF190E" w:rsidRDefault="0074587D" w:rsidP="007F6C22">
            <w:pPr>
              <w:pStyle w:val="Tablebody"/>
              <w:jc w:val="right"/>
            </w:pPr>
          </w:p>
        </w:tc>
      </w:tr>
      <w:tr w:rsidR="0074587D" w:rsidRPr="00CF190E" w14:paraId="4C5A79BC"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D9D9D9" w:themeFill="background1" w:themeFillShade="D9"/>
            <w:noWrap/>
            <w:vAlign w:val="bottom"/>
            <w:hideMark/>
          </w:tcPr>
          <w:p w14:paraId="0819DF34" w14:textId="77777777" w:rsidR="0074587D" w:rsidRPr="00CF190E" w:rsidRDefault="0074587D" w:rsidP="007F6C22">
            <w:pPr>
              <w:pStyle w:val="Tablebody"/>
              <w:jc w:val="right"/>
            </w:pPr>
            <w:r w:rsidRPr="00CF190E">
              <w:t>35</w:t>
            </w:r>
          </w:p>
        </w:tc>
        <w:tc>
          <w:tcPr>
            <w:tcW w:w="1740" w:type="dxa"/>
            <w:vMerge/>
            <w:tcBorders>
              <w:top w:val="nil"/>
              <w:left w:val="single" w:sz="4" w:space="0" w:color="auto"/>
              <w:bottom w:val="single" w:sz="4" w:space="0" w:color="auto"/>
              <w:right w:val="single" w:sz="4" w:space="0" w:color="auto"/>
            </w:tcBorders>
            <w:vAlign w:val="center"/>
            <w:hideMark/>
          </w:tcPr>
          <w:p w14:paraId="63948410"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539B402A"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05F969BF" w14:textId="77777777" w:rsidR="0074587D" w:rsidRPr="00CF190E" w:rsidRDefault="0074587D" w:rsidP="007F6C22">
            <w:pPr>
              <w:pStyle w:val="Tablebody"/>
              <w:jc w:val="right"/>
            </w:pPr>
          </w:p>
        </w:tc>
      </w:tr>
      <w:tr w:rsidR="0074587D" w:rsidRPr="00CF190E" w14:paraId="2455C144" w14:textId="77777777" w:rsidTr="005C6F8D">
        <w:trPr>
          <w:trHeight w:val="285"/>
        </w:trPr>
        <w:tc>
          <w:tcPr>
            <w:tcW w:w="1740" w:type="dxa"/>
            <w:tcBorders>
              <w:top w:val="dotted"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5FD07B9" w14:textId="77777777" w:rsidR="0074587D" w:rsidRPr="00CF190E" w:rsidRDefault="0074587D" w:rsidP="007F6C22">
            <w:pPr>
              <w:pStyle w:val="Tablebody"/>
              <w:jc w:val="right"/>
            </w:pPr>
            <w:r w:rsidRPr="00CF190E">
              <w:t>36</w:t>
            </w:r>
          </w:p>
        </w:tc>
        <w:tc>
          <w:tcPr>
            <w:tcW w:w="1740" w:type="dxa"/>
            <w:vMerge/>
            <w:tcBorders>
              <w:top w:val="nil"/>
              <w:left w:val="single" w:sz="4" w:space="0" w:color="auto"/>
              <w:bottom w:val="single" w:sz="4" w:space="0" w:color="auto"/>
              <w:right w:val="single" w:sz="4" w:space="0" w:color="auto"/>
            </w:tcBorders>
            <w:vAlign w:val="center"/>
            <w:hideMark/>
          </w:tcPr>
          <w:p w14:paraId="171E29AA" w14:textId="77777777" w:rsidR="0074587D" w:rsidRPr="00CF190E" w:rsidRDefault="0074587D" w:rsidP="007F6C22">
            <w:pPr>
              <w:pStyle w:val="Tablebody"/>
              <w:jc w:val="right"/>
            </w:pPr>
          </w:p>
        </w:tc>
        <w:tc>
          <w:tcPr>
            <w:tcW w:w="1380" w:type="dxa"/>
            <w:vMerge/>
            <w:tcBorders>
              <w:top w:val="nil"/>
              <w:left w:val="single" w:sz="4" w:space="0" w:color="auto"/>
              <w:bottom w:val="single" w:sz="4" w:space="0" w:color="auto"/>
              <w:right w:val="single" w:sz="4" w:space="0" w:color="auto"/>
            </w:tcBorders>
            <w:vAlign w:val="center"/>
            <w:hideMark/>
          </w:tcPr>
          <w:p w14:paraId="7B310FFB" w14:textId="77777777" w:rsidR="0074587D" w:rsidRPr="00CF190E" w:rsidRDefault="0074587D" w:rsidP="007F6C22">
            <w:pPr>
              <w:pStyle w:val="Tablebody"/>
              <w:jc w:val="right"/>
            </w:pPr>
          </w:p>
        </w:tc>
        <w:tc>
          <w:tcPr>
            <w:tcW w:w="1080" w:type="dxa"/>
            <w:vMerge/>
            <w:tcBorders>
              <w:top w:val="nil"/>
              <w:left w:val="single" w:sz="4" w:space="0" w:color="auto"/>
              <w:bottom w:val="single" w:sz="4" w:space="0" w:color="auto"/>
              <w:right w:val="single" w:sz="4" w:space="0" w:color="auto"/>
            </w:tcBorders>
            <w:vAlign w:val="center"/>
            <w:hideMark/>
          </w:tcPr>
          <w:p w14:paraId="243F1D5A" w14:textId="77777777" w:rsidR="0074587D" w:rsidRPr="00CF190E" w:rsidRDefault="0074587D" w:rsidP="007F6C22">
            <w:pPr>
              <w:pStyle w:val="Tablebody"/>
              <w:jc w:val="right"/>
            </w:pPr>
          </w:p>
        </w:tc>
      </w:tr>
    </w:tbl>
    <w:p w14:paraId="262BC290" w14:textId="77777777" w:rsidR="009100F3" w:rsidRPr="00CF190E" w:rsidRDefault="009100F3" w:rsidP="007F6C22">
      <w:pPr>
        <w:jc w:val="right"/>
      </w:pPr>
    </w:p>
    <w:p w14:paraId="08C39F22" w14:textId="77777777" w:rsidR="009100F3" w:rsidRPr="00CF190E" w:rsidRDefault="009100F3" w:rsidP="009100F3"/>
    <w:p w14:paraId="53BCA3CE" w14:textId="571B4626" w:rsidR="009100F3" w:rsidRPr="00CF190E" w:rsidRDefault="009100F3" w:rsidP="009100F3">
      <w:r>
        <w:t>A key concept is that t</w:t>
      </w:r>
      <w:r w:rsidRPr="00CF190E">
        <w:t xml:space="preserve">he mean of a data set can be </w:t>
      </w:r>
      <w:r w:rsidR="00567FF0">
        <w:t>influenced by outliers, whereas</w:t>
      </w:r>
      <w:r w:rsidRPr="00CF190E">
        <w:t xml:space="preserve"> the median is relatively resistant to outliers and is a more robust statistic</w:t>
      </w:r>
      <w:r>
        <w:t xml:space="preserve"> when several values exist</w:t>
      </w:r>
      <w:r w:rsidRPr="00CF190E">
        <w:t>.</w:t>
      </w:r>
      <w:r>
        <w:t xml:space="preserve"> </w:t>
      </w:r>
      <w:r w:rsidRPr="00CF190E">
        <w:t xml:space="preserve">Consider the example </w:t>
      </w:r>
      <w:r>
        <w:t xml:space="preserve">shown in </w:t>
      </w:r>
      <w:r w:rsidRPr="001D66FA">
        <w:rPr>
          <w:b/>
        </w:rPr>
        <w:t xml:space="preserve">Table </w:t>
      </w:r>
      <w:r w:rsidR="008C1C2D">
        <w:rPr>
          <w:b/>
        </w:rPr>
        <w:t>7</w:t>
      </w:r>
      <w:r>
        <w:t xml:space="preserve"> where a few values cause the elevated mean.</w:t>
      </w:r>
    </w:p>
    <w:p w14:paraId="3EC2B76D" w14:textId="77777777" w:rsidR="0074587D" w:rsidRDefault="0074587D" w:rsidP="0074587D">
      <w:pPr>
        <w:pStyle w:val="Tablenumberandcaption"/>
      </w:pPr>
      <w:bookmarkStart w:id="30" w:name="_Toc14781497"/>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7</w:t>
      </w:r>
      <w:r w:rsidR="003120AF">
        <w:rPr>
          <w:noProof/>
        </w:rPr>
        <w:fldChar w:fldCharType="end"/>
      </w:r>
      <w:r>
        <w:t xml:space="preserve">.  </w:t>
      </w:r>
      <w:r w:rsidRPr="00377F03">
        <w:t>Effect of an outlier on the arithmetic mean and median.</w:t>
      </w:r>
      <w:bookmarkEnd w:id="30"/>
    </w:p>
    <w:tbl>
      <w:tblPr>
        <w:tblW w:w="5940" w:type="dxa"/>
        <w:tblInd w:w="108" w:type="dxa"/>
        <w:tblLook w:val="04A0" w:firstRow="1" w:lastRow="0" w:firstColumn="1" w:lastColumn="0" w:noHBand="0" w:noVBand="1"/>
      </w:tblPr>
      <w:tblGrid>
        <w:gridCol w:w="1740"/>
        <w:gridCol w:w="1740"/>
        <w:gridCol w:w="1380"/>
        <w:gridCol w:w="1080"/>
      </w:tblGrid>
      <w:tr w:rsidR="0074587D" w:rsidRPr="00CF190E" w14:paraId="3848D9A2" w14:textId="77777777" w:rsidTr="005C6F8D">
        <w:trPr>
          <w:trHeight w:val="600"/>
        </w:trPr>
        <w:tc>
          <w:tcPr>
            <w:tcW w:w="17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03AD95" w14:textId="77777777" w:rsidR="0074587D" w:rsidRPr="00A73FD3" w:rsidRDefault="0074587D" w:rsidP="007F6C22">
            <w:pPr>
              <w:pStyle w:val="Tableheader"/>
              <w:jc w:val="right"/>
            </w:pPr>
            <w:r w:rsidRPr="00A73FD3">
              <w:t>Result Values</w:t>
            </w:r>
          </w:p>
        </w:tc>
        <w:tc>
          <w:tcPr>
            <w:tcW w:w="1740" w:type="dxa"/>
            <w:tcBorders>
              <w:top w:val="single" w:sz="4" w:space="0" w:color="auto"/>
              <w:left w:val="nil"/>
              <w:bottom w:val="single" w:sz="4" w:space="0" w:color="auto"/>
              <w:right w:val="single" w:sz="4" w:space="0" w:color="auto"/>
            </w:tcBorders>
            <w:shd w:val="clear" w:color="auto" w:fill="auto"/>
            <w:vAlign w:val="bottom"/>
            <w:hideMark/>
          </w:tcPr>
          <w:p w14:paraId="5B2716ED" w14:textId="77777777" w:rsidR="0074587D" w:rsidRPr="00A73FD3" w:rsidRDefault="0074587D" w:rsidP="007F6C22">
            <w:pPr>
              <w:pStyle w:val="Tableheader"/>
              <w:jc w:val="right"/>
            </w:pPr>
            <w:r w:rsidRPr="00A73FD3">
              <w:t>Number of Results (</w:t>
            </w:r>
            <w:r w:rsidRPr="00A73FD3">
              <w:rPr>
                <w:i/>
              </w:rPr>
              <w:t>n</w:t>
            </w:r>
            <w:r w:rsidRPr="00A73FD3">
              <w: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05A76E39" w14:textId="77777777" w:rsidR="0074587D" w:rsidRPr="00A73FD3" w:rsidRDefault="0074587D" w:rsidP="007F6C22">
            <w:pPr>
              <w:pStyle w:val="Tableheader"/>
              <w:jc w:val="right"/>
            </w:pPr>
            <w:r>
              <w:t xml:space="preserve">Arithmetic </w:t>
            </w:r>
            <w:r w:rsidRPr="00A73FD3">
              <w:t>Mea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33C384F" w14:textId="77777777" w:rsidR="0074587D" w:rsidRPr="00A73FD3" w:rsidRDefault="0074587D" w:rsidP="007F6C22">
            <w:pPr>
              <w:pStyle w:val="Tableheader"/>
              <w:jc w:val="right"/>
            </w:pPr>
            <w:r w:rsidRPr="00A73FD3">
              <w:t>Median</w:t>
            </w:r>
          </w:p>
        </w:tc>
      </w:tr>
      <w:tr w:rsidR="0074587D" w:rsidRPr="00CF190E" w14:paraId="5D7EC794" w14:textId="77777777" w:rsidTr="005C6F8D">
        <w:trPr>
          <w:trHeight w:val="285"/>
        </w:trPr>
        <w:tc>
          <w:tcPr>
            <w:tcW w:w="1740" w:type="dxa"/>
            <w:tcBorders>
              <w:top w:val="single" w:sz="4" w:space="0" w:color="auto"/>
              <w:left w:val="single" w:sz="4" w:space="0" w:color="auto"/>
              <w:bottom w:val="dotted" w:sz="4" w:space="0" w:color="auto"/>
              <w:right w:val="single" w:sz="4" w:space="0" w:color="auto"/>
            </w:tcBorders>
            <w:shd w:val="clear" w:color="auto" w:fill="auto"/>
            <w:noWrap/>
            <w:vAlign w:val="bottom"/>
          </w:tcPr>
          <w:p w14:paraId="5DD1F8C3" w14:textId="77777777" w:rsidR="0074587D" w:rsidRPr="00CF190E" w:rsidRDefault="0074587D" w:rsidP="007F6C22">
            <w:pPr>
              <w:pStyle w:val="Tablebody"/>
              <w:jc w:val="right"/>
            </w:pPr>
            <w:r w:rsidRPr="00CF190E">
              <w:t>16</w:t>
            </w:r>
          </w:p>
        </w:tc>
        <w:tc>
          <w:tcPr>
            <w:tcW w:w="1740" w:type="dxa"/>
            <w:vMerge w:val="restart"/>
            <w:tcBorders>
              <w:top w:val="nil"/>
              <w:left w:val="single" w:sz="4" w:space="0" w:color="auto"/>
              <w:right w:val="single" w:sz="4" w:space="0" w:color="auto"/>
            </w:tcBorders>
            <w:shd w:val="clear" w:color="auto" w:fill="auto"/>
            <w:noWrap/>
            <w:vAlign w:val="center"/>
            <w:hideMark/>
          </w:tcPr>
          <w:p w14:paraId="5B414AAC" w14:textId="77777777" w:rsidR="0074587D" w:rsidRPr="00CF190E" w:rsidRDefault="0074587D" w:rsidP="007F6C22">
            <w:pPr>
              <w:pStyle w:val="Tablebody"/>
              <w:jc w:val="right"/>
            </w:pPr>
            <w:r w:rsidRPr="00CF190E">
              <w:t>7</w:t>
            </w:r>
          </w:p>
        </w:tc>
        <w:tc>
          <w:tcPr>
            <w:tcW w:w="1380" w:type="dxa"/>
            <w:vMerge w:val="restart"/>
            <w:tcBorders>
              <w:top w:val="nil"/>
              <w:left w:val="single" w:sz="4" w:space="0" w:color="auto"/>
              <w:right w:val="single" w:sz="4" w:space="0" w:color="auto"/>
            </w:tcBorders>
            <w:shd w:val="clear" w:color="auto" w:fill="auto"/>
            <w:noWrap/>
            <w:vAlign w:val="center"/>
            <w:hideMark/>
          </w:tcPr>
          <w:p w14:paraId="72DA8FA8" w14:textId="77777777" w:rsidR="0074587D" w:rsidRPr="00CF190E" w:rsidRDefault="0074587D" w:rsidP="007F6C22">
            <w:pPr>
              <w:pStyle w:val="Tablebody"/>
              <w:jc w:val="right"/>
            </w:pPr>
            <w:r w:rsidRPr="00CF190E">
              <w:t>53</w:t>
            </w:r>
          </w:p>
        </w:tc>
        <w:tc>
          <w:tcPr>
            <w:tcW w:w="1080" w:type="dxa"/>
            <w:vMerge w:val="restart"/>
            <w:tcBorders>
              <w:top w:val="nil"/>
              <w:left w:val="single" w:sz="4" w:space="0" w:color="auto"/>
              <w:right w:val="single" w:sz="4" w:space="0" w:color="auto"/>
            </w:tcBorders>
            <w:shd w:val="clear" w:color="auto" w:fill="auto"/>
            <w:noWrap/>
            <w:vAlign w:val="center"/>
            <w:hideMark/>
          </w:tcPr>
          <w:p w14:paraId="45C624CE" w14:textId="77777777" w:rsidR="0074587D" w:rsidRPr="00CF190E" w:rsidRDefault="0074587D" w:rsidP="007F6C22">
            <w:pPr>
              <w:pStyle w:val="Tablebody"/>
              <w:jc w:val="right"/>
            </w:pPr>
            <w:r w:rsidRPr="00CF190E">
              <w:t>22</w:t>
            </w:r>
          </w:p>
        </w:tc>
      </w:tr>
      <w:tr w:rsidR="0074587D" w:rsidRPr="00CF190E" w14:paraId="597AB787"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tcPr>
          <w:p w14:paraId="63BB6350" w14:textId="77777777" w:rsidR="0074587D" w:rsidRPr="00CF190E" w:rsidRDefault="0074587D" w:rsidP="007F6C22">
            <w:pPr>
              <w:pStyle w:val="Tablebody"/>
              <w:jc w:val="right"/>
            </w:pPr>
            <w:r w:rsidRPr="00CF190E">
              <w:t>18</w:t>
            </w:r>
          </w:p>
        </w:tc>
        <w:tc>
          <w:tcPr>
            <w:tcW w:w="1740" w:type="dxa"/>
            <w:vMerge/>
            <w:tcBorders>
              <w:left w:val="single" w:sz="4" w:space="0" w:color="auto"/>
              <w:right w:val="single" w:sz="4" w:space="0" w:color="auto"/>
            </w:tcBorders>
            <w:shd w:val="clear" w:color="auto" w:fill="auto"/>
            <w:vAlign w:val="center"/>
            <w:hideMark/>
          </w:tcPr>
          <w:p w14:paraId="26DDD925" w14:textId="77777777" w:rsidR="0074587D" w:rsidRPr="00CF190E" w:rsidRDefault="0074587D" w:rsidP="007F6C22">
            <w:pPr>
              <w:pStyle w:val="Tablebody"/>
              <w:jc w:val="right"/>
            </w:pPr>
          </w:p>
        </w:tc>
        <w:tc>
          <w:tcPr>
            <w:tcW w:w="1380" w:type="dxa"/>
            <w:vMerge/>
            <w:tcBorders>
              <w:left w:val="single" w:sz="4" w:space="0" w:color="auto"/>
              <w:right w:val="single" w:sz="4" w:space="0" w:color="auto"/>
            </w:tcBorders>
            <w:shd w:val="clear" w:color="auto" w:fill="auto"/>
            <w:vAlign w:val="center"/>
            <w:hideMark/>
          </w:tcPr>
          <w:p w14:paraId="27E01531" w14:textId="77777777" w:rsidR="0074587D" w:rsidRPr="00CF190E" w:rsidRDefault="0074587D" w:rsidP="007F6C22">
            <w:pPr>
              <w:pStyle w:val="Tablebody"/>
              <w:jc w:val="right"/>
            </w:pPr>
          </w:p>
        </w:tc>
        <w:tc>
          <w:tcPr>
            <w:tcW w:w="1080" w:type="dxa"/>
            <w:vMerge/>
            <w:tcBorders>
              <w:left w:val="single" w:sz="4" w:space="0" w:color="auto"/>
              <w:right w:val="single" w:sz="4" w:space="0" w:color="auto"/>
            </w:tcBorders>
            <w:shd w:val="clear" w:color="auto" w:fill="auto"/>
            <w:vAlign w:val="center"/>
            <w:hideMark/>
          </w:tcPr>
          <w:p w14:paraId="5A99CDD8" w14:textId="77777777" w:rsidR="0074587D" w:rsidRPr="00CF190E" w:rsidRDefault="0074587D" w:rsidP="007F6C22">
            <w:pPr>
              <w:pStyle w:val="Tablebody"/>
              <w:jc w:val="right"/>
            </w:pPr>
          </w:p>
        </w:tc>
      </w:tr>
      <w:tr w:rsidR="0074587D" w:rsidRPr="00CF190E" w14:paraId="5A01D060"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tcPr>
          <w:p w14:paraId="53DF8AA3" w14:textId="77777777" w:rsidR="0074587D" w:rsidRPr="00CF190E" w:rsidRDefault="0074587D" w:rsidP="007F6C22">
            <w:pPr>
              <w:pStyle w:val="Tablebody"/>
              <w:jc w:val="right"/>
            </w:pPr>
            <w:r w:rsidRPr="00CF190E">
              <w:t>20</w:t>
            </w:r>
          </w:p>
        </w:tc>
        <w:tc>
          <w:tcPr>
            <w:tcW w:w="1740" w:type="dxa"/>
            <w:vMerge/>
            <w:tcBorders>
              <w:left w:val="single" w:sz="4" w:space="0" w:color="auto"/>
              <w:right w:val="single" w:sz="4" w:space="0" w:color="auto"/>
            </w:tcBorders>
            <w:shd w:val="clear" w:color="auto" w:fill="auto"/>
            <w:vAlign w:val="center"/>
            <w:hideMark/>
          </w:tcPr>
          <w:p w14:paraId="41D66BD4" w14:textId="77777777" w:rsidR="0074587D" w:rsidRPr="00CF190E" w:rsidRDefault="0074587D" w:rsidP="007F6C22">
            <w:pPr>
              <w:pStyle w:val="Tablebody"/>
              <w:jc w:val="right"/>
            </w:pPr>
          </w:p>
        </w:tc>
        <w:tc>
          <w:tcPr>
            <w:tcW w:w="1380" w:type="dxa"/>
            <w:vMerge/>
            <w:tcBorders>
              <w:left w:val="single" w:sz="4" w:space="0" w:color="auto"/>
              <w:right w:val="single" w:sz="4" w:space="0" w:color="auto"/>
            </w:tcBorders>
            <w:shd w:val="clear" w:color="auto" w:fill="auto"/>
            <w:vAlign w:val="center"/>
            <w:hideMark/>
          </w:tcPr>
          <w:p w14:paraId="59F36AF9" w14:textId="77777777" w:rsidR="0074587D" w:rsidRPr="00CF190E" w:rsidRDefault="0074587D" w:rsidP="007F6C22">
            <w:pPr>
              <w:pStyle w:val="Tablebody"/>
              <w:jc w:val="right"/>
            </w:pPr>
          </w:p>
        </w:tc>
        <w:tc>
          <w:tcPr>
            <w:tcW w:w="1080" w:type="dxa"/>
            <w:vMerge/>
            <w:tcBorders>
              <w:left w:val="single" w:sz="4" w:space="0" w:color="auto"/>
              <w:right w:val="single" w:sz="4" w:space="0" w:color="auto"/>
            </w:tcBorders>
            <w:shd w:val="clear" w:color="auto" w:fill="auto"/>
            <w:vAlign w:val="center"/>
            <w:hideMark/>
          </w:tcPr>
          <w:p w14:paraId="6A5BACD1" w14:textId="77777777" w:rsidR="0074587D" w:rsidRPr="00CF190E" w:rsidRDefault="0074587D" w:rsidP="007F6C22">
            <w:pPr>
              <w:pStyle w:val="Tablebody"/>
              <w:jc w:val="right"/>
            </w:pPr>
          </w:p>
        </w:tc>
      </w:tr>
      <w:tr w:rsidR="0074587D" w:rsidRPr="00CF190E" w14:paraId="7BD1DCBF"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tcPr>
          <w:p w14:paraId="12A3D5C9" w14:textId="77777777" w:rsidR="0074587D" w:rsidRPr="00CF190E" w:rsidRDefault="0074587D" w:rsidP="007F6C22">
            <w:pPr>
              <w:pStyle w:val="Tablebody"/>
              <w:jc w:val="right"/>
            </w:pPr>
            <w:r w:rsidRPr="00CF190E">
              <w:t>22</w:t>
            </w:r>
          </w:p>
        </w:tc>
        <w:tc>
          <w:tcPr>
            <w:tcW w:w="1740" w:type="dxa"/>
            <w:vMerge/>
            <w:tcBorders>
              <w:left w:val="single" w:sz="4" w:space="0" w:color="auto"/>
              <w:right w:val="single" w:sz="4" w:space="0" w:color="auto"/>
            </w:tcBorders>
            <w:shd w:val="clear" w:color="auto" w:fill="auto"/>
            <w:vAlign w:val="center"/>
          </w:tcPr>
          <w:p w14:paraId="324D2A81" w14:textId="77777777" w:rsidR="0074587D" w:rsidRPr="00CF190E" w:rsidRDefault="0074587D" w:rsidP="007F6C22">
            <w:pPr>
              <w:pStyle w:val="Tablebody"/>
              <w:jc w:val="right"/>
            </w:pPr>
          </w:p>
        </w:tc>
        <w:tc>
          <w:tcPr>
            <w:tcW w:w="1380" w:type="dxa"/>
            <w:vMerge/>
            <w:tcBorders>
              <w:left w:val="single" w:sz="4" w:space="0" w:color="auto"/>
              <w:right w:val="single" w:sz="4" w:space="0" w:color="auto"/>
            </w:tcBorders>
            <w:shd w:val="clear" w:color="auto" w:fill="auto"/>
            <w:vAlign w:val="center"/>
          </w:tcPr>
          <w:p w14:paraId="55647054" w14:textId="77777777" w:rsidR="0074587D" w:rsidRPr="00CF190E" w:rsidRDefault="0074587D" w:rsidP="007F6C22">
            <w:pPr>
              <w:pStyle w:val="Tablebody"/>
              <w:jc w:val="right"/>
            </w:pPr>
          </w:p>
        </w:tc>
        <w:tc>
          <w:tcPr>
            <w:tcW w:w="1080" w:type="dxa"/>
            <w:vMerge/>
            <w:tcBorders>
              <w:left w:val="single" w:sz="4" w:space="0" w:color="auto"/>
              <w:right w:val="single" w:sz="4" w:space="0" w:color="auto"/>
            </w:tcBorders>
            <w:shd w:val="clear" w:color="auto" w:fill="auto"/>
            <w:vAlign w:val="center"/>
          </w:tcPr>
          <w:p w14:paraId="09361BB6" w14:textId="77777777" w:rsidR="0074587D" w:rsidRPr="00CF190E" w:rsidRDefault="0074587D" w:rsidP="007F6C22">
            <w:pPr>
              <w:pStyle w:val="Tablebody"/>
              <w:jc w:val="right"/>
            </w:pPr>
          </w:p>
        </w:tc>
      </w:tr>
      <w:tr w:rsidR="0074587D" w:rsidRPr="00CF190E" w14:paraId="13F8A781"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tcPr>
          <w:p w14:paraId="3D0E7E1A" w14:textId="77777777" w:rsidR="0074587D" w:rsidRPr="00CF190E" w:rsidRDefault="0074587D" w:rsidP="007F6C22">
            <w:pPr>
              <w:pStyle w:val="Tablebody"/>
              <w:jc w:val="right"/>
            </w:pPr>
            <w:r w:rsidRPr="00CF190E">
              <w:t>45</w:t>
            </w:r>
          </w:p>
        </w:tc>
        <w:tc>
          <w:tcPr>
            <w:tcW w:w="1740" w:type="dxa"/>
            <w:vMerge/>
            <w:tcBorders>
              <w:left w:val="single" w:sz="4" w:space="0" w:color="auto"/>
              <w:right w:val="single" w:sz="4" w:space="0" w:color="auto"/>
            </w:tcBorders>
            <w:shd w:val="clear" w:color="auto" w:fill="auto"/>
            <w:vAlign w:val="center"/>
          </w:tcPr>
          <w:p w14:paraId="700888E1" w14:textId="77777777" w:rsidR="0074587D" w:rsidRPr="00CF190E" w:rsidRDefault="0074587D" w:rsidP="007F6C22">
            <w:pPr>
              <w:pStyle w:val="Tablebody"/>
              <w:jc w:val="right"/>
            </w:pPr>
          </w:p>
        </w:tc>
        <w:tc>
          <w:tcPr>
            <w:tcW w:w="1380" w:type="dxa"/>
            <w:vMerge/>
            <w:tcBorders>
              <w:left w:val="single" w:sz="4" w:space="0" w:color="auto"/>
              <w:right w:val="single" w:sz="4" w:space="0" w:color="auto"/>
            </w:tcBorders>
            <w:shd w:val="clear" w:color="auto" w:fill="auto"/>
            <w:vAlign w:val="center"/>
          </w:tcPr>
          <w:p w14:paraId="12780CFD" w14:textId="77777777" w:rsidR="0074587D" w:rsidRPr="00CF190E" w:rsidRDefault="0074587D" w:rsidP="007F6C22">
            <w:pPr>
              <w:pStyle w:val="Tablebody"/>
              <w:jc w:val="right"/>
            </w:pPr>
          </w:p>
        </w:tc>
        <w:tc>
          <w:tcPr>
            <w:tcW w:w="1080" w:type="dxa"/>
            <w:vMerge/>
            <w:tcBorders>
              <w:left w:val="single" w:sz="4" w:space="0" w:color="auto"/>
              <w:right w:val="single" w:sz="4" w:space="0" w:color="auto"/>
            </w:tcBorders>
            <w:shd w:val="clear" w:color="auto" w:fill="auto"/>
            <w:vAlign w:val="center"/>
          </w:tcPr>
          <w:p w14:paraId="2296F318" w14:textId="77777777" w:rsidR="0074587D" w:rsidRPr="00CF190E" w:rsidRDefault="0074587D" w:rsidP="007F6C22">
            <w:pPr>
              <w:pStyle w:val="Tablebody"/>
              <w:jc w:val="right"/>
            </w:pPr>
          </w:p>
        </w:tc>
      </w:tr>
      <w:tr w:rsidR="0074587D" w:rsidRPr="00CF190E" w14:paraId="48D1C5F0" w14:textId="77777777" w:rsidTr="005C6F8D">
        <w:trPr>
          <w:trHeight w:val="285"/>
        </w:trPr>
        <w:tc>
          <w:tcPr>
            <w:tcW w:w="1740" w:type="dxa"/>
            <w:tcBorders>
              <w:top w:val="dotted" w:sz="4" w:space="0" w:color="auto"/>
              <w:left w:val="single" w:sz="4" w:space="0" w:color="auto"/>
              <w:bottom w:val="dotted" w:sz="4" w:space="0" w:color="auto"/>
              <w:right w:val="single" w:sz="4" w:space="0" w:color="auto"/>
            </w:tcBorders>
            <w:shd w:val="clear" w:color="auto" w:fill="auto"/>
            <w:noWrap/>
            <w:vAlign w:val="bottom"/>
          </w:tcPr>
          <w:p w14:paraId="453EB3CA" w14:textId="77777777" w:rsidR="0074587D" w:rsidRPr="00CF190E" w:rsidRDefault="0074587D" w:rsidP="007F6C22">
            <w:pPr>
              <w:pStyle w:val="Tablebody"/>
              <w:jc w:val="right"/>
            </w:pPr>
            <w:r w:rsidRPr="00CF190E">
              <w:t>72</w:t>
            </w:r>
          </w:p>
        </w:tc>
        <w:tc>
          <w:tcPr>
            <w:tcW w:w="1740" w:type="dxa"/>
            <w:vMerge/>
            <w:tcBorders>
              <w:left w:val="single" w:sz="4" w:space="0" w:color="auto"/>
              <w:right w:val="single" w:sz="4" w:space="0" w:color="auto"/>
            </w:tcBorders>
            <w:shd w:val="clear" w:color="auto" w:fill="auto"/>
            <w:vAlign w:val="center"/>
          </w:tcPr>
          <w:p w14:paraId="11842181" w14:textId="77777777" w:rsidR="0074587D" w:rsidRPr="00CF190E" w:rsidRDefault="0074587D" w:rsidP="007F6C22">
            <w:pPr>
              <w:pStyle w:val="Tablebody"/>
              <w:jc w:val="right"/>
            </w:pPr>
          </w:p>
        </w:tc>
        <w:tc>
          <w:tcPr>
            <w:tcW w:w="1380" w:type="dxa"/>
            <w:vMerge/>
            <w:tcBorders>
              <w:left w:val="single" w:sz="4" w:space="0" w:color="auto"/>
              <w:right w:val="single" w:sz="4" w:space="0" w:color="auto"/>
            </w:tcBorders>
            <w:shd w:val="clear" w:color="auto" w:fill="auto"/>
            <w:vAlign w:val="center"/>
          </w:tcPr>
          <w:p w14:paraId="15061288" w14:textId="77777777" w:rsidR="0074587D" w:rsidRPr="00CF190E" w:rsidRDefault="0074587D" w:rsidP="007F6C22">
            <w:pPr>
              <w:pStyle w:val="Tablebody"/>
              <w:jc w:val="right"/>
            </w:pPr>
          </w:p>
        </w:tc>
        <w:tc>
          <w:tcPr>
            <w:tcW w:w="1080" w:type="dxa"/>
            <w:vMerge/>
            <w:tcBorders>
              <w:left w:val="single" w:sz="4" w:space="0" w:color="auto"/>
              <w:right w:val="single" w:sz="4" w:space="0" w:color="auto"/>
            </w:tcBorders>
            <w:shd w:val="clear" w:color="auto" w:fill="auto"/>
            <w:vAlign w:val="center"/>
          </w:tcPr>
          <w:p w14:paraId="25019585" w14:textId="77777777" w:rsidR="0074587D" w:rsidRPr="00CF190E" w:rsidRDefault="0074587D" w:rsidP="007F6C22">
            <w:pPr>
              <w:pStyle w:val="Tablebody"/>
              <w:jc w:val="right"/>
            </w:pPr>
          </w:p>
        </w:tc>
      </w:tr>
      <w:tr w:rsidR="0074587D" w:rsidRPr="00CF190E" w14:paraId="245B5903" w14:textId="77777777" w:rsidTr="005C6F8D">
        <w:trPr>
          <w:trHeight w:val="285"/>
        </w:trPr>
        <w:tc>
          <w:tcPr>
            <w:tcW w:w="1740" w:type="dxa"/>
            <w:tcBorders>
              <w:top w:val="dotted" w:sz="4" w:space="0" w:color="auto"/>
              <w:left w:val="single" w:sz="4" w:space="0" w:color="auto"/>
              <w:bottom w:val="single" w:sz="4" w:space="0" w:color="auto"/>
              <w:right w:val="single" w:sz="4" w:space="0" w:color="auto"/>
            </w:tcBorders>
            <w:shd w:val="clear" w:color="auto" w:fill="auto"/>
            <w:noWrap/>
            <w:vAlign w:val="bottom"/>
          </w:tcPr>
          <w:p w14:paraId="32A371FD" w14:textId="77777777" w:rsidR="0074587D" w:rsidRPr="00CF190E" w:rsidRDefault="0074587D" w:rsidP="007F6C22">
            <w:pPr>
              <w:pStyle w:val="Tablebody"/>
              <w:jc w:val="right"/>
            </w:pPr>
            <w:r w:rsidRPr="00CF190E">
              <w:t>180</w:t>
            </w:r>
          </w:p>
        </w:tc>
        <w:tc>
          <w:tcPr>
            <w:tcW w:w="1740" w:type="dxa"/>
            <w:vMerge/>
            <w:tcBorders>
              <w:left w:val="single" w:sz="4" w:space="0" w:color="auto"/>
              <w:bottom w:val="single" w:sz="4" w:space="0" w:color="auto"/>
              <w:right w:val="single" w:sz="4" w:space="0" w:color="auto"/>
            </w:tcBorders>
            <w:shd w:val="clear" w:color="auto" w:fill="auto"/>
            <w:vAlign w:val="center"/>
          </w:tcPr>
          <w:p w14:paraId="4358BCAB" w14:textId="77777777" w:rsidR="0074587D" w:rsidRPr="00CF190E" w:rsidRDefault="0074587D" w:rsidP="007F6C22">
            <w:pPr>
              <w:pStyle w:val="Tablebody"/>
              <w:jc w:val="right"/>
            </w:pPr>
          </w:p>
        </w:tc>
        <w:tc>
          <w:tcPr>
            <w:tcW w:w="1380" w:type="dxa"/>
            <w:vMerge/>
            <w:tcBorders>
              <w:left w:val="single" w:sz="4" w:space="0" w:color="auto"/>
              <w:bottom w:val="single" w:sz="4" w:space="0" w:color="auto"/>
              <w:right w:val="single" w:sz="4" w:space="0" w:color="auto"/>
            </w:tcBorders>
            <w:shd w:val="clear" w:color="auto" w:fill="auto"/>
            <w:vAlign w:val="center"/>
          </w:tcPr>
          <w:p w14:paraId="3E4ACA15" w14:textId="77777777" w:rsidR="0074587D" w:rsidRPr="00CF190E" w:rsidRDefault="0074587D" w:rsidP="007F6C22">
            <w:pPr>
              <w:pStyle w:val="Tablebody"/>
              <w:jc w:val="right"/>
            </w:pPr>
          </w:p>
        </w:tc>
        <w:tc>
          <w:tcPr>
            <w:tcW w:w="1080" w:type="dxa"/>
            <w:vMerge/>
            <w:tcBorders>
              <w:left w:val="single" w:sz="4" w:space="0" w:color="auto"/>
              <w:bottom w:val="single" w:sz="4" w:space="0" w:color="auto"/>
              <w:right w:val="single" w:sz="4" w:space="0" w:color="auto"/>
            </w:tcBorders>
            <w:shd w:val="clear" w:color="auto" w:fill="auto"/>
            <w:vAlign w:val="center"/>
          </w:tcPr>
          <w:p w14:paraId="563758ED" w14:textId="77777777" w:rsidR="0074587D" w:rsidRPr="00CF190E" w:rsidRDefault="0074587D" w:rsidP="007F6C22">
            <w:pPr>
              <w:pStyle w:val="Tablebody"/>
              <w:jc w:val="right"/>
            </w:pPr>
          </w:p>
        </w:tc>
      </w:tr>
    </w:tbl>
    <w:p w14:paraId="06E5087B" w14:textId="77777777" w:rsidR="009100F3" w:rsidRDefault="009100F3" w:rsidP="007F6C22">
      <w:pPr>
        <w:jc w:val="right"/>
      </w:pPr>
    </w:p>
    <w:p w14:paraId="716286A5" w14:textId="77777777" w:rsidR="009100F3" w:rsidRPr="00CF190E" w:rsidRDefault="009100F3" w:rsidP="009100F3"/>
    <w:p w14:paraId="6BD45FAD" w14:textId="14475CAE" w:rsidR="009100F3" w:rsidRPr="00CF190E" w:rsidRDefault="009100F3" w:rsidP="009100F3">
      <w:r>
        <w:t>Note: m</w:t>
      </w:r>
      <w:r w:rsidRPr="00CF190E">
        <w:t xml:space="preserve">any of the parameters discussed in the </w:t>
      </w:r>
      <w:r>
        <w:rPr>
          <w:i/>
        </w:rPr>
        <w:t>AGM</w:t>
      </w:r>
      <w:r w:rsidRPr="00CF190E">
        <w:t xml:space="preserve"> </w:t>
      </w:r>
      <w:r>
        <w:t xml:space="preserve">chapter on Assay Operations for SAR Support </w:t>
      </w:r>
      <w:r w:rsidRPr="00567FF0">
        <w:rPr>
          <w:highlight w:val="cyan"/>
        </w:rPr>
        <w:fldChar w:fldCharType="begin"/>
      </w:r>
      <w:r w:rsidRPr="00567FF0">
        <w:rPr>
          <w:highlight w:val="cyan"/>
        </w:rPr>
        <w:instrText xml:space="preserve"> ADDIN EN.CITE &lt;EndNote&gt;&lt;Cite&gt;&lt;Author&gt;Beck&lt;/Author&gt;&lt;Year&gt;2004&lt;/Year&gt;&lt;RecNum&gt;1914&lt;/RecNum&gt;&lt;DisplayText&gt;(1)&lt;/DisplayText&gt;&lt;record&gt;&lt;rec-number&gt;1914&lt;/rec-number&gt;&lt;foreign-keys&gt;&lt;key app="EN" db-id="ezvw0f203faewuestptxwd2nsp2evzepttpf" timestamp="1424703567"&gt;1914&lt;/key&gt;&lt;/foreign-keys&gt;&lt;ref-type name="Book Section"&gt;5&lt;/ref-type&gt;&lt;contributors&gt;&lt;authors&gt;&lt;author&gt;Beck, B.&lt;/author&gt;&lt;author&gt;Chen, Y. F.&lt;/author&gt;&lt;author&gt;Dere, W.&lt;/author&gt;&lt;author&gt;Devanarayan, V.&lt;/author&gt;&lt;author&gt;Eastwood, B. J.&lt;/author&gt;&lt;author&gt;Farmen, M. W.&lt;/author&gt;&lt;author&gt;Iturria, S. J.&lt;/author&gt;&lt;author&gt;Iversen, P. W.&lt;/author&gt;&lt;author&gt;Kahl, S. D.&lt;/author&gt;&lt;author&gt;Moore, R. A.&lt;/author&gt;&lt;author&gt;Sawyer, B. D.&lt;/author&gt;&lt;author&gt;Weidner, J.&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Assay Operations for SAR Support&lt;/title&gt;&lt;secondary-title&gt;Assay Guidance Manual&lt;/secondary-title&gt;&lt;/titles&gt;&lt;dates&gt;&lt;year&gt;2004&lt;/year&gt;&lt;/dates&gt;&lt;pub-location&gt;Bethesda (MD)&lt;/pub-location&gt;&lt;accession-num&gt;22553866&lt;/accession-num&gt;&lt;urls&gt;&lt;related-urls&gt;&lt;url&gt;http://www.ncbi.nlm.nih.gov/pubmed/22553866&lt;/url&gt;&lt;/related-urls&gt;&lt;/urls&gt;&lt;language&gt;eng&lt;/language&gt;&lt;/record&gt;&lt;/Cite&gt;&lt;/EndNote&gt;</w:instrText>
      </w:r>
      <w:r w:rsidRPr="00567FF0">
        <w:rPr>
          <w:highlight w:val="cyan"/>
        </w:rPr>
        <w:fldChar w:fldCharType="separate"/>
      </w:r>
      <w:r w:rsidRPr="00567FF0">
        <w:rPr>
          <w:noProof/>
          <w:highlight w:val="cyan"/>
        </w:rPr>
        <w:t>(1)</w:t>
      </w:r>
      <w:r w:rsidRPr="00567FF0">
        <w:rPr>
          <w:highlight w:val="cyan"/>
        </w:rPr>
        <w:fldChar w:fldCharType="end"/>
      </w:r>
      <w:r>
        <w:t xml:space="preserve"> </w:t>
      </w:r>
      <w:r w:rsidRPr="00CF190E">
        <w:t>refer to using the median instead of the mean</w:t>
      </w:r>
      <w:r>
        <w:t>.</w:t>
      </w:r>
    </w:p>
    <w:p w14:paraId="4D6753E0" w14:textId="77777777" w:rsidR="009100F3" w:rsidRPr="00CF190E" w:rsidRDefault="009100F3" w:rsidP="009100F3"/>
    <w:p w14:paraId="1009A519" w14:textId="19F8210C" w:rsidR="009100F3" w:rsidRPr="00CF190E" w:rsidRDefault="009100F3" w:rsidP="009100F3">
      <w:r w:rsidRPr="005601B2">
        <w:rPr>
          <w:b/>
        </w:rPr>
        <w:t xml:space="preserve">Table </w:t>
      </w:r>
      <w:r w:rsidR="008C1C2D">
        <w:rPr>
          <w:b/>
        </w:rPr>
        <w:t>8</w:t>
      </w:r>
      <w:r w:rsidRPr="00CF190E">
        <w:t xml:space="preserve"> shows </w:t>
      </w:r>
      <w:r>
        <w:t xml:space="preserve">the </w:t>
      </w:r>
      <w:r w:rsidRPr="00CF190E">
        <w:t xml:space="preserve">geometric and arithmetic mean for </w:t>
      </w:r>
      <w:r>
        <w:t>several different sets of result values</w:t>
      </w:r>
      <w:r w:rsidRPr="00CF190E">
        <w:t>:</w:t>
      </w:r>
    </w:p>
    <w:p w14:paraId="2163A7D5" w14:textId="77777777" w:rsidR="0074587D" w:rsidRDefault="0074587D" w:rsidP="0074587D">
      <w:pPr>
        <w:pStyle w:val="Tablenumberandcaption"/>
      </w:pPr>
      <w:bookmarkStart w:id="31" w:name="_Toc14781498"/>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8</w:t>
      </w:r>
      <w:r w:rsidR="003120AF">
        <w:rPr>
          <w:noProof/>
        </w:rPr>
        <w:fldChar w:fldCharType="end"/>
      </w:r>
      <w:r>
        <w:t xml:space="preserve">.  </w:t>
      </w:r>
      <w:r w:rsidRPr="00F10320">
        <w:t>Geometric mean and arithmetic mean for different sets of result values.</w:t>
      </w:r>
      <w:bookmarkEnd w:id="31"/>
    </w:p>
    <w:tbl>
      <w:tblPr>
        <w:tblStyle w:val="TableGrid"/>
        <w:tblW w:w="9350" w:type="dxa"/>
        <w:tblInd w:w="198" w:type="dxa"/>
        <w:tblLook w:val="04A0" w:firstRow="1" w:lastRow="0" w:firstColumn="1" w:lastColumn="0" w:noHBand="0" w:noVBand="1"/>
      </w:tblPr>
      <w:tblGrid>
        <w:gridCol w:w="3116"/>
        <w:gridCol w:w="3117"/>
        <w:gridCol w:w="3117"/>
      </w:tblGrid>
      <w:tr w:rsidR="0074587D" w:rsidRPr="00CF190E" w14:paraId="0A262B0A" w14:textId="77777777" w:rsidTr="005C6F8D">
        <w:tc>
          <w:tcPr>
            <w:tcW w:w="3116" w:type="dxa"/>
          </w:tcPr>
          <w:p w14:paraId="072A4C1B" w14:textId="77777777" w:rsidR="0074587D" w:rsidRPr="00712F14" w:rsidRDefault="0074587D" w:rsidP="007F6C22">
            <w:pPr>
              <w:pStyle w:val="Tableheader"/>
              <w:jc w:val="right"/>
            </w:pPr>
            <w:r w:rsidRPr="00712F14">
              <w:t>Result Values</w:t>
            </w:r>
          </w:p>
        </w:tc>
        <w:tc>
          <w:tcPr>
            <w:tcW w:w="3117" w:type="dxa"/>
          </w:tcPr>
          <w:p w14:paraId="7CB66459" w14:textId="77777777" w:rsidR="0074587D" w:rsidRPr="00712F14" w:rsidRDefault="0074587D" w:rsidP="007F6C22">
            <w:pPr>
              <w:pStyle w:val="Tableheader"/>
              <w:jc w:val="right"/>
            </w:pPr>
            <w:r w:rsidRPr="00712F14">
              <w:t>Geometric Mean</w:t>
            </w:r>
          </w:p>
        </w:tc>
        <w:tc>
          <w:tcPr>
            <w:tcW w:w="3117" w:type="dxa"/>
          </w:tcPr>
          <w:p w14:paraId="7C34A18A" w14:textId="77777777" w:rsidR="0074587D" w:rsidRPr="00712F14" w:rsidRDefault="0074587D" w:rsidP="007F6C22">
            <w:pPr>
              <w:pStyle w:val="Tableheader"/>
              <w:jc w:val="right"/>
            </w:pPr>
            <w:r w:rsidRPr="00712F14">
              <w:t>Arithmetic Mean</w:t>
            </w:r>
          </w:p>
        </w:tc>
      </w:tr>
      <w:tr w:rsidR="0074587D" w:rsidRPr="00CF190E" w14:paraId="537BFC60" w14:textId="77777777" w:rsidTr="005C6F8D">
        <w:tc>
          <w:tcPr>
            <w:tcW w:w="3116" w:type="dxa"/>
          </w:tcPr>
          <w:p w14:paraId="754DD481" w14:textId="77777777" w:rsidR="0074587D" w:rsidRPr="00CF190E" w:rsidRDefault="0074587D" w:rsidP="007F6C22">
            <w:pPr>
              <w:pStyle w:val="Tablebody"/>
              <w:jc w:val="right"/>
            </w:pPr>
            <w:r w:rsidRPr="00CF190E">
              <w:t>4, 6, 9, 10, 12</w:t>
            </w:r>
          </w:p>
        </w:tc>
        <w:tc>
          <w:tcPr>
            <w:tcW w:w="3117" w:type="dxa"/>
          </w:tcPr>
          <w:p w14:paraId="45DE49B5" w14:textId="77777777" w:rsidR="0074587D" w:rsidRPr="00CF190E" w:rsidRDefault="0074587D" w:rsidP="007F6C22">
            <w:pPr>
              <w:pStyle w:val="Tablebody"/>
              <w:jc w:val="right"/>
            </w:pPr>
            <w:r w:rsidRPr="00CF190E">
              <w:t>7.6</w:t>
            </w:r>
          </w:p>
        </w:tc>
        <w:tc>
          <w:tcPr>
            <w:tcW w:w="3117" w:type="dxa"/>
          </w:tcPr>
          <w:p w14:paraId="7BBE6D82" w14:textId="77777777" w:rsidR="0074587D" w:rsidRPr="00CF190E" w:rsidRDefault="0074587D" w:rsidP="007F6C22">
            <w:pPr>
              <w:pStyle w:val="Tablebody"/>
              <w:jc w:val="right"/>
            </w:pPr>
            <w:r w:rsidRPr="00CF190E">
              <w:t>8.2</w:t>
            </w:r>
          </w:p>
        </w:tc>
      </w:tr>
      <w:tr w:rsidR="0074587D" w:rsidRPr="00CF190E" w14:paraId="0083D177" w14:textId="77777777" w:rsidTr="005C6F8D">
        <w:tc>
          <w:tcPr>
            <w:tcW w:w="3116" w:type="dxa"/>
          </w:tcPr>
          <w:p w14:paraId="568DDB4C" w14:textId="77777777" w:rsidR="0074587D" w:rsidRPr="00CF190E" w:rsidRDefault="0074587D" w:rsidP="007F6C22">
            <w:pPr>
              <w:pStyle w:val="Tablebody"/>
              <w:jc w:val="right"/>
            </w:pPr>
            <w:r w:rsidRPr="00CF190E">
              <w:t>123, 219, 228, 198, 267</w:t>
            </w:r>
          </w:p>
        </w:tc>
        <w:tc>
          <w:tcPr>
            <w:tcW w:w="3117" w:type="dxa"/>
          </w:tcPr>
          <w:p w14:paraId="1B22C615" w14:textId="77777777" w:rsidR="0074587D" w:rsidRPr="00CF190E" w:rsidRDefault="0074587D" w:rsidP="007F6C22">
            <w:pPr>
              <w:pStyle w:val="Tablebody"/>
              <w:jc w:val="right"/>
            </w:pPr>
            <w:r w:rsidRPr="00CF190E">
              <w:t>201</w:t>
            </w:r>
          </w:p>
        </w:tc>
        <w:tc>
          <w:tcPr>
            <w:tcW w:w="3117" w:type="dxa"/>
          </w:tcPr>
          <w:p w14:paraId="2015D472" w14:textId="77777777" w:rsidR="0074587D" w:rsidRPr="00CF190E" w:rsidRDefault="0074587D" w:rsidP="007F6C22">
            <w:pPr>
              <w:pStyle w:val="Tablebody"/>
              <w:jc w:val="right"/>
            </w:pPr>
            <w:r w:rsidRPr="00CF190E">
              <w:t>207</w:t>
            </w:r>
          </w:p>
        </w:tc>
      </w:tr>
      <w:tr w:rsidR="0074587D" w:rsidRPr="00CF190E" w14:paraId="17E96E90" w14:textId="77777777" w:rsidTr="005C6F8D">
        <w:tc>
          <w:tcPr>
            <w:tcW w:w="3116" w:type="dxa"/>
          </w:tcPr>
          <w:p w14:paraId="5C07709C" w14:textId="77777777" w:rsidR="0074587D" w:rsidRPr="00CF190E" w:rsidRDefault="0074587D" w:rsidP="007F6C22">
            <w:pPr>
              <w:pStyle w:val="Tablebody"/>
              <w:jc w:val="right"/>
            </w:pPr>
            <w:r w:rsidRPr="00CF190E">
              <w:t>0.25, 0.67, 0.17, 0.46, 0.91</w:t>
            </w:r>
          </w:p>
        </w:tc>
        <w:tc>
          <w:tcPr>
            <w:tcW w:w="3117" w:type="dxa"/>
          </w:tcPr>
          <w:p w14:paraId="2477FB39" w14:textId="77777777" w:rsidR="0074587D" w:rsidRPr="00CF190E" w:rsidRDefault="0074587D" w:rsidP="007F6C22">
            <w:pPr>
              <w:pStyle w:val="Tablebody"/>
              <w:jc w:val="right"/>
            </w:pPr>
            <w:r w:rsidRPr="00CF190E">
              <w:t>0.41</w:t>
            </w:r>
          </w:p>
        </w:tc>
        <w:tc>
          <w:tcPr>
            <w:tcW w:w="3117" w:type="dxa"/>
          </w:tcPr>
          <w:p w14:paraId="29ED83E3" w14:textId="77777777" w:rsidR="0074587D" w:rsidRPr="00CF190E" w:rsidRDefault="0074587D" w:rsidP="007F6C22">
            <w:pPr>
              <w:pStyle w:val="Tablebody"/>
              <w:jc w:val="right"/>
            </w:pPr>
            <w:r w:rsidRPr="00CF190E">
              <w:t>0.49</w:t>
            </w:r>
          </w:p>
        </w:tc>
      </w:tr>
      <w:tr w:rsidR="0074587D" w:rsidRPr="00CF190E" w14:paraId="60569E09" w14:textId="77777777" w:rsidTr="005C6F8D">
        <w:tc>
          <w:tcPr>
            <w:tcW w:w="3116" w:type="dxa"/>
          </w:tcPr>
          <w:p w14:paraId="71434EA5" w14:textId="77777777" w:rsidR="0074587D" w:rsidRPr="00CF190E" w:rsidRDefault="0074587D" w:rsidP="007F6C22">
            <w:pPr>
              <w:pStyle w:val="Tablebody"/>
              <w:jc w:val="right"/>
            </w:pPr>
            <w:r w:rsidRPr="00CF190E">
              <w:t>2, 2, 2, 2, 2</w:t>
            </w:r>
          </w:p>
        </w:tc>
        <w:tc>
          <w:tcPr>
            <w:tcW w:w="3117" w:type="dxa"/>
          </w:tcPr>
          <w:p w14:paraId="3E2D02F5" w14:textId="77777777" w:rsidR="0074587D" w:rsidRPr="00CF190E" w:rsidRDefault="0074587D" w:rsidP="007F6C22">
            <w:pPr>
              <w:pStyle w:val="Tablebody"/>
              <w:jc w:val="right"/>
            </w:pPr>
            <w:r w:rsidRPr="00CF190E">
              <w:t>2</w:t>
            </w:r>
          </w:p>
        </w:tc>
        <w:tc>
          <w:tcPr>
            <w:tcW w:w="3117" w:type="dxa"/>
          </w:tcPr>
          <w:p w14:paraId="5FD743F3" w14:textId="77777777" w:rsidR="0074587D" w:rsidRPr="00CF190E" w:rsidRDefault="0074587D" w:rsidP="007F6C22">
            <w:pPr>
              <w:pStyle w:val="Tablebody"/>
              <w:jc w:val="right"/>
            </w:pPr>
            <w:r w:rsidRPr="00CF190E">
              <w:t>2</w:t>
            </w:r>
          </w:p>
        </w:tc>
      </w:tr>
      <w:tr w:rsidR="0074587D" w:rsidRPr="00CF190E" w14:paraId="64B2D394" w14:textId="77777777" w:rsidTr="005C6F8D">
        <w:tc>
          <w:tcPr>
            <w:tcW w:w="3116" w:type="dxa"/>
          </w:tcPr>
          <w:p w14:paraId="75F9BA86" w14:textId="77777777" w:rsidR="0074587D" w:rsidRPr="00CF190E" w:rsidRDefault="0074587D" w:rsidP="007F6C22">
            <w:pPr>
              <w:pStyle w:val="Tablebody"/>
              <w:jc w:val="right"/>
            </w:pPr>
            <w:r>
              <w:t>1, 10, 100</w:t>
            </w:r>
          </w:p>
        </w:tc>
        <w:tc>
          <w:tcPr>
            <w:tcW w:w="3117" w:type="dxa"/>
          </w:tcPr>
          <w:p w14:paraId="08759F2B" w14:textId="77777777" w:rsidR="0074587D" w:rsidRPr="00CF190E" w:rsidRDefault="0074587D" w:rsidP="007F6C22">
            <w:pPr>
              <w:pStyle w:val="Tablebody"/>
              <w:jc w:val="right"/>
            </w:pPr>
            <w:r>
              <w:t>10</w:t>
            </w:r>
          </w:p>
        </w:tc>
        <w:tc>
          <w:tcPr>
            <w:tcW w:w="3117" w:type="dxa"/>
          </w:tcPr>
          <w:p w14:paraId="2367EB19" w14:textId="77777777" w:rsidR="0074587D" w:rsidRPr="00CF190E" w:rsidRDefault="0074587D" w:rsidP="007F6C22">
            <w:pPr>
              <w:pStyle w:val="Tablebody"/>
              <w:jc w:val="right"/>
            </w:pPr>
            <w:r>
              <w:t>37</w:t>
            </w:r>
          </w:p>
        </w:tc>
      </w:tr>
    </w:tbl>
    <w:p w14:paraId="5D0F7910" w14:textId="77777777" w:rsidR="009100F3" w:rsidRDefault="009100F3" w:rsidP="009100F3"/>
    <w:p w14:paraId="4F93F326" w14:textId="77777777" w:rsidR="009100F3" w:rsidRPr="00CF190E" w:rsidRDefault="009100F3" w:rsidP="009100F3"/>
    <w:p w14:paraId="79E3D317" w14:textId="77777777" w:rsidR="009100F3" w:rsidRPr="00CF190E" w:rsidRDefault="009100F3" w:rsidP="009100F3">
      <w:r w:rsidRPr="00CF190E">
        <w:t>The geometric mean is always less than the arithmetic mean unless all the result values are the same.</w:t>
      </w:r>
    </w:p>
    <w:p w14:paraId="33817F5B" w14:textId="13F9AD7D" w:rsidR="005F3AC4" w:rsidRDefault="005F3AC4" w:rsidP="00A73FD3"/>
    <w:p w14:paraId="6C815F09" w14:textId="77777777" w:rsidR="00EF7276" w:rsidRPr="00CF190E" w:rsidRDefault="00EF7276" w:rsidP="00A73FD3"/>
    <w:p w14:paraId="2CBD5C08" w14:textId="77777777" w:rsidR="00EF7276" w:rsidRPr="003A0E64" w:rsidRDefault="00EF7276" w:rsidP="00C627EA">
      <w:pPr>
        <w:pStyle w:val="Heading3"/>
      </w:pPr>
      <w:bookmarkStart w:id="32" w:name="_Toc6044258"/>
      <w:bookmarkStart w:id="33" w:name="_Toc14781557"/>
      <w:r>
        <w:t>Standard D</w:t>
      </w:r>
      <w:r w:rsidRPr="003A0E64">
        <w:t>eviation</w:t>
      </w:r>
      <w:r w:rsidRPr="00406942">
        <w:t xml:space="preserve"> </w:t>
      </w:r>
      <w:r>
        <w:t xml:space="preserve">and </w:t>
      </w:r>
      <w:r w:rsidRPr="003A0E64">
        <w:t xml:space="preserve">Standard </w:t>
      </w:r>
      <w:r>
        <w:t>Error of the Mean</w:t>
      </w:r>
      <w:bookmarkEnd w:id="32"/>
      <w:bookmarkEnd w:id="33"/>
    </w:p>
    <w:p w14:paraId="7780778B" w14:textId="4677CFB9" w:rsidR="00EF7276" w:rsidRDefault="00EF7276" w:rsidP="00EF7276">
      <w:r w:rsidRPr="003A0E64">
        <w:t xml:space="preserve">Two statistical </w:t>
      </w:r>
      <w:r>
        <w:t>quantities</w:t>
      </w:r>
      <w:r w:rsidRPr="003A0E64">
        <w:t xml:space="preserve"> </w:t>
      </w:r>
      <w:r w:rsidRPr="00B21E05">
        <w:t>that are often</w:t>
      </w:r>
      <w:r w:rsidRPr="003A0E64">
        <w:t xml:space="preserve"> (incorrectly) used interchangeably are SEM and SD</w:t>
      </w:r>
      <w:r>
        <w:t xml:space="preserve"> </w:t>
      </w:r>
      <w:r w:rsidRPr="008749C1">
        <w:rPr>
          <w:highlight w:val="cyan"/>
        </w:rPr>
        <w:fldChar w:fldCharType="begin">
          <w:fldData xml:space="preserve">PEVuZE5vdGU+PENpdGU+PEF1dGhvcj5OYWdlbGU8L0F1dGhvcj48WWVhcj4yMDAzPC9ZZWFyPjxS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</w:fldData>
        </w:fldChar>
      </w:r>
      <w:r w:rsidRPr="008749C1">
        <w:rPr>
          <w:highlight w:val="cyan"/>
        </w:rPr>
        <w:instrText xml:space="preserve"> ADDIN EN.CITE </w:instrText>
      </w:r>
      <w:r w:rsidRPr="008749C1">
        <w:rPr>
          <w:highlight w:val="cyan"/>
        </w:rPr>
        <w:fldChar w:fldCharType="begin">
          <w:fldData xml:space="preserve">PEVuZE5vdGU+PENpdGU+PEF1dGhvcj5OYWdlbGU8L0F1dGhvcj48WWVhcj4yMDAzPC9ZZWFyPjxS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</w:fldData>
        </w:fldChar>
      </w:r>
      <w:r w:rsidRPr="008749C1">
        <w:rPr>
          <w:highlight w:val="cyan"/>
        </w:rPr>
        <w:instrText xml:space="preserve"> ADDIN EN.CITE.DATA </w:instrText>
      </w:r>
      <w:r w:rsidRPr="008749C1">
        <w:rPr>
          <w:highlight w:val="cyan"/>
        </w:rPr>
      </w:r>
      <w:r w:rsidRPr="008749C1">
        <w:rPr>
          <w:highlight w:val="cyan"/>
        </w:rPr>
        <w:fldChar w:fldCharType="end"/>
      </w:r>
      <w:r w:rsidRPr="008749C1">
        <w:rPr>
          <w:highlight w:val="cyan"/>
        </w:rPr>
      </w:r>
      <w:r w:rsidRPr="008749C1">
        <w:rPr>
          <w:highlight w:val="cyan"/>
        </w:rPr>
        <w:fldChar w:fldCharType="separate"/>
      </w:r>
      <w:r w:rsidR="008749C1" w:rsidRPr="008749C1">
        <w:rPr>
          <w:noProof/>
          <w:highlight w:val="cyan"/>
        </w:rPr>
        <w:t>(14,</w:t>
      </w:r>
      <w:r w:rsidRPr="008749C1">
        <w:rPr>
          <w:noProof/>
          <w:highlight w:val="cyan"/>
        </w:rPr>
        <w:t>15)</w:t>
      </w:r>
      <w:r w:rsidRPr="008749C1">
        <w:rPr>
          <w:highlight w:val="cyan"/>
        </w:rPr>
        <w:fldChar w:fldCharType="end"/>
      </w:r>
      <w:r>
        <w:t>.</w:t>
      </w:r>
      <w:r w:rsidR="00567FF0">
        <w:t xml:space="preserve"> </w:t>
      </w:r>
      <w:r>
        <w:rPr>
          <w:b/>
          <w:i/>
        </w:rPr>
        <w:t>SD</w:t>
      </w:r>
      <w:r>
        <w:t xml:space="preserve"> </w:t>
      </w:r>
      <w:r w:rsidRPr="003A0E64">
        <w:t>is defined as:</w:t>
      </w:r>
    </w:p>
    <w:p w14:paraId="16770B21" w14:textId="77777777" w:rsidR="00EF7276" w:rsidRDefault="00EF7276" w:rsidP="00EF7276"/>
    <w:p w14:paraId="6FF2BFBC" w14:textId="785743C2" w:rsidR="00EF7276" w:rsidRPr="008749C1" w:rsidRDefault="00EF7276" w:rsidP="00EF7276">
      <w:pPr>
        <w:pStyle w:val="Equation"/>
        <w:rPr>
          <w:rStyle w:val="LabelorNumber"/>
        </w:rPr>
      </w:pPr>
      <w:bookmarkStart w:id="34" w:name="_Toc14781506"/>
      <w:r w:rsidRPr="008749C1">
        <w:rPr>
          <w:rStyle w:val="LabelorNumber"/>
        </w:rPr>
        <w:t xml:space="preserve">Equation </w:t>
      </w:r>
      <w:r w:rsidRPr="008749C1">
        <w:rPr>
          <w:rStyle w:val="LabelorNumber"/>
        </w:rPr>
        <w:fldChar w:fldCharType="begin"/>
      </w:r>
      <w:r w:rsidRPr="008749C1">
        <w:rPr>
          <w:rStyle w:val="LabelorNumber"/>
        </w:rPr>
        <w:instrText xml:space="preserve"> SEQ Equation \* ARABIC </w:instrText>
      </w:r>
      <w:r w:rsidRPr="008749C1">
        <w:rPr>
          <w:rStyle w:val="LabelorNumber"/>
        </w:rPr>
        <w:fldChar w:fldCharType="separate"/>
      </w:r>
      <w:r w:rsidR="006B1F38" w:rsidRPr="008749C1">
        <w:rPr>
          <w:rStyle w:val="LabelorNumber"/>
        </w:rPr>
        <w:t>3</w:t>
      </w:r>
      <w:r w:rsidRPr="008749C1">
        <w:rPr>
          <w:rStyle w:val="LabelorNumber"/>
        </w:rPr>
        <w:fldChar w:fldCharType="end"/>
      </w:r>
      <w:r w:rsidRPr="008749C1">
        <w:rPr>
          <w:rStyle w:val="LabelorNumber"/>
        </w:rPr>
        <w:t>:</w:t>
      </w:r>
      <w:r w:rsidR="00567FF0" w:rsidRPr="008749C1">
        <w:rPr>
          <w:rStyle w:val="LabelorNumber"/>
        </w:rPr>
        <w:t xml:space="preserve"> </w:t>
      </w:r>
      <w:r w:rsidRPr="008749C1">
        <w:rPr>
          <w:rStyle w:val="LabelorNumber"/>
        </w:rPr>
        <w:t>Standard Deviation</w:t>
      </w:r>
      <w:bookmarkEnd w:id="34"/>
    </w:p>
    <w:p w14:paraId="4EB28BD4" w14:textId="77777777" w:rsidR="00EF7276" w:rsidRPr="003A0E64" w:rsidRDefault="00EF7276" w:rsidP="00EF7276">
      <w:pPr>
        <w:pStyle w:val="Equation"/>
      </w:pPr>
      <m:oMathPara>
        <m:oMath>
          <m:r>
            <m:rPr>
              <m:sty m:val="p"/>
            </m:rPr>
            <w:rPr>
              <w:rFonts w:ascii="Cambria Math" w:hAnsi="Cambria Math"/>
            </w:rPr>
            <m:t xml:space="preserve">s= </m:t>
          </m:r>
          <m:rad>
            <m:radPr>
              <m:degHide m:val="1"/>
              <m:ctrlPr>
                <w:rPr>
                  <w:rFonts w:ascii="Cambria Math" w:hAnsi="Cambria Math"/>
                </w:rPr>
              </m:ctrlPr>
            </m:radPr>
            <m:deg/>
            <m:e>
              <m:f>
                <m:fPr>
                  <m:ctrlPr>
                    <w:rPr>
                      <w:rFonts w:ascii="Cambria Math" w:hAnsi="Cambria Math"/>
                    </w:rPr>
                  </m:ctrlPr>
                </m:fPr>
                <m:num>
                  <m:nary>
                    <m:naryPr>
                      <m:chr m:val="∑"/>
                      <m:limLoc m:val="undOvr"/>
                      <m:subHide m:val="1"/>
                      <m:supHide m:val="1"/>
                      <m:ctrlPr>
                        <w:rPr>
                          <w:rFonts w:ascii="Cambria Math" w:hAnsi="Cambria Math"/>
                        </w:rPr>
                      </m:ctrlPr>
                    </m:naryPr>
                    <m:sub/>
                    <m:sup/>
                    <m:e>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 xml:space="preserve">(X- </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e>
                        <m:sup>
                          <m:r>
                            <m:rPr>
                              <m:sty m:val="p"/>
                            </m:rPr>
                            <w:rPr>
                              <w:rFonts w:ascii="Cambria Math" w:hAnsi="Cambria Math"/>
                            </w:rPr>
                            <m:t>2</m:t>
                          </m:r>
                        </m:sup>
                      </m:sSup>
                    </m:e>
                  </m:nary>
                </m:num>
                <m:den>
                  <m:r>
                    <m:rPr>
                      <m:sty m:val="p"/>
                    </m:rPr>
                    <w:rPr>
                      <w:rFonts w:ascii="Cambria Math" w:hAnsi="Cambria Math"/>
                    </w:rPr>
                    <m:t>n - 1</m:t>
                  </m:r>
                </m:den>
              </m:f>
            </m:e>
          </m:rad>
        </m:oMath>
      </m:oMathPara>
    </w:p>
    <w:p w14:paraId="32AB19A9" w14:textId="77777777" w:rsidR="00EF7276" w:rsidRPr="004039DC" w:rsidRDefault="00EF7276" w:rsidP="00EF7276"/>
    <w:p w14:paraId="69043378" w14:textId="77777777" w:rsidR="00EF7276" w:rsidRPr="004039DC" w:rsidRDefault="00EF7276" w:rsidP="00EF7276">
      <w:r w:rsidRPr="004039DC">
        <w:t>where</w:t>
      </w:r>
      <w:r w:rsidRPr="003A0E64">
        <w:rPr>
          <w:i/>
        </w:rPr>
        <w:t xml:space="preserve"> </w:t>
      </w:r>
      <w:r w:rsidRPr="00265302">
        <w:rPr>
          <w:i/>
        </w:rPr>
        <w:t>s</w:t>
      </w:r>
      <w:r w:rsidRPr="004039DC">
        <w:t xml:space="preserve"> represents SD, X represents each data point, </w:t>
      </w:r>
      <m:oMath>
        <m:bar>
          <m:barPr>
            <m:pos m:val="top"/>
            <m:ctrlPr>
              <w:rPr>
                <w:rFonts w:ascii="Cambria Math" w:hAnsi="Cambria Math"/>
                <w:i/>
              </w:rPr>
            </m:ctrlPr>
          </m:barPr>
          <m:e>
            <m:r>
              <w:rPr>
                <w:rFonts w:ascii="Cambria Math" w:hAnsi="Cambria Math"/>
              </w:rPr>
              <m:t>X</m:t>
            </m:r>
          </m:e>
        </m:bar>
      </m:oMath>
      <w:r w:rsidRPr="004039DC">
        <w:t xml:space="preserve"> represents the arithmetic mean of the population, and n represents the number of data points</w:t>
      </w:r>
    </w:p>
    <w:p w14:paraId="613782F2" w14:textId="77777777" w:rsidR="00EF7276" w:rsidRPr="003A0E64" w:rsidRDefault="00EF7276" w:rsidP="00EF7276"/>
    <w:p w14:paraId="29A75D86" w14:textId="1AD74F69" w:rsidR="00EF7276" w:rsidRPr="008E4EE6" w:rsidRDefault="00EF7276" w:rsidP="00EF7276">
      <w:pPr>
        <w:rPr>
          <w:shd w:val="clear" w:color="auto" w:fill="FFFFFF"/>
        </w:rPr>
      </w:pPr>
      <w:r w:rsidRPr="003A0E64">
        <w:t xml:space="preserve">The SD </w:t>
      </w:r>
      <w:r w:rsidRPr="003A0E64">
        <w:rPr>
          <w:shd w:val="clear" w:color="auto" w:fill="FFFFFF"/>
        </w:rPr>
        <w:t>describes the variation, or dispersion, in measurements relat</w:t>
      </w:r>
      <w:r>
        <w:rPr>
          <w:shd w:val="clear" w:color="auto" w:fill="FFFFFF"/>
        </w:rPr>
        <w:t>ive to the population mean.</w:t>
      </w:r>
      <w:r w:rsidR="00567FF0">
        <w:rPr>
          <w:shd w:val="clear" w:color="auto" w:fill="FFFFFF"/>
        </w:rPr>
        <w:t xml:space="preserve"> </w:t>
      </w:r>
      <w:r w:rsidRPr="003A0E64">
        <w:t xml:space="preserve">By contrast, </w:t>
      </w:r>
      <w:r>
        <w:rPr>
          <w:b/>
          <w:i/>
        </w:rPr>
        <w:t>SEM</w:t>
      </w:r>
      <w:r>
        <w:t xml:space="preserve"> </w:t>
      </w:r>
      <w:r w:rsidRPr="003A0E64">
        <w:t>is defined as:</w:t>
      </w:r>
    </w:p>
    <w:p w14:paraId="14BBAED4" w14:textId="77777777" w:rsidR="00EF7276" w:rsidRDefault="00EF7276" w:rsidP="00EF7276"/>
    <w:p w14:paraId="7F2EC9FD" w14:textId="289A852F" w:rsidR="00EF7276" w:rsidRPr="008749C1" w:rsidRDefault="00EF7276" w:rsidP="00EF7276">
      <w:pPr>
        <w:pStyle w:val="Equation"/>
        <w:rPr>
          <w:rStyle w:val="LabelorNumber"/>
        </w:rPr>
      </w:pPr>
      <w:bookmarkStart w:id="35" w:name="_Toc14781507"/>
      <w:r w:rsidRPr="008749C1">
        <w:rPr>
          <w:rStyle w:val="LabelorNumber"/>
        </w:rPr>
        <w:t xml:space="preserve">Equation </w:t>
      </w:r>
      <w:r w:rsidRPr="008749C1">
        <w:rPr>
          <w:rStyle w:val="LabelorNumber"/>
        </w:rPr>
        <w:fldChar w:fldCharType="begin"/>
      </w:r>
      <w:r w:rsidRPr="008749C1">
        <w:rPr>
          <w:rStyle w:val="LabelorNumber"/>
        </w:rPr>
        <w:instrText xml:space="preserve"> SEQ Equation \* ARABIC </w:instrText>
      </w:r>
      <w:r w:rsidRPr="008749C1">
        <w:rPr>
          <w:rStyle w:val="LabelorNumber"/>
        </w:rPr>
        <w:fldChar w:fldCharType="separate"/>
      </w:r>
      <w:r w:rsidR="006B1F38" w:rsidRPr="008749C1">
        <w:rPr>
          <w:rStyle w:val="LabelorNumber"/>
        </w:rPr>
        <w:t>4</w:t>
      </w:r>
      <w:r w:rsidRPr="008749C1">
        <w:rPr>
          <w:rStyle w:val="LabelorNumber"/>
        </w:rPr>
        <w:fldChar w:fldCharType="end"/>
      </w:r>
      <w:r w:rsidRPr="008749C1">
        <w:rPr>
          <w:rStyle w:val="LabelorNumber"/>
        </w:rPr>
        <w:t>:</w:t>
      </w:r>
      <w:r w:rsidR="00567FF0" w:rsidRPr="008749C1">
        <w:rPr>
          <w:rStyle w:val="LabelorNumber"/>
        </w:rPr>
        <w:t xml:space="preserve"> </w:t>
      </w:r>
      <w:r w:rsidRPr="008749C1">
        <w:rPr>
          <w:rStyle w:val="LabelorNumber"/>
        </w:rPr>
        <w:t>Standard Error of the Mean</w:t>
      </w:r>
      <w:bookmarkEnd w:id="35"/>
    </w:p>
    <w:p w14:paraId="4107D9FC" w14:textId="77777777" w:rsidR="00EF7276" w:rsidRPr="008E4EE6" w:rsidRDefault="00902929" w:rsidP="008749C1">
      <w:pPr>
        <w:pStyle w:val="Equation"/>
      </w:pPr>
      <m:oMathPara>
        <m:oMath>
          <m:sSub>
            <m:sSubPr>
              <m:ctrlPr>
                <w:rPr>
                  <w:rFonts w:ascii="Cambria Math" w:hAnsi="Cambria Math"/>
                </w:rPr>
              </m:ctrlPr>
            </m:sSubPr>
            <m:e>
              <m:r>
                <m:rPr>
                  <m:sty m:val="p"/>
                </m:rPr>
                <w:rPr>
                  <w:rFonts w:ascii="Cambria Math" w:hAnsi="Cambria Math"/>
                </w:rPr>
                <m:t>s</m:t>
              </m:r>
            </m:e>
            <m:sub>
              <m:acc>
                <m:accPr>
                  <m:chr m:val="̅"/>
                  <m:ctrlPr>
                    <w:rPr>
                      <w:rFonts w:ascii="Cambria Math" w:hAnsi="Cambria Math"/>
                    </w:rPr>
                  </m:ctrlPr>
                </m:accPr>
                <m:e>
                  <m:r>
                    <m:rPr>
                      <m:sty m:val="p"/>
                    </m:rPr>
                    <w:rPr>
                      <w:rFonts w:ascii="Cambria Math" w:hAnsi="Cambria Math"/>
                    </w:rPr>
                    <m:t>x</m:t>
                  </m:r>
                </m:e>
              </m:acc>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s</m:t>
              </m:r>
            </m:num>
            <m:den>
              <m:rad>
                <m:radPr>
                  <m:degHide m:val="1"/>
                  <m:ctrlPr>
                    <w:rPr>
                      <w:rFonts w:ascii="Cambria Math" w:hAnsi="Cambria Math"/>
                    </w:rPr>
                  </m:ctrlPr>
                </m:radPr>
                <m:deg/>
                <m:e>
                  <m:r>
                    <w:rPr>
                      <w:rFonts w:ascii="Cambria Math" w:hAnsi="Cambria Math"/>
                    </w:rPr>
                    <m:t>n</m:t>
                  </m:r>
                </m:e>
              </m:rad>
            </m:den>
          </m:f>
        </m:oMath>
      </m:oMathPara>
    </w:p>
    <w:p w14:paraId="654261C0" w14:textId="77777777" w:rsidR="00EF7276" w:rsidRDefault="00EF7276" w:rsidP="00EF7276"/>
    <w:p w14:paraId="3EACEE59" w14:textId="77777777" w:rsidR="00EF7276" w:rsidRPr="008E4EE6" w:rsidRDefault="00EF7276" w:rsidP="00EF7276">
      <w:pPr>
        <w:rPr>
          <w:rFonts w:eastAsiaTheme="minorEastAsia"/>
        </w:rPr>
      </w:pPr>
      <w:r w:rsidRPr="004039DC">
        <w:t xml:space="preserve">where </w:t>
      </w:r>
      <m:oMath>
        <m:sSub>
          <m:sSubPr>
            <m:ctrlPr>
              <w:rPr>
                <w:rFonts w:ascii="Cambria Math" w:hAnsi="Cambria Math"/>
              </w:rPr>
            </m:ctrlPr>
          </m:sSubPr>
          <m:e>
            <m:r>
              <m:rPr>
                <m:sty m:val="p"/>
              </m:rPr>
              <w:rPr>
                <w:rFonts w:ascii="Cambria Math" w:hAnsi="Cambria Math"/>
              </w:rPr>
              <m:t>s</m:t>
            </m:r>
          </m:e>
          <m:sub>
            <m:acc>
              <m:accPr>
                <m:chr m:val="̅"/>
                <m:ctrlPr>
                  <w:rPr>
                    <w:rFonts w:ascii="Cambria Math" w:hAnsi="Cambria Math"/>
                  </w:rPr>
                </m:ctrlPr>
              </m:accPr>
              <m:e>
                <m:r>
                  <m:rPr>
                    <m:sty m:val="p"/>
                  </m:rPr>
                  <w:rPr>
                    <w:rFonts w:ascii="Cambria Math" w:hAnsi="Cambria Math"/>
                  </w:rPr>
                  <m:t>x</m:t>
                </m:r>
              </m:e>
            </m:acc>
          </m:sub>
        </m:sSub>
      </m:oMath>
      <w:r w:rsidRPr="004039DC">
        <w:t xml:space="preserve"> represents SEM, </w:t>
      </w:r>
      <w:r>
        <w:t>s</w:t>
      </w:r>
      <w:r w:rsidRPr="004039DC">
        <w:t xml:space="preserve"> represents SD, and </w:t>
      </w:r>
      <w:r w:rsidRPr="002C3358">
        <w:rPr>
          <w:i/>
        </w:rPr>
        <w:t>n</w:t>
      </w:r>
      <w:r w:rsidRPr="004039DC">
        <w:t xml:space="preserve"> represents the number of data points</w:t>
      </w:r>
    </w:p>
    <w:p w14:paraId="0B409FE1" w14:textId="77777777" w:rsidR="00EF7276" w:rsidRPr="004039DC" w:rsidRDefault="00EF7276" w:rsidP="00EF7276"/>
    <w:p w14:paraId="49424285" w14:textId="77777777" w:rsidR="00EF7276" w:rsidRPr="003A0E64" w:rsidRDefault="00EF7276" w:rsidP="00EF7276">
      <w:r w:rsidRPr="004039DC">
        <w:t xml:space="preserve">The SEM describes the probability that the </w:t>
      </w:r>
      <w:r w:rsidRPr="00B81819">
        <w:rPr>
          <w:u w:val="single"/>
        </w:rPr>
        <w:t>measured mean</w:t>
      </w:r>
      <w:r w:rsidRPr="004039DC">
        <w:t xml:space="preserve"> is different from the </w:t>
      </w:r>
      <w:r w:rsidRPr="00B81819">
        <w:rPr>
          <w:u w:val="single"/>
        </w:rPr>
        <w:t>population mean</w:t>
      </w:r>
      <w:r w:rsidRPr="004039DC">
        <w:t>.</w:t>
      </w:r>
      <w:r>
        <w:t xml:space="preserve"> </w:t>
      </w:r>
      <w:r w:rsidRPr="003A0E64">
        <w:t>With increasing sample size (assuming constant deviation in measurement), the SEM will approach zero.</w:t>
      </w:r>
    </w:p>
    <w:p w14:paraId="0DFEC29C" w14:textId="77777777" w:rsidR="00EF7276" w:rsidRPr="003A0E64" w:rsidRDefault="00EF7276" w:rsidP="00EF7276"/>
    <w:p w14:paraId="017C896E" w14:textId="77777777" w:rsidR="00EF7276" w:rsidRPr="003A0E64" w:rsidRDefault="00EF7276" w:rsidP="00EF7276">
      <w:r w:rsidRPr="00A939FD">
        <w:t>SD and SEM represent very different concepts. The SD describes the distribution of individual data points around a mean, while the SEM describes the precision of the mean estimate</w:t>
      </w:r>
      <w:r w:rsidRPr="003A0E64">
        <w:t>.</w:t>
      </w:r>
    </w:p>
    <w:p w14:paraId="21B101A0" w14:textId="77777777" w:rsidR="00EF7276" w:rsidRPr="003A0E64" w:rsidRDefault="00EF7276" w:rsidP="00EF7276"/>
    <w:p w14:paraId="1E98279A" w14:textId="6A29CED1" w:rsidR="00EF7276" w:rsidRDefault="00EF7276" w:rsidP="00EF7276">
      <w:r w:rsidRPr="00B81819">
        <w:t xml:space="preserve">When presenting data, figure legends should explicitly state whether the error bars represent the SD or SEM, as well as the number </w:t>
      </w:r>
      <w:r>
        <w:t xml:space="preserve">and type </w:t>
      </w:r>
      <w:r w:rsidRPr="00B81819">
        <w:t>of replicates</w:t>
      </w:r>
      <w:r w:rsidRPr="004039DC">
        <w:t>.</w:t>
      </w:r>
      <w:r>
        <w:t xml:space="preserve"> </w:t>
      </w:r>
      <w:r w:rsidRPr="004039DC">
        <w:t xml:space="preserve">Since SEM is always smaller </w:t>
      </w:r>
      <w:r>
        <w:t xml:space="preserve">when </w:t>
      </w:r>
      <w:r w:rsidRPr="004039DC">
        <w:t xml:space="preserve">compared to SD in replicate measurements, </w:t>
      </w:r>
      <w:r>
        <w:t xml:space="preserve">we find that </w:t>
      </w:r>
      <w:r w:rsidRPr="004039DC">
        <w:t>SEM is often plotted, presumably to imply less variation in the data.</w:t>
      </w:r>
      <w:r>
        <w:t xml:space="preserve"> </w:t>
      </w:r>
      <w:r w:rsidRPr="004039DC">
        <w:t>SD should be plotted when trying to convey the variation in the data, while SEM should be plotted when trying to convey the differences in means.</w:t>
      </w:r>
      <w:r>
        <w:t xml:space="preserve"> In addition, with small data sets, plotting the individual replicates </w:t>
      </w:r>
      <w:r w:rsidR="00377FF1">
        <w:t>tends to</w:t>
      </w:r>
      <w:r>
        <w:t xml:space="preserve"> be the best way to demonstrate the variability in the results in a manner universally understood.</w:t>
      </w:r>
    </w:p>
    <w:p w14:paraId="4E340112" w14:textId="77777777" w:rsidR="00EF7276" w:rsidRDefault="00EF7276" w:rsidP="00EF7276"/>
    <w:p w14:paraId="3C19E1A0" w14:textId="32BE4C19" w:rsidR="00EF7276" w:rsidRDefault="00EF7276" w:rsidP="00EF7276">
      <w:r>
        <w:t xml:space="preserve">Consider the following three examples in </w:t>
      </w:r>
      <w:r>
        <w:rPr>
          <w:b/>
        </w:rPr>
        <w:t xml:space="preserve">Figure </w:t>
      </w:r>
      <w:r w:rsidR="00A910AF">
        <w:rPr>
          <w:b/>
        </w:rPr>
        <w:t>1</w:t>
      </w:r>
      <w:r>
        <w:t xml:space="preserve"> for a concentration-response curve (CRC) where the same data is plotted with SD, SEM, or individual run values at each concentration:</w:t>
      </w:r>
    </w:p>
    <w:p w14:paraId="47F17D42" w14:textId="77777777" w:rsidR="00EF7276" w:rsidRDefault="00EF7276" w:rsidP="00EF7276"/>
    <w:p w14:paraId="165F276B" w14:textId="77777777" w:rsidR="00EF7276" w:rsidRDefault="00EF7276" w:rsidP="00357362">
      <w:pPr>
        <w:pStyle w:val="Figuregraphic"/>
      </w:pPr>
      <w:r>
        <w:rPr>
          <w:noProof/>
        </w:rPr>
        <w:drawing>
          <wp:inline distT="0" distB="0" distL="0" distR="0" wp14:anchorId="0DFC480D" wp14:editId="2264CFA0">
            <wp:extent cx="5943600" cy="161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12900"/>
                    </a:xfrm>
                    <a:prstGeom prst="rect">
                      <a:avLst/>
                    </a:prstGeom>
                  </pic:spPr>
                </pic:pic>
              </a:graphicData>
            </a:graphic>
          </wp:inline>
        </w:drawing>
      </w:r>
    </w:p>
    <w:p w14:paraId="30CDF2FE" w14:textId="77777777" w:rsidR="009B38CC" w:rsidRPr="00BF31D8" w:rsidRDefault="009B38CC" w:rsidP="009B38CC">
      <w:pPr>
        <w:pStyle w:val="Figurecaptioncontinued"/>
      </w:pPr>
      <w:bookmarkStart w:id="36" w:name="_Toc14781513"/>
      <w:r>
        <w:t>A CRC (n = 3 inter-run replicates) is plotted with the error bars representing the SD (</w:t>
      </w:r>
      <w:r w:rsidRPr="00DA6DCC">
        <w:rPr>
          <w:b/>
        </w:rPr>
        <w:t>A</w:t>
      </w:r>
      <w:r>
        <w:t>) or SEM (</w:t>
      </w:r>
      <w:r w:rsidRPr="00DA6DCC">
        <w:rPr>
          <w:b/>
        </w:rPr>
        <w:t>B</w:t>
      </w:r>
      <w:r>
        <w:t>). In (</w:t>
      </w:r>
      <w:r w:rsidRPr="00BF31D8">
        <w:rPr>
          <w:b/>
        </w:rPr>
        <w:t>C</w:t>
      </w:r>
      <w:r>
        <w:rPr>
          <w:b/>
        </w:rPr>
        <w:t>)</w:t>
      </w:r>
      <w:r>
        <w:t xml:space="preserve">, all three independent values at each concentration are shown as data points on the graph. For </w:t>
      </w:r>
      <w:r w:rsidRPr="00DA602C">
        <w:rPr>
          <w:b/>
        </w:rPr>
        <w:t>A</w:t>
      </w:r>
      <w:r>
        <w:t xml:space="preserve"> and </w:t>
      </w:r>
      <w:r w:rsidRPr="00DA602C">
        <w:rPr>
          <w:b/>
        </w:rPr>
        <w:t>B</w:t>
      </w:r>
      <w:r>
        <w:t>, the data points on the graphs are shown as the median of the independent data values from the three runs.</w:t>
      </w:r>
    </w:p>
    <w:p w14:paraId="5B77F090" w14:textId="1110B9DF" w:rsidR="00EF7276" w:rsidRPr="004039DC" w:rsidRDefault="00EF7276" w:rsidP="00357362">
      <w:pPr>
        <w:pStyle w:val="Figurenumberandcaption"/>
      </w:pPr>
      <w:r>
        <w:t xml:space="preserve">Figure </w:t>
      </w:r>
      <w:r>
        <w:rPr>
          <w:noProof/>
        </w:rPr>
        <w:fldChar w:fldCharType="begin"/>
      </w:r>
      <w:r>
        <w:rPr>
          <w:noProof/>
        </w:rPr>
        <w:instrText xml:space="preserve"> SEQ Figure \* ARABIC </w:instrText>
      </w:r>
      <w:r>
        <w:rPr>
          <w:noProof/>
        </w:rPr>
        <w:fldChar w:fldCharType="separate"/>
      </w:r>
      <w:r w:rsidR="00A53DB6">
        <w:rPr>
          <w:noProof/>
        </w:rPr>
        <w:t>1</w:t>
      </w:r>
      <w:r>
        <w:rPr>
          <w:noProof/>
        </w:rPr>
        <w:fldChar w:fldCharType="end"/>
      </w:r>
      <w:r>
        <w:t>.</w:t>
      </w:r>
      <w:r w:rsidR="00567FF0">
        <w:t xml:space="preserve"> </w:t>
      </w:r>
      <w:r>
        <w:t>Concentration-response curve plotted with error.</w:t>
      </w:r>
      <w:bookmarkEnd w:id="36"/>
    </w:p>
    <w:p w14:paraId="0101C74F" w14:textId="66BCD719" w:rsidR="00EF7276" w:rsidRDefault="00EF7276" w:rsidP="00EF7276"/>
    <w:p w14:paraId="7C1C849A" w14:textId="77777777" w:rsidR="002B64FF" w:rsidRPr="003A0E64" w:rsidRDefault="002B64FF" w:rsidP="00C627EA">
      <w:pPr>
        <w:pStyle w:val="Heading3"/>
      </w:pPr>
      <w:bookmarkStart w:id="37" w:name="_Toc6044259"/>
      <w:bookmarkStart w:id="38" w:name="_Toc14781558"/>
      <w:r>
        <w:t>Confidence Interval</w:t>
      </w:r>
      <w:bookmarkEnd w:id="37"/>
      <w:bookmarkEnd w:id="38"/>
    </w:p>
    <w:p w14:paraId="6D1813C2" w14:textId="1907D437" w:rsidR="002B64FF" w:rsidRDefault="00BB57F1" w:rsidP="002B64FF">
      <w:r>
        <w:t>A confidence interval, computed from th</w:t>
      </w:r>
      <w:r w:rsidR="00073665">
        <w:t>e statistics of the observed data, is a</w:t>
      </w:r>
      <w:r w:rsidR="00355BA7">
        <w:t xml:space="preserve">n estimated range </w:t>
      </w:r>
      <w:r w:rsidR="0011280B">
        <w:t>that is likely to contain the unknown parameter.</w:t>
      </w:r>
      <w:r w:rsidR="00567FF0">
        <w:t xml:space="preserve"> </w:t>
      </w:r>
      <w:r w:rsidR="0011280B">
        <w:t xml:space="preserve">For instance, the 95% confidence interval </w:t>
      </w:r>
      <w:r w:rsidR="007C2CAC">
        <w:t xml:space="preserve">is a range of values that one can be 95% certain </w:t>
      </w:r>
      <w:r w:rsidR="00855FA8">
        <w:t xml:space="preserve">contains the true mean of the estimated parameter. </w:t>
      </w:r>
      <w:r w:rsidR="002B64FF">
        <w:t xml:space="preserve">The confidence interval for an estimated parameter is the estimate of that parameter plus or minus the quantile corresponding to the desired confidence level from the appropriate distribution (e.g., normal, t, chi-squared, etc.) times the standard error of the estimate. </w:t>
      </w:r>
      <w:r w:rsidR="000053B8">
        <w:t>W</w:t>
      </w:r>
      <w:r w:rsidR="002B64FF">
        <w:t xml:space="preserve">hen the distribution is approximately normal, the confidence interval for a sample mean is given by </w:t>
      </w:r>
      <w:r w:rsidR="00E02BF4" w:rsidRPr="00E02BF4">
        <w:rPr>
          <w:b/>
        </w:rPr>
        <w:t>Equation 5</w:t>
      </w:r>
      <w:r w:rsidR="00E02BF4">
        <w:t>:</w:t>
      </w:r>
    </w:p>
    <w:p w14:paraId="4FBAF795" w14:textId="77777777" w:rsidR="002B64FF" w:rsidRDefault="002B64FF" w:rsidP="002B64FF">
      <w:pPr>
        <w:rPr>
          <w:i/>
        </w:rPr>
      </w:pPr>
    </w:p>
    <w:p w14:paraId="52B8DD94" w14:textId="28B634D7" w:rsidR="002B64FF" w:rsidRPr="008749C1" w:rsidRDefault="002B64FF" w:rsidP="002B64FF">
      <w:pPr>
        <w:pStyle w:val="Equation"/>
        <w:rPr>
          <w:rStyle w:val="LabelorNumber"/>
        </w:rPr>
      </w:pPr>
      <w:bookmarkStart w:id="39" w:name="_Toc14781508"/>
      <w:r w:rsidRPr="008749C1">
        <w:rPr>
          <w:rStyle w:val="LabelorNumber"/>
        </w:rPr>
        <w:t xml:space="preserve">Equation </w:t>
      </w:r>
      <w:r w:rsidRPr="008749C1">
        <w:rPr>
          <w:rStyle w:val="LabelorNumber"/>
        </w:rPr>
        <w:fldChar w:fldCharType="begin"/>
      </w:r>
      <w:r w:rsidRPr="008749C1">
        <w:rPr>
          <w:rStyle w:val="LabelorNumber"/>
        </w:rPr>
        <w:instrText xml:space="preserve"> SEQ Equation \* ARABIC </w:instrText>
      </w:r>
      <w:r w:rsidRPr="008749C1">
        <w:rPr>
          <w:rStyle w:val="LabelorNumber"/>
        </w:rPr>
        <w:fldChar w:fldCharType="separate"/>
      </w:r>
      <w:r w:rsidR="006B1F38" w:rsidRPr="008749C1">
        <w:rPr>
          <w:rStyle w:val="LabelorNumber"/>
        </w:rPr>
        <w:t>5</w:t>
      </w:r>
      <w:r w:rsidRPr="008749C1">
        <w:rPr>
          <w:rStyle w:val="LabelorNumber"/>
        </w:rPr>
        <w:fldChar w:fldCharType="end"/>
      </w:r>
      <w:r w:rsidRPr="008749C1">
        <w:rPr>
          <w:rStyle w:val="LabelorNumber"/>
        </w:rPr>
        <w:t>.</w:t>
      </w:r>
      <w:r w:rsidR="00567FF0" w:rsidRPr="008749C1">
        <w:rPr>
          <w:rStyle w:val="LabelorNumber"/>
        </w:rPr>
        <w:t xml:space="preserve"> </w:t>
      </w:r>
      <w:r w:rsidRPr="008749C1">
        <w:rPr>
          <w:rStyle w:val="LabelorNumber"/>
        </w:rPr>
        <w:t>Confidence Interval</w:t>
      </w:r>
      <w:bookmarkEnd w:id="39"/>
    </w:p>
    <w:p w14:paraId="1919576D" w14:textId="77777777" w:rsidR="002B64FF" w:rsidRPr="008E4EE6" w:rsidRDefault="00902929" w:rsidP="008749C1">
      <w:pPr>
        <w:pStyle w:val="Equation"/>
      </w:pPr>
      <m:oMathPara>
        <m:oMathParaPr>
          <m:jc m:val="center"/>
        </m:oMathParaPr>
        <m:oMath>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acc>
                <m:accPr>
                  <m:chr m:val="̅"/>
                  <m:ctrlPr>
                    <w:rPr>
                      <w:rFonts w:ascii="Cambria Math" w:hAnsi="Cambria Math"/>
                    </w:rPr>
                  </m:ctrlPr>
                </m:accPr>
                <m:e>
                  <m:r>
                    <w:rPr>
                      <w:rFonts w:ascii="Cambria Math" w:hAnsi="Cambria Math"/>
                    </w:rPr>
                    <m:t>x</m:t>
                  </m:r>
                </m:e>
              </m:acc>
            </m:sub>
          </m:sSub>
        </m:oMath>
      </m:oMathPara>
    </w:p>
    <w:p w14:paraId="7C3BB035" w14:textId="77777777" w:rsidR="002B64FF" w:rsidRDefault="002B64FF" w:rsidP="002B64FF"/>
    <w:p w14:paraId="18E3E9A0" w14:textId="77777777" w:rsidR="002B64FF" w:rsidRPr="00E96F59" w:rsidRDefault="002B64FF" w:rsidP="002B64FF">
      <w:r>
        <w:t xml:space="preserve">where </w:t>
      </w:r>
      <m:oMath>
        <m:sSub>
          <m:sSubPr>
            <m:ctrlPr>
              <w:rPr>
                <w:rFonts w:ascii="Cambria Math" w:hAnsi="Cambria Math"/>
                <w:i/>
              </w:rPr>
            </m:ctrlPr>
          </m:sSubPr>
          <m:e>
            <m:r>
              <w:rPr>
                <w:rFonts w:ascii="Cambria Math" w:hAnsi="Cambria Math"/>
              </w:rPr>
              <m:t>s</m:t>
            </m:r>
          </m:e>
          <m:sub>
            <m:acc>
              <m:accPr>
                <m:chr m:val="̅"/>
                <m:ctrlPr>
                  <w:rPr>
                    <w:rFonts w:ascii="Cambria Math" w:hAnsi="Cambria Math"/>
                    <w:i/>
                  </w:rPr>
                </m:ctrlPr>
              </m:accPr>
              <m:e>
                <m:r>
                  <w:rPr>
                    <w:rFonts w:ascii="Cambria Math" w:hAnsi="Cambria Math"/>
                  </w:rPr>
                  <m:t>x</m:t>
                </m:r>
              </m:e>
            </m:acc>
          </m:sub>
        </m:sSub>
      </m:oMath>
      <w:r>
        <w:t xml:space="preserve"> is the standard error of the mean, as defined above, and </w:t>
      </w:r>
      <m:oMath>
        <m:r>
          <w:rPr>
            <w:rFonts w:ascii="Cambria Math" w:hAnsi="Cambria Math"/>
          </w:rPr>
          <m:t>t</m:t>
        </m:r>
      </m:oMath>
      <w:r>
        <w:t xml:space="preserve"> is the quantile from the Student’s </w:t>
      </w:r>
      <m:oMath>
        <m:r>
          <w:rPr>
            <w:rFonts w:ascii="Cambria Math" w:hAnsi="Cambria Math"/>
          </w:rPr>
          <m:t>t</m:t>
        </m:r>
      </m:oMath>
      <w:r>
        <w:t xml:space="preserve">-distribution corresponding to the desired confidence level and sample size. For example, </w:t>
      </w:r>
      <m:oMath>
        <m:r>
          <w:rPr>
            <w:rFonts w:ascii="Cambria Math" w:hAnsi="Cambria Math"/>
          </w:rPr>
          <m:t>t=2.26</m:t>
        </m:r>
      </m:oMath>
      <w:r>
        <w:t>, for 95% confidence and a sample size of 10 (9 degrees of freedom).</w:t>
      </w:r>
    </w:p>
    <w:p w14:paraId="7594C381" w14:textId="671D1B81" w:rsidR="002B64FF" w:rsidRDefault="002B64FF" w:rsidP="00EF7276"/>
    <w:p w14:paraId="62B51694" w14:textId="58300920" w:rsidR="002B64FF" w:rsidRDefault="002B64FF" w:rsidP="00EF7276"/>
    <w:p w14:paraId="45DAF6E7" w14:textId="5BD46326" w:rsidR="002B64FF" w:rsidRDefault="00DC289C" w:rsidP="006566AF">
      <w:pPr>
        <w:pStyle w:val="Heading2"/>
      </w:pPr>
      <w:bookmarkStart w:id="40" w:name="_Toc14781559"/>
      <w:r>
        <w:t xml:space="preserve">Example of </w:t>
      </w:r>
      <w:r w:rsidR="00092FF5">
        <w:t>Methods</w:t>
      </w:r>
      <w:r w:rsidR="006566AF">
        <w:t xml:space="preserve"> to Plot the Same Data</w:t>
      </w:r>
      <w:bookmarkEnd w:id="40"/>
    </w:p>
    <w:p w14:paraId="3C47D147" w14:textId="3478D630" w:rsidR="00EF7276" w:rsidRDefault="008749C1" w:rsidP="00EF7276">
      <w:r>
        <w:t>An example</w:t>
      </w:r>
      <w:r w:rsidR="00EF7276">
        <w:t xml:space="preserve"> presented in an article that was publ</w:t>
      </w:r>
      <w:r>
        <w:t>ished in four separate journals</w:t>
      </w:r>
      <w:r w:rsidR="00EF7276">
        <w:t xml:space="preserve"> shows a set of data visualized using a scatter plot, box-and-whiskers, median and quartiles, mean ± SD, mean with confidence interval (see section below) and mean with SEM </w:t>
      </w:r>
      <w:r w:rsidR="00EF7276">
        <w:fldChar w:fldCharType="begin">
          <w:fldData xml:space="preserve">PEVuZE5vdGU+PENpdGU+PEF1dGhvcj5Nb3R1bHNreTwvQXV0aG9yPjxZZWFyPjIwMTQ8L1llYXI+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</w:fldData>
        </w:fldChar>
      </w:r>
      <w:r w:rsidR="00EF7276">
        <w:instrText xml:space="preserve"> ADDIN EN.CITE </w:instrText>
      </w:r>
      <w:r w:rsidR="00EF7276">
        <w:fldChar w:fldCharType="begin">
          <w:fldData xml:space="preserve">PEVuZE5vdGU+PENpdGU+PEF1dGhvcj5Nb3R1bHNreTwvQXV0aG9yPjxZZWFyPjIwMTQ8L1llYXI+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</w:fldData>
        </w:fldChar>
      </w:r>
      <w:r w:rsidR="00EF7276">
        <w:instrText xml:space="preserve"> ADDIN EN.CITE.DATA </w:instrText>
      </w:r>
      <w:r w:rsidR="00EF7276">
        <w:fldChar w:fldCharType="end"/>
      </w:r>
      <w:r w:rsidR="00EF7276">
        <w:fldChar w:fldCharType="separate"/>
      </w:r>
      <w:r w:rsidR="00EF7276">
        <w:rPr>
          <w:noProof/>
        </w:rPr>
        <w:t>(16-19)</w:t>
      </w:r>
      <w:r w:rsidR="00EF7276">
        <w:fldChar w:fldCharType="end"/>
      </w:r>
      <w:r w:rsidR="00EF7276">
        <w:t xml:space="preserve">. To display variability, the author suggests showing raw data, the box-and-whisker plot, median and quartiles, or mean ± SD as the most effective methods. Using these principles, </w:t>
      </w:r>
      <w:r w:rsidR="00EF7276" w:rsidRPr="009E7113">
        <w:rPr>
          <w:b/>
        </w:rPr>
        <w:t xml:space="preserve">Figure </w:t>
      </w:r>
      <w:r w:rsidR="00A910AF">
        <w:rPr>
          <w:b/>
        </w:rPr>
        <w:t>2</w:t>
      </w:r>
      <w:r w:rsidR="00EF7276">
        <w:t xml:space="preserve"> shows all five of these plots representing data for a control compound in an assay performed over a period of time. It demonstrates the impact of each method and the resulting message about variability or error being conveyed. The scatter plot, showing all data points, is typically the preferred format, particularly with </w:t>
      </w:r>
      <w:r w:rsidR="00873F63">
        <w:t>many journals</w:t>
      </w:r>
      <w:r w:rsidR="00EF7276">
        <w:t>.</w:t>
      </w:r>
    </w:p>
    <w:p w14:paraId="2A3477BF" w14:textId="77777777" w:rsidR="00EF7276" w:rsidRDefault="00EF7276" w:rsidP="00EF7276"/>
    <w:p w14:paraId="39E2AF5B" w14:textId="77777777" w:rsidR="00EF7276" w:rsidRDefault="00EF7276" w:rsidP="00357362">
      <w:pPr>
        <w:pStyle w:val="Figuregraphic"/>
      </w:pPr>
      <w:r>
        <w:rPr>
          <w:noProof/>
        </w:rPr>
        <w:drawing>
          <wp:inline distT="0" distB="0" distL="0" distR="0" wp14:anchorId="107DE9BF" wp14:editId="497CF5D7">
            <wp:extent cx="4022725" cy="2981739"/>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3.tif"/>
                    <pic:cNvPicPr/>
                  </pic:nvPicPr>
                  <pic:blipFill rotWithShape="1">
                    <a:blip r:embed="rId9">
                      <a:extLst>
                        <a:ext uri="{28A0092B-C50C-407E-A947-70E740481C1C}">
                          <a14:useLocalDpi xmlns:a14="http://schemas.microsoft.com/office/drawing/2010/main" val="0"/>
                        </a:ext>
                      </a:extLst>
                    </a:blip>
                    <a:srcRect/>
                    <a:stretch/>
                  </pic:blipFill>
                  <pic:spPr bwMode="auto">
                    <a:xfrm>
                      <a:off x="0" y="0"/>
                      <a:ext cx="4023747" cy="2982497"/>
                    </a:xfrm>
                    <a:prstGeom prst="rect">
                      <a:avLst/>
                    </a:prstGeom>
                    <a:ln>
                      <a:noFill/>
                    </a:ln>
                    <a:extLst>
                      <a:ext uri="{53640926-AAD7-44D8-BBD7-CCE9431645EC}">
                        <a14:shadowObscured xmlns:a14="http://schemas.microsoft.com/office/drawing/2010/main"/>
                      </a:ext>
                    </a:extLst>
                  </pic:spPr>
                </pic:pic>
              </a:graphicData>
            </a:graphic>
          </wp:inline>
        </w:drawing>
      </w:r>
    </w:p>
    <w:p w14:paraId="69EF8FAE" w14:textId="77777777" w:rsidR="009B38CC" w:rsidRDefault="009B38CC" w:rsidP="009B38CC">
      <w:pPr>
        <w:pStyle w:val="Figurecaptioncontinued"/>
      </w:pPr>
      <w:bookmarkStart w:id="41" w:name="_Toc14781514"/>
      <w:r>
        <w:t>The activity for an assay control compound from several different runs is plotted on the y-axis using different methods for expressing the variability. (</w:t>
      </w:r>
      <w:r w:rsidRPr="00636114">
        <w:rPr>
          <w:b/>
        </w:rPr>
        <w:t>A</w:t>
      </w:r>
      <w:r>
        <w:t>) Scatter plot showing all of the data values used, with the median indicated by the red line; (</w:t>
      </w:r>
      <w:r w:rsidRPr="00636114">
        <w:rPr>
          <w:b/>
        </w:rPr>
        <w:t>B</w:t>
      </w:r>
      <w:r>
        <w:t>) Box and whiskers plot, showing the range of data with the median indicated by the line; (</w:t>
      </w:r>
      <w:r w:rsidRPr="00636114">
        <w:rPr>
          <w:b/>
        </w:rPr>
        <w:t>C</w:t>
      </w:r>
      <w:r>
        <w:t>) Median and quartiles; (</w:t>
      </w:r>
      <w:r w:rsidRPr="00636114">
        <w:rPr>
          <w:b/>
        </w:rPr>
        <w:t>D</w:t>
      </w:r>
      <w:r>
        <w:t>) Mean with error bars (1 SD); (</w:t>
      </w:r>
      <w:r w:rsidRPr="00636114">
        <w:rPr>
          <w:b/>
        </w:rPr>
        <w:t>E</w:t>
      </w:r>
      <w:r>
        <w:t>) Mean with 95% confidence interval; (</w:t>
      </w:r>
      <w:r w:rsidRPr="00636114">
        <w:rPr>
          <w:b/>
        </w:rPr>
        <w:t>F</w:t>
      </w:r>
      <w:r>
        <w:t xml:space="preserve">) Mean with standard error of the mean. Adapted from reference </w:t>
      </w:r>
      <w:r w:rsidRPr="008749C1">
        <w:rPr>
          <w:highlight w:val="cyan"/>
        </w:rPr>
        <w:fldChar w:fldCharType="begin"/>
      </w:r>
      <w:r w:rsidRPr="008749C1">
        <w:rPr>
          <w:highlight w:val="cyan"/>
        </w:rPr>
        <w:instrText xml:space="preserve"> ADDIN EN.CITE &lt;EndNote&gt;&lt;Cite&gt;&lt;Author&gt;Motulsky&lt;/Author&gt;&lt;Year&gt;2014&lt;/Year&gt;&lt;RecNum&gt;2951&lt;/RecNum&gt;&lt;DisplayText&gt;(17)&lt;/DisplayText&gt;&lt;record&gt;&lt;rec-number&gt;2951&lt;/rec-number&gt;&lt;foreign-keys&gt;&lt;key app="EN" db-id="ezvw0f203faewuestptxwd2nsp2evzepttpf" timestamp="1539159013"&gt;2951&lt;/key&gt;&lt;/foreign-keys&gt;&lt;ref-type name="Journal Article"&gt;17&lt;/ref-type&gt;&lt;contributors&gt;&lt;authors&gt;&lt;author&gt;Motulsky, H. J.&lt;/author&gt;&lt;/authors&gt;&lt;/contributors&gt;&lt;auth-address&gt;GraphPad Software Inc., La Jolla, California hmotulsky@graphpad.com.&lt;/auth-address&gt;&lt;titles&gt;&lt;title&gt;Common misconceptions about data analysis and statistics&lt;/title&gt;&lt;secondary-title&gt;J Pharmacol Exp Ther&lt;/secondary-title&gt;&lt;/titles&gt;&lt;periodical&gt;&lt;full-title&gt;J Pharmacol Exp Ther&lt;/full-title&gt;&lt;abbr-1&gt;The Journal of pharmacology and experimental therapeutics&lt;/abbr-1&gt;&lt;/periodical&gt;&lt;pages&gt;200-5&lt;/pages&gt;&lt;volume&gt;351&lt;/volume&gt;&lt;number&gt;1&lt;/number&gt;&lt;keywords&gt;&lt;keyword&gt;Biostatistics/*methods&lt;/keyword&gt;&lt;keyword&gt;Data Interpretation, Statistical&lt;/keyword&gt;&lt;keyword&gt;Reproducibility of Results&lt;/keyword&gt;&lt;/keywords&gt;&lt;dates&gt;&lt;year&gt;2014&lt;/year&gt;&lt;pub-dates&gt;&lt;date&gt;Oct&lt;/date&gt;&lt;/pub-dates&gt;&lt;/dates&gt;&lt;isbn&gt;1521-0103 (Electronic)&amp;#xD;0022-3565 (Linking)&lt;/isbn&gt;&lt;accession-num&gt;25204545&lt;/accession-num&gt;&lt;urls&gt;&lt;related-urls&gt;&lt;url&gt;&lt;style face="underline" font="default" size="100%"&gt;https://www.ncbi.nlm.nih.gov/pubmed/25204545&lt;/style&gt;&lt;/url&gt;&lt;url&gt;&lt;style face="underline" font="default" size="100%"&gt;http://jpet.aspetjournals.org/content/jpet/351/1/200.full.pdf&lt;/style&gt;&lt;/url&gt;&lt;/related-urls&gt;&lt;/urls&gt;&lt;electronic-resource-num&gt;10.1124/jpet.114.219170&lt;/electronic-resource-num&gt;&lt;/record&gt;&lt;/Cite&gt;&lt;/EndNote&gt;</w:instrText>
      </w:r>
      <w:r w:rsidRPr="008749C1">
        <w:rPr>
          <w:highlight w:val="cyan"/>
        </w:rPr>
        <w:fldChar w:fldCharType="separate"/>
      </w:r>
      <w:r w:rsidRPr="008749C1">
        <w:rPr>
          <w:noProof/>
          <w:highlight w:val="cyan"/>
        </w:rPr>
        <w:t>(17)</w:t>
      </w:r>
      <w:r w:rsidRPr="008749C1">
        <w:rPr>
          <w:highlight w:val="cyan"/>
        </w:rPr>
        <w:fldChar w:fldCharType="end"/>
      </w:r>
      <w:r>
        <w:t>.</w:t>
      </w:r>
    </w:p>
    <w:p w14:paraId="486E0F26" w14:textId="70F3C8D1" w:rsidR="00EF7276" w:rsidRDefault="00EF7276" w:rsidP="00357362">
      <w:pPr>
        <w:pStyle w:val="Figurenumberandcaption"/>
      </w:pPr>
      <w:r>
        <w:t xml:space="preserve">Figure </w:t>
      </w:r>
      <w:r>
        <w:rPr>
          <w:noProof/>
        </w:rPr>
        <w:fldChar w:fldCharType="begin"/>
      </w:r>
      <w:r>
        <w:rPr>
          <w:noProof/>
        </w:rPr>
        <w:instrText xml:space="preserve"> SEQ Figure \* ARABIC </w:instrText>
      </w:r>
      <w:r>
        <w:rPr>
          <w:noProof/>
        </w:rPr>
        <w:fldChar w:fldCharType="separate"/>
      </w:r>
      <w:r w:rsidR="00A53DB6">
        <w:rPr>
          <w:noProof/>
        </w:rPr>
        <w:t>2</w:t>
      </w:r>
      <w:r>
        <w:rPr>
          <w:noProof/>
        </w:rPr>
        <w:fldChar w:fldCharType="end"/>
      </w:r>
      <w:r>
        <w:t>.</w:t>
      </w:r>
      <w:r w:rsidR="00567FF0">
        <w:t xml:space="preserve"> </w:t>
      </w:r>
      <w:r>
        <w:t>Summarized result for an assay control compound using six different methods.</w:t>
      </w:r>
      <w:bookmarkEnd w:id="41"/>
    </w:p>
    <w:p w14:paraId="01D5B38F" w14:textId="77777777" w:rsidR="00EF7276" w:rsidRDefault="00EF7276" w:rsidP="00EF7276"/>
    <w:p w14:paraId="7E561910" w14:textId="77777777" w:rsidR="00EF7276" w:rsidRDefault="00EF7276" w:rsidP="00EF7276">
      <w:r>
        <w:t>Note that the box-and-whisker plot shows the distribution of a set of data by drawing a box (rectangle) that spans from the first to the third quartile, with a line at the median. The whisker on each end extends either to the most extreme data value or to a distance that is 1.5 times the interquartile range (IQR = third quartile – first quartile) from the end of the box, whichever is shorter. Data values that are more extreme than 1.5 times the IQR are plotted as individual points.</w:t>
      </w:r>
    </w:p>
    <w:p w14:paraId="480C69C9" w14:textId="77777777" w:rsidR="00EF7276" w:rsidRDefault="00EF7276" w:rsidP="00EF7276"/>
    <w:p w14:paraId="715ACA03" w14:textId="77777777" w:rsidR="00EF7276" w:rsidRDefault="00EF7276" w:rsidP="00EF7276"/>
    <w:p w14:paraId="4304D4D8" w14:textId="77777777" w:rsidR="00EF7276" w:rsidRPr="0025792F" w:rsidRDefault="00EF7276" w:rsidP="00C627EA">
      <w:pPr>
        <w:pStyle w:val="Heading3"/>
      </w:pPr>
      <w:bookmarkStart w:id="42" w:name="_Toc6044260"/>
      <w:bookmarkStart w:id="43" w:name="_Toc14781560"/>
      <w:r w:rsidRPr="0025792F">
        <w:t xml:space="preserve">Signal-to-Noise </w:t>
      </w:r>
      <w:r>
        <w:t>(S/N or SNR),</w:t>
      </w:r>
      <w:r w:rsidRPr="0025792F">
        <w:t xml:space="preserve"> Signal-to-Background</w:t>
      </w:r>
      <w:r>
        <w:t xml:space="preserve"> (S/B) and Z’-Factor</w:t>
      </w:r>
      <w:bookmarkEnd w:id="42"/>
      <w:bookmarkEnd w:id="43"/>
    </w:p>
    <w:p w14:paraId="2B6630C5" w14:textId="77777777" w:rsidR="00EF7276" w:rsidRDefault="00EF7276" w:rsidP="00EF7276"/>
    <w:p w14:paraId="0A69C84A" w14:textId="79C369CB" w:rsidR="00EF7276" w:rsidRDefault="00EF7276" w:rsidP="00EF7276">
      <w:r w:rsidRPr="0025792F">
        <w:t xml:space="preserve">The </w:t>
      </w:r>
      <w:r w:rsidRPr="0025792F">
        <w:rPr>
          <w:b/>
        </w:rPr>
        <w:t>Signal-to-Noise Ratio (SNR</w:t>
      </w:r>
      <w:r>
        <w:rPr>
          <w:b/>
        </w:rPr>
        <w:t xml:space="preserve"> </w:t>
      </w:r>
      <w:r w:rsidRPr="00875C3F">
        <w:t>or</w:t>
      </w:r>
      <w:r>
        <w:rPr>
          <w:b/>
        </w:rPr>
        <w:t xml:space="preserve"> S/N</w:t>
      </w:r>
      <w:r w:rsidRPr="0025792F">
        <w:rPr>
          <w:b/>
        </w:rPr>
        <w:t>)</w:t>
      </w:r>
      <w:r>
        <w:t xml:space="preserve"> can be</w:t>
      </w:r>
      <w:r w:rsidRPr="0025792F">
        <w:t xml:space="preserve"> defined as the ratio of the mean signal (</w:t>
      </w:r>
      <m:oMath>
        <m:acc>
          <m:accPr>
            <m:chr m:val="̅"/>
            <m:ctrlPr>
              <w:rPr>
                <w:rFonts w:ascii="Cambria Math" w:hAnsi="Cambria Math"/>
              </w:rPr>
            </m:ctrlPr>
          </m:accPr>
          <m:e>
            <m:r>
              <m:rPr>
                <m:sty m:val="p"/>
              </m:rPr>
              <w:rPr>
                <w:rFonts w:ascii="Cambria Math" w:hAnsi="Cambria Math"/>
              </w:rPr>
              <m:t>X</m:t>
            </m:r>
          </m:e>
        </m:acc>
      </m:oMath>
      <w:r w:rsidRPr="00CF0124">
        <w:rPr>
          <w:vertAlign w:val="subscript"/>
        </w:rPr>
        <w:t>s</w:t>
      </w:r>
      <w:r w:rsidRPr="0025792F">
        <w:t>) to the standard deviation of th</w:t>
      </w:r>
      <w:r>
        <w:t>at</w:t>
      </w:r>
      <w:r w:rsidRPr="0025792F">
        <w:t xml:space="preserve"> signal (</w:t>
      </w:r>
      <m:oMath>
        <m:r>
          <m:rPr>
            <m:sty m:val="p"/>
          </m:rPr>
          <w:rPr>
            <w:rFonts w:ascii="Cambria Math" w:hAnsi="Cambria Math"/>
          </w:rPr>
          <m:t>s</m:t>
        </m:r>
      </m:oMath>
      <w:r w:rsidRPr="00CF0124">
        <w:rPr>
          <w:rFonts w:ascii="Calibri" w:eastAsia="Calibri" w:hAnsi="Calibri" w:cs="Calibri"/>
          <w:vertAlign w:val="subscript"/>
        </w:rPr>
        <w:t>s</w:t>
      </w:r>
      <w:r w:rsidRPr="0025792F">
        <w:t>).</w:t>
      </w:r>
      <w:r>
        <w:t xml:space="preserve"> Although the S/N parameter incorporates signal variability, it only evaluates one signal in the assay. Typically, assays are optimized with controls that provide biologically relevant high and low signals that together define the dynamic range. The S/N ratio evaluates only one of the two relevant signals and thus does not allow the overall assay quality to be evaluated. In </w:t>
      </w:r>
      <w:r w:rsidRPr="00215DAC">
        <w:rPr>
          <w:b/>
        </w:rPr>
        <w:t xml:space="preserve">Figure </w:t>
      </w:r>
      <w:r w:rsidR="00A910AF">
        <w:rPr>
          <w:b/>
        </w:rPr>
        <w:t>3</w:t>
      </w:r>
      <w:r>
        <w:t xml:space="preserve"> S/N values are given for high and low assay controls in panels </w:t>
      </w:r>
      <w:r w:rsidRPr="00321AE9">
        <w:t>A-D</w:t>
      </w:r>
      <w:r>
        <w:t xml:space="preserve">. The S/N values are highest for the two signals in panel </w:t>
      </w:r>
      <w:r w:rsidRPr="00321AE9">
        <w:t>A</w:t>
      </w:r>
      <w:r>
        <w:t xml:space="preserve"> due to the low variability.</w:t>
      </w:r>
    </w:p>
    <w:p w14:paraId="173586BE" w14:textId="77777777" w:rsidR="00EF7276" w:rsidRDefault="00EF7276" w:rsidP="00EF7276"/>
    <w:p w14:paraId="7B7EE1EA" w14:textId="1A0AC440" w:rsidR="00EF7276" w:rsidRPr="008749C1" w:rsidRDefault="00EF7276" w:rsidP="00EF7276">
      <w:pPr>
        <w:pStyle w:val="Equation"/>
        <w:rPr>
          <w:rStyle w:val="LabelorNumber"/>
        </w:rPr>
      </w:pPr>
      <w:bookmarkStart w:id="44" w:name="_Toc14781509"/>
      <w:r w:rsidRPr="008749C1">
        <w:rPr>
          <w:rStyle w:val="LabelorNumber"/>
        </w:rPr>
        <w:t xml:space="preserve">Equation </w:t>
      </w:r>
      <w:r w:rsidRPr="008749C1">
        <w:rPr>
          <w:rStyle w:val="LabelorNumber"/>
        </w:rPr>
        <w:fldChar w:fldCharType="begin"/>
      </w:r>
      <w:r w:rsidRPr="008749C1">
        <w:rPr>
          <w:rStyle w:val="LabelorNumber"/>
        </w:rPr>
        <w:instrText xml:space="preserve"> SEQ Equation \* ARABIC </w:instrText>
      </w:r>
      <w:r w:rsidRPr="008749C1">
        <w:rPr>
          <w:rStyle w:val="LabelorNumber"/>
        </w:rPr>
        <w:fldChar w:fldCharType="separate"/>
      </w:r>
      <w:r w:rsidR="006B1F38" w:rsidRPr="008749C1">
        <w:rPr>
          <w:rStyle w:val="LabelorNumber"/>
        </w:rPr>
        <w:t>6</w:t>
      </w:r>
      <w:r w:rsidRPr="008749C1">
        <w:rPr>
          <w:rStyle w:val="LabelorNumber"/>
        </w:rPr>
        <w:fldChar w:fldCharType="end"/>
      </w:r>
      <w:r w:rsidRPr="008749C1">
        <w:rPr>
          <w:rStyle w:val="LabelorNumber"/>
        </w:rPr>
        <w:t>:</w:t>
      </w:r>
      <w:r w:rsidR="00567FF0" w:rsidRPr="008749C1">
        <w:rPr>
          <w:rStyle w:val="LabelorNumber"/>
        </w:rPr>
        <w:t xml:space="preserve"> </w:t>
      </w:r>
      <w:r w:rsidRPr="008749C1">
        <w:rPr>
          <w:rStyle w:val="LabelorNumber"/>
        </w:rPr>
        <w:t>Signal to Noise Ratio (SNR or S/N)</w:t>
      </w:r>
      <w:bookmarkEnd w:id="44"/>
    </w:p>
    <w:p w14:paraId="4DADC55E" w14:textId="77777777" w:rsidR="00EF7276" w:rsidRPr="008E4EE6" w:rsidRDefault="00EF7276" w:rsidP="008749C1">
      <w:pPr>
        <w:pStyle w:val="Equation"/>
      </w:pPr>
      <m:oMathPara>
        <m:oMathParaPr>
          <m:jc m:val="center"/>
        </m:oMathParaPr>
        <m:oMath>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e>
                <m:sub>
                  <m:r>
                    <w:rPr>
                      <w:rFonts w:ascii="Cambria Math" w:hAnsi="Cambria Math"/>
                    </w:rPr>
                    <m:t>S</m:t>
                  </m:r>
                </m:sub>
              </m:sSub>
            </m:num>
            <m:den>
              <m:sSub>
                <m:sSubPr>
                  <m:ctrlPr>
                    <w:rPr>
                      <w:rFonts w:ascii="Cambria Math" w:hAnsi="Cambria Math"/>
                    </w:rPr>
                  </m:ctrlPr>
                </m:sSubPr>
                <m:e>
                  <m:r>
                    <m:rPr>
                      <m:sty m:val="p"/>
                    </m:rPr>
                    <w:rPr>
                      <w:rFonts w:ascii="Cambria Math" w:hAnsi="Cambria Math"/>
                    </w:rPr>
                    <m:t>s</m:t>
                  </m:r>
                </m:e>
                <m:sub>
                  <m:r>
                    <w:rPr>
                      <w:rFonts w:ascii="Cambria Math" w:hAnsi="Cambria Math"/>
                    </w:rPr>
                    <m:t>S</m:t>
                  </m:r>
                </m:sub>
              </m:sSub>
            </m:den>
          </m:f>
        </m:oMath>
      </m:oMathPara>
    </w:p>
    <w:p w14:paraId="1E798EA0" w14:textId="77777777" w:rsidR="00EF7276" w:rsidRDefault="00EF7276" w:rsidP="00EF7276"/>
    <w:p w14:paraId="3861640C" w14:textId="4BA752F3" w:rsidR="00EF7276" w:rsidRDefault="00EF7276" w:rsidP="00EF7276">
      <w:r>
        <w:t xml:space="preserve">The S/N is the reciprocal of the </w:t>
      </w:r>
      <w:r w:rsidRPr="0025792F">
        <w:rPr>
          <w:b/>
        </w:rPr>
        <w:t xml:space="preserve">coefficient of variation </w:t>
      </w:r>
      <w:r>
        <w:rPr>
          <w:b/>
        </w:rPr>
        <w:t>(</w:t>
      </w:r>
      <w:r w:rsidRPr="0025792F">
        <w:rPr>
          <w:b/>
        </w:rPr>
        <w:t>CV</w:t>
      </w:r>
      <w:r>
        <w:rPr>
          <w:b/>
        </w:rPr>
        <w:t>)</w:t>
      </w:r>
      <w:r>
        <w:t xml:space="preserve"> which is a measure of precision relative to the mean. The </w:t>
      </w:r>
      <w:r w:rsidRPr="00CF0124">
        <w:t>coefficient of variation</w:t>
      </w:r>
      <w:r>
        <w:t xml:space="preserve"> is often expressed as percent. Percent CV values are indicated for both high and low controls in the panels of </w:t>
      </w:r>
      <w:r w:rsidRPr="00215DAC">
        <w:rPr>
          <w:b/>
        </w:rPr>
        <w:t xml:space="preserve">Figure </w:t>
      </w:r>
      <w:r w:rsidR="00815609">
        <w:rPr>
          <w:b/>
        </w:rPr>
        <w:t>3</w:t>
      </w:r>
      <w:r>
        <w:t xml:space="preserve">. The high and low controls of panel </w:t>
      </w:r>
      <w:r w:rsidRPr="00321AE9">
        <w:t>A</w:t>
      </w:r>
      <w:r>
        <w:t xml:space="preserve"> have the lowest %CV values in </w:t>
      </w:r>
      <w:r w:rsidRPr="00215DAC">
        <w:rPr>
          <w:b/>
        </w:rPr>
        <w:t xml:space="preserve">Figure </w:t>
      </w:r>
      <w:r w:rsidR="00815609">
        <w:rPr>
          <w:b/>
        </w:rPr>
        <w:t>3</w:t>
      </w:r>
      <w:r>
        <w:t xml:space="preserve"> due to the low variability among data points. Alternatively, and to address the limitations noted above, S/N is sometimes defined as the ratio of the difference between high and low signals of the controls and the total variability of the signal from the controls. The “controls” here refer to whatever reflects the dy</w:t>
      </w:r>
      <w:r w:rsidR="00EF6226">
        <w:t>namic range of the assay signal;</w:t>
      </w:r>
      <w:r>
        <w:t xml:space="preserve"> for example, they may be the positive control (at high concentration) and negative control (background), presence and absence of enzyme, etc. </w:t>
      </w:r>
    </w:p>
    <w:p w14:paraId="0B47E49F" w14:textId="77777777" w:rsidR="00EF7276" w:rsidRDefault="00EF7276" w:rsidP="00EF7276"/>
    <w:p w14:paraId="601A6D72" w14:textId="622BF9D4" w:rsidR="00EF7276" w:rsidRPr="008749C1" w:rsidRDefault="00EF7276" w:rsidP="00EF7276">
      <w:pPr>
        <w:pStyle w:val="Equation"/>
        <w:rPr>
          <w:rStyle w:val="LabelorNumber"/>
        </w:rPr>
      </w:pPr>
      <w:bookmarkStart w:id="45" w:name="_Toc14781510"/>
      <w:r w:rsidRPr="008749C1">
        <w:rPr>
          <w:rStyle w:val="LabelorNumber"/>
        </w:rPr>
        <w:t xml:space="preserve">Equation </w:t>
      </w:r>
      <w:r w:rsidRPr="008749C1">
        <w:rPr>
          <w:rStyle w:val="LabelorNumber"/>
        </w:rPr>
        <w:fldChar w:fldCharType="begin"/>
      </w:r>
      <w:r w:rsidRPr="008749C1">
        <w:rPr>
          <w:rStyle w:val="LabelorNumber"/>
        </w:rPr>
        <w:instrText xml:space="preserve"> SEQ Equation \* ARABIC </w:instrText>
      </w:r>
      <w:r w:rsidRPr="008749C1">
        <w:rPr>
          <w:rStyle w:val="LabelorNumber"/>
        </w:rPr>
        <w:fldChar w:fldCharType="separate"/>
      </w:r>
      <w:r w:rsidR="006B1F38" w:rsidRPr="008749C1">
        <w:rPr>
          <w:rStyle w:val="LabelorNumber"/>
        </w:rPr>
        <w:t>7</w:t>
      </w:r>
      <w:r w:rsidRPr="008749C1">
        <w:rPr>
          <w:rStyle w:val="LabelorNumber"/>
        </w:rPr>
        <w:fldChar w:fldCharType="end"/>
      </w:r>
      <w:r w:rsidRPr="008749C1">
        <w:rPr>
          <w:rStyle w:val="LabelorNumber"/>
        </w:rPr>
        <w:t>:</w:t>
      </w:r>
      <w:r w:rsidR="00567FF0" w:rsidRPr="008749C1">
        <w:rPr>
          <w:rStyle w:val="LabelorNumber"/>
        </w:rPr>
        <w:t xml:space="preserve"> </w:t>
      </w:r>
      <w:r w:rsidRPr="008749C1">
        <w:rPr>
          <w:rStyle w:val="LabelorNumber"/>
        </w:rPr>
        <w:t>Coefficient of Variation (CV)</w:t>
      </w:r>
      <w:bookmarkEnd w:id="45"/>
    </w:p>
    <w:p w14:paraId="70E58567" w14:textId="77777777" w:rsidR="00EF7276" w:rsidRPr="00CF0124" w:rsidRDefault="00EF7276" w:rsidP="008749C1">
      <w:pPr>
        <w:pStyle w:val="Equation"/>
      </w:pPr>
      <m:oMathPara>
        <m:oMath>
          <m:r>
            <w:rPr>
              <w:rFonts w:ascii="Cambria Math" w:hAnsi="Cambria Math"/>
            </w:rPr>
            <m:t>CV</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s</m:t>
              </m:r>
            </m:num>
            <m:den>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den>
          </m:f>
        </m:oMath>
      </m:oMathPara>
    </w:p>
    <w:p w14:paraId="303BBC33" w14:textId="77777777" w:rsidR="00EF7276" w:rsidRDefault="00EF7276" w:rsidP="00EF7276"/>
    <w:p w14:paraId="7EAFCD0F" w14:textId="61356FF8" w:rsidR="00EF7276" w:rsidRDefault="00EF7276" w:rsidP="00EF7276">
      <w:r w:rsidRPr="00531CF0">
        <w:t xml:space="preserve">The </w:t>
      </w:r>
      <w:r w:rsidRPr="00531CF0">
        <w:rPr>
          <w:b/>
        </w:rPr>
        <w:t>Signal-to-</w:t>
      </w:r>
      <w:r>
        <w:rPr>
          <w:b/>
        </w:rPr>
        <w:t>Background Ratio (S/B</w:t>
      </w:r>
      <w:r w:rsidRPr="00531CF0">
        <w:rPr>
          <w:b/>
        </w:rPr>
        <w:t>)</w:t>
      </w:r>
      <w:r w:rsidRPr="00531CF0">
        <w:t xml:space="preserve"> </w:t>
      </w:r>
      <w:r>
        <w:t>is defined as the ratio of the high control mean signal (</w:t>
      </w:r>
      <m:oMath>
        <m:acc>
          <m:accPr>
            <m:chr m:val="̅"/>
            <m:ctrlPr>
              <w:rPr>
                <w:rFonts w:ascii="Cambria Math" w:hAnsi="Cambria Math"/>
              </w:rPr>
            </m:ctrlPr>
          </m:accPr>
          <m:e>
            <m:r>
              <m:rPr>
                <m:sty m:val="p"/>
              </m:rPr>
              <w:rPr>
                <w:rFonts w:ascii="Cambria Math" w:hAnsi="Cambria Math"/>
              </w:rPr>
              <m:t>X</m:t>
            </m:r>
          </m:e>
        </m:acc>
      </m:oMath>
      <w:r w:rsidRPr="004327BA">
        <w:rPr>
          <w:sz w:val="18"/>
          <w:vertAlign w:val="subscript"/>
        </w:rPr>
        <w:t>HS</w:t>
      </w:r>
      <w:r>
        <w:t>) to the low control mean signal (</w:t>
      </w:r>
      <m:oMath>
        <m:acc>
          <m:accPr>
            <m:chr m:val="̅"/>
            <m:ctrlPr>
              <w:rPr>
                <w:rFonts w:ascii="Cambria Math" w:hAnsi="Cambria Math"/>
              </w:rPr>
            </m:ctrlPr>
          </m:accPr>
          <m:e>
            <m:r>
              <m:rPr>
                <m:sty m:val="p"/>
              </m:rPr>
              <w:rPr>
                <w:rFonts w:ascii="Cambria Math" w:hAnsi="Cambria Math"/>
              </w:rPr>
              <m:t>X</m:t>
            </m:r>
          </m:e>
        </m:acc>
      </m:oMath>
      <w:r>
        <w:rPr>
          <w:sz w:val="18"/>
          <w:vertAlign w:val="subscript"/>
        </w:rPr>
        <w:t>L</w:t>
      </w:r>
      <w:r w:rsidRPr="004327BA">
        <w:rPr>
          <w:sz w:val="18"/>
          <w:vertAlign w:val="subscript"/>
        </w:rPr>
        <w:t>S</w:t>
      </w:r>
      <w:r>
        <w:t>). While this metric is useful for describing the assay dynamic range, it does not incorporate the variability of the high (</w:t>
      </w:r>
      <m:oMath>
        <m:r>
          <m:rPr>
            <m:sty m:val="p"/>
          </m:rPr>
          <w:rPr>
            <w:rFonts w:ascii="Cambria Math" w:hAnsi="Cambria Math"/>
          </w:rPr>
          <m:t>s</m:t>
        </m:r>
      </m:oMath>
      <w:r w:rsidRPr="004327BA">
        <w:rPr>
          <w:sz w:val="18"/>
          <w:vertAlign w:val="subscript"/>
        </w:rPr>
        <w:t>HS</w:t>
      </w:r>
      <w:r>
        <w:t>) or low (</w:t>
      </w:r>
      <m:oMath>
        <m:r>
          <m:rPr>
            <m:sty m:val="p"/>
          </m:rPr>
          <w:rPr>
            <w:rFonts w:ascii="Cambria Math" w:hAnsi="Cambria Math"/>
          </w:rPr>
          <m:t>s</m:t>
        </m:r>
      </m:oMath>
      <w:r>
        <w:rPr>
          <w:sz w:val="18"/>
          <w:vertAlign w:val="subscript"/>
        </w:rPr>
        <w:t>L</w:t>
      </w:r>
      <w:r w:rsidRPr="004327BA">
        <w:rPr>
          <w:sz w:val="18"/>
          <w:vertAlign w:val="subscript"/>
        </w:rPr>
        <w:t>S</w:t>
      </w:r>
      <w:r>
        <w:t xml:space="preserve">) signals. An assay with a reasonable S/B value can still be of poor quality if the variability of either signal or both are high. An example is provided in </w:t>
      </w:r>
      <w:r w:rsidRPr="00215DAC">
        <w:rPr>
          <w:b/>
        </w:rPr>
        <w:t xml:space="preserve">Figure </w:t>
      </w:r>
      <w:r w:rsidR="00815609">
        <w:rPr>
          <w:b/>
        </w:rPr>
        <w:t>3</w:t>
      </w:r>
      <w:r w:rsidRPr="00215DAC">
        <w:rPr>
          <w:b/>
        </w:rPr>
        <w:t>D</w:t>
      </w:r>
      <w:r>
        <w:t>, which shows high variability among both high (%CV = 23) and low (%CV = 37) controls.</w:t>
      </w:r>
    </w:p>
    <w:p w14:paraId="395AC52A" w14:textId="77777777" w:rsidR="00EF7276" w:rsidRDefault="00EF7276" w:rsidP="00EF7276"/>
    <w:p w14:paraId="6A4ABAE4" w14:textId="6CFBC12D" w:rsidR="00EF7276" w:rsidRPr="00E03E7A" w:rsidRDefault="00EF7276" w:rsidP="00EF7276">
      <w:pPr>
        <w:pStyle w:val="Equation"/>
        <w:rPr>
          <w:rStyle w:val="LabelorNumber"/>
        </w:rPr>
      </w:pPr>
      <w:bookmarkStart w:id="46" w:name="_Toc14781511"/>
      <w:r w:rsidRPr="00E03E7A">
        <w:rPr>
          <w:rStyle w:val="LabelorNumber"/>
        </w:rPr>
        <w:t xml:space="preserve">Equation </w:t>
      </w:r>
      <w:r w:rsidRPr="00E03E7A">
        <w:rPr>
          <w:rStyle w:val="LabelorNumber"/>
        </w:rPr>
        <w:fldChar w:fldCharType="begin"/>
      </w:r>
      <w:r w:rsidRPr="00E03E7A">
        <w:rPr>
          <w:rStyle w:val="LabelorNumber"/>
        </w:rPr>
        <w:instrText xml:space="preserve"> SEQ Equation \* ARABIC </w:instrText>
      </w:r>
      <w:r w:rsidRPr="00E03E7A">
        <w:rPr>
          <w:rStyle w:val="LabelorNumber"/>
        </w:rPr>
        <w:fldChar w:fldCharType="separate"/>
      </w:r>
      <w:r w:rsidR="006B1F38" w:rsidRPr="00E03E7A">
        <w:rPr>
          <w:rStyle w:val="LabelorNumber"/>
        </w:rPr>
        <w:t>8</w:t>
      </w:r>
      <w:r w:rsidRPr="00E03E7A">
        <w:rPr>
          <w:rStyle w:val="LabelorNumber"/>
        </w:rPr>
        <w:fldChar w:fldCharType="end"/>
      </w:r>
      <w:r w:rsidRPr="00E03E7A">
        <w:rPr>
          <w:rStyle w:val="LabelorNumber"/>
        </w:rPr>
        <w:t>:</w:t>
      </w:r>
      <w:r w:rsidR="00567FF0" w:rsidRPr="00E03E7A">
        <w:rPr>
          <w:rStyle w:val="LabelorNumber"/>
        </w:rPr>
        <w:t xml:space="preserve"> </w:t>
      </w:r>
      <w:r w:rsidRPr="00E03E7A">
        <w:rPr>
          <w:rStyle w:val="LabelorNumber"/>
        </w:rPr>
        <w:t>Signal to Background Ratio (S/B)</w:t>
      </w:r>
      <w:bookmarkEnd w:id="46"/>
    </w:p>
    <w:p w14:paraId="4FF0A67A" w14:textId="77777777" w:rsidR="00EF7276" w:rsidRPr="00A633C6" w:rsidRDefault="00EF7276" w:rsidP="00E03E7A">
      <w:pPr>
        <w:pStyle w:val="Equation"/>
      </w:pPr>
      <m:oMathPara>
        <m:oMathParaPr>
          <m:jc m:val="center"/>
        </m:oMathParaPr>
        <m:oMath>
          <m:r>
            <w:rPr>
              <w:rFonts w:ascii="Cambria Math" w:hAnsi="Cambria Math"/>
            </w:rPr>
            <m:t>S</m:t>
          </m:r>
          <m:r>
            <m:rPr>
              <m:sty m:val="p"/>
            </m:rPr>
            <w:rPr>
              <w:rFonts w:ascii="Cambria Math" w:hAnsi="Cambria Math"/>
            </w:rPr>
            <m:t>/</m:t>
          </m:r>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w:rPr>
                      <w:rFonts w:ascii="Cambria Math" w:hAnsi="Cambria Math"/>
                    </w:rPr>
                    <m:t>HS</m:t>
                  </m:r>
                </m:sub>
              </m:sSub>
            </m:num>
            <m:den>
              <m:sSub>
                <m:sSubPr>
                  <m:ctrlPr>
                    <w:rPr>
                      <w:rFonts w:ascii="Cambria Math" w:hAnsi="Cambria Math"/>
                    </w:rPr>
                  </m:ctrlPr>
                </m:sSubPr>
                <m:e>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e>
                <m:sub>
                  <m:r>
                    <w:rPr>
                      <w:rFonts w:ascii="Cambria Math" w:hAnsi="Cambria Math"/>
                    </w:rPr>
                    <m:t>LS</m:t>
                  </m:r>
                </m:sub>
              </m:sSub>
            </m:den>
          </m:f>
        </m:oMath>
      </m:oMathPara>
    </w:p>
    <w:p w14:paraId="5E2F7481" w14:textId="77777777" w:rsidR="00EF7276" w:rsidRDefault="00EF7276" w:rsidP="00EF7276"/>
    <w:p w14:paraId="5D955F10" w14:textId="19B7EB0A" w:rsidR="00EF7276" w:rsidRDefault="00EF7276" w:rsidP="00EF7276">
      <w:r>
        <w:t xml:space="preserve">The </w:t>
      </w:r>
      <w:r w:rsidRPr="00A633C6">
        <w:rPr>
          <w:b/>
        </w:rPr>
        <w:t>Z’-Factor</w:t>
      </w:r>
      <w:r>
        <w:t xml:space="preserve"> </w:t>
      </w:r>
      <w:r w:rsidRPr="00E03E7A">
        <w:rPr>
          <w:highlight w:val="cyan"/>
        </w:rPr>
        <w:fldChar w:fldCharType="begin"/>
      </w:r>
      <w:r w:rsidRPr="00E03E7A">
        <w:rPr>
          <w:highlight w:val="cyan"/>
        </w:rPr>
        <w:instrText xml:space="preserve"> ADDIN EN.CITE &lt;EndNote&gt;&lt;Cite&gt;&lt;Author&gt;Zhang&lt;/Author&gt;&lt;Year&gt;1999&lt;/Year&gt;&lt;RecNum&gt;2214&lt;/RecNum&gt;&lt;DisplayText&gt;(20)&lt;/DisplayText&gt;&lt;record&gt;&lt;rec-number&gt;2214&lt;/rec-number&gt;&lt;foreign-keys&gt;&lt;key app="EN" db-id="ezvw0f203faewuestptxwd2nsp2evzepttpf" timestamp="1462373821"&gt;2214&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alt-title&gt;Journal of biomolecular screening&lt;/alt-title&gt;&lt;/titles&gt;&lt;periodical&gt;&lt;full-title&gt;J Biomol Screen&lt;/full-title&gt;&lt;/periodical&gt;&lt;alt-periodical&gt;&lt;full-title&gt;Journal of Biomolecular Screening&lt;/full-title&gt;&lt;/alt-periodical&gt;&lt;pages&gt;67-73&lt;/pages&gt;&lt;volume&gt;4&lt;/volume&gt;&lt;number&gt;2&lt;/number&gt;&lt;dates&gt;&lt;year&gt;1999&lt;/year&gt;&lt;/dates&gt;&lt;isbn&gt;1552-454X (Electronic)&amp;#xD;1087-0571 (Linking)&lt;/isbn&gt;&lt;accession-num&gt;10838414&lt;/accession-num&gt;&lt;urls&gt;&lt;related-urls&gt;&lt;url&gt;http://www.ncbi.nlm.nih.gov/pubmed/10838414&lt;/url&gt;&lt;url&gt;http://jbx.sagepub.com/content/4/2/67.full.pdf&lt;/url&gt;&lt;/related-urls&gt;&lt;/urls&gt;&lt;/record&gt;&lt;/Cite&gt;&lt;/EndNote&gt;</w:instrText>
      </w:r>
      <w:r w:rsidRPr="00E03E7A">
        <w:rPr>
          <w:highlight w:val="cyan"/>
        </w:rPr>
        <w:fldChar w:fldCharType="separate"/>
      </w:r>
      <w:r w:rsidRPr="00E03E7A">
        <w:rPr>
          <w:noProof/>
          <w:highlight w:val="cyan"/>
        </w:rPr>
        <w:t>(20)</w:t>
      </w:r>
      <w:r w:rsidRPr="00E03E7A">
        <w:rPr>
          <w:highlight w:val="cyan"/>
        </w:rPr>
        <w:fldChar w:fldCharType="end"/>
      </w:r>
      <w:r>
        <w:t xml:space="preserve"> is considered the best metric to describe assay quality because it incorporates the mean values of both high (</w:t>
      </w:r>
      <m:oMath>
        <m:acc>
          <m:accPr>
            <m:chr m:val="̅"/>
            <m:ctrlPr>
              <w:rPr>
                <w:rFonts w:ascii="Cambria Math" w:hAnsi="Cambria Math"/>
              </w:rPr>
            </m:ctrlPr>
          </m:accPr>
          <m:e>
            <m:r>
              <m:rPr>
                <m:sty m:val="p"/>
              </m:rPr>
              <w:rPr>
                <w:rFonts w:ascii="Cambria Math" w:hAnsi="Cambria Math"/>
              </w:rPr>
              <m:t>X</m:t>
            </m:r>
          </m:e>
        </m:acc>
      </m:oMath>
      <w:r w:rsidRPr="004327BA">
        <w:rPr>
          <w:sz w:val="18"/>
          <w:vertAlign w:val="subscript"/>
        </w:rPr>
        <w:t>HS</w:t>
      </w:r>
      <w:r>
        <w:t>) and low (</w:t>
      </w:r>
      <m:oMath>
        <m:acc>
          <m:accPr>
            <m:chr m:val="̅"/>
            <m:ctrlPr>
              <w:rPr>
                <w:rFonts w:ascii="Cambria Math" w:hAnsi="Cambria Math"/>
              </w:rPr>
            </m:ctrlPr>
          </m:accPr>
          <m:e>
            <m:r>
              <m:rPr>
                <m:sty m:val="p"/>
              </m:rPr>
              <w:rPr>
                <w:rFonts w:ascii="Cambria Math" w:hAnsi="Cambria Math"/>
              </w:rPr>
              <m:t>X</m:t>
            </m:r>
          </m:e>
        </m:acc>
      </m:oMath>
      <w:r>
        <w:rPr>
          <w:sz w:val="18"/>
          <w:vertAlign w:val="subscript"/>
        </w:rPr>
        <w:t>L</w:t>
      </w:r>
      <w:r w:rsidRPr="004327BA">
        <w:rPr>
          <w:sz w:val="18"/>
          <w:vertAlign w:val="subscript"/>
        </w:rPr>
        <w:t>S</w:t>
      </w:r>
      <w:r>
        <w:t>) control signals as well as their variabilities (</w:t>
      </w:r>
      <m:oMath>
        <m:r>
          <m:rPr>
            <m:sty m:val="p"/>
          </m:rPr>
          <w:rPr>
            <w:rFonts w:ascii="Cambria Math" w:hAnsi="Cambria Math"/>
          </w:rPr>
          <m:t>s</m:t>
        </m:r>
      </m:oMath>
      <w:r w:rsidRPr="004327BA">
        <w:rPr>
          <w:sz w:val="18"/>
          <w:vertAlign w:val="subscript"/>
        </w:rPr>
        <w:t>HS</w:t>
      </w:r>
      <w:r>
        <w:t xml:space="preserve"> and </w:t>
      </w:r>
      <m:oMath>
        <m:r>
          <m:rPr>
            <m:sty m:val="p"/>
          </m:rPr>
          <w:rPr>
            <w:rFonts w:ascii="Cambria Math" w:hAnsi="Cambria Math"/>
          </w:rPr>
          <m:t>s</m:t>
        </m:r>
      </m:oMath>
      <w:r>
        <w:rPr>
          <w:sz w:val="18"/>
          <w:vertAlign w:val="subscript"/>
        </w:rPr>
        <w:t>L</w:t>
      </w:r>
      <w:r w:rsidRPr="004327BA">
        <w:rPr>
          <w:sz w:val="18"/>
          <w:vertAlign w:val="subscript"/>
        </w:rPr>
        <w:t>S</w:t>
      </w:r>
      <w:r>
        <w:t xml:space="preserve">, respectively). The Z’-factor value approaches 1 (an ideal assay) as the signal variabilities approach zero or as the dynamic range approaches ∞. An assay with a Z’-factor value above 0.5 is considered excellent. Below 0.5, the assay quality is considered progressively lower quality as the Z’-factor value approaches zero or becomes negative. Screening is essentially impossible when the Z’-factor value is less than zero. The data shown in </w:t>
      </w:r>
      <w:r w:rsidRPr="00321AE9">
        <w:rPr>
          <w:b/>
        </w:rPr>
        <w:t xml:space="preserve">Figure </w:t>
      </w:r>
      <w:r w:rsidR="00815609">
        <w:rPr>
          <w:b/>
        </w:rPr>
        <w:t>3</w:t>
      </w:r>
      <w:r>
        <w:t xml:space="preserve"> panels </w:t>
      </w:r>
      <w:r w:rsidRPr="00215DAC">
        <w:t>A-D</w:t>
      </w:r>
      <w:r>
        <w:t xml:space="preserve"> have progressively higher variability as demonstrated by the CV values. Notably, the best quality assay is shown in panel A (Z’ = 0.89), despite the modest dynamic range (S/B = 3.2). The low variability among both high and low controls is the primary driver of the excellent assay quality in this case. At the other extreme is the data in panel </w:t>
      </w:r>
      <w:r w:rsidRPr="00215DAC">
        <w:t>D</w:t>
      </w:r>
      <w:r>
        <w:t>, which has a Z’ value of 0, despite having a</w:t>
      </w:r>
      <w:r w:rsidR="00E03E7A">
        <w:t>n</w:t>
      </w:r>
      <w:r>
        <w:t xml:space="preserve"> S/B value more than 2-fold higher than that of panel </w:t>
      </w:r>
      <w:r w:rsidRPr="00321AE9">
        <w:t>A</w:t>
      </w:r>
      <w:r>
        <w:t>.</w:t>
      </w:r>
    </w:p>
    <w:p w14:paraId="466CDFB9" w14:textId="77777777" w:rsidR="00EF7276" w:rsidRDefault="00EF7276" w:rsidP="00EF7276"/>
    <w:p w14:paraId="59CFA029" w14:textId="77777777" w:rsidR="00EF7276" w:rsidRDefault="00EF7276" w:rsidP="00EF7276">
      <w:pPr>
        <w:pStyle w:val="Equation"/>
      </w:pPr>
    </w:p>
    <w:p w14:paraId="0D402A93" w14:textId="4A9BA525" w:rsidR="00EF7276" w:rsidRPr="00900206" w:rsidRDefault="00EF7276" w:rsidP="00EF7276">
      <w:pPr>
        <w:pStyle w:val="Equation"/>
        <w:rPr>
          <w:rStyle w:val="LabelorNumber"/>
        </w:rPr>
      </w:pPr>
      <w:bookmarkStart w:id="47" w:name="_Toc14781512"/>
      <w:r w:rsidRPr="00900206">
        <w:rPr>
          <w:rStyle w:val="LabelorNumber"/>
        </w:rPr>
        <w:t xml:space="preserve">Equation </w:t>
      </w:r>
      <w:r w:rsidRPr="00900206">
        <w:rPr>
          <w:rStyle w:val="LabelorNumber"/>
        </w:rPr>
        <w:fldChar w:fldCharType="begin"/>
      </w:r>
      <w:r w:rsidRPr="00900206">
        <w:rPr>
          <w:rStyle w:val="LabelorNumber"/>
        </w:rPr>
        <w:instrText xml:space="preserve"> SEQ Equation \* ARABIC </w:instrText>
      </w:r>
      <w:r w:rsidRPr="00900206">
        <w:rPr>
          <w:rStyle w:val="LabelorNumber"/>
        </w:rPr>
        <w:fldChar w:fldCharType="separate"/>
      </w:r>
      <w:r w:rsidR="006B1F38" w:rsidRPr="00900206">
        <w:rPr>
          <w:rStyle w:val="LabelorNumber"/>
        </w:rPr>
        <w:t>9</w:t>
      </w:r>
      <w:r w:rsidRPr="00900206">
        <w:rPr>
          <w:rStyle w:val="LabelorNumber"/>
        </w:rPr>
        <w:fldChar w:fldCharType="end"/>
      </w:r>
      <w:r w:rsidRPr="00900206">
        <w:rPr>
          <w:rStyle w:val="LabelorNumber"/>
        </w:rPr>
        <w:t>:</w:t>
      </w:r>
      <w:r w:rsidR="00567FF0" w:rsidRPr="00900206">
        <w:rPr>
          <w:rStyle w:val="LabelorNumber"/>
        </w:rPr>
        <w:t xml:space="preserve"> </w:t>
      </w:r>
      <w:r w:rsidRPr="00900206">
        <w:rPr>
          <w:rStyle w:val="LabelorNumber"/>
        </w:rPr>
        <w:t>Z’-Factor</w:t>
      </w:r>
      <w:bookmarkEnd w:id="47"/>
    </w:p>
    <w:p w14:paraId="71AE0F88" w14:textId="77777777" w:rsidR="00EF7276" w:rsidRPr="00A633C6" w:rsidRDefault="00902929" w:rsidP="00900206">
      <w:pPr>
        <w:pStyle w:val="Equation"/>
      </w:pPr>
      <m:oMathPara>
        <m:oMathParaPr>
          <m:jc m:val="center"/>
        </m:oMathParaPr>
        <m:oMath>
          <m:sSup>
            <m:sSupPr>
              <m:ctrlPr>
                <w:rPr>
                  <w:rFonts w:ascii="Cambria Math" w:hAnsi="Cambria Math"/>
                </w:rPr>
              </m:ctrlPr>
            </m:sSupPr>
            <m:e>
              <m:r>
                <w:rPr>
                  <w:rFonts w:ascii="Cambria Math" w:hAnsi="Cambria Math"/>
                </w:rPr>
                <m:t>Z</m:t>
              </m:r>
            </m:e>
            <m:sup>
              <m:r>
                <m:rPr>
                  <m:sty m:val="p"/>
                </m:rPr>
                <w:rPr>
                  <w:rFonts w:ascii="Cambria Math" w:hAnsi="Cambria Math"/>
                </w:rPr>
                <m:t>'</m:t>
              </m:r>
            </m:sup>
          </m:sSup>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r>
                    <m:rPr>
                      <m:sty m:val="p"/>
                    </m:rPr>
                    <w:rPr>
                      <w:rFonts w:ascii="Cambria Math" w:hAnsi="Cambria Math"/>
                    </w:rPr>
                    <m:t>(3s</m:t>
                  </m:r>
                </m:e>
                <m:sub>
                  <m:r>
                    <w:rPr>
                      <w:rFonts w:ascii="Cambria Math" w:hAnsi="Cambria Math"/>
                    </w:rPr>
                    <m:t>HS</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3s</m:t>
                  </m:r>
                </m:e>
                <m:sub>
                  <m:r>
                    <w:rPr>
                      <w:rFonts w:ascii="Cambria Math" w:hAnsi="Cambria Math"/>
                    </w:rPr>
                    <m:t>LS</m:t>
                  </m:r>
                </m:sub>
              </m:sSub>
              <m:r>
                <m:rPr>
                  <m:sty m:val="p"/>
                </m:rPr>
                <w:rPr>
                  <w:rFonts w:ascii="Cambria Math" w:hAnsi="Cambria Math"/>
                </w:rPr>
                <m:t xml:space="preserve">) </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e>
                    <m:sub>
                      <m:r>
                        <w:rPr>
                          <w:rFonts w:ascii="Cambria Math" w:hAnsi="Cambria Math"/>
                        </w:rPr>
                        <m:t>HS</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e>
                    <m:sub>
                      <m:r>
                        <w:rPr>
                          <w:rFonts w:ascii="Cambria Math" w:hAnsi="Cambria Math"/>
                        </w:rPr>
                        <m:t>LS</m:t>
                      </m:r>
                    </m:sub>
                  </m:sSub>
                </m:e>
              </m:d>
            </m:den>
          </m:f>
        </m:oMath>
      </m:oMathPara>
    </w:p>
    <w:p w14:paraId="3D96D535" w14:textId="77777777" w:rsidR="00EF7276" w:rsidRDefault="00EF7276" w:rsidP="00EF7276"/>
    <w:p w14:paraId="5E7E3562" w14:textId="77777777" w:rsidR="00EF7276" w:rsidRPr="0025792F" w:rsidRDefault="00EF7276" w:rsidP="00EF7276"/>
    <w:p w14:paraId="2AD2D65B" w14:textId="77777777" w:rsidR="00EF7276" w:rsidRDefault="00EF7276" w:rsidP="00357362">
      <w:pPr>
        <w:pStyle w:val="Figuregraphic"/>
      </w:pPr>
      <w:r>
        <w:rPr>
          <w:noProof/>
        </w:rPr>
        <w:drawing>
          <wp:inline distT="0" distB="0" distL="0" distR="0" wp14:anchorId="59F00E73" wp14:editId="69672758">
            <wp:extent cx="5943600" cy="34791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90328NatesFigure.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79165"/>
                    </a:xfrm>
                    <a:prstGeom prst="rect">
                      <a:avLst/>
                    </a:prstGeom>
                  </pic:spPr>
                </pic:pic>
              </a:graphicData>
            </a:graphic>
          </wp:inline>
        </w:drawing>
      </w:r>
    </w:p>
    <w:p w14:paraId="08E571DA" w14:textId="77777777" w:rsidR="00902929" w:rsidRDefault="00902929" w:rsidP="00990F6B">
      <w:pPr>
        <w:pStyle w:val="Figurecaptioncontinued"/>
      </w:pPr>
      <w:bookmarkStart w:id="48" w:name="_Toc14781515"/>
      <w:r>
        <w:t>Assays with varying data quality are shown with calculations of associated parameters. Solid lines represent mean signals and dashed lines represent 3 SD of the mean. (</w:t>
      </w:r>
      <w:r w:rsidRPr="00DA6DCC">
        <w:rPr>
          <w:b/>
        </w:rPr>
        <w:t>A</w:t>
      </w:r>
      <w:r>
        <w:t>) A high-quality assay has clear separation between high (</w:t>
      </w:r>
      <m:oMath>
        <m:acc>
          <m:accPr>
            <m:chr m:val="̅"/>
            <m:ctrlPr>
              <w:rPr>
                <w:rFonts w:ascii="Cambria Math" w:hAnsi="Cambria Math"/>
              </w:rPr>
            </m:ctrlPr>
          </m:accPr>
          <m:e>
            <m:r>
              <m:rPr>
                <m:sty m:val="p"/>
              </m:rPr>
              <w:rPr>
                <w:rFonts w:ascii="Cambria Math" w:hAnsi="Cambria Math"/>
              </w:rPr>
              <m:t>X</m:t>
            </m:r>
          </m:e>
        </m:acc>
      </m:oMath>
      <w:r w:rsidRPr="004327BA">
        <w:rPr>
          <w:sz w:val="18"/>
          <w:vertAlign w:val="subscript"/>
        </w:rPr>
        <w:t>HS</w:t>
      </w:r>
      <w:r>
        <w:t>) and low (</w:t>
      </w:r>
      <m:oMath>
        <m:acc>
          <m:accPr>
            <m:chr m:val="̅"/>
            <m:ctrlPr>
              <w:rPr>
                <w:rFonts w:ascii="Cambria Math" w:hAnsi="Cambria Math"/>
              </w:rPr>
            </m:ctrlPr>
          </m:accPr>
          <m:e>
            <m:r>
              <m:rPr>
                <m:sty m:val="p"/>
              </m:rPr>
              <w:rPr>
                <w:rFonts w:ascii="Cambria Math" w:hAnsi="Cambria Math"/>
              </w:rPr>
              <m:t>X</m:t>
            </m:r>
          </m:e>
        </m:acc>
      </m:oMath>
      <w:r>
        <w:rPr>
          <w:sz w:val="18"/>
          <w:vertAlign w:val="subscript"/>
        </w:rPr>
        <w:t>L</w:t>
      </w:r>
      <w:r w:rsidRPr="004327BA">
        <w:rPr>
          <w:sz w:val="18"/>
          <w:vertAlign w:val="subscript"/>
        </w:rPr>
        <w:t>S</w:t>
      </w:r>
      <w:r>
        <w:t>) mean signals as well as low variability (</w:t>
      </w:r>
      <m:oMath>
        <m:r>
          <m:rPr>
            <m:sty m:val="p"/>
          </m:rPr>
          <w:rPr>
            <w:rFonts w:ascii="Cambria Math" w:hAnsi="Cambria Math"/>
          </w:rPr>
          <m:t>s</m:t>
        </m:r>
      </m:oMath>
      <w:r w:rsidRPr="004327BA">
        <w:rPr>
          <w:sz w:val="18"/>
          <w:vertAlign w:val="subscript"/>
        </w:rPr>
        <w:t>HS</w:t>
      </w:r>
      <w:r>
        <w:t xml:space="preserve"> and </w:t>
      </w:r>
      <m:oMath>
        <m:r>
          <m:rPr>
            <m:sty m:val="p"/>
          </m:rPr>
          <w:rPr>
            <w:rFonts w:ascii="Cambria Math" w:hAnsi="Cambria Math"/>
          </w:rPr>
          <m:t>s</m:t>
        </m:r>
      </m:oMath>
      <w:r>
        <w:rPr>
          <w:sz w:val="18"/>
          <w:vertAlign w:val="subscript"/>
        </w:rPr>
        <w:t>L</w:t>
      </w:r>
      <w:r w:rsidRPr="004327BA">
        <w:rPr>
          <w:sz w:val="18"/>
          <w:vertAlign w:val="subscript"/>
        </w:rPr>
        <w:t>S</w:t>
      </w:r>
      <w:r>
        <w:t>, respectively). Although the assay dynamic range can be considered modest (S/B = 3.2), the low variability of high and low signals (%CV = 1.4 and %CV = 3.4, respectively) results in an excellent Z’-factor value of 0.89. The low variability of the high signal results in a large S/N value of 73. (</w:t>
      </w:r>
      <w:r w:rsidRPr="00DA6DCC">
        <w:rPr>
          <w:b/>
        </w:rPr>
        <w:t>B</w:t>
      </w:r>
      <w:r>
        <w:t>) Despite the greater variability in the high signal (%CV = 6.5) compared to (</w:t>
      </w:r>
      <w:r w:rsidRPr="00DA6DCC">
        <w:rPr>
          <w:b/>
        </w:rPr>
        <w:t>A</w:t>
      </w:r>
      <w:r>
        <w:t>) that results in a lower S/N value of 15 (compared to 73), this assay has a larger dynamic range (S/B = 13), resulting in a similarly high Z’-factor value of 0.72. (</w:t>
      </w:r>
      <w:r w:rsidRPr="00DA6DCC">
        <w:rPr>
          <w:b/>
        </w:rPr>
        <w:t>C</w:t>
      </w:r>
      <w:r>
        <w:t>) Compared to (</w:t>
      </w:r>
      <w:r w:rsidRPr="00DA6DCC">
        <w:rPr>
          <w:b/>
        </w:rPr>
        <w:t>B</w:t>
      </w:r>
      <w:r>
        <w:t>), this assay has approximately 2-fold higher variability for the high signal than (%CV = 11 versus %CV = 6.5), with similar variability in the low signal. This results in lower values of S/N, S/B and Z’-factor. (</w:t>
      </w:r>
      <w:r w:rsidRPr="00DA6DCC">
        <w:rPr>
          <w:b/>
        </w:rPr>
        <w:t>D</w:t>
      </w:r>
      <w:r>
        <w:t>) Among the four assays, this assay has the highest variability in both high and low signals. Although the S/B value is not substantially lower than that in (</w:t>
      </w:r>
      <w:r w:rsidRPr="00DA6DCC">
        <w:rPr>
          <w:b/>
        </w:rPr>
        <w:t>C</w:t>
      </w:r>
      <w:r>
        <w:t>), the high variability results in low S/N and a Z’-factor near zero.</w:t>
      </w:r>
    </w:p>
    <w:p w14:paraId="75762E28" w14:textId="654D8059" w:rsidR="00EF7276" w:rsidRPr="0025792F" w:rsidRDefault="00EF7276" w:rsidP="00357362">
      <w:pPr>
        <w:pStyle w:val="Figurenumberandcaption"/>
      </w:pPr>
      <w:r>
        <w:t xml:space="preserve">Figure </w:t>
      </w:r>
      <w:r>
        <w:rPr>
          <w:noProof/>
        </w:rPr>
        <w:fldChar w:fldCharType="begin"/>
      </w:r>
      <w:r>
        <w:rPr>
          <w:noProof/>
        </w:rPr>
        <w:instrText xml:space="preserve"> SEQ Figure \* ARABIC </w:instrText>
      </w:r>
      <w:r>
        <w:rPr>
          <w:noProof/>
        </w:rPr>
        <w:fldChar w:fldCharType="separate"/>
      </w:r>
      <w:r w:rsidR="00A53DB6">
        <w:rPr>
          <w:noProof/>
        </w:rPr>
        <w:t>3</w:t>
      </w:r>
      <w:r>
        <w:rPr>
          <w:noProof/>
        </w:rPr>
        <w:fldChar w:fldCharType="end"/>
      </w:r>
      <w:r>
        <w:rPr>
          <w:noProof/>
        </w:rPr>
        <w:t>.</w:t>
      </w:r>
      <w:r w:rsidR="00567FF0">
        <w:t xml:space="preserve"> </w:t>
      </w:r>
      <w:r w:rsidRPr="00E95593">
        <w:t>Commonly used metrics to describe features of assays, including S/N, CV, S/B and Z’-Factor</w:t>
      </w:r>
      <w:r>
        <w:t>.</w:t>
      </w:r>
      <w:bookmarkEnd w:id="48"/>
    </w:p>
    <w:p w14:paraId="51D5B136" w14:textId="6A43156A" w:rsidR="00EF7276" w:rsidRDefault="00EF7276" w:rsidP="00902929">
      <w:pPr>
        <w:pStyle w:val="Figurecaptioncontinued"/>
      </w:pPr>
    </w:p>
    <w:p w14:paraId="338D737F" w14:textId="77777777" w:rsidR="008C4727" w:rsidRDefault="008C4727" w:rsidP="00712F14"/>
    <w:p w14:paraId="5494AB99" w14:textId="648C0077" w:rsidR="008C4727" w:rsidRPr="003A0E64" w:rsidRDefault="00186159" w:rsidP="00C627EA">
      <w:pPr>
        <w:pStyle w:val="Heading3"/>
      </w:pPr>
      <w:bookmarkStart w:id="49" w:name="_Toc6044256"/>
      <w:bookmarkStart w:id="50" w:name="_Toc14781561"/>
      <w:r>
        <w:t>Replicates</w:t>
      </w:r>
      <w:bookmarkEnd w:id="49"/>
      <w:bookmarkEnd w:id="50"/>
    </w:p>
    <w:p w14:paraId="6687EBF7" w14:textId="38A541FD" w:rsidR="00482DC8" w:rsidRDefault="006B361B" w:rsidP="00712F14">
      <w:r>
        <w:t>T</w:t>
      </w:r>
      <w:r w:rsidR="00E91398" w:rsidRPr="00E91398">
        <w:t>here</w:t>
      </w:r>
      <w:r w:rsidR="00C9678E">
        <w:t xml:space="preserve"> has been</w:t>
      </w:r>
      <w:r w:rsidR="00DC471B">
        <w:t xml:space="preserve"> considerable</w:t>
      </w:r>
      <w:r w:rsidR="00482DC8">
        <w:t xml:space="preserve"> focus on </w:t>
      </w:r>
      <w:r w:rsidR="00211EC6">
        <w:t>irreproducible</w:t>
      </w:r>
      <w:r w:rsidR="00A961BF">
        <w:t xml:space="preserve"> research</w:t>
      </w:r>
      <w:r w:rsidR="00211EC6">
        <w:t xml:space="preserve"> in science</w:t>
      </w:r>
      <w:r w:rsidR="0000729C">
        <w:t>,</w:t>
      </w:r>
      <w:r w:rsidR="00DC471B">
        <w:t xml:space="preserve"> identifying the</w:t>
      </w:r>
      <w:r w:rsidR="0000729C">
        <w:t xml:space="preserve"> issue</w:t>
      </w:r>
      <w:r w:rsidR="00DC471B">
        <w:t xml:space="preserve"> as</w:t>
      </w:r>
      <w:r w:rsidR="0000729C">
        <w:t xml:space="preserve"> a crisis</w:t>
      </w:r>
      <w:r w:rsidR="00C10E2D">
        <w:t xml:space="preserve"> </w:t>
      </w:r>
      <w:r w:rsidR="00211EC6" w:rsidRPr="005D0C7F">
        <w:rPr>
          <w:highlight w:val="cyan"/>
        </w:rPr>
        <w:fldChar w:fldCharType="begin">
          <w:fldData xml:space="preserve">PEVuZE5vdGU+PENpdGU+PEF1dGhvcj5CYWtlcjwvQXV0aG9yPjxZZWFyPjIwMTY8L1llYXI+PFJl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==
</w:fldData>
        </w:fldChar>
      </w:r>
      <w:r w:rsidR="00EF7276" w:rsidRPr="005D0C7F">
        <w:rPr>
          <w:highlight w:val="cyan"/>
        </w:rPr>
        <w:instrText xml:space="preserve"> ADDIN EN.CITE </w:instrText>
      </w:r>
      <w:r w:rsidR="00EF7276" w:rsidRPr="005D0C7F">
        <w:rPr>
          <w:highlight w:val="cyan"/>
        </w:rPr>
        <w:fldChar w:fldCharType="begin">
          <w:fldData xml:space="preserve">PEVuZE5vdGU+PENpdGU+PEF1dGhvcj5CYWtlcjwvQXV0aG9yPjxZZWFyPjIwMTY8L1llYXI+PFJl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==
</w:fldData>
        </w:fldChar>
      </w:r>
      <w:r w:rsidR="00EF7276" w:rsidRPr="005D0C7F">
        <w:rPr>
          <w:highlight w:val="cyan"/>
        </w:rPr>
        <w:instrText xml:space="preserve"> ADDIN EN.CITE.DATA </w:instrText>
      </w:r>
      <w:r w:rsidR="00EF7276" w:rsidRPr="005D0C7F">
        <w:rPr>
          <w:highlight w:val="cyan"/>
        </w:rPr>
      </w:r>
      <w:r w:rsidR="00EF7276" w:rsidRPr="005D0C7F">
        <w:rPr>
          <w:highlight w:val="cyan"/>
        </w:rPr>
        <w:fldChar w:fldCharType="end"/>
      </w:r>
      <w:r w:rsidR="00211EC6" w:rsidRPr="005D0C7F">
        <w:rPr>
          <w:highlight w:val="cyan"/>
        </w:rPr>
      </w:r>
      <w:r w:rsidR="00211EC6" w:rsidRPr="005D0C7F">
        <w:rPr>
          <w:highlight w:val="cyan"/>
        </w:rPr>
        <w:fldChar w:fldCharType="separate"/>
      </w:r>
      <w:r w:rsidR="005D0C7F" w:rsidRPr="005D0C7F">
        <w:rPr>
          <w:noProof/>
          <w:highlight w:val="cyan"/>
        </w:rPr>
        <w:t>(21,</w:t>
      </w:r>
      <w:r w:rsidR="00EF7276" w:rsidRPr="005D0C7F">
        <w:rPr>
          <w:noProof/>
          <w:highlight w:val="cyan"/>
        </w:rPr>
        <w:t>22)</w:t>
      </w:r>
      <w:r w:rsidR="00211EC6" w:rsidRPr="005D0C7F">
        <w:rPr>
          <w:highlight w:val="cyan"/>
        </w:rPr>
        <w:fldChar w:fldCharType="end"/>
      </w:r>
      <w:r w:rsidR="00C9678E">
        <w:t>.</w:t>
      </w:r>
      <w:r w:rsidR="005519ED">
        <w:t xml:space="preserve"> </w:t>
      </w:r>
      <w:r w:rsidR="00211EC6">
        <w:t>Most journals have revised guidelines to address reproducibility within their respective submissions.</w:t>
      </w:r>
      <w:r w:rsidR="005519ED">
        <w:t xml:space="preserve"> </w:t>
      </w:r>
      <w:r w:rsidR="00211EC6">
        <w:t xml:space="preserve">However, there remains confusion around the definitions of basic </w:t>
      </w:r>
      <w:r w:rsidR="00337090">
        <w:t xml:space="preserve">scientific </w:t>
      </w:r>
      <w:r w:rsidR="00211EC6">
        <w:t>terms associated with reproducibility including replicates and repeats</w:t>
      </w:r>
      <w:r w:rsidR="00C10E2D">
        <w:t xml:space="preserve"> </w:t>
      </w:r>
      <w:r w:rsidR="00211EC6" w:rsidRPr="005D0C7F">
        <w:rPr>
          <w:highlight w:val="cyan"/>
        </w:rPr>
        <w:fldChar w:fldCharType="begin"/>
      </w:r>
      <w:r w:rsidR="00EF7276" w:rsidRPr="005D0C7F">
        <w:rPr>
          <w:highlight w:val="cyan"/>
        </w:rPr>
        <w:instrText xml:space="preserve"> ADDIN EN.CITE &lt;EndNote&gt;&lt;Cite&gt;&lt;Author&gt;Goodman&lt;/Author&gt;&lt;Year&gt;2016&lt;/Year&gt;&lt;RecNum&gt;3037&lt;/RecNum&gt;&lt;DisplayText&gt;(23)&lt;/DisplayText&gt;&lt;record&gt;&lt;rec-number&gt;3037&lt;/rec-number&gt;&lt;foreign-keys&gt;&lt;key app="EN" db-id="ezvw0f203faewuestptxwd2nsp2evzepttpf" timestamp="1547033372"&gt;3037&lt;/key&gt;&lt;/foreign-keys&gt;&lt;ref-type name="Journal Article"&gt;17&lt;/ref-type&gt;&lt;contributors&gt;&lt;authors&gt;&lt;author&gt;Goodman, S. N.&lt;/author&gt;&lt;author&gt;Fanelli, D.&lt;/author&gt;&lt;author&gt;Ioannidis, J. P.&lt;/author&gt;&lt;/authors&gt;&lt;/contributors&gt;&lt;auth-address&gt;Meta-Research Innovation Center at Stanford (METRICS), Stanford University, Stanford, CA 94305, USA. steve.goodman@stanford.edu.&amp;#xD;Meta-Research Innovation Center at Stanford (METRICS), Stanford University, Stanford, CA 94305, USA.&lt;/auth-address&gt;&lt;titles&gt;&lt;title&gt;What does research reproducibility mean?&lt;/title&gt;&lt;secondary-title&gt;Sci Transl Med&lt;/secondary-title&gt;&lt;/titles&gt;&lt;periodical&gt;&lt;full-title&gt;Sci Transl Med&lt;/full-title&gt;&lt;/periodical&gt;&lt;pages&gt;341ps12&lt;/pages&gt;&lt;volume&gt;8&lt;/volume&gt;&lt;number&gt;341&lt;/number&gt;&lt;keywords&gt;&lt;keyword&gt;Biomedical Research/*methods/*standards&lt;/keyword&gt;&lt;keyword&gt;Reproducibility of Results&lt;/keyword&gt;&lt;/keywords&gt;&lt;dates&gt;&lt;year&gt;2016&lt;/year&gt;&lt;pub-dates&gt;&lt;date&gt;Jun 1&lt;/date&gt;&lt;/pub-dates&gt;&lt;/dates&gt;&lt;isbn&gt;1946-6242 (Electronic)&amp;#xD;1946-6234 (Linking)&lt;/isbn&gt;&lt;accession-num&gt;27252173&lt;/accession-num&gt;&lt;urls&gt;&lt;related-urls&gt;&lt;url&gt;https://www.ncbi.nlm.nih.gov/pubmed/27252173&lt;/url&gt;&lt;url&gt;http://stm.sciencemag.org/content/scitransmed/8/341/341ps12.full.pdf&lt;/url&gt;&lt;/related-urls&gt;&lt;/urls&gt;&lt;electronic-resource-num&gt;10.1126/scitranslmed.aaf5027&lt;/electronic-resource-num&gt;&lt;/record&gt;&lt;/Cite&gt;&lt;/EndNote&gt;</w:instrText>
      </w:r>
      <w:r w:rsidR="00211EC6" w:rsidRPr="005D0C7F">
        <w:rPr>
          <w:highlight w:val="cyan"/>
        </w:rPr>
        <w:fldChar w:fldCharType="separate"/>
      </w:r>
      <w:r w:rsidR="00EF7276" w:rsidRPr="005D0C7F">
        <w:rPr>
          <w:noProof/>
          <w:highlight w:val="cyan"/>
        </w:rPr>
        <w:t>(23)</w:t>
      </w:r>
      <w:r w:rsidR="00211EC6" w:rsidRPr="005D0C7F">
        <w:rPr>
          <w:highlight w:val="cyan"/>
        </w:rPr>
        <w:fldChar w:fldCharType="end"/>
      </w:r>
      <w:r w:rsidR="00211EC6" w:rsidRPr="005D0C7F">
        <w:rPr>
          <w:highlight w:val="cyan"/>
        </w:rPr>
        <w:t>.</w:t>
      </w:r>
      <w:r w:rsidR="005519ED">
        <w:t xml:space="preserve"> </w:t>
      </w:r>
      <w:r w:rsidR="00E91398">
        <w:t>Vaux</w:t>
      </w:r>
      <w:r w:rsidR="00A13FB2">
        <w:t xml:space="preserve"> </w:t>
      </w:r>
      <w:r w:rsidR="00A13FB2" w:rsidRPr="00E91398">
        <w:rPr>
          <w:i/>
        </w:rPr>
        <w:t>et al</w:t>
      </w:r>
      <w:r w:rsidR="00A13FB2">
        <w:t xml:space="preserve">. stated several fundamental principles related to statistical design with a focus on replicates and that </w:t>
      </w:r>
      <w:r w:rsidR="0077381D">
        <w:t>replicates</w:t>
      </w:r>
      <w:r w:rsidR="00D21E64">
        <w:t xml:space="preserve"> alone</w:t>
      </w:r>
      <w:r w:rsidR="0077381D">
        <w:t xml:space="preserve"> </w:t>
      </w:r>
      <w:r w:rsidR="00A13FB2">
        <w:t>do not provide evidence of reproducibility</w:t>
      </w:r>
      <w:r w:rsidR="00C10E2D">
        <w:t xml:space="preserve"> </w:t>
      </w:r>
      <w:r w:rsidR="00A13FB2" w:rsidRPr="005D0C7F">
        <w:rPr>
          <w:highlight w:val="cyan"/>
        </w:rPr>
        <w:fldChar w:fldCharType="begin"/>
      </w:r>
      <w:r w:rsidR="00EF7276" w:rsidRPr="005D0C7F">
        <w:rPr>
          <w:highlight w:val="cyan"/>
        </w:rPr>
        <w:instrText xml:space="preserve"> ADDIN EN.CITE &lt;EndNote&gt;&lt;Cite&gt;&lt;Author&gt;Vaux&lt;/Author&gt;&lt;Year&gt;2012&lt;/Year&gt;&lt;RecNum&gt;2705&lt;/RecNum&gt;&lt;DisplayText&gt;(24)&lt;/DisplayText&gt;&lt;record&gt;&lt;rec-number&gt;2705&lt;/rec-number&gt;&lt;foreign-keys&gt;&lt;key app="EN" db-id="ezvw0f203faewuestptxwd2nsp2evzepttpf" timestamp="1515082938"&gt;2705&lt;/key&gt;&lt;/foreign-keys&gt;&lt;ref-type name="Journal Article"&gt;17&lt;/ref-type&gt;&lt;contributors&gt;&lt;authors&gt;&lt;author&gt;Vaux, D. L.&lt;/author&gt;&lt;author&gt;Fidler, F.&lt;/author&gt;&lt;author&gt;Cumming, G.&lt;/author&gt;&lt;/authors&gt;&lt;/contributors&gt;&lt;auth-address&gt;The Walter and Eliza Hall Institute and Department of Experimental Biology, University of Melbourne, Melbourne, Australia. vaux@wehi.edu.au&lt;/auth-address&gt;&lt;titles&gt;&lt;title&gt;Replicates and repeats--what is the difference and is it significant? A brief discussion of statistics and experimental design&lt;/title&gt;&lt;secondary-title&gt;EMBO Rep&lt;/secondary-title&gt;&lt;/titles&gt;&lt;periodical&gt;&lt;full-title&gt;EMBO Rep&lt;/full-title&gt;&lt;/periodical&gt;&lt;pages&gt;291-6&lt;/pages&gt;&lt;volume&gt;13&lt;/volume&gt;&lt;number&gt;4&lt;/number&gt;&lt;keywords&gt;&lt;keyword&gt;Animals&lt;/keyword&gt;&lt;keyword&gt;Bone Marrow Cells/cytology&lt;/keyword&gt;&lt;keyword&gt;Data Interpretation, Statistical&lt;/keyword&gt;&lt;keyword&gt;Mice&lt;/keyword&gt;&lt;keyword&gt;*Reproducibility of Results&lt;/keyword&gt;&lt;keyword&gt;*Research Design&lt;/keyword&gt;&lt;keyword&gt;*Statistics as Topic&lt;/keyword&gt;&lt;/keywords&gt;&lt;dates&gt;&lt;year&gt;2012&lt;/year&gt;&lt;pub-dates&gt;&lt;date&gt;Apr 2&lt;/date&gt;&lt;/pub-dates&gt;&lt;/dates&gt;&lt;isbn&gt;1469-3178 (Electronic)&amp;#xD;1469-221X (Linking)&lt;/isbn&gt;&lt;accession-num&gt;22421999&lt;/accession-num&gt;&lt;urls&gt;&lt;related-urls&gt;&lt;url&gt;https://www.ncbi.nlm.nih.gov/pubmed/22421999&lt;/url&gt;&lt;url&gt;https://www.ncbi.nlm.nih.gov/pmc/articles/PMC3321166/pdf/embor201236a.pdf&lt;/url&gt;&lt;/related-urls&gt;&lt;/urls&gt;&lt;custom2&gt;PMC3321166&lt;/custom2&gt;&lt;electronic-resource-num&gt;10.1038/embor.2012.36&lt;/electronic-resource-num&gt;&lt;/record&gt;&lt;/Cite&gt;&lt;/EndNote&gt;</w:instrText>
      </w:r>
      <w:r w:rsidR="00A13FB2" w:rsidRPr="005D0C7F">
        <w:rPr>
          <w:highlight w:val="cyan"/>
        </w:rPr>
        <w:fldChar w:fldCharType="separate"/>
      </w:r>
      <w:r w:rsidR="00EF7276" w:rsidRPr="005D0C7F">
        <w:rPr>
          <w:noProof/>
          <w:highlight w:val="cyan"/>
        </w:rPr>
        <w:t>(24)</w:t>
      </w:r>
      <w:r w:rsidR="00A13FB2" w:rsidRPr="005D0C7F">
        <w:rPr>
          <w:highlight w:val="cyan"/>
        </w:rPr>
        <w:fldChar w:fldCharType="end"/>
      </w:r>
      <w:r w:rsidR="00A13FB2" w:rsidRPr="005D0C7F">
        <w:rPr>
          <w:highlight w:val="cyan"/>
        </w:rPr>
        <w:t>.</w:t>
      </w:r>
      <w:r w:rsidR="005519ED">
        <w:t xml:space="preserve"> </w:t>
      </w:r>
      <w:r w:rsidR="00211EC6">
        <w:t>In addition, d</w:t>
      </w:r>
      <w:r w:rsidR="00482DC8">
        <w:t>ifferent disciplines (</w:t>
      </w:r>
      <w:r w:rsidR="00211EC6">
        <w:t>biology, chemistry</w:t>
      </w:r>
      <w:r w:rsidR="00E91398">
        <w:t>,</w:t>
      </w:r>
      <w:r w:rsidR="00211EC6">
        <w:t xml:space="preserve"> and statistics) </w:t>
      </w:r>
      <w:r w:rsidR="00482DC8">
        <w:t>may have different meanings</w:t>
      </w:r>
      <w:r w:rsidR="00C4386B">
        <w:t xml:space="preserve"> for</w:t>
      </w:r>
      <w:r w:rsidR="00211EC6">
        <w:t xml:space="preserve"> these terms, which</w:t>
      </w:r>
      <w:r w:rsidR="00482DC8">
        <w:t xml:space="preserve"> adds to the confusion when </w:t>
      </w:r>
      <w:r w:rsidR="00211EC6">
        <w:t>involved in mu</w:t>
      </w:r>
      <w:r w:rsidR="001D07DD">
        <w:t>lt</w:t>
      </w:r>
      <w:r w:rsidR="00211EC6">
        <w:t>i-functional projects or groups.</w:t>
      </w:r>
    </w:p>
    <w:p w14:paraId="07744557" w14:textId="77777777" w:rsidR="0000729C" w:rsidRDefault="0000729C" w:rsidP="00712F14"/>
    <w:p w14:paraId="1294CF95" w14:textId="2AC6EAA7" w:rsidR="000E00BB" w:rsidRDefault="00AC2242" w:rsidP="00712F14">
      <w:r>
        <w:t>To minimize confusion and f</w:t>
      </w:r>
      <w:r w:rsidR="00A13FB2">
        <w:t>or the purposes of this chapter</w:t>
      </w:r>
      <w:r w:rsidR="00DF76C2">
        <w:t xml:space="preserve"> and the </w:t>
      </w:r>
      <w:r w:rsidR="00DF76C2" w:rsidRPr="00DF76C2">
        <w:rPr>
          <w:i/>
        </w:rPr>
        <w:t>A</w:t>
      </w:r>
      <w:r w:rsidR="00E3272E">
        <w:rPr>
          <w:i/>
        </w:rPr>
        <w:t>GM</w:t>
      </w:r>
      <w:r w:rsidR="000C32D8">
        <w:t xml:space="preserve">, we define </w:t>
      </w:r>
      <w:r w:rsidR="000C32D8" w:rsidRPr="000E00BB">
        <w:rPr>
          <w:i/>
        </w:rPr>
        <w:t>replicates</w:t>
      </w:r>
      <w:r w:rsidR="00E3272E">
        <w:t xml:space="preserve"> (technical, independent and inter-run)</w:t>
      </w:r>
      <w:r w:rsidR="000C32D8">
        <w:t xml:space="preserve"> </w:t>
      </w:r>
      <w:r w:rsidR="00D1707E">
        <w:t>as they</w:t>
      </w:r>
      <w:r w:rsidR="000E00BB">
        <w:t xml:space="preserve"> apply</w:t>
      </w:r>
      <w:r w:rsidR="00A13FB2">
        <w:t xml:space="preserve"> </w:t>
      </w:r>
      <w:r w:rsidR="000E00BB">
        <w:t xml:space="preserve">to </w:t>
      </w:r>
      <w:r w:rsidR="009A47E6" w:rsidRPr="009A47E6">
        <w:rPr>
          <w:i/>
        </w:rPr>
        <w:t>in vitro</w:t>
      </w:r>
      <w:r w:rsidR="009A47E6">
        <w:t xml:space="preserve"> </w:t>
      </w:r>
      <w:r w:rsidR="000E00BB">
        <w:t>assay development and HTS</w:t>
      </w:r>
      <w:r w:rsidR="00A13FB2">
        <w:t xml:space="preserve"> disciplines</w:t>
      </w:r>
      <w:r w:rsidR="00DF76C2">
        <w:t>. The definitions are followed by</w:t>
      </w:r>
      <w:r w:rsidR="00AE6399">
        <w:t xml:space="preserve"> some specific examples</w:t>
      </w:r>
      <w:r w:rsidR="000E00BB">
        <w:t>.</w:t>
      </w:r>
      <w:r w:rsidR="005519ED">
        <w:t xml:space="preserve"> </w:t>
      </w:r>
      <w:r w:rsidR="00DF76C2">
        <w:t xml:space="preserve">Keep in mind that these definitions may differ </w:t>
      </w:r>
      <w:r w:rsidR="00E91398">
        <w:t>among</w:t>
      </w:r>
      <w:r w:rsidR="00C4386B">
        <w:t xml:space="preserve"> various journals or </w:t>
      </w:r>
      <w:r w:rsidR="00DF76C2">
        <w:t>funding agencies.</w:t>
      </w:r>
    </w:p>
    <w:p w14:paraId="71EC4AB6" w14:textId="77777777" w:rsidR="00025CA9" w:rsidRPr="00025CA9" w:rsidRDefault="00025CA9" w:rsidP="00712F14"/>
    <w:p w14:paraId="10FB222E" w14:textId="0AF2E7CE" w:rsidR="008C4727" w:rsidRPr="00025CA9" w:rsidRDefault="008C4727" w:rsidP="00712F14">
      <w:pPr>
        <w:rPr>
          <w:u w:val="single"/>
        </w:rPr>
      </w:pPr>
      <w:r w:rsidRPr="00025CA9">
        <w:rPr>
          <w:b/>
          <w:i/>
          <w:u w:val="single"/>
        </w:rPr>
        <w:t>Technical replicates</w:t>
      </w:r>
      <w:r w:rsidRPr="00025CA9">
        <w:t xml:space="preserve"> are measurements of the same sample</w:t>
      </w:r>
      <w:r w:rsidR="00DF76C2">
        <w:t xml:space="preserve"> occurring within </w:t>
      </w:r>
      <w:r w:rsidR="00DF76C2" w:rsidRPr="00CD100E">
        <w:rPr>
          <w:b/>
        </w:rPr>
        <w:t xml:space="preserve">a </w:t>
      </w:r>
      <w:r w:rsidR="00C4386B" w:rsidRPr="00CD100E">
        <w:rPr>
          <w:b/>
        </w:rPr>
        <w:t xml:space="preserve">single </w:t>
      </w:r>
      <w:r w:rsidR="00DF76C2" w:rsidRPr="00CD100E">
        <w:rPr>
          <w:b/>
        </w:rPr>
        <w:t>run</w:t>
      </w:r>
      <w:r w:rsidR="00DF76C2">
        <w:t xml:space="preserve"> or experiment.</w:t>
      </w:r>
      <w:r w:rsidR="005519ED">
        <w:t xml:space="preserve"> </w:t>
      </w:r>
      <w:r w:rsidR="00186159">
        <w:t>Te</w:t>
      </w:r>
      <w:r w:rsidR="009D596C">
        <w:t xml:space="preserve">chnical replicates </w:t>
      </w:r>
      <w:r w:rsidR="00A073BF">
        <w:t>can help to identify within</w:t>
      </w:r>
      <w:r w:rsidR="00E91398">
        <w:t>-</w:t>
      </w:r>
      <w:r w:rsidR="00A073BF">
        <w:t>sample variation</w:t>
      </w:r>
      <w:r w:rsidR="00C82443">
        <w:t xml:space="preserve"> </w:t>
      </w:r>
      <w:r w:rsidR="00A073BF">
        <w:t xml:space="preserve">but are dependent replicates due to </w:t>
      </w:r>
      <w:r w:rsidR="003C0F06">
        <w:t xml:space="preserve">being tested under the same </w:t>
      </w:r>
      <w:r w:rsidR="00A073BF">
        <w:t>conditions.</w:t>
      </w:r>
      <w:r w:rsidR="005519ED">
        <w:t xml:space="preserve"> </w:t>
      </w:r>
      <w:r w:rsidR="002D021B">
        <w:t>Technical replicates could be on the same plate or on different plates within the experiment</w:t>
      </w:r>
      <w:r w:rsidR="005F089E">
        <w:t>, depending on the variability being assessed</w:t>
      </w:r>
      <w:r w:rsidR="002D021B">
        <w:t>.</w:t>
      </w:r>
    </w:p>
    <w:p w14:paraId="0D5AEE25" w14:textId="77777777" w:rsidR="003C5565" w:rsidRPr="00025CA9" w:rsidRDefault="003C5565" w:rsidP="00B21E05"/>
    <w:p w14:paraId="746EB417" w14:textId="5833D5DF" w:rsidR="00DF76C2" w:rsidRDefault="00F6651C" w:rsidP="00712F14">
      <w:r>
        <w:rPr>
          <w:b/>
          <w:i/>
          <w:u w:val="single"/>
        </w:rPr>
        <w:t>Independent</w:t>
      </w:r>
      <w:r w:rsidRPr="00025CA9">
        <w:rPr>
          <w:b/>
          <w:i/>
          <w:u w:val="single"/>
        </w:rPr>
        <w:t xml:space="preserve"> </w:t>
      </w:r>
      <w:r w:rsidR="008C4727" w:rsidRPr="00025CA9">
        <w:rPr>
          <w:b/>
          <w:i/>
          <w:u w:val="single"/>
        </w:rPr>
        <w:t>replicates</w:t>
      </w:r>
      <w:r w:rsidR="008C4727" w:rsidRPr="00025CA9">
        <w:t xml:space="preserve"> are measur</w:t>
      </w:r>
      <w:r w:rsidR="00DF76C2">
        <w:t xml:space="preserve">ements of distinct </w:t>
      </w:r>
      <w:r w:rsidR="00D0732D">
        <w:t xml:space="preserve">preparations of the same </w:t>
      </w:r>
      <w:r w:rsidR="00DF76C2">
        <w:t xml:space="preserve">samples </w:t>
      </w:r>
      <w:r w:rsidR="00EE354B">
        <w:t xml:space="preserve">occurring within a </w:t>
      </w:r>
      <w:r w:rsidR="00C4386B" w:rsidRPr="00A939FD">
        <w:rPr>
          <w:b/>
        </w:rPr>
        <w:t xml:space="preserve">single </w:t>
      </w:r>
      <w:r w:rsidR="00EE354B" w:rsidRPr="00A939FD">
        <w:rPr>
          <w:b/>
        </w:rPr>
        <w:t>run</w:t>
      </w:r>
      <w:r w:rsidR="00EE354B">
        <w:t xml:space="preserve"> or experiment.</w:t>
      </w:r>
      <w:r w:rsidR="005519ED">
        <w:t xml:space="preserve"> </w:t>
      </w:r>
      <w:r w:rsidR="00635291">
        <w:t>Comparison of enzyme lots or</w:t>
      </w:r>
      <w:r w:rsidR="003C0F06">
        <w:t xml:space="preserve"> multiple batches of independently cultured and treated cell preparations</w:t>
      </w:r>
      <w:r w:rsidR="00635291">
        <w:t xml:space="preserve"> are examples of </w:t>
      </w:r>
      <w:r>
        <w:t xml:space="preserve">independent </w:t>
      </w:r>
      <w:r w:rsidR="00635291">
        <w:t xml:space="preserve">replicates for </w:t>
      </w:r>
      <w:r w:rsidR="00635291" w:rsidRPr="00635291">
        <w:rPr>
          <w:i/>
        </w:rPr>
        <w:t>in vitro</w:t>
      </w:r>
      <w:r w:rsidR="00635291">
        <w:t xml:space="preserve"> assays.</w:t>
      </w:r>
      <w:r w:rsidR="005519ED">
        <w:t xml:space="preserve"> </w:t>
      </w:r>
      <w:r w:rsidR="00707A0C">
        <w:t xml:space="preserve">For the best estimate of between sample </w:t>
      </w:r>
      <w:r w:rsidR="000E7023">
        <w:t>variations</w:t>
      </w:r>
      <w:r w:rsidR="00707A0C">
        <w:t>,</w:t>
      </w:r>
      <w:r>
        <w:t xml:space="preserve"> independent</w:t>
      </w:r>
      <w:r w:rsidR="00C55E44">
        <w:t xml:space="preserve"> replicates </w:t>
      </w:r>
      <w:r w:rsidR="00707A0C">
        <w:t>sh</w:t>
      </w:r>
      <w:r w:rsidR="00C55E44">
        <w:t>ould be on the same</w:t>
      </w:r>
      <w:r w:rsidR="000E7023">
        <w:t xml:space="preserve"> plate</w:t>
      </w:r>
      <w:r w:rsidR="00483E68">
        <w:t xml:space="preserve"> to minimize the contribution of additional sources of error (e.g. between plate variation)</w:t>
      </w:r>
      <w:r w:rsidR="00C55E44">
        <w:t>.</w:t>
      </w:r>
      <w:r w:rsidR="005519ED">
        <w:t xml:space="preserve"> </w:t>
      </w:r>
      <w:r w:rsidR="00483E68">
        <w:t>If sample capacity of the plate is limited and multiple plates are required for the study</w:t>
      </w:r>
      <w:r w:rsidR="00804510">
        <w:t xml:space="preserve">, </w:t>
      </w:r>
      <w:r w:rsidR="005419AB">
        <w:t>multiple independent replicates can be randomized to multiple plates with multiple technical replicates per plate.</w:t>
      </w:r>
    </w:p>
    <w:p w14:paraId="55FFCE77" w14:textId="77777777" w:rsidR="00DF76C2" w:rsidRDefault="00DF76C2" w:rsidP="00B21E05"/>
    <w:p w14:paraId="51A08BAA" w14:textId="3C376782" w:rsidR="00DF76C2" w:rsidRPr="00C4386B" w:rsidRDefault="00F6651C" w:rsidP="00712F14">
      <w:r>
        <w:rPr>
          <w:b/>
          <w:i/>
          <w:u w:val="single"/>
        </w:rPr>
        <w:t>Inter-run replicates</w:t>
      </w:r>
      <w:r w:rsidRPr="00C4386B">
        <w:t xml:space="preserve"> </w:t>
      </w:r>
      <w:r w:rsidR="00C4386B">
        <w:t xml:space="preserve">are measurements of the same </w:t>
      </w:r>
      <w:r w:rsidR="00804510">
        <w:t xml:space="preserve">or different </w:t>
      </w:r>
      <w:r w:rsidR="00C4386B">
        <w:t>sample</w:t>
      </w:r>
      <w:r w:rsidR="00804510">
        <w:t>(s)</w:t>
      </w:r>
      <w:r w:rsidR="00C4386B">
        <w:t xml:space="preserve"> </w:t>
      </w:r>
      <w:r w:rsidR="00C4386B" w:rsidRPr="00A939FD">
        <w:rPr>
          <w:b/>
        </w:rPr>
        <w:t>across multiple runs</w:t>
      </w:r>
      <w:r w:rsidR="00C4386B">
        <w:t xml:space="preserve"> or experiments.</w:t>
      </w:r>
      <w:r w:rsidR="005519ED">
        <w:t xml:space="preserve"> </w:t>
      </w:r>
      <w:r w:rsidR="00670912">
        <w:t xml:space="preserve">A compound tested </w:t>
      </w:r>
      <w:r w:rsidR="00A56D81">
        <w:t xml:space="preserve">in </w:t>
      </w:r>
      <w:r w:rsidR="00454720">
        <w:t xml:space="preserve">a CRC on three different days represents inter-run replicates. </w:t>
      </w:r>
      <w:r w:rsidR="00305072">
        <w:t>Each of the runs</w:t>
      </w:r>
      <w:r w:rsidR="00707A0C">
        <w:t xml:space="preserve"> or experiments</w:t>
      </w:r>
      <w:r w:rsidR="00305072">
        <w:t xml:space="preserve"> should have the same assay conditions</w:t>
      </w:r>
      <w:r w:rsidR="002C3358">
        <w:t xml:space="preserve"> and reagents</w:t>
      </w:r>
      <w:r w:rsidR="00305072">
        <w:t>.</w:t>
      </w:r>
    </w:p>
    <w:p w14:paraId="171AC9D5" w14:textId="77777777" w:rsidR="00DF76C2" w:rsidRPr="00DF76C2" w:rsidRDefault="00DF76C2" w:rsidP="00B21E05"/>
    <w:p w14:paraId="79BDB862" w14:textId="77777777" w:rsidR="00DF76C2" w:rsidRDefault="00DF76C2" w:rsidP="00A73FD3">
      <w:r>
        <w:t>Depending on the experiment</w:t>
      </w:r>
      <w:r w:rsidR="00916A2E">
        <w:t>al</w:t>
      </w:r>
      <w:r>
        <w:t xml:space="preserve"> design</w:t>
      </w:r>
      <w:r w:rsidRPr="008C4727">
        <w:t xml:space="preserve">, the greater the number of </w:t>
      </w:r>
      <w:r>
        <w:t>measurements</w:t>
      </w:r>
      <w:r w:rsidRPr="008C4727">
        <w:t>, the better the estimate of variation</w:t>
      </w:r>
      <w:r w:rsidR="0038060E">
        <w:t>, and the better the estimate of the mean</w:t>
      </w:r>
      <w:r w:rsidRPr="008C4727">
        <w:t>.</w:t>
      </w:r>
    </w:p>
    <w:p w14:paraId="7E5776CB" w14:textId="77777777" w:rsidR="008C4727" w:rsidRPr="008C4727" w:rsidRDefault="008C4727" w:rsidP="00712F14"/>
    <w:p w14:paraId="7C7538DD" w14:textId="0B678172" w:rsidR="008C4727" w:rsidRPr="008C4727" w:rsidRDefault="008C4727" w:rsidP="00712F14">
      <w:pPr>
        <w:rPr>
          <w:b/>
        </w:rPr>
      </w:pPr>
      <w:r w:rsidRPr="008C4727">
        <w:t xml:space="preserve">When presenting data, it is important to </w:t>
      </w:r>
      <w:r w:rsidR="00FD0586">
        <w:t>provide</w:t>
      </w:r>
      <w:r w:rsidRPr="008C4727">
        <w:t xml:space="preserve"> the </w:t>
      </w:r>
      <w:r w:rsidRPr="008C4727">
        <w:rPr>
          <w:i/>
        </w:rPr>
        <w:t>number</w:t>
      </w:r>
      <w:r w:rsidRPr="008C4727">
        <w:t xml:space="preserve"> and </w:t>
      </w:r>
      <w:r w:rsidRPr="008C4727">
        <w:rPr>
          <w:i/>
        </w:rPr>
        <w:t>type</w:t>
      </w:r>
      <w:r w:rsidRPr="008C4727">
        <w:t xml:space="preserve"> of replicates</w:t>
      </w:r>
      <w:r w:rsidR="00F9520F">
        <w:t xml:space="preserve"> </w:t>
      </w:r>
      <w:r w:rsidR="003C5565" w:rsidRPr="005D0C7F">
        <w:rPr>
          <w:highlight w:val="cyan"/>
        </w:rPr>
        <w:fldChar w:fldCharType="begin">
          <w:fldData xml:space="preserve">PEVuZE5vdGU+PENpdGU+PEF1dGhvcj5CZWxsPC9BdXRob3I+PFllYXI+MjAxNjwvWWVhcj48UmVj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</w:fldData>
        </w:fldChar>
      </w:r>
      <w:r w:rsidR="00EF7276" w:rsidRPr="005D0C7F">
        <w:rPr>
          <w:highlight w:val="cyan"/>
        </w:rPr>
        <w:instrText xml:space="preserve"> ADDIN EN.CITE </w:instrText>
      </w:r>
      <w:r w:rsidR="00EF7276" w:rsidRPr="005D0C7F">
        <w:rPr>
          <w:highlight w:val="cyan"/>
        </w:rPr>
        <w:fldChar w:fldCharType="begin">
          <w:fldData xml:space="preserve">PEVuZE5vdGU+PENpdGU+PEF1dGhvcj5CZWxsPC9BdXRob3I+PFllYXI+MjAxNjwvWWVhcj48UmVj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</w:fldData>
        </w:fldChar>
      </w:r>
      <w:r w:rsidR="00EF7276" w:rsidRPr="005D0C7F">
        <w:rPr>
          <w:highlight w:val="cyan"/>
        </w:rPr>
        <w:instrText xml:space="preserve"> ADDIN EN.CITE.DATA </w:instrText>
      </w:r>
      <w:r w:rsidR="00EF7276" w:rsidRPr="005D0C7F">
        <w:rPr>
          <w:highlight w:val="cyan"/>
        </w:rPr>
      </w:r>
      <w:r w:rsidR="00EF7276" w:rsidRPr="005D0C7F">
        <w:rPr>
          <w:highlight w:val="cyan"/>
        </w:rPr>
        <w:fldChar w:fldCharType="end"/>
      </w:r>
      <w:r w:rsidR="003C5565" w:rsidRPr="005D0C7F">
        <w:rPr>
          <w:highlight w:val="cyan"/>
        </w:rPr>
      </w:r>
      <w:r w:rsidR="003C5565" w:rsidRPr="005D0C7F">
        <w:rPr>
          <w:highlight w:val="cyan"/>
        </w:rPr>
        <w:fldChar w:fldCharType="separate"/>
      </w:r>
      <w:r w:rsidR="00EF7276" w:rsidRPr="005D0C7F">
        <w:rPr>
          <w:noProof/>
          <w:highlight w:val="cyan"/>
        </w:rPr>
        <w:t>(24-26)</w:t>
      </w:r>
      <w:r w:rsidR="003C5565" w:rsidRPr="005D0C7F">
        <w:rPr>
          <w:highlight w:val="cyan"/>
        </w:rPr>
        <w:fldChar w:fldCharType="end"/>
      </w:r>
      <w:r w:rsidR="00025CA9">
        <w:t xml:space="preserve"> </w:t>
      </w:r>
      <w:r w:rsidR="00025CA9" w:rsidRPr="00025CA9">
        <w:t xml:space="preserve">and to </w:t>
      </w:r>
      <w:r w:rsidR="00FD0586">
        <w:t>include them</w:t>
      </w:r>
      <w:r w:rsidR="00025CA9" w:rsidRPr="00025CA9">
        <w:t xml:space="preserve"> in the figure legend</w:t>
      </w:r>
      <w:r w:rsidRPr="00025CA9">
        <w:t>.</w:t>
      </w:r>
      <w:r w:rsidR="005519ED">
        <w:rPr>
          <w:i/>
        </w:rPr>
        <w:t xml:space="preserve"> </w:t>
      </w:r>
      <w:r w:rsidR="00F9520F">
        <w:t>For written work,</w:t>
      </w:r>
      <w:r w:rsidRPr="008C4727">
        <w:t xml:space="preserve"> scientists should consider providing a statement in the experimental methods defining the nature of their technical</w:t>
      </w:r>
      <w:r w:rsidR="00F6651C">
        <w:t>, independent or inter-run</w:t>
      </w:r>
      <w:r w:rsidR="00B83A42">
        <w:t xml:space="preserve"> </w:t>
      </w:r>
      <w:r w:rsidRPr="008C4727">
        <w:t>replicates</w:t>
      </w:r>
      <w:r w:rsidR="00B83A42">
        <w:t>.</w:t>
      </w:r>
      <w:r w:rsidR="005519ED">
        <w:t xml:space="preserve"> </w:t>
      </w:r>
      <w:r w:rsidRPr="003C5565">
        <w:t>In</w:t>
      </w:r>
      <w:r w:rsidRPr="008C4727">
        <w:t xml:space="preserve"> </w:t>
      </w:r>
      <w:r w:rsidR="002C3358">
        <w:t xml:space="preserve">general, </w:t>
      </w:r>
      <w:r w:rsidR="00F6651C">
        <w:t xml:space="preserve">sample </w:t>
      </w:r>
      <w:r w:rsidR="002C3358">
        <w:t>variation may be</w:t>
      </w:r>
      <w:r w:rsidRPr="008C4727">
        <w:t xml:space="preserve"> greater in magnitude than technical variation.</w:t>
      </w:r>
      <w:r w:rsidR="005519ED">
        <w:t xml:space="preserve"> </w:t>
      </w:r>
      <w:r w:rsidRPr="008C4727">
        <w:t>The optimal type and number of replicates</w:t>
      </w:r>
      <w:r w:rsidR="00305072">
        <w:t xml:space="preserve"> </w:t>
      </w:r>
      <w:r w:rsidRPr="008C4727">
        <w:t xml:space="preserve">depends on the scientific question and </w:t>
      </w:r>
      <w:r w:rsidR="003C5565">
        <w:t xml:space="preserve">the </w:t>
      </w:r>
      <w:r w:rsidRPr="008C4727">
        <w:t>experimental methods.</w:t>
      </w:r>
    </w:p>
    <w:p w14:paraId="38135E83" w14:textId="77777777" w:rsidR="008C4727" w:rsidRPr="008C4727" w:rsidRDefault="008C4727" w:rsidP="00712F14"/>
    <w:p w14:paraId="5A1D948A" w14:textId="2C5B5B1A" w:rsidR="00B81819" w:rsidRPr="00DA6DCC" w:rsidRDefault="008C4727" w:rsidP="00712F14">
      <w:r w:rsidRPr="008C4727">
        <w:t>In practice, the distinction between technical</w:t>
      </w:r>
      <w:r w:rsidR="00F6651C">
        <w:t>, independent and inter-run</w:t>
      </w:r>
      <w:r w:rsidR="00B83A42">
        <w:t xml:space="preserve"> </w:t>
      </w:r>
      <w:r w:rsidRPr="008C4727">
        <w:t>replicates</w:t>
      </w:r>
      <w:r w:rsidR="00B81819">
        <w:t xml:space="preserve"> is not always straightforward.</w:t>
      </w:r>
      <w:r w:rsidR="005519ED">
        <w:t xml:space="preserve"> </w:t>
      </w:r>
      <w:r w:rsidR="00B81819">
        <w:t xml:space="preserve">For example, with cell-free/biochemical assays, one approach to modeling variation would be to utilize independently synthesized reagents (e.g., enzymes), though in practice this is either impractical or counter-productive (i.e., in the case of HTS where one is attempting to minimize </w:t>
      </w:r>
      <w:r w:rsidR="00B81819" w:rsidRPr="00DA6DCC">
        <w:t>imprecision)</w:t>
      </w:r>
      <w:r w:rsidR="00A07173">
        <w:t>.</w:t>
      </w:r>
      <w:r w:rsidR="005D0C7F">
        <w:t xml:space="preserve"> </w:t>
      </w:r>
      <w:r w:rsidR="00A07173">
        <w:t>Steps can be taken to mitigate batch-to-batch variation in the context of large</w:t>
      </w:r>
      <w:r w:rsidR="005D0C7F">
        <w:t xml:space="preserve"> scale experiments, for example</w:t>
      </w:r>
      <w:r w:rsidR="00A07173">
        <w:t xml:space="preserve"> through the use of batch pooling strategies, which is described further in </w:t>
      </w:r>
      <w:r w:rsidR="00383039">
        <w:t xml:space="preserve">the AGM Chapter on </w:t>
      </w:r>
      <w:r w:rsidR="00CA6368">
        <w:t>Validating Identity, Mass Purity and Enzymatic Purity of Enzyme Preparations</w:t>
      </w:r>
      <w:r w:rsidR="00A07173">
        <w:t xml:space="preserve"> </w:t>
      </w:r>
      <w:r w:rsidR="00383039" w:rsidRPr="005D0C7F">
        <w:rPr>
          <w:highlight w:val="cyan"/>
        </w:rPr>
        <w:fldChar w:fldCharType="begin"/>
      </w:r>
      <w:r w:rsidR="00EF7276" w:rsidRPr="005D0C7F">
        <w:rPr>
          <w:highlight w:val="cyan"/>
        </w:rPr>
        <w:instrText xml:space="preserve"> ADDIN EN.CITE &lt;EndNote&gt;&lt;Cite&gt;&lt;Author&gt;Scott&lt;/Author&gt;&lt;Year&gt;2004&lt;/Year&gt;&lt;RecNum&gt;2013&lt;/RecNum&gt;&lt;DisplayText&gt;(27)&lt;/DisplayText&gt;&lt;record&gt;&lt;rec-number&gt;2013&lt;/rec-number&gt;&lt;foreign-keys&gt;&lt;key app="EN" db-id="ezvw0f203faewuestptxwd2nsp2evzepttpf" timestamp="1426083093"&gt;2013&lt;/key&gt;&lt;/foreign-keys&gt;&lt;ref-type name="Book Section"&gt;5&lt;/ref-type&gt;&lt;contributors&gt;&lt;authors&gt;&lt;author&gt;Scott, J. E.&lt;/author&gt;&lt;author&gt;Williams, K. P.&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Validating Identity, Mass Purity and Enzymatic Purity of Enzyme Preparations&lt;/title&gt;&lt;secondary-title&gt;Assay Guidance Manual&lt;/secondary-title&gt;&lt;/titles&gt;&lt;dates&gt;&lt;year&gt;2004&lt;/year&gt;&lt;/dates&gt;&lt;pub-location&gt;Bethesda (MD)&lt;/pub-location&gt;&lt;accession-num&gt;22553867&lt;/accession-num&gt;&lt;urls&gt;&lt;related-urls&gt;&lt;url&gt;http://www.ncbi.nlm.nih.gov/pubmed/22553867&lt;/url&gt;&lt;/related-urls&gt;&lt;/urls&gt;&lt;language&gt;eng&lt;/language&gt;&lt;/record&gt;&lt;/Cite&gt;&lt;/EndNote&gt;</w:instrText>
      </w:r>
      <w:r w:rsidR="00383039" w:rsidRPr="005D0C7F">
        <w:rPr>
          <w:highlight w:val="cyan"/>
        </w:rPr>
        <w:fldChar w:fldCharType="separate"/>
      </w:r>
      <w:r w:rsidR="00EF7276" w:rsidRPr="005D0C7F">
        <w:rPr>
          <w:noProof/>
          <w:highlight w:val="cyan"/>
        </w:rPr>
        <w:t>(27)</w:t>
      </w:r>
      <w:r w:rsidR="00383039" w:rsidRPr="005D0C7F">
        <w:rPr>
          <w:highlight w:val="cyan"/>
        </w:rPr>
        <w:fldChar w:fldCharType="end"/>
      </w:r>
      <w:r w:rsidR="00065327">
        <w:t>.</w:t>
      </w:r>
    </w:p>
    <w:p w14:paraId="1B4FC8F4" w14:textId="77777777" w:rsidR="00712F14" w:rsidRDefault="00712F14" w:rsidP="00712F14"/>
    <w:p w14:paraId="3BD860E1" w14:textId="7FCCADE3" w:rsidR="008C4727" w:rsidRDefault="00F9520F" w:rsidP="00712F14">
      <w:r>
        <w:t>Consider</w:t>
      </w:r>
      <w:r w:rsidR="008C4727" w:rsidRPr="008C4727">
        <w:t xml:space="preserve"> the following examples</w:t>
      </w:r>
      <w:r w:rsidR="00005BB7">
        <w:t xml:space="preserve"> describing typical assay or screening </w:t>
      </w:r>
      <w:r w:rsidR="00AA68AC">
        <w:t>experiments</w:t>
      </w:r>
      <w:r w:rsidR="008C6D6A">
        <w:t xml:space="preserve"> and the type of replicates </w:t>
      </w:r>
      <w:r w:rsidR="00AA68AC">
        <w:t xml:space="preserve">that would </w:t>
      </w:r>
      <w:r w:rsidR="00A24A81">
        <w:t>result</w:t>
      </w:r>
      <w:r w:rsidR="00687B8C">
        <w:t xml:space="preserve"> from each format</w:t>
      </w:r>
      <w:r w:rsidR="008C4727" w:rsidRPr="008C4727">
        <w:t>:</w:t>
      </w:r>
    </w:p>
    <w:p w14:paraId="6A37CD08" w14:textId="77777777" w:rsidR="00687B8C" w:rsidRPr="008C4727" w:rsidRDefault="00687B8C" w:rsidP="00712F14"/>
    <w:p w14:paraId="77095D0B" w14:textId="4E75B80B" w:rsidR="008C4727" w:rsidRPr="00E3272E" w:rsidRDefault="00DA602C" w:rsidP="00E85BC9">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1</w:t>
      </w:r>
      <w:r w:rsidRPr="00E3272E">
        <w:rPr>
          <w:rFonts w:ascii="Times New Roman" w:hAnsi="Times New Roman" w:cs="Times New Roman"/>
          <w:b/>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w:t>
      </w:r>
      <w:r w:rsidR="008C4727"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compound</w:t>
      </w:r>
      <w:r w:rsidR="008C4727" w:rsidRPr="00E3272E">
        <w:rPr>
          <w:rFonts w:ascii="Times New Roman" w:hAnsi="Times New Roman" w:cs="Times New Roman"/>
          <w:sz w:val="24"/>
          <w:szCs w:val="24"/>
        </w:rPr>
        <w:t xml:space="preserve"> is tested for inhibition of enzyme X in a 384-well microplate.</w:t>
      </w:r>
      <w:r w:rsidR="005519ED" w:rsidRPr="00E3272E">
        <w:rPr>
          <w:rFonts w:ascii="Times New Roman" w:hAnsi="Times New Roman" w:cs="Times New Roman"/>
          <w:sz w:val="24"/>
          <w:szCs w:val="24"/>
        </w:rPr>
        <w:t xml:space="preserve"> </w:t>
      </w:r>
      <w:r w:rsidR="00E3272E">
        <w:rPr>
          <w:rFonts w:ascii="Times New Roman" w:hAnsi="Times New Roman" w:cs="Times New Roman"/>
          <w:sz w:val="24"/>
          <w:szCs w:val="24"/>
        </w:rPr>
        <w:t>Three concentration-response curves for</w:t>
      </w:r>
      <w:r w:rsidR="008C4727" w:rsidRPr="00E3272E">
        <w:rPr>
          <w:rFonts w:ascii="Times New Roman" w:hAnsi="Times New Roman" w:cs="Times New Roman"/>
          <w:sz w:val="24"/>
          <w:szCs w:val="24"/>
        </w:rPr>
        <w:t xml:space="preserve"> this inhibitor are tested on the same plate, with compounds and reagents derived from the same stock solutions and tested at the same time.</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 xml:space="preserve">Variation in this experimental setup would be </w:t>
      </w:r>
      <w:r w:rsidR="0019118D" w:rsidRPr="00E3272E">
        <w:rPr>
          <w:rFonts w:ascii="Times New Roman" w:hAnsi="Times New Roman" w:cs="Times New Roman"/>
          <w:sz w:val="24"/>
          <w:szCs w:val="24"/>
        </w:rPr>
        <w:t>random</w:t>
      </w:r>
      <w:r w:rsidR="008C4727" w:rsidRPr="00E3272E">
        <w:rPr>
          <w:rFonts w:ascii="Times New Roman" w:hAnsi="Times New Roman" w:cs="Times New Roman"/>
          <w:sz w:val="24"/>
          <w:szCs w:val="24"/>
        </w:rPr>
        <w:t xml:space="preserve">, so the best description would be </w:t>
      </w:r>
      <w:r w:rsidR="008C4727" w:rsidRPr="00E3272E">
        <w:rPr>
          <w:rFonts w:ascii="Times New Roman" w:hAnsi="Times New Roman" w:cs="Times New Roman"/>
          <w:sz w:val="24"/>
          <w:szCs w:val="24"/>
          <w:u w:val="single"/>
        </w:rPr>
        <w:t>n = 3 technical replicates</w:t>
      </w:r>
      <w:r w:rsidR="00025CA9"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BA6D9A" w:rsidRPr="00E3272E">
        <w:rPr>
          <w:rFonts w:ascii="Times New Roman" w:hAnsi="Times New Roman" w:cs="Times New Roman"/>
          <w:sz w:val="24"/>
          <w:szCs w:val="24"/>
        </w:rPr>
        <w:t>Determine a</w:t>
      </w:r>
      <w:r w:rsidR="007F0C8E">
        <w:rPr>
          <w:rFonts w:ascii="Times New Roman" w:hAnsi="Times New Roman" w:cs="Times New Roman"/>
          <w:sz w:val="24"/>
          <w:szCs w:val="24"/>
        </w:rPr>
        <w:t>n average</w:t>
      </w:r>
      <w:r w:rsidR="00B81647">
        <w:rPr>
          <w:rFonts w:ascii="Times New Roman" w:hAnsi="Times New Roman" w:cs="Times New Roman"/>
          <w:sz w:val="24"/>
          <w:szCs w:val="24"/>
        </w:rPr>
        <w:t xml:space="preserve"> value at each concentration (mean or </w:t>
      </w:r>
      <w:r w:rsidR="00BA6D9A" w:rsidRPr="00E3272E">
        <w:rPr>
          <w:rFonts w:ascii="Times New Roman" w:hAnsi="Times New Roman" w:cs="Times New Roman"/>
          <w:sz w:val="24"/>
          <w:szCs w:val="24"/>
        </w:rPr>
        <w:t>median</w:t>
      </w:r>
      <w:r w:rsidR="00B81647">
        <w:rPr>
          <w:rFonts w:ascii="Times New Roman" w:hAnsi="Times New Roman" w:cs="Times New Roman"/>
          <w:sz w:val="24"/>
          <w:szCs w:val="24"/>
        </w:rPr>
        <w:t>, depending on the variability</w:t>
      </w:r>
      <w:r w:rsidR="00FB7C65">
        <w:rPr>
          <w:rFonts w:ascii="Times New Roman" w:hAnsi="Times New Roman" w:cs="Times New Roman"/>
          <w:sz w:val="24"/>
          <w:szCs w:val="24"/>
        </w:rPr>
        <w:t>)</w:t>
      </w:r>
      <w:r w:rsidR="00DB0132" w:rsidRPr="00E3272E">
        <w:rPr>
          <w:rFonts w:ascii="Times New Roman" w:hAnsi="Times New Roman" w:cs="Times New Roman"/>
          <w:sz w:val="24"/>
          <w:szCs w:val="24"/>
        </w:rPr>
        <w:t xml:space="preserve"> and fit a single</w:t>
      </w:r>
      <w:r w:rsidR="001D4AC3" w:rsidRPr="00E3272E">
        <w:rPr>
          <w:rFonts w:ascii="Times New Roman" w:hAnsi="Times New Roman" w:cs="Times New Roman"/>
          <w:sz w:val="24"/>
          <w:szCs w:val="24"/>
        </w:rPr>
        <w:t xml:space="preserve"> concentration-</w:t>
      </w:r>
      <w:r w:rsidR="00DB0132" w:rsidRPr="00E3272E">
        <w:rPr>
          <w:rFonts w:ascii="Times New Roman" w:hAnsi="Times New Roman" w:cs="Times New Roman"/>
          <w:sz w:val="24"/>
          <w:szCs w:val="24"/>
        </w:rPr>
        <w:t>response curve</w:t>
      </w:r>
      <w:r w:rsidR="00E24BB9" w:rsidRPr="00E3272E">
        <w:rPr>
          <w:rFonts w:ascii="Times New Roman" w:hAnsi="Times New Roman" w:cs="Times New Roman"/>
          <w:sz w:val="24"/>
          <w:szCs w:val="24"/>
        </w:rPr>
        <w:t xml:space="preserve"> </w:t>
      </w:r>
      <w:r w:rsidR="00DB0132" w:rsidRPr="00E3272E">
        <w:rPr>
          <w:rFonts w:ascii="Times New Roman" w:hAnsi="Times New Roman" w:cs="Times New Roman"/>
          <w:sz w:val="24"/>
          <w:szCs w:val="24"/>
        </w:rPr>
        <w:t>for the entire data set.</w:t>
      </w:r>
      <w:r w:rsidR="00567FF0">
        <w:rPr>
          <w:rFonts w:ascii="Times New Roman" w:hAnsi="Times New Roman" w:cs="Times New Roman"/>
          <w:sz w:val="24"/>
          <w:szCs w:val="24"/>
        </w:rPr>
        <w:t xml:space="preserve"> </w:t>
      </w:r>
      <w:r w:rsidR="001D5482">
        <w:rPr>
          <w:rFonts w:ascii="Times New Roman" w:hAnsi="Times New Roman" w:cs="Times New Roman"/>
          <w:sz w:val="24"/>
          <w:szCs w:val="24"/>
        </w:rPr>
        <w:t>P</w:t>
      </w:r>
      <w:r w:rsidR="00BF703F">
        <w:rPr>
          <w:rFonts w:ascii="Times New Roman" w:hAnsi="Times New Roman" w:cs="Times New Roman"/>
          <w:sz w:val="24"/>
          <w:szCs w:val="24"/>
        </w:rPr>
        <w:t>referably, fit all individual replicates</w:t>
      </w:r>
      <w:r w:rsidR="00D07CD1">
        <w:rPr>
          <w:rFonts w:ascii="Times New Roman" w:hAnsi="Times New Roman" w:cs="Times New Roman"/>
          <w:sz w:val="24"/>
          <w:szCs w:val="24"/>
        </w:rPr>
        <w:t xml:space="preserve"> using the curve fitting routine.</w:t>
      </w:r>
    </w:p>
    <w:p w14:paraId="3D436FE0" w14:textId="77777777" w:rsidR="00025CA9" w:rsidRPr="00E3272E" w:rsidRDefault="00025CA9" w:rsidP="00E85BC9"/>
    <w:p w14:paraId="5F27A809" w14:textId="0A054BAC" w:rsidR="008C4727" w:rsidRPr="00E3272E" w:rsidRDefault="00DA602C" w:rsidP="00E85BC9">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2</w:t>
      </w:r>
      <w:r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 compound</w:t>
      </w:r>
      <w:r w:rsidR="008C4727" w:rsidRPr="00E3272E">
        <w:rPr>
          <w:rFonts w:ascii="Times New Roman" w:hAnsi="Times New Roman" w:cs="Times New Roman"/>
          <w:sz w:val="24"/>
          <w:szCs w:val="24"/>
        </w:rPr>
        <w:t xml:space="preserve"> is tested for inhibition of enzyme X in a 96-well microplate.</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 xml:space="preserve">One concentration-response </w:t>
      </w:r>
      <w:r w:rsidR="00E3272E">
        <w:rPr>
          <w:rFonts w:ascii="Times New Roman" w:hAnsi="Times New Roman" w:cs="Times New Roman"/>
          <w:sz w:val="24"/>
          <w:szCs w:val="24"/>
        </w:rPr>
        <w:t>curve for</w:t>
      </w:r>
      <w:r w:rsidR="00025CA9" w:rsidRPr="00E3272E">
        <w:rPr>
          <w:rFonts w:ascii="Times New Roman" w:hAnsi="Times New Roman" w:cs="Times New Roman"/>
          <w:sz w:val="24"/>
          <w:szCs w:val="24"/>
        </w:rPr>
        <w:t xml:space="preserve"> this inhibitor is tested on the</w:t>
      </w:r>
      <w:r w:rsidR="008C4727" w:rsidRPr="00E3272E">
        <w:rPr>
          <w:rFonts w:ascii="Times New Roman" w:hAnsi="Times New Roman" w:cs="Times New Roman"/>
          <w:sz w:val="24"/>
          <w:szCs w:val="24"/>
        </w:rPr>
        <w:t xml:space="preserve"> same plate.</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 xml:space="preserve">Each well is measured </w:t>
      </w:r>
      <w:r w:rsidR="00025CA9" w:rsidRPr="00E3272E">
        <w:rPr>
          <w:rFonts w:ascii="Times New Roman" w:hAnsi="Times New Roman" w:cs="Times New Roman"/>
          <w:sz w:val="24"/>
          <w:szCs w:val="24"/>
        </w:rPr>
        <w:t>ten times with a</w:t>
      </w:r>
      <w:r w:rsidR="008C4727" w:rsidRPr="00E3272E">
        <w:rPr>
          <w:rFonts w:ascii="Times New Roman" w:hAnsi="Times New Roman" w:cs="Times New Roman"/>
          <w:sz w:val="24"/>
          <w:szCs w:val="24"/>
        </w:rPr>
        <w:t xml:space="preserve"> plate reader.</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 xml:space="preserve">Variation in this experimental setup would be </w:t>
      </w:r>
      <w:r w:rsidR="0019118D" w:rsidRPr="00E3272E">
        <w:rPr>
          <w:rFonts w:ascii="Times New Roman" w:hAnsi="Times New Roman" w:cs="Times New Roman"/>
          <w:sz w:val="24"/>
          <w:szCs w:val="24"/>
        </w:rPr>
        <w:t>random</w:t>
      </w:r>
      <w:r w:rsidR="008C4727" w:rsidRPr="00E3272E">
        <w:rPr>
          <w:rFonts w:ascii="Times New Roman" w:hAnsi="Times New Roman" w:cs="Times New Roman"/>
          <w:sz w:val="24"/>
          <w:szCs w:val="24"/>
        </w:rPr>
        <w:t xml:space="preserve">, so the best description would be </w:t>
      </w:r>
      <w:r w:rsidR="008C4727" w:rsidRPr="00E3272E">
        <w:rPr>
          <w:rFonts w:ascii="Times New Roman" w:hAnsi="Times New Roman" w:cs="Times New Roman"/>
          <w:i/>
          <w:sz w:val="24"/>
          <w:szCs w:val="24"/>
          <w:u w:val="single"/>
        </w:rPr>
        <w:t>n</w:t>
      </w:r>
      <w:r w:rsidR="008C4727" w:rsidRPr="00E3272E">
        <w:rPr>
          <w:rFonts w:ascii="Times New Roman" w:hAnsi="Times New Roman" w:cs="Times New Roman"/>
          <w:sz w:val="24"/>
          <w:szCs w:val="24"/>
          <w:u w:val="single"/>
        </w:rPr>
        <w:t xml:space="preserve"> = 10 technical replicates</w:t>
      </w:r>
      <w:r w:rsidR="008C4727"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In this case, unless the detection methodol</w:t>
      </w:r>
      <w:r w:rsidR="0019118D" w:rsidRPr="00E3272E">
        <w:rPr>
          <w:rFonts w:ascii="Times New Roman" w:hAnsi="Times New Roman" w:cs="Times New Roman"/>
          <w:sz w:val="24"/>
          <w:szCs w:val="24"/>
        </w:rPr>
        <w:t>ogy is not very robust, this would probably</w:t>
      </w:r>
      <w:r w:rsidR="008C4727" w:rsidRPr="00E3272E">
        <w:rPr>
          <w:rFonts w:ascii="Times New Roman" w:hAnsi="Times New Roman" w:cs="Times New Roman"/>
          <w:sz w:val="24"/>
          <w:szCs w:val="24"/>
        </w:rPr>
        <w:t xml:space="preserve"> constitute a poor choice of replication.</w:t>
      </w:r>
    </w:p>
    <w:p w14:paraId="0F663BF0" w14:textId="77777777" w:rsidR="00025CA9" w:rsidRPr="00E3272E" w:rsidRDefault="00025CA9" w:rsidP="00E85BC9">
      <w:pPr>
        <w:rPr>
          <w:highlight w:val="yellow"/>
        </w:rPr>
      </w:pPr>
    </w:p>
    <w:p w14:paraId="6016116B" w14:textId="3BCD93BA" w:rsidR="008C4727" w:rsidRPr="00E3272E" w:rsidRDefault="00DA602C" w:rsidP="00E85BC9">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3</w:t>
      </w:r>
      <w:r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 compound</w:t>
      </w:r>
      <w:r w:rsidR="008C4727" w:rsidRPr="00E3272E">
        <w:rPr>
          <w:rFonts w:ascii="Times New Roman" w:hAnsi="Times New Roman" w:cs="Times New Roman"/>
          <w:sz w:val="24"/>
          <w:szCs w:val="24"/>
        </w:rPr>
        <w:t xml:space="preserve"> is tested for inhibition of enzyme X in a 384-well microplate.</w:t>
      </w:r>
      <w:r w:rsidR="005519ED" w:rsidRPr="00E3272E">
        <w:rPr>
          <w:rFonts w:ascii="Times New Roman" w:hAnsi="Times New Roman" w:cs="Times New Roman"/>
          <w:sz w:val="24"/>
          <w:szCs w:val="24"/>
        </w:rPr>
        <w:t xml:space="preserve"> </w:t>
      </w:r>
      <w:r w:rsidR="00E3272E">
        <w:rPr>
          <w:rFonts w:ascii="Times New Roman" w:hAnsi="Times New Roman" w:cs="Times New Roman"/>
          <w:sz w:val="24"/>
          <w:szCs w:val="24"/>
        </w:rPr>
        <w:t>Three concentration-response curves for</w:t>
      </w:r>
      <w:r w:rsidR="008C4727" w:rsidRPr="00E3272E">
        <w:rPr>
          <w:rFonts w:ascii="Times New Roman" w:hAnsi="Times New Roman" w:cs="Times New Roman"/>
          <w:sz w:val="24"/>
          <w:szCs w:val="24"/>
        </w:rPr>
        <w:t xml:space="preserve"> this inhibitor are tested on different plates, with compounds and reagents derived from the same stock solutions and tested at the same time.</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 xml:space="preserve">Variation in this experimental setup would still be </w:t>
      </w:r>
      <w:r w:rsidR="0019118D" w:rsidRPr="00E3272E">
        <w:rPr>
          <w:rFonts w:ascii="Times New Roman" w:hAnsi="Times New Roman" w:cs="Times New Roman"/>
          <w:sz w:val="24"/>
          <w:szCs w:val="24"/>
        </w:rPr>
        <w:t>random</w:t>
      </w:r>
      <w:r w:rsidR="008C4727" w:rsidRPr="00E3272E">
        <w:rPr>
          <w:rFonts w:ascii="Times New Roman" w:hAnsi="Times New Roman" w:cs="Times New Roman"/>
          <w:sz w:val="24"/>
          <w:szCs w:val="24"/>
        </w:rPr>
        <w:t xml:space="preserve">, so the best description would be </w:t>
      </w:r>
      <w:r w:rsidR="008C4727" w:rsidRPr="00E3272E">
        <w:rPr>
          <w:rFonts w:ascii="Times New Roman" w:hAnsi="Times New Roman" w:cs="Times New Roman"/>
          <w:i/>
          <w:sz w:val="24"/>
          <w:szCs w:val="24"/>
          <w:u w:val="single"/>
        </w:rPr>
        <w:t>n</w:t>
      </w:r>
      <w:r w:rsidR="008C4727" w:rsidRPr="00E3272E">
        <w:rPr>
          <w:rFonts w:ascii="Times New Roman" w:hAnsi="Times New Roman" w:cs="Times New Roman"/>
          <w:sz w:val="24"/>
          <w:szCs w:val="24"/>
          <w:u w:val="single"/>
        </w:rPr>
        <w:t xml:space="preserve"> = 3 technical replicates</w:t>
      </w:r>
      <w:r w:rsidR="00025CA9"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F6651C" w:rsidRPr="00E3272E">
        <w:rPr>
          <w:rFonts w:ascii="Times New Roman" w:hAnsi="Times New Roman" w:cs="Times New Roman"/>
          <w:sz w:val="24"/>
          <w:szCs w:val="24"/>
        </w:rPr>
        <w:t>The most appropriate approach for data analysis is to fit each curve independently and then report the average</w:t>
      </w:r>
      <w:r w:rsidR="0093572F">
        <w:rPr>
          <w:rFonts w:ascii="Times New Roman" w:hAnsi="Times New Roman" w:cs="Times New Roman"/>
          <w:sz w:val="24"/>
          <w:szCs w:val="24"/>
        </w:rPr>
        <w:t xml:space="preserve"> or geomean</w:t>
      </w:r>
      <w:r w:rsidR="00F6651C" w:rsidRPr="00E3272E">
        <w:rPr>
          <w:rFonts w:ascii="Times New Roman" w:hAnsi="Times New Roman" w:cs="Times New Roman"/>
          <w:sz w:val="24"/>
          <w:szCs w:val="24"/>
        </w:rPr>
        <w:t xml:space="preserve"> of the potency values with variability</w:t>
      </w:r>
      <w:r w:rsidR="00DB0132" w:rsidRPr="00E3272E">
        <w:rPr>
          <w:rFonts w:ascii="Times New Roman" w:hAnsi="Times New Roman" w:cs="Times New Roman"/>
          <w:sz w:val="24"/>
          <w:szCs w:val="24"/>
        </w:rPr>
        <w:t>.</w:t>
      </w:r>
    </w:p>
    <w:p w14:paraId="49A72EA8" w14:textId="77777777" w:rsidR="00025CA9" w:rsidRPr="00E3272E" w:rsidRDefault="00025CA9" w:rsidP="00E85BC9"/>
    <w:p w14:paraId="2EFC159E" w14:textId="3246AE3E" w:rsidR="0019118D" w:rsidRDefault="00DA602C" w:rsidP="00551908">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4</w:t>
      </w:r>
      <w:r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 compound</w:t>
      </w:r>
      <w:r w:rsidR="008C4727" w:rsidRPr="00E3272E">
        <w:rPr>
          <w:rFonts w:ascii="Times New Roman" w:hAnsi="Times New Roman" w:cs="Times New Roman"/>
          <w:sz w:val="24"/>
          <w:szCs w:val="24"/>
        </w:rPr>
        <w:t xml:space="preserve"> is tested for inhibition of enzyme X in a 384-well microplate.</w:t>
      </w:r>
      <w:r w:rsidR="005519E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T</w:t>
      </w:r>
      <w:r w:rsidR="00E3272E">
        <w:rPr>
          <w:rFonts w:ascii="Times New Roman" w:hAnsi="Times New Roman" w:cs="Times New Roman"/>
          <w:sz w:val="24"/>
          <w:szCs w:val="24"/>
        </w:rPr>
        <w:t xml:space="preserve">hree concentration-response curves for </w:t>
      </w:r>
      <w:r w:rsidR="008C4727" w:rsidRPr="00E3272E">
        <w:rPr>
          <w:rFonts w:ascii="Times New Roman" w:hAnsi="Times New Roman" w:cs="Times New Roman"/>
          <w:sz w:val="24"/>
          <w:szCs w:val="24"/>
        </w:rPr>
        <w:t>this inhibitor are tested</w:t>
      </w:r>
      <w:r w:rsidR="0019118D" w:rsidRPr="00E3272E">
        <w:rPr>
          <w:rFonts w:ascii="Times New Roman" w:hAnsi="Times New Roman" w:cs="Times New Roman"/>
          <w:sz w:val="24"/>
          <w:szCs w:val="24"/>
        </w:rPr>
        <w:t xml:space="preserve">, </w:t>
      </w:r>
      <w:r w:rsidR="008C4727" w:rsidRPr="00E3272E">
        <w:rPr>
          <w:rFonts w:ascii="Times New Roman" w:hAnsi="Times New Roman" w:cs="Times New Roman"/>
          <w:sz w:val="24"/>
          <w:szCs w:val="24"/>
        </w:rPr>
        <w:t>with compounds and reagents derived from the same sources</w:t>
      </w:r>
      <w:r w:rsidR="0019118D" w:rsidRPr="00E3272E">
        <w:rPr>
          <w:rFonts w:ascii="Times New Roman" w:hAnsi="Times New Roman" w:cs="Times New Roman"/>
          <w:sz w:val="24"/>
          <w:szCs w:val="24"/>
        </w:rPr>
        <w:t>,</w:t>
      </w:r>
      <w:r w:rsidR="008C4727" w:rsidRPr="00E3272E">
        <w:rPr>
          <w:rFonts w:ascii="Times New Roman" w:hAnsi="Times New Roman" w:cs="Times New Roman"/>
          <w:sz w:val="24"/>
          <w:szCs w:val="24"/>
        </w:rPr>
        <w:t xml:space="preserve"> but tested on different days.</w:t>
      </w:r>
      <w:r w:rsidR="005519ED" w:rsidRPr="00E3272E">
        <w:rPr>
          <w:rFonts w:ascii="Times New Roman" w:hAnsi="Times New Roman" w:cs="Times New Roman"/>
          <w:sz w:val="24"/>
          <w:szCs w:val="24"/>
        </w:rPr>
        <w:t xml:space="preserve"> </w:t>
      </w:r>
      <w:r w:rsidR="00707A0C" w:rsidRPr="00E3272E">
        <w:rPr>
          <w:rFonts w:ascii="Times New Roman" w:hAnsi="Times New Roman" w:cs="Times New Roman"/>
          <w:sz w:val="24"/>
          <w:szCs w:val="24"/>
        </w:rPr>
        <w:t xml:space="preserve">These would be classified as </w:t>
      </w:r>
      <w:r w:rsidR="00F6651C" w:rsidRPr="00E3272E">
        <w:rPr>
          <w:rFonts w:ascii="Times New Roman" w:hAnsi="Times New Roman" w:cs="Times New Roman"/>
          <w:sz w:val="24"/>
          <w:szCs w:val="24"/>
        </w:rPr>
        <w:t>inter-</w:t>
      </w:r>
      <w:r w:rsidR="00A07173">
        <w:rPr>
          <w:rFonts w:ascii="Times New Roman" w:hAnsi="Times New Roman" w:cs="Times New Roman"/>
          <w:sz w:val="24"/>
          <w:szCs w:val="24"/>
        </w:rPr>
        <w:t xml:space="preserve">run </w:t>
      </w:r>
      <w:r w:rsidR="00F6651C" w:rsidRPr="00E3272E">
        <w:rPr>
          <w:rFonts w:ascii="Times New Roman" w:hAnsi="Times New Roman" w:cs="Times New Roman"/>
          <w:sz w:val="24"/>
          <w:szCs w:val="24"/>
        </w:rPr>
        <w:t>replicates</w:t>
      </w:r>
      <w:r w:rsidR="00707A0C" w:rsidRPr="00E3272E">
        <w:rPr>
          <w:rFonts w:ascii="Times New Roman" w:hAnsi="Times New Roman" w:cs="Times New Roman"/>
          <w:sz w:val="24"/>
          <w:szCs w:val="24"/>
        </w:rPr>
        <w:t>, since the same samples were tested</w:t>
      </w:r>
      <w:r w:rsidR="006A72B2" w:rsidRPr="00E3272E">
        <w:rPr>
          <w:rFonts w:ascii="Times New Roman" w:hAnsi="Times New Roman" w:cs="Times New Roman"/>
          <w:sz w:val="24"/>
          <w:szCs w:val="24"/>
        </w:rPr>
        <w:t>, but</w:t>
      </w:r>
      <w:r w:rsidR="00707A0C"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in different runs.</w:t>
      </w:r>
      <w:r w:rsidR="0019118D" w:rsidRPr="00E3272E">
        <w:rPr>
          <w:rFonts w:ascii="Times New Roman" w:hAnsi="Times New Roman" w:cs="Times New Roman"/>
          <w:sz w:val="24"/>
          <w:szCs w:val="24"/>
        </w:rPr>
        <w:t xml:space="preserve"> Therefore, </w:t>
      </w:r>
      <w:r w:rsidR="008C4727" w:rsidRPr="00E3272E">
        <w:rPr>
          <w:rFonts w:ascii="Times New Roman" w:hAnsi="Times New Roman" w:cs="Times New Roman"/>
          <w:i/>
          <w:sz w:val="24"/>
          <w:szCs w:val="24"/>
          <w:u w:val="single"/>
        </w:rPr>
        <w:t>n</w:t>
      </w:r>
      <w:r w:rsidR="008C4727" w:rsidRPr="00E3272E">
        <w:rPr>
          <w:rFonts w:ascii="Times New Roman" w:hAnsi="Times New Roman" w:cs="Times New Roman"/>
          <w:sz w:val="24"/>
          <w:szCs w:val="24"/>
          <w:u w:val="single"/>
        </w:rPr>
        <w:t xml:space="preserve"> = 3 </w:t>
      </w:r>
      <w:r w:rsidR="00F6651C" w:rsidRPr="00E3272E">
        <w:rPr>
          <w:rFonts w:ascii="Times New Roman" w:hAnsi="Times New Roman" w:cs="Times New Roman"/>
          <w:sz w:val="24"/>
          <w:szCs w:val="24"/>
          <w:u w:val="single"/>
        </w:rPr>
        <w:t>inter</w:t>
      </w:r>
      <w:r w:rsidR="00A07173">
        <w:rPr>
          <w:rFonts w:ascii="Times New Roman" w:hAnsi="Times New Roman" w:cs="Times New Roman"/>
          <w:sz w:val="24"/>
          <w:szCs w:val="24"/>
          <w:u w:val="single"/>
        </w:rPr>
        <w:t>-run</w:t>
      </w:r>
      <w:r w:rsidR="00F6651C" w:rsidRPr="00E3272E">
        <w:rPr>
          <w:rFonts w:ascii="Times New Roman" w:hAnsi="Times New Roman" w:cs="Times New Roman"/>
          <w:sz w:val="24"/>
          <w:szCs w:val="24"/>
          <w:u w:val="single"/>
        </w:rPr>
        <w:t xml:space="preserve"> replicates</w:t>
      </w:r>
      <w:r w:rsidR="00025CA9"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120BDA">
        <w:rPr>
          <w:rFonts w:ascii="Times New Roman" w:hAnsi="Times New Roman" w:cs="Times New Roman"/>
          <w:sz w:val="24"/>
          <w:szCs w:val="24"/>
        </w:rPr>
        <w:t xml:space="preserve">The most appropriate </w:t>
      </w:r>
      <w:r w:rsidR="00EB0003">
        <w:rPr>
          <w:rFonts w:ascii="Times New Roman" w:hAnsi="Times New Roman" w:cs="Times New Roman"/>
          <w:sz w:val="24"/>
          <w:szCs w:val="24"/>
        </w:rPr>
        <w:t xml:space="preserve">approach for data analysis is to fit each curve </w:t>
      </w:r>
      <w:r w:rsidR="00F43D29">
        <w:rPr>
          <w:rFonts w:ascii="Times New Roman" w:hAnsi="Times New Roman" w:cs="Times New Roman"/>
          <w:sz w:val="24"/>
          <w:szCs w:val="24"/>
        </w:rPr>
        <w:t>independently and report the mean and associated error of the results</w:t>
      </w:r>
      <w:r w:rsidR="00EA6144">
        <w:rPr>
          <w:rFonts w:ascii="Times New Roman" w:hAnsi="Times New Roman" w:cs="Times New Roman"/>
          <w:sz w:val="24"/>
          <w:szCs w:val="24"/>
        </w:rPr>
        <w:t xml:space="preserve"> (e.g. EC50).</w:t>
      </w:r>
      <w:r w:rsidR="00F43D29">
        <w:rPr>
          <w:rFonts w:ascii="Times New Roman" w:hAnsi="Times New Roman" w:cs="Times New Roman"/>
          <w:sz w:val="24"/>
          <w:szCs w:val="24"/>
        </w:rPr>
        <w:t>.</w:t>
      </w:r>
    </w:p>
    <w:p w14:paraId="5528C75D" w14:textId="77777777" w:rsidR="00E3272E" w:rsidRPr="00E3272E" w:rsidRDefault="00E3272E" w:rsidP="00E85BC9">
      <w:pPr>
        <w:pStyle w:val="ListParagraph"/>
        <w:spacing w:line="240" w:lineRule="auto"/>
        <w:rPr>
          <w:rFonts w:ascii="Times New Roman" w:hAnsi="Times New Roman" w:cs="Times New Roman"/>
          <w:sz w:val="24"/>
          <w:szCs w:val="24"/>
        </w:rPr>
      </w:pPr>
    </w:p>
    <w:p w14:paraId="17D61DE6" w14:textId="786AAEAE" w:rsidR="0019118D" w:rsidRPr="00E3272E" w:rsidRDefault="00DA602C" w:rsidP="00E85BC9">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5</w:t>
      </w:r>
      <w:r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 compound</w:t>
      </w:r>
      <w:r w:rsidR="0019118D" w:rsidRPr="00E3272E">
        <w:rPr>
          <w:rFonts w:ascii="Times New Roman" w:hAnsi="Times New Roman" w:cs="Times New Roman"/>
          <w:sz w:val="24"/>
          <w:szCs w:val="24"/>
        </w:rPr>
        <w:t xml:space="preserve"> is tested for inhibition of enzyme X in a 384-well microplate.</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Three concentration response curves are prepared for the inhibitor.</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Each curve is tested with a separate lot of enzyme from Vendor Y.</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ll three curves are run on the same day, on the same plate.</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 xml:space="preserve">This would be an example of </w:t>
      </w:r>
      <w:r w:rsidR="006933F5" w:rsidRPr="00E3272E">
        <w:rPr>
          <w:rFonts w:ascii="Times New Roman" w:hAnsi="Times New Roman" w:cs="Times New Roman"/>
          <w:sz w:val="24"/>
          <w:szCs w:val="24"/>
        </w:rPr>
        <w:t xml:space="preserve">independent </w:t>
      </w:r>
      <w:r w:rsidR="006A72B2" w:rsidRPr="00E3272E">
        <w:rPr>
          <w:rFonts w:ascii="Times New Roman" w:hAnsi="Times New Roman" w:cs="Times New Roman"/>
          <w:sz w:val="24"/>
          <w:szCs w:val="24"/>
        </w:rPr>
        <w:t xml:space="preserve">replicates, </w:t>
      </w:r>
      <w:r w:rsidR="006A72B2" w:rsidRPr="00E3272E">
        <w:rPr>
          <w:rFonts w:ascii="Times New Roman" w:hAnsi="Times New Roman" w:cs="Times New Roman"/>
          <w:i/>
          <w:sz w:val="24"/>
          <w:szCs w:val="24"/>
          <w:u w:val="single"/>
        </w:rPr>
        <w:t>n</w:t>
      </w:r>
      <w:r w:rsidR="006A72B2" w:rsidRPr="00E3272E">
        <w:rPr>
          <w:rFonts w:ascii="Times New Roman" w:hAnsi="Times New Roman" w:cs="Times New Roman"/>
          <w:sz w:val="24"/>
          <w:szCs w:val="24"/>
          <w:u w:val="single"/>
        </w:rPr>
        <w:t xml:space="preserve"> = 3 </w:t>
      </w:r>
      <w:r w:rsidR="006933F5" w:rsidRPr="00E3272E">
        <w:rPr>
          <w:rFonts w:ascii="Times New Roman" w:hAnsi="Times New Roman" w:cs="Times New Roman"/>
          <w:sz w:val="24"/>
          <w:szCs w:val="24"/>
          <w:u w:val="single"/>
        </w:rPr>
        <w:t xml:space="preserve">independent </w:t>
      </w:r>
      <w:r w:rsidR="006A72B2" w:rsidRPr="00E3272E">
        <w:rPr>
          <w:rFonts w:ascii="Times New Roman" w:hAnsi="Times New Roman" w:cs="Times New Roman"/>
          <w:sz w:val="24"/>
          <w:szCs w:val="24"/>
          <w:u w:val="single"/>
        </w:rPr>
        <w:t>replicates</w:t>
      </w:r>
      <w:r w:rsidR="006A72B2"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0E7023" w:rsidRPr="00E3272E">
        <w:rPr>
          <w:rFonts w:ascii="Times New Roman" w:hAnsi="Times New Roman" w:cs="Times New Roman"/>
          <w:sz w:val="24"/>
          <w:szCs w:val="24"/>
        </w:rPr>
        <w:t>Including technical replicates (multiple aliquots of the same enzyme) would help to determine if between sample differences are greater than the within sample variation.</w:t>
      </w:r>
      <w:r w:rsidR="005519ED" w:rsidRPr="00E3272E">
        <w:rPr>
          <w:rFonts w:ascii="Times New Roman" w:hAnsi="Times New Roman" w:cs="Times New Roman"/>
          <w:sz w:val="24"/>
          <w:szCs w:val="24"/>
        </w:rPr>
        <w:t xml:space="preserve"> </w:t>
      </w:r>
      <w:bookmarkStart w:id="51" w:name="OLE_LINK3"/>
      <w:r w:rsidR="00BA6D9A" w:rsidRPr="00E3272E">
        <w:rPr>
          <w:rFonts w:ascii="Times New Roman" w:hAnsi="Times New Roman" w:cs="Times New Roman"/>
          <w:sz w:val="24"/>
          <w:szCs w:val="24"/>
        </w:rPr>
        <w:t>Determine a single response curve for each enzyme lot.</w:t>
      </w:r>
      <w:bookmarkEnd w:id="51"/>
    </w:p>
    <w:p w14:paraId="0C45CFAF" w14:textId="77777777" w:rsidR="006A72B2" w:rsidRPr="00E3272E" w:rsidRDefault="006A72B2" w:rsidP="00E85BC9">
      <w:pPr>
        <w:pStyle w:val="ListParagraph"/>
        <w:spacing w:line="240" w:lineRule="auto"/>
        <w:rPr>
          <w:rFonts w:ascii="Times New Roman" w:hAnsi="Times New Roman" w:cs="Times New Roman"/>
          <w:sz w:val="24"/>
          <w:szCs w:val="24"/>
        </w:rPr>
      </w:pPr>
    </w:p>
    <w:p w14:paraId="6D3D18DB" w14:textId="7B7DDAD0" w:rsidR="006A72B2" w:rsidRPr="00E3272E" w:rsidRDefault="00DA602C" w:rsidP="00E85BC9">
      <w:pPr>
        <w:pStyle w:val="ListParagraph"/>
        <w:numPr>
          <w:ilvl w:val="0"/>
          <w:numId w:val="2"/>
        </w:numPr>
        <w:spacing w:line="240" w:lineRule="auto"/>
        <w:rPr>
          <w:rFonts w:ascii="Times New Roman" w:hAnsi="Times New Roman" w:cs="Times New Roman"/>
          <w:sz w:val="24"/>
          <w:szCs w:val="24"/>
        </w:rPr>
      </w:pPr>
      <w:r w:rsidRPr="00E3272E">
        <w:rPr>
          <w:rFonts w:ascii="Times New Roman" w:hAnsi="Times New Roman" w:cs="Times New Roman"/>
          <w:b/>
          <w:i/>
          <w:sz w:val="24"/>
          <w:szCs w:val="24"/>
        </w:rPr>
        <w:t>Example 6</w:t>
      </w:r>
      <w:r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 compound is tested for inhibition of enzyme X in a 384-well microplate.</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Three concentration response curves are prepared for the inhibitor.</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Each curve is prepared with a completely independent synthesis of the compound</w:t>
      </w:r>
      <w:r w:rsidR="00F111D3">
        <w:rPr>
          <w:rFonts w:ascii="Times New Roman" w:hAnsi="Times New Roman" w:cs="Times New Roman"/>
          <w:sz w:val="24"/>
          <w:szCs w:val="24"/>
        </w:rPr>
        <w:t>, i.e. each is a unique lot or batch</w:t>
      </w:r>
      <w:r w:rsidR="006A72B2"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All three curves are run on the same day, on the same plate.</w:t>
      </w:r>
      <w:r w:rsidR="005519ED" w:rsidRPr="00E3272E">
        <w:rPr>
          <w:rFonts w:ascii="Times New Roman" w:hAnsi="Times New Roman" w:cs="Times New Roman"/>
          <w:sz w:val="24"/>
          <w:szCs w:val="24"/>
        </w:rPr>
        <w:t xml:space="preserve"> </w:t>
      </w:r>
      <w:r w:rsidR="006A72B2" w:rsidRPr="00E3272E">
        <w:rPr>
          <w:rFonts w:ascii="Times New Roman" w:hAnsi="Times New Roman" w:cs="Times New Roman"/>
          <w:sz w:val="24"/>
          <w:szCs w:val="24"/>
        </w:rPr>
        <w:t xml:space="preserve">This would be an example of </w:t>
      </w:r>
      <w:r w:rsidR="006933F5" w:rsidRPr="00E3272E">
        <w:rPr>
          <w:rFonts w:ascii="Times New Roman" w:hAnsi="Times New Roman" w:cs="Times New Roman"/>
          <w:sz w:val="24"/>
          <w:szCs w:val="24"/>
        </w:rPr>
        <w:t xml:space="preserve">independent </w:t>
      </w:r>
      <w:r w:rsidR="006A72B2" w:rsidRPr="00E3272E">
        <w:rPr>
          <w:rFonts w:ascii="Times New Roman" w:hAnsi="Times New Roman" w:cs="Times New Roman"/>
          <w:sz w:val="24"/>
          <w:szCs w:val="24"/>
        </w:rPr>
        <w:t xml:space="preserve">replicates, </w:t>
      </w:r>
      <w:r w:rsidR="006A72B2" w:rsidRPr="00E3272E">
        <w:rPr>
          <w:rFonts w:ascii="Times New Roman" w:hAnsi="Times New Roman" w:cs="Times New Roman"/>
          <w:i/>
          <w:sz w:val="24"/>
          <w:szCs w:val="24"/>
          <w:u w:val="single"/>
        </w:rPr>
        <w:t>n</w:t>
      </w:r>
      <w:r w:rsidR="006A72B2" w:rsidRPr="00E3272E">
        <w:rPr>
          <w:rFonts w:ascii="Times New Roman" w:hAnsi="Times New Roman" w:cs="Times New Roman"/>
          <w:sz w:val="24"/>
          <w:szCs w:val="24"/>
          <w:u w:val="single"/>
        </w:rPr>
        <w:t xml:space="preserve"> = 3 </w:t>
      </w:r>
      <w:r w:rsidR="006933F5" w:rsidRPr="00E3272E">
        <w:rPr>
          <w:rFonts w:ascii="Times New Roman" w:hAnsi="Times New Roman" w:cs="Times New Roman"/>
          <w:sz w:val="24"/>
          <w:szCs w:val="24"/>
          <w:u w:val="single"/>
        </w:rPr>
        <w:t xml:space="preserve">independent </w:t>
      </w:r>
      <w:r w:rsidR="006A72B2" w:rsidRPr="00E3272E">
        <w:rPr>
          <w:rFonts w:ascii="Times New Roman" w:hAnsi="Times New Roman" w:cs="Times New Roman"/>
          <w:sz w:val="24"/>
          <w:szCs w:val="24"/>
          <w:u w:val="single"/>
        </w:rPr>
        <w:t>replicates</w:t>
      </w:r>
      <w:r w:rsidR="006A72B2" w:rsidRPr="00E3272E">
        <w:rPr>
          <w:rFonts w:ascii="Times New Roman" w:hAnsi="Times New Roman" w:cs="Times New Roman"/>
          <w:sz w:val="24"/>
          <w:szCs w:val="24"/>
        </w:rPr>
        <w:t>.</w:t>
      </w:r>
      <w:r w:rsidR="005519ED" w:rsidRPr="00E3272E">
        <w:rPr>
          <w:rFonts w:ascii="Times New Roman" w:hAnsi="Times New Roman" w:cs="Times New Roman"/>
          <w:sz w:val="24"/>
          <w:szCs w:val="24"/>
        </w:rPr>
        <w:t xml:space="preserve"> </w:t>
      </w:r>
      <w:r w:rsidR="00BA6D9A" w:rsidRPr="00E3272E">
        <w:rPr>
          <w:rFonts w:ascii="Times New Roman" w:hAnsi="Times New Roman" w:cs="Times New Roman"/>
          <w:sz w:val="24"/>
          <w:szCs w:val="24"/>
        </w:rPr>
        <w:t xml:space="preserve">Determine a single response curve for each </w:t>
      </w:r>
      <w:r w:rsidR="00861177" w:rsidRPr="00E3272E">
        <w:rPr>
          <w:rFonts w:ascii="Times New Roman" w:hAnsi="Times New Roman" w:cs="Times New Roman"/>
          <w:sz w:val="24"/>
          <w:szCs w:val="24"/>
        </w:rPr>
        <w:t xml:space="preserve">compound </w:t>
      </w:r>
      <w:r w:rsidR="00604E34">
        <w:rPr>
          <w:rFonts w:ascii="Times New Roman" w:hAnsi="Times New Roman" w:cs="Times New Roman"/>
          <w:sz w:val="24"/>
          <w:szCs w:val="24"/>
        </w:rPr>
        <w:t>lot</w:t>
      </w:r>
      <w:r w:rsidR="00BA6D9A" w:rsidRPr="00E3272E">
        <w:rPr>
          <w:rFonts w:ascii="Times New Roman" w:hAnsi="Times New Roman" w:cs="Times New Roman"/>
          <w:sz w:val="24"/>
          <w:szCs w:val="24"/>
        </w:rPr>
        <w:t>.</w:t>
      </w:r>
    </w:p>
    <w:p w14:paraId="5BEF70CF" w14:textId="77777777" w:rsidR="008C4727" w:rsidRDefault="008C4727" w:rsidP="00712F14"/>
    <w:p w14:paraId="0BC79ABB" w14:textId="3A859E61" w:rsidR="00DA602C" w:rsidRDefault="00DA602C" w:rsidP="00712F14">
      <w:r w:rsidRPr="00DA602C">
        <w:rPr>
          <w:b/>
        </w:rPr>
        <w:t xml:space="preserve">Figure </w:t>
      </w:r>
      <w:r w:rsidR="00815609">
        <w:rPr>
          <w:b/>
        </w:rPr>
        <w:t>4</w:t>
      </w:r>
      <w:r w:rsidR="002D6CEF">
        <w:t xml:space="preserve"> shows </w:t>
      </w:r>
      <w:r w:rsidR="00F82F34">
        <w:t>example</w:t>
      </w:r>
      <w:r w:rsidR="002D6CEF">
        <w:t xml:space="preserve"> curves that might be associated with data </w:t>
      </w:r>
      <w:r>
        <w:t>for technical replicates (</w:t>
      </w:r>
      <w:r w:rsidR="00815609">
        <w:rPr>
          <w:b/>
        </w:rPr>
        <w:t>4</w:t>
      </w:r>
      <w:r w:rsidRPr="00DA602C">
        <w:rPr>
          <w:b/>
        </w:rPr>
        <w:t>A</w:t>
      </w:r>
      <w:r>
        <w:t xml:space="preserve">), </w:t>
      </w:r>
      <w:r w:rsidR="006933F5">
        <w:t xml:space="preserve">independent </w:t>
      </w:r>
      <w:r>
        <w:t>replicates (</w:t>
      </w:r>
      <w:r w:rsidR="00815609">
        <w:rPr>
          <w:b/>
        </w:rPr>
        <w:t>4</w:t>
      </w:r>
      <w:r w:rsidRPr="00DA602C">
        <w:rPr>
          <w:b/>
        </w:rPr>
        <w:t>B</w:t>
      </w:r>
      <w:r>
        <w:t xml:space="preserve">) and </w:t>
      </w:r>
      <w:r w:rsidR="006933F5">
        <w:t>inter-run replicates</w:t>
      </w:r>
      <w:r>
        <w:t xml:space="preserve"> (</w:t>
      </w:r>
      <w:r w:rsidR="00815609">
        <w:rPr>
          <w:b/>
        </w:rPr>
        <w:t>4</w:t>
      </w:r>
      <w:r w:rsidRPr="00DA602C">
        <w:rPr>
          <w:b/>
        </w:rPr>
        <w:t>C</w:t>
      </w:r>
      <w:r>
        <w:t>).</w:t>
      </w:r>
    </w:p>
    <w:p w14:paraId="0387B022" w14:textId="77777777" w:rsidR="00DA602C" w:rsidRDefault="00DA602C" w:rsidP="00712F14"/>
    <w:p w14:paraId="6A4AF017" w14:textId="77777777" w:rsidR="00BA0F08" w:rsidRDefault="006569A7" w:rsidP="00357362">
      <w:pPr>
        <w:pStyle w:val="Figuregraphic"/>
      </w:pPr>
      <w:r>
        <w:rPr>
          <w:noProof/>
        </w:rPr>
        <w:drawing>
          <wp:inline distT="0" distB="0" distL="0" distR="0" wp14:anchorId="0486721A" wp14:editId="5679CA6B">
            <wp:extent cx="5942146" cy="1536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11"/>
                    <a:stretch>
                      <a:fillRect/>
                    </a:stretch>
                  </pic:blipFill>
                  <pic:spPr>
                    <a:xfrm>
                      <a:off x="0" y="0"/>
                      <a:ext cx="5942146" cy="1536065"/>
                    </a:xfrm>
                    <a:prstGeom prst="rect">
                      <a:avLst/>
                    </a:prstGeom>
                  </pic:spPr>
                </pic:pic>
              </a:graphicData>
            </a:graphic>
          </wp:inline>
        </w:drawing>
      </w:r>
    </w:p>
    <w:p w14:paraId="5C7541DC" w14:textId="3F2025E4" w:rsidR="009B38CC" w:rsidRDefault="00CA5C08" w:rsidP="009B38CC">
      <w:pPr>
        <w:pStyle w:val="Figurecaptioncontinued"/>
      </w:pPr>
      <w:bookmarkStart w:id="52" w:name="_Toc14781516"/>
      <w:r w:rsidRPr="00E62EA2">
        <w:rPr>
          <w:rStyle w:val="Processinginstructionchar"/>
        </w:rPr>
        <w:t>&lt;?escape?&gt;</w:t>
      </w:r>
      <w:r w:rsidR="009B38CC">
        <w:t>(</w:t>
      </w:r>
      <w:r w:rsidR="009B38CC" w:rsidRPr="000632D4">
        <w:rPr>
          <w:b/>
        </w:rPr>
        <w:t>A</w:t>
      </w:r>
      <w:r w:rsidR="009B38CC">
        <w:t>) Three independently-prepared concentration-response curves (from the same compound stock) were tested on the same plate within a single experiment. This represents technical replicates (</w:t>
      </w:r>
      <w:r w:rsidR="009B38CC" w:rsidRPr="002C3358">
        <w:rPr>
          <w:i/>
        </w:rPr>
        <w:t>n</w:t>
      </w:r>
      <w:r w:rsidR="009B38CC">
        <w:rPr>
          <w:i/>
        </w:rPr>
        <w:t xml:space="preserve"> </w:t>
      </w:r>
      <w:r w:rsidR="009B38CC">
        <w:t>= 3). Data points are the median result values with error bars indicated as SD. (</w:t>
      </w:r>
      <w:r w:rsidR="009B38CC" w:rsidRPr="000632D4">
        <w:rPr>
          <w:b/>
        </w:rPr>
        <w:t>B</w:t>
      </w:r>
      <w:r w:rsidR="009B38CC">
        <w:t>) Enzyme progress curves for four different lots of enzyme all tested within the same experiment. This represents independent replicates (</w:t>
      </w:r>
      <w:r w:rsidR="009B38CC" w:rsidRPr="002C3358">
        <w:rPr>
          <w:i/>
        </w:rPr>
        <w:t>n</w:t>
      </w:r>
      <w:r w:rsidR="009B38CC">
        <w:rPr>
          <w:i/>
        </w:rPr>
        <w:t xml:space="preserve"> </w:t>
      </w:r>
      <w:r w:rsidR="009B38CC">
        <w:t>= 4). In this example, each lot was tested only once, so there were no technical replicates associated with the data. (</w:t>
      </w:r>
      <w:r w:rsidR="009B38CC" w:rsidRPr="00CE085D">
        <w:rPr>
          <w:b/>
          <w:color w:val="000000" w:themeColor="text1"/>
        </w:rPr>
        <w:t>C</w:t>
      </w:r>
      <w:r w:rsidR="009B38CC">
        <w:t>) Three independent saturation-binding experiments were performed on different days. All assay conditions and reagents were identical for each of the three runs. Within each run, there were three replicates for each concentration tested. This example represents inter-run replicates (</w:t>
      </w:r>
      <w:r w:rsidR="009B38CC" w:rsidRPr="002C3358">
        <w:rPr>
          <w:i/>
        </w:rPr>
        <w:t>n</w:t>
      </w:r>
      <w:r w:rsidR="009B38CC">
        <w:rPr>
          <w:i/>
        </w:rPr>
        <w:t xml:space="preserve"> </w:t>
      </w:r>
      <w:r w:rsidR="009B38CC">
        <w:t xml:space="preserve">= 3) with </w:t>
      </w:r>
      <w:r w:rsidR="009B38CC" w:rsidRPr="002C3358">
        <w:rPr>
          <w:i/>
        </w:rPr>
        <w:t>n</w:t>
      </w:r>
      <w:r w:rsidR="009B38CC">
        <w:rPr>
          <w:i/>
        </w:rPr>
        <w:t xml:space="preserve"> </w:t>
      </w:r>
      <w:r w:rsidR="009B38CC">
        <w:t>= 3 technical replicates within each run. Error bars represent SD.</w:t>
      </w:r>
    </w:p>
    <w:p w14:paraId="4C6AD354" w14:textId="60FDE502" w:rsidR="00A633C6" w:rsidRPr="00BA0F08" w:rsidRDefault="00BA0F08" w:rsidP="00357362">
      <w:pPr>
        <w:pStyle w:val="Figurenumberandcaption"/>
      </w:pPr>
      <w:r w:rsidRPr="00BA0F08">
        <w:t xml:space="preserve">Figure </w:t>
      </w:r>
      <w:r w:rsidR="00CA769C">
        <w:rPr>
          <w:noProof/>
        </w:rPr>
        <w:fldChar w:fldCharType="begin"/>
      </w:r>
      <w:r w:rsidR="00CA769C">
        <w:rPr>
          <w:noProof/>
        </w:rPr>
        <w:instrText xml:space="preserve"> SEQ Figure \* ARABIC </w:instrText>
      </w:r>
      <w:r w:rsidR="00CA769C">
        <w:rPr>
          <w:noProof/>
        </w:rPr>
        <w:fldChar w:fldCharType="separate"/>
      </w:r>
      <w:r w:rsidR="00A53DB6">
        <w:rPr>
          <w:noProof/>
        </w:rPr>
        <w:t>4</w:t>
      </w:r>
      <w:r w:rsidR="00CA769C">
        <w:rPr>
          <w:noProof/>
        </w:rPr>
        <w:fldChar w:fldCharType="end"/>
      </w:r>
      <w:r w:rsidR="003F62CE">
        <w:t>.</w:t>
      </w:r>
      <w:r w:rsidR="00567FF0">
        <w:t xml:space="preserve"> </w:t>
      </w:r>
      <w:r w:rsidRPr="00BA0F08">
        <w:t xml:space="preserve">Comparison of technical replicates, </w:t>
      </w:r>
      <w:r w:rsidR="006933F5">
        <w:t>independent</w:t>
      </w:r>
      <w:r w:rsidR="006933F5" w:rsidRPr="00BA0F08">
        <w:t xml:space="preserve"> </w:t>
      </w:r>
      <w:r w:rsidRPr="00BA0F08">
        <w:t xml:space="preserve">replicates, and </w:t>
      </w:r>
      <w:r w:rsidR="006933F5">
        <w:t>inter-run replicates</w:t>
      </w:r>
      <w:r>
        <w:t>.</w:t>
      </w:r>
      <w:bookmarkEnd w:id="52"/>
    </w:p>
    <w:p w14:paraId="6910596C" w14:textId="77777777" w:rsidR="00934C3B" w:rsidRDefault="00934C3B" w:rsidP="00712F14"/>
    <w:p w14:paraId="33437EAB" w14:textId="14B6179F" w:rsidR="00B81819" w:rsidRPr="00025CA9" w:rsidRDefault="00B81819" w:rsidP="00712F14">
      <w:r>
        <w:t xml:space="preserve">There </w:t>
      </w:r>
      <w:r w:rsidR="00E3272E">
        <w:t>are no standard guidelines</w:t>
      </w:r>
      <w:r>
        <w:t xml:space="preserve"> for how to treat technical versus </w:t>
      </w:r>
      <w:r w:rsidR="00F31DC0">
        <w:t xml:space="preserve">independent </w:t>
      </w:r>
      <w:r w:rsidR="005D0C7F">
        <w:t>replicates, and in practice</w:t>
      </w:r>
      <w:r>
        <w:t xml:space="preserve"> it will depend on the scientific question and sources of error.</w:t>
      </w:r>
      <w:r w:rsidR="005519ED">
        <w:t xml:space="preserve"> </w:t>
      </w:r>
      <w:r>
        <w:t xml:space="preserve">In a system with both technical and </w:t>
      </w:r>
      <w:r w:rsidR="00F31DC0">
        <w:t xml:space="preserve">independent </w:t>
      </w:r>
      <w:r>
        <w:t xml:space="preserve">replicates, if there is significant biological error, then it may be useful to analyze </w:t>
      </w:r>
      <w:r w:rsidR="00F31DC0">
        <w:t xml:space="preserve">independent </w:t>
      </w:r>
      <w:r>
        <w:t>replicates (with any associated technical replicates) separately. In such a case of significant biological error, the source should be investigated or explicitly addressed.</w:t>
      </w:r>
    </w:p>
    <w:p w14:paraId="3F5F3851" w14:textId="77777777" w:rsidR="008C4727" w:rsidRPr="008C4727" w:rsidRDefault="008C4727" w:rsidP="00712F14"/>
    <w:p w14:paraId="43005F3B" w14:textId="3EDF29C1" w:rsidR="008C4727" w:rsidRDefault="008C4727" w:rsidP="00712F14">
      <w:r w:rsidRPr="008C4727">
        <w:t>A related concept is the number of independent experiments</w:t>
      </w:r>
      <w:r w:rsidR="00BA6D9A">
        <w:t xml:space="preserve"> or </w:t>
      </w:r>
      <w:r w:rsidR="00F31DC0">
        <w:t xml:space="preserve">inter-run replicates </w:t>
      </w:r>
      <w:r w:rsidR="005D0C7F">
        <w:t xml:space="preserve">required </w:t>
      </w:r>
      <w:r w:rsidR="004554C5">
        <w:t>to understand the variation of a process or an assay</w:t>
      </w:r>
      <w:r w:rsidR="009B70BC">
        <w:t>, which has</w:t>
      </w:r>
      <w:r w:rsidR="00E452AC">
        <w:t xml:space="preserve"> been described for assay validation</w:t>
      </w:r>
      <w:r w:rsidR="008946EC">
        <w:t xml:space="preserve"> studies</w:t>
      </w:r>
      <w:r w:rsidR="009B70BC">
        <w:t xml:space="preserve"> </w:t>
      </w:r>
      <w:r w:rsidR="009A402D" w:rsidRPr="005D0C7F">
        <w:rPr>
          <w:highlight w:val="cyan"/>
        </w:rPr>
        <w:fldChar w:fldCharType="begin"/>
      </w:r>
      <w:r w:rsidR="009A402D" w:rsidRPr="005D0C7F">
        <w:rPr>
          <w:highlight w:val="cyan"/>
        </w:rPr>
        <w:instrText xml:space="preserve"> ADDIN EN.CITE &lt;EndNote&gt;&lt;Cite&gt;&lt;Author&gt;Iversen&lt;/Author&gt;&lt;Year&gt;2004&lt;/Year&gt;&lt;RecNum&gt;1353&lt;/RecNum&gt;&lt;DisplayText&gt;(28)&lt;/DisplayText&gt;&lt;record&gt;&lt;rec-number&gt;1353&lt;/rec-number&gt;&lt;foreign-keys&gt;&lt;key app="EN" db-id="ezvw0f203faewuestptxwd2nsp2evzepttpf" timestamp="1413473249"&gt;1353&lt;/key&gt;&lt;/foreign-keys&gt;&lt;ref-type name="Book Section"&gt;5&lt;/ref-type&gt;&lt;contributors&gt;&lt;authors&gt;&lt;author&gt;Iversen, P. W.&lt;/author&gt;&lt;author&gt;Beck, B.&lt;/author&gt;&lt;author&gt;Chen, Y. F.&lt;/author&gt;&lt;author&gt;Dere, W.&lt;/author&gt;&lt;author&gt;Devanarayan, V.&lt;/author&gt;&lt;author&gt;Eastwood, B. J.&lt;/author&gt;&lt;author&gt;Farmen, M. W.&lt;/author&gt;&lt;author&gt;Iturria, S. J.&lt;/author&gt;&lt;author&gt;Montrose, C.&lt;/author&gt;&lt;author&gt;Moore, R. A.&lt;/author&gt;&lt;author&gt;Weidner, J. R.&lt;/author&gt;&lt;author&gt;Sittampalam, G. S.&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HTS Assay Validation&lt;/title&gt;&lt;secondary-title&gt;Assay Guidance Manual&lt;/secondary-title&gt;&lt;/titles&gt;&lt;dates&gt;&lt;year&gt;2004&lt;/year&gt;&lt;/dates&gt;&lt;pub-location&gt;Bethesda (MD)&lt;/pub-location&gt;&lt;accession-num&gt;22553862&lt;/accession-num&gt;&lt;urls&gt;&lt;related-urls&gt;&lt;url&gt;http://www.ncbi.nlm.nih.gov/pubmed/22553862&lt;/url&gt;&lt;/related-urls&gt;&lt;/urls&gt;&lt;language&gt;eng&lt;/language&gt;&lt;/record&gt;&lt;/Cite&gt;&lt;/EndNote&gt;</w:instrText>
      </w:r>
      <w:r w:rsidR="009A402D" w:rsidRPr="005D0C7F">
        <w:rPr>
          <w:highlight w:val="cyan"/>
        </w:rPr>
        <w:fldChar w:fldCharType="separate"/>
      </w:r>
      <w:r w:rsidR="009A402D" w:rsidRPr="005D0C7F">
        <w:rPr>
          <w:noProof/>
          <w:highlight w:val="cyan"/>
        </w:rPr>
        <w:t>(28)</w:t>
      </w:r>
      <w:r w:rsidR="009A402D" w:rsidRPr="005D0C7F">
        <w:rPr>
          <w:highlight w:val="cyan"/>
        </w:rPr>
        <w:fldChar w:fldCharType="end"/>
      </w:r>
      <w:r w:rsidR="00E452AC">
        <w:t>.</w:t>
      </w:r>
      <w:r w:rsidR="00567FF0">
        <w:t xml:space="preserve"> </w:t>
      </w:r>
      <w:r w:rsidRPr="008C4727">
        <w:t xml:space="preserve">Again, the definition of a truly </w:t>
      </w:r>
      <w:r w:rsidR="00E91398">
        <w:t>“</w:t>
      </w:r>
      <w:r w:rsidRPr="008C4727">
        <w:t>independent</w:t>
      </w:r>
      <w:r w:rsidR="00E91398">
        <w:t>”</w:t>
      </w:r>
      <w:r w:rsidRPr="008C4727">
        <w:t xml:space="preserve"> experiment may not always be straightforward.</w:t>
      </w:r>
      <w:r w:rsidR="005519ED">
        <w:t xml:space="preserve"> </w:t>
      </w:r>
      <w:r w:rsidRPr="008C4727">
        <w:t xml:space="preserve">Independent experiments are </w:t>
      </w:r>
      <w:r w:rsidR="003E6ED9">
        <w:t>typically</w:t>
      </w:r>
      <w:r w:rsidRPr="008C4727">
        <w:t xml:space="preserve"> performed on separate days</w:t>
      </w:r>
      <w:r w:rsidR="003E6ED9">
        <w:t xml:space="preserve"> using reagents that originate from the</w:t>
      </w:r>
      <w:r w:rsidRPr="008C4727">
        <w:t xml:space="preserve"> earliest possible source (enzyme stock, cell line stock, etc.).</w:t>
      </w:r>
    </w:p>
    <w:p w14:paraId="0052322E" w14:textId="77777777" w:rsidR="003B6FA6" w:rsidRDefault="003B6FA6" w:rsidP="00712F14"/>
    <w:p w14:paraId="6C5BB6B8" w14:textId="61A7BDE3" w:rsidR="003B6FA6" w:rsidRDefault="00AD0E4F" w:rsidP="00712F14">
      <w:r>
        <w:t xml:space="preserve">There is </w:t>
      </w:r>
      <w:r w:rsidR="00E80FA5">
        <w:t>not a</w:t>
      </w:r>
      <w:r>
        <w:t xml:space="preserve"> </w:t>
      </w:r>
      <w:r w:rsidR="00F82F34">
        <w:t xml:space="preserve">consensus </w:t>
      </w:r>
      <w:r>
        <w:t xml:space="preserve">for the </w:t>
      </w:r>
      <w:r w:rsidR="003B6FA6">
        <w:t xml:space="preserve">number of </w:t>
      </w:r>
      <w:r>
        <w:t>individual technical/</w:t>
      </w:r>
      <w:r w:rsidR="00F31DC0">
        <w:t xml:space="preserve">independent </w:t>
      </w:r>
      <w:r w:rsidR="003B6FA6">
        <w:t xml:space="preserve">replicates </w:t>
      </w:r>
      <w:r>
        <w:t>or independent experiments</w:t>
      </w:r>
      <w:r w:rsidR="00D840AA">
        <w:t xml:space="preserve"> (</w:t>
      </w:r>
      <w:r w:rsidR="00F31DC0">
        <w:t>inter-run replicates</w:t>
      </w:r>
      <w:r w:rsidR="00D840AA">
        <w:t>)</w:t>
      </w:r>
      <w:r>
        <w:t xml:space="preserve"> required to understand</w:t>
      </w:r>
      <w:r w:rsidR="003B6FA6">
        <w:t xml:space="preserve"> the </w:t>
      </w:r>
      <w:r w:rsidR="00153988">
        <w:t>variation</w:t>
      </w:r>
      <w:r w:rsidR="003B6FA6">
        <w:t xml:space="preserve"> of a process or </w:t>
      </w:r>
      <w:r w:rsidR="008D5C38">
        <w:t xml:space="preserve">an </w:t>
      </w:r>
      <w:r>
        <w:t>assay.</w:t>
      </w:r>
      <w:r w:rsidR="005519ED">
        <w:t xml:space="preserve"> </w:t>
      </w:r>
      <w:r w:rsidR="00916846">
        <w:t xml:space="preserve">Several factors </w:t>
      </w:r>
      <w:r w:rsidR="00D840AA">
        <w:t xml:space="preserve">(time, reagent cost, etc.) </w:t>
      </w:r>
      <w:r w:rsidR="00916846">
        <w:t>may limit the number of practical replicat</w:t>
      </w:r>
      <w:r w:rsidR="00EE7E5C">
        <w:t xml:space="preserve">es </w:t>
      </w:r>
      <w:r w:rsidR="00D840AA">
        <w:t>that can be conducted</w:t>
      </w:r>
      <w:r w:rsidR="00EE7E5C">
        <w:t>.</w:t>
      </w:r>
      <w:r w:rsidR="005519ED">
        <w:t xml:space="preserve"> </w:t>
      </w:r>
      <w:r w:rsidR="00C75481">
        <w:t>In addition, journals may have their own guidelines</w:t>
      </w:r>
      <w:r w:rsidR="00AE553C">
        <w:t xml:space="preserve"> on the number of replicates</w:t>
      </w:r>
      <w:r w:rsidR="00C75481">
        <w:t xml:space="preserve"> </w:t>
      </w:r>
      <w:r w:rsidR="00153988">
        <w:t xml:space="preserve">required </w:t>
      </w:r>
      <w:r w:rsidR="00C75481">
        <w:t>for acceptable publications.</w:t>
      </w:r>
      <w:r w:rsidR="005519ED">
        <w:t xml:space="preserve"> </w:t>
      </w:r>
      <w:r w:rsidR="00EE312E">
        <w:t>Consider these factors</w:t>
      </w:r>
      <w:r w:rsidR="00C75481">
        <w:t xml:space="preserve"> with any study</w:t>
      </w:r>
      <w:r w:rsidR="00C86039">
        <w:t xml:space="preserve"> and consult a statistician</w:t>
      </w:r>
      <w:r w:rsidR="00EC69D5">
        <w:t xml:space="preserve"> to ensure an adequate level of replication.</w:t>
      </w:r>
    </w:p>
    <w:p w14:paraId="157DB0E7" w14:textId="77777777" w:rsidR="00D840AA" w:rsidRDefault="00D840AA" w:rsidP="00712F14"/>
    <w:p w14:paraId="11F839C1" w14:textId="01846C45" w:rsidR="00D840AA" w:rsidRDefault="00D840AA" w:rsidP="00712F14">
      <w:r>
        <w:t xml:space="preserve">Be cautious when terms such as “duplicate”, “triplicate” or “quadruplicate” measurements </w:t>
      </w:r>
      <w:r w:rsidR="001A2DE7">
        <w:t>are being used and be sure that the meaning of these terms is clearly understood.</w:t>
      </w:r>
      <w:r w:rsidR="005519ED">
        <w:t xml:space="preserve"> </w:t>
      </w:r>
      <w:r w:rsidR="00C51703">
        <w:t xml:space="preserve">It can be very confusing when reading figure legends in publications, since there </w:t>
      </w:r>
      <w:r w:rsidR="00F82F34">
        <w:t>are so many variations</w:t>
      </w:r>
      <w:r w:rsidR="00C51703">
        <w:t xml:space="preserve"> on how to write up </w:t>
      </w:r>
      <w:r w:rsidR="00F31DC0">
        <w:t xml:space="preserve">technical </w:t>
      </w:r>
      <w:r w:rsidR="00C51703">
        <w:t xml:space="preserve">replicates, </w:t>
      </w:r>
      <w:r w:rsidR="00F31DC0">
        <w:t>independent replicates and inter-run replicates</w:t>
      </w:r>
      <w:r w:rsidR="00C51703">
        <w:t>, etc.</w:t>
      </w:r>
      <w:r w:rsidR="005519ED">
        <w:t xml:space="preserve"> </w:t>
      </w:r>
      <w:r w:rsidR="00F82F34">
        <w:t>Some</w:t>
      </w:r>
      <w:r w:rsidR="00C51703">
        <w:t xml:space="preserve"> examples from a </w:t>
      </w:r>
      <w:r w:rsidR="007E6A5D">
        <w:t>few</w:t>
      </w:r>
      <w:r w:rsidR="00C51703">
        <w:t xml:space="preserve"> issue</w:t>
      </w:r>
      <w:r w:rsidR="007E6A5D">
        <w:t xml:space="preserve">s of the same </w:t>
      </w:r>
      <w:r w:rsidR="00C51703">
        <w:t>journal are shown below</w:t>
      </w:r>
      <w:r w:rsidR="007E6A5D">
        <w:t>.</w:t>
      </w:r>
      <w:r w:rsidR="005519ED">
        <w:t xml:space="preserve"> </w:t>
      </w:r>
      <w:r w:rsidR="007E6A5D">
        <w:t>These examples</w:t>
      </w:r>
      <w:r w:rsidR="00C51703">
        <w:t xml:space="preserve"> represent the </w:t>
      </w:r>
      <w:r w:rsidR="007E6A5D">
        <w:t>difficulty in interpretation that can happen when there are no standards or consistency.</w:t>
      </w:r>
    </w:p>
    <w:p w14:paraId="7ACC5E8D" w14:textId="77777777" w:rsidR="00C51703" w:rsidRDefault="00C51703" w:rsidP="00712F14"/>
    <w:p w14:paraId="0D544555" w14:textId="77777777" w:rsidR="00C51703" w:rsidRPr="00E3272E" w:rsidRDefault="00C51703"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Plotted is the mean of triplicate reactions</w:t>
      </w:r>
    </w:p>
    <w:p w14:paraId="74F475F6" w14:textId="77777777" w:rsidR="00C51703" w:rsidRPr="00E3272E" w:rsidRDefault="00C51703"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Data points represent the mean of triplicate measurements</w:t>
      </w:r>
    </w:p>
    <w:p w14:paraId="615E6563" w14:textId="77777777" w:rsidR="00C51703" w:rsidRPr="00E3272E" w:rsidRDefault="00C51703"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Data are mean ±</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SEM for 16 replicates</w:t>
      </w:r>
    </w:p>
    <w:p w14:paraId="7D646D17" w14:textId="77777777" w:rsidR="00C51703" w:rsidRPr="00E3272E" w:rsidRDefault="00C51703"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 xml:space="preserve">Data are expressed as means </w:t>
      </w:r>
      <w:bookmarkStart w:id="53" w:name="OLE_LINK5"/>
      <w:r w:rsidRPr="00E3272E">
        <w:rPr>
          <w:rFonts w:ascii="Times New Roman" w:hAnsi="Times New Roman" w:cs="Times New Roman"/>
          <w:sz w:val="24"/>
          <w:szCs w:val="24"/>
        </w:rPr>
        <w:t>±</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 xml:space="preserve">SD </w:t>
      </w:r>
      <w:bookmarkEnd w:id="53"/>
      <w:r w:rsidRPr="00E3272E">
        <w:rPr>
          <w:rFonts w:ascii="Times New Roman" w:hAnsi="Times New Roman" w:cs="Times New Roman"/>
          <w:sz w:val="24"/>
          <w:szCs w:val="24"/>
        </w:rPr>
        <w:t>of a representative experiment performed in quadruplicate out of three independent experiments.</w:t>
      </w:r>
    </w:p>
    <w:p w14:paraId="10B9FB4D" w14:textId="77777777" w:rsidR="007E6A5D" w:rsidRPr="00E3272E" w:rsidRDefault="007E6A5D"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Data points represent the mean ±</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SD (</w:t>
      </w:r>
      <w:r w:rsidRPr="00E3272E">
        <w:rPr>
          <w:rFonts w:ascii="Times New Roman" w:hAnsi="Times New Roman" w:cs="Times New Roman"/>
          <w:i/>
          <w:sz w:val="24"/>
          <w:szCs w:val="24"/>
        </w:rPr>
        <w:t>n</w:t>
      </w:r>
      <w:r w:rsidR="00E91398" w:rsidRPr="00E3272E">
        <w:rPr>
          <w:rFonts w:ascii="Times New Roman" w:hAnsi="Times New Roman" w:cs="Times New Roman"/>
          <w:i/>
          <w:sz w:val="24"/>
          <w:szCs w:val="24"/>
        </w:rPr>
        <w:t xml:space="preserve"> </w:t>
      </w:r>
      <w:r w:rsidRPr="00E3272E">
        <w:rPr>
          <w:rFonts w:ascii="Times New Roman" w:hAnsi="Times New Roman" w:cs="Times New Roman"/>
          <w:sz w:val="24"/>
          <w:szCs w:val="24"/>
        </w:rPr>
        <w:t>=</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3) of three independent experiments.</w:t>
      </w:r>
    </w:p>
    <w:p w14:paraId="49EA7AD6" w14:textId="77777777" w:rsidR="007E6A5D" w:rsidRPr="00E3272E" w:rsidRDefault="007E6A5D"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 xml:space="preserve">Shown are representative figures for </w:t>
      </w:r>
      <w:r w:rsidRPr="00E3272E">
        <w:rPr>
          <w:rFonts w:ascii="Times New Roman" w:hAnsi="Times New Roman" w:cs="Times New Roman"/>
          <w:i/>
          <w:sz w:val="24"/>
          <w:szCs w:val="24"/>
        </w:rPr>
        <w:t>n</w:t>
      </w:r>
      <w:r w:rsidR="00E91398" w:rsidRPr="00E3272E">
        <w:rPr>
          <w:rFonts w:ascii="Times New Roman" w:hAnsi="Times New Roman" w:cs="Times New Roman"/>
          <w:i/>
          <w:sz w:val="24"/>
          <w:szCs w:val="24"/>
        </w:rPr>
        <w:t xml:space="preserve"> </w:t>
      </w:r>
      <w:r w:rsidRPr="00E3272E">
        <w:rPr>
          <w:rFonts w:ascii="Times New Roman" w:hAnsi="Times New Roman" w:cs="Times New Roman"/>
          <w:sz w:val="24"/>
          <w:szCs w:val="24"/>
        </w:rPr>
        <w:t>=</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3 independent experiments</w:t>
      </w:r>
    </w:p>
    <w:p w14:paraId="4377309E" w14:textId="77777777" w:rsidR="00C51703" w:rsidRPr="00E3272E" w:rsidRDefault="007E6A5D"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Data shown are the mean ±</w:t>
      </w:r>
      <w:r w:rsidR="00E91398" w:rsidRPr="00E3272E">
        <w:rPr>
          <w:rFonts w:ascii="Times New Roman" w:hAnsi="Times New Roman" w:cs="Times New Roman"/>
          <w:sz w:val="24"/>
          <w:szCs w:val="24"/>
        </w:rPr>
        <w:t xml:space="preserve"> </w:t>
      </w:r>
      <w:r w:rsidRPr="00E3272E">
        <w:rPr>
          <w:rFonts w:ascii="Times New Roman" w:hAnsi="Times New Roman" w:cs="Times New Roman"/>
          <w:sz w:val="24"/>
          <w:szCs w:val="24"/>
        </w:rPr>
        <w:t xml:space="preserve">SD; </w:t>
      </w:r>
      <w:r w:rsidRPr="00E3272E">
        <w:rPr>
          <w:rFonts w:ascii="Times New Roman" w:hAnsi="Times New Roman" w:cs="Times New Roman"/>
          <w:i/>
          <w:sz w:val="24"/>
          <w:szCs w:val="24"/>
        </w:rPr>
        <w:t>n</w:t>
      </w:r>
      <w:r w:rsidRPr="00E3272E">
        <w:rPr>
          <w:rFonts w:ascii="Times New Roman" w:hAnsi="Times New Roman" w:cs="Times New Roman"/>
          <w:sz w:val="24"/>
          <w:szCs w:val="24"/>
        </w:rPr>
        <w:t xml:space="preserve"> = minimum of 2 wells</w:t>
      </w:r>
    </w:p>
    <w:p w14:paraId="4E91052C" w14:textId="77777777" w:rsidR="007E6A5D" w:rsidRPr="00E3272E" w:rsidRDefault="007E6A5D" w:rsidP="00C627EA">
      <w:pPr>
        <w:pStyle w:val="ListParagraph"/>
        <w:numPr>
          <w:ilvl w:val="0"/>
          <w:numId w:val="7"/>
        </w:numPr>
        <w:spacing w:line="240" w:lineRule="auto"/>
        <w:rPr>
          <w:rFonts w:ascii="Times New Roman" w:hAnsi="Times New Roman" w:cs="Times New Roman"/>
          <w:sz w:val="24"/>
          <w:szCs w:val="24"/>
        </w:rPr>
      </w:pPr>
      <w:r w:rsidRPr="00E3272E">
        <w:rPr>
          <w:rFonts w:ascii="Times New Roman" w:hAnsi="Times New Roman" w:cs="Times New Roman"/>
          <w:sz w:val="24"/>
          <w:szCs w:val="24"/>
        </w:rPr>
        <w:t>Data points represent the mean and standard deviation of three independent replicates.</w:t>
      </w:r>
    </w:p>
    <w:p w14:paraId="2C8058C7" w14:textId="77777777" w:rsidR="008C4727" w:rsidRDefault="008C4727" w:rsidP="00712F14"/>
    <w:p w14:paraId="52DAA46E" w14:textId="074C8117" w:rsidR="007E6A5D" w:rsidRDefault="00E91398" w:rsidP="00712F14">
      <w:r>
        <w:t>These</w:t>
      </w:r>
      <w:r w:rsidR="007E6A5D">
        <w:t xml:space="preserve"> </w:t>
      </w:r>
      <w:r w:rsidR="00F82F34">
        <w:t xml:space="preserve">definitions and </w:t>
      </w:r>
      <w:r w:rsidR="007E6A5D">
        <w:t xml:space="preserve">guidelines </w:t>
      </w:r>
      <w:r w:rsidR="00F82F34">
        <w:t xml:space="preserve">presented </w:t>
      </w:r>
      <w:r>
        <w:t>for technical replicates,</w:t>
      </w:r>
      <w:r w:rsidR="007E6A5D">
        <w:t xml:space="preserve"> </w:t>
      </w:r>
      <w:r w:rsidR="00F31DC0">
        <w:t xml:space="preserve">independent </w:t>
      </w:r>
      <w:r>
        <w:t>replicates, and</w:t>
      </w:r>
      <w:r w:rsidR="007E6A5D">
        <w:t xml:space="preserve"> </w:t>
      </w:r>
      <w:r w:rsidR="00F31DC0">
        <w:t xml:space="preserve">inter-run replicates </w:t>
      </w:r>
      <w:r w:rsidR="00E3272E">
        <w:t>may</w:t>
      </w:r>
      <w:r w:rsidR="007E6A5D">
        <w:t xml:space="preserve"> help in interpreting and understanding data.</w:t>
      </w:r>
      <w:r w:rsidR="00F42401">
        <w:t xml:space="preserve"> It is important to provide additional information on replicates such as whether the replicates came from </w:t>
      </w:r>
      <w:r w:rsidR="00E3272E">
        <w:t xml:space="preserve">the </w:t>
      </w:r>
      <w:r w:rsidR="00F42401">
        <w:t>same or independent sample stock, plates, experimental run</w:t>
      </w:r>
      <w:r w:rsidR="00C51226">
        <w:t>s</w:t>
      </w:r>
      <w:r w:rsidR="00F42401">
        <w:t xml:space="preserve"> or from multiple runs. For </w:t>
      </w:r>
      <w:r w:rsidR="0067678B">
        <w:t>example,</w:t>
      </w:r>
      <w:r w:rsidR="00F42401">
        <w:t xml:space="preserve"> simply stating that </w:t>
      </w:r>
      <w:r w:rsidR="00E3272E">
        <w:t>the “</w:t>
      </w:r>
      <w:r w:rsidR="00E3272E">
        <w:rPr>
          <w:i/>
        </w:rPr>
        <w:t>data represents 16 replicates”</w:t>
      </w:r>
      <w:r w:rsidR="00F42401">
        <w:t xml:space="preserve"> is not useful. </w:t>
      </w:r>
      <w:r w:rsidR="00893CB9">
        <w:t xml:space="preserve">An example of a </w:t>
      </w:r>
      <w:r w:rsidR="00234AC7">
        <w:t>representative</w:t>
      </w:r>
      <w:r w:rsidR="00235958">
        <w:t xml:space="preserve"> legend can be found in the </w:t>
      </w:r>
      <w:hyperlink w:anchor="_Figure_Legends" w:history="1">
        <w:r w:rsidR="00235958" w:rsidRPr="007447B2">
          <w:rPr>
            <w:rStyle w:val="Hyperlink"/>
          </w:rPr>
          <w:t>Figure Legends</w:t>
        </w:r>
      </w:hyperlink>
      <w:r w:rsidR="007447B2">
        <w:t xml:space="preserve"> section of</w:t>
      </w:r>
      <w:r w:rsidR="00235958">
        <w:t xml:space="preserve"> this chapter.</w:t>
      </w:r>
      <w:r w:rsidR="00567FF0">
        <w:t xml:space="preserve"> </w:t>
      </w:r>
      <w:r w:rsidR="00235958">
        <w:t xml:space="preserve">In addition, a couple of </w:t>
      </w:r>
      <w:r w:rsidR="00234AC7">
        <w:t xml:space="preserve">direct </w:t>
      </w:r>
      <w:r w:rsidR="00235958">
        <w:t xml:space="preserve">examples </w:t>
      </w:r>
      <w:r w:rsidR="00E6785F">
        <w:t xml:space="preserve">from a journal </w:t>
      </w:r>
      <w:r w:rsidR="00921CE7">
        <w:t xml:space="preserve">that </w:t>
      </w:r>
      <w:r w:rsidR="00E6785F">
        <w:t xml:space="preserve">has figure legends that </w:t>
      </w:r>
      <w:r w:rsidR="00921CE7">
        <w:t xml:space="preserve">fully describe the data points </w:t>
      </w:r>
      <w:r w:rsidR="00E6785F">
        <w:t>and error in graphs are shown below</w:t>
      </w:r>
      <w:r w:rsidR="00235958">
        <w:t>:</w:t>
      </w:r>
    </w:p>
    <w:p w14:paraId="74A487AA" w14:textId="102652FE" w:rsidR="00235958" w:rsidRDefault="00235958" w:rsidP="00712F14"/>
    <w:p w14:paraId="294A8A14" w14:textId="6BBCF8E1" w:rsidR="00235958" w:rsidRDefault="004856EB" w:rsidP="00C627EA">
      <w:pPr>
        <w:pStyle w:val="ListParagraph"/>
        <w:numPr>
          <w:ilvl w:val="0"/>
          <w:numId w:val="12"/>
        </w:numPr>
        <w:ind w:left="1440"/>
        <w:rPr>
          <w:rFonts w:ascii="Times New Roman" w:hAnsi="Times New Roman" w:cs="Times New Roman"/>
          <w:sz w:val="24"/>
          <w:szCs w:val="24"/>
        </w:rPr>
      </w:pPr>
      <w:r>
        <w:rPr>
          <w:rFonts w:ascii="Times New Roman" w:hAnsi="Times New Roman" w:cs="Times New Roman"/>
          <w:sz w:val="24"/>
          <w:szCs w:val="24"/>
        </w:rPr>
        <w:t>Concentration-response curves, fitted</w:t>
      </w:r>
      <w:r w:rsidR="00476AE6">
        <w:rPr>
          <w:rFonts w:ascii="Times New Roman" w:hAnsi="Times New Roman" w:cs="Times New Roman"/>
          <w:sz w:val="24"/>
          <w:szCs w:val="24"/>
        </w:rPr>
        <w:t xml:space="preserve"> according to the Hill equation, are shown for three technical replicates </w:t>
      </w:r>
      <w:r w:rsidR="003A2ABD">
        <w:rPr>
          <w:rFonts w:ascii="Times New Roman" w:hAnsi="Times New Roman" w:cs="Times New Roman"/>
          <w:sz w:val="24"/>
          <w:szCs w:val="24"/>
        </w:rPr>
        <w:t>from the same assay plate.</w:t>
      </w:r>
      <w:r w:rsidR="00567FF0">
        <w:rPr>
          <w:rFonts w:ascii="Times New Roman" w:hAnsi="Times New Roman" w:cs="Times New Roman"/>
          <w:sz w:val="24"/>
          <w:szCs w:val="24"/>
        </w:rPr>
        <w:t xml:space="preserve"> </w:t>
      </w:r>
      <w:r w:rsidR="003A2ABD">
        <w:rPr>
          <w:rFonts w:ascii="Times New Roman" w:hAnsi="Times New Roman" w:cs="Times New Roman"/>
          <w:sz w:val="24"/>
          <w:szCs w:val="24"/>
        </w:rPr>
        <w:t>Error is represented by SD.</w:t>
      </w:r>
    </w:p>
    <w:p w14:paraId="768B148D" w14:textId="0BF28BED" w:rsidR="003A2ABD" w:rsidRPr="00235958" w:rsidRDefault="006A2C6B" w:rsidP="00C627EA">
      <w:pPr>
        <w:pStyle w:val="ListParagraph"/>
        <w:numPr>
          <w:ilvl w:val="0"/>
          <w:numId w:val="12"/>
        </w:numPr>
        <w:ind w:left="1440"/>
        <w:rPr>
          <w:rFonts w:ascii="Times New Roman" w:hAnsi="Times New Roman" w:cs="Times New Roman"/>
          <w:sz w:val="24"/>
          <w:szCs w:val="24"/>
        </w:rPr>
      </w:pPr>
      <w:r>
        <w:rPr>
          <w:rFonts w:ascii="Times New Roman" w:hAnsi="Times New Roman" w:cs="Times New Roman"/>
          <w:sz w:val="24"/>
          <w:szCs w:val="24"/>
        </w:rPr>
        <w:t xml:space="preserve">Results are expressed as the </w:t>
      </w:r>
      <w:r w:rsidR="00D4538F">
        <w:rPr>
          <w:rFonts w:ascii="Times New Roman" w:hAnsi="Times New Roman" w:cs="Times New Roman"/>
          <w:sz w:val="24"/>
          <w:szCs w:val="24"/>
        </w:rPr>
        <w:t>geometric mean of 5 independent measurements all made on separate days.</w:t>
      </w:r>
      <w:r w:rsidR="00567FF0">
        <w:rPr>
          <w:rFonts w:ascii="Times New Roman" w:hAnsi="Times New Roman" w:cs="Times New Roman"/>
          <w:sz w:val="24"/>
          <w:szCs w:val="24"/>
        </w:rPr>
        <w:t xml:space="preserve"> </w:t>
      </w:r>
      <w:r w:rsidR="00E6785F">
        <w:rPr>
          <w:rFonts w:ascii="Times New Roman" w:hAnsi="Times New Roman" w:cs="Times New Roman"/>
          <w:sz w:val="24"/>
          <w:szCs w:val="24"/>
        </w:rPr>
        <w:t>Error = SD.</w:t>
      </w:r>
    </w:p>
    <w:p w14:paraId="27242D22" w14:textId="77777777" w:rsidR="00F82F34" w:rsidRDefault="00F82F34" w:rsidP="00712F14"/>
    <w:p w14:paraId="31E44114" w14:textId="77777777" w:rsidR="002D6ADD" w:rsidRPr="003A0E64" w:rsidRDefault="002D6ADD" w:rsidP="00C627EA">
      <w:pPr>
        <w:pStyle w:val="Heading3"/>
      </w:pPr>
      <w:bookmarkStart w:id="54" w:name="_Toc6044257"/>
      <w:bookmarkStart w:id="55" w:name="_Toc14781562"/>
      <w:r>
        <w:t>Random and Systematic Error</w:t>
      </w:r>
      <w:bookmarkEnd w:id="54"/>
      <w:bookmarkEnd w:id="55"/>
    </w:p>
    <w:p w14:paraId="1CA159EF" w14:textId="05A66AC1" w:rsidR="00C04301" w:rsidRDefault="00C04301" w:rsidP="00712F14">
      <w:r>
        <w:t>This section descri</w:t>
      </w:r>
      <w:r w:rsidR="0072101D">
        <w:t>bes ran</w:t>
      </w:r>
      <w:r w:rsidR="00A4551E">
        <w:t>dom and systematic error.</w:t>
      </w:r>
      <w:r w:rsidR="005519ED">
        <w:t xml:space="preserve"> </w:t>
      </w:r>
      <w:r w:rsidR="00A4551E">
        <w:t xml:space="preserve">Understanding the type of error that may exist in an assay is an important counterpart to experiment replication and the </w:t>
      </w:r>
      <w:r w:rsidR="00C506D6">
        <w:t>assessment of</w:t>
      </w:r>
      <w:r w:rsidR="00A4551E">
        <w:t xml:space="preserve"> variability in an assay.</w:t>
      </w:r>
    </w:p>
    <w:p w14:paraId="7503EC1B" w14:textId="77777777" w:rsidR="00C04301" w:rsidRPr="00C04301" w:rsidRDefault="00C04301" w:rsidP="00712F14"/>
    <w:p w14:paraId="3285B02F" w14:textId="350B184F" w:rsidR="00492AAE" w:rsidRDefault="00C04301" w:rsidP="00712F14">
      <w:r w:rsidRPr="00C04301">
        <w:rPr>
          <w:b/>
          <w:i/>
        </w:rPr>
        <w:t>Random errors</w:t>
      </w:r>
      <w:r>
        <w:t xml:space="preserve"> are unpredictable and have no defined pattern.</w:t>
      </w:r>
      <w:r w:rsidR="005519ED">
        <w:t xml:space="preserve"> </w:t>
      </w:r>
      <w:r>
        <w:t xml:space="preserve">Random errors are </w:t>
      </w:r>
      <w:r w:rsidR="003E6ED9">
        <w:t>fluctuations that are not</w:t>
      </w:r>
      <w:r w:rsidR="00E80438">
        <w:t xml:space="preserve"> </w:t>
      </w:r>
      <w:r w:rsidR="003E6ED9">
        <w:t xml:space="preserve">replicated in </w:t>
      </w:r>
      <w:r>
        <w:t>subsequent experiments.</w:t>
      </w:r>
      <w:r w:rsidR="005519ED">
        <w:t xml:space="preserve"> </w:t>
      </w:r>
      <w:r w:rsidR="004C3AA0">
        <w:t>Sources of random error may include</w:t>
      </w:r>
      <w:r w:rsidR="00E80438">
        <w:t xml:space="preserve"> the precision limitatio</w:t>
      </w:r>
      <w:r w:rsidR="0072101D">
        <w:t xml:space="preserve">ns of detection </w:t>
      </w:r>
      <w:r w:rsidR="004C3AA0">
        <w:t xml:space="preserve">or liquid handing </w:t>
      </w:r>
      <w:r w:rsidR="0072101D">
        <w:t>instrumentation, changi</w:t>
      </w:r>
      <w:r w:rsidR="004C3AA0">
        <w:t>ng temperatures in a laboratory and</w:t>
      </w:r>
      <w:r w:rsidR="00A9581C">
        <w:t xml:space="preserve"> </w:t>
      </w:r>
      <w:r w:rsidR="00A4551E">
        <w:t>fluctuations</w:t>
      </w:r>
      <w:r w:rsidR="00A9581C">
        <w:t xml:space="preserve"> in </w:t>
      </w:r>
      <w:r w:rsidR="00A4551E">
        <w:t>the assay methods</w:t>
      </w:r>
      <w:r w:rsidR="00A9581C">
        <w:t>.</w:t>
      </w:r>
      <w:r w:rsidR="005519ED">
        <w:t xml:space="preserve"> </w:t>
      </w:r>
      <w:r w:rsidR="004C3AA0">
        <w:t>An example of random error is measuring the same sample in an instrument with three different result values.</w:t>
      </w:r>
      <w:r w:rsidR="005519ED">
        <w:t xml:space="preserve"> </w:t>
      </w:r>
      <w:r w:rsidR="004C3AA0">
        <w:t xml:space="preserve">As described above, </w:t>
      </w:r>
      <w:r w:rsidR="00492AAE">
        <w:t>technical or biological replicates can provide an estimate of variation for understanding random error within an assay.</w:t>
      </w:r>
      <w:r w:rsidR="00567FF0">
        <w:t xml:space="preserve"> </w:t>
      </w:r>
      <w:r w:rsidR="005573F4">
        <w:t>Another example of random error occurs</w:t>
      </w:r>
      <w:r w:rsidR="007971EB">
        <w:t xml:space="preserve"> when measuring radioactive </w:t>
      </w:r>
      <w:r w:rsidR="00AF7E16">
        <w:t>experiments such as scintillation proximity assays or SPA</w:t>
      </w:r>
      <w:r w:rsidR="00375D06">
        <w:t xml:space="preserve"> as described in</w:t>
      </w:r>
      <w:r w:rsidR="007A6149">
        <w:t xml:space="preserve"> the</w:t>
      </w:r>
      <w:r w:rsidR="00375D06">
        <w:t xml:space="preserve"> </w:t>
      </w:r>
      <w:r w:rsidR="00AF7E16" w:rsidRPr="00375D06">
        <w:rPr>
          <w:i/>
        </w:rPr>
        <w:t>AGM</w:t>
      </w:r>
      <w:r w:rsidR="00AF7E16">
        <w:t xml:space="preserve"> chapter </w:t>
      </w:r>
      <w:hyperlink r:id="rId12" w:history="1">
        <w:r w:rsidR="004423C1" w:rsidRPr="00680B2B">
          <w:rPr>
            <w:rStyle w:val="Hyperlink"/>
          </w:rPr>
          <w:t>Receptor Binding Assays for HTS and Drug Discovery</w:t>
        </w:r>
      </w:hyperlink>
      <w:r w:rsidR="004423C1">
        <w:t xml:space="preserve"> </w:t>
      </w:r>
      <w:r w:rsidR="004423C1" w:rsidRPr="001E2D62">
        <w:rPr>
          <w:highlight w:val="cyan"/>
        </w:rPr>
        <w:fldChar w:fldCharType="begin"/>
      </w:r>
      <w:r w:rsidR="009A402D" w:rsidRPr="001E2D62">
        <w:rPr>
          <w:highlight w:val="cyan"/>
        </w:rPr>
        <w:instrText xml:space="preserve"> ADDIN EN.CITE &lt;EndNote&gt;&lt;Cite&gt;&lt;Author&gt;Auld&lt;/Author&gt;&lt;Year&gt;2004&lt;/Year&gt;&lt;RecNum&gt;1915&lt;/RecNum&gt;&lt;DisplayText&gt;(29)&lt;/DisplayText&gt;&lt;record&gt;&lt;rec-number&gt;1915&lt;/rec-number&gt;&lt;foreign-keys&gt;&lt;key app="EN" db-id="ezvw0f203faewuestptxwd2nsp2evzepttpf" timestamp="1424703567"&gt;1915&lt;/key&gt;&lt;/foreign-keys&gt;&lt;ref-type name="Book Section"&gt;5&lt;/ref-type&gt;&lt;contributors&gt;&lt;authors&gt;&lt;author&gt;Auld, D. S.&lt;/author&gt;&lt;author&gt;Farmen, M. W.&lt;/author&gt;&lt;author&gt;Kahl, S. D.&lt;/author&gt;&lt;author&gt;Kriauciunas, A.&lt;/author&gt;&lt;author&gt;McKnight, K. L.&lt;/author&gt;&lt;author&gt;Montrose, C.&lt;/author&gt;&lt;author&gt;Weidner, J. R.&lt;/author&gt;&lt;/authors&gt;&lt;secondary-authors&gt;&lt;author&gt;Sittampalam, G. S.&lt;/author&gt;&lt;author&gt;Coussens, N. P.&lt;/author&gt;&lt;author&gt;Brimacombe, K.&lt;/author&gt;&lt;author&gt;Grossman, A.&lt;/author&gt;&lt;author&gt;Arkin, M.&lt;/author&gt;&lt;author&gt;Auld, D.&lt;/author&gt;&lt;author&gt;Austin, C.&lt;/author&gt;&lt;author&gt;Baell, J.&lt;/author&gt;&lt;author&gt;Bejcek, B.&lt;/author&gt;&lt;author&gt;Caaveiro, J. M. M.&lt;/author&gt;&lt;author&gt;Chung, T. D. Y.&lt;/author&gt;&lt;author&gt;Dahlin, J. L.&lt;/author&gt;&lt;author&gt;Devanaryan, V.&lt;/author&gt;&lt;author&gt;Foley, T. L.&lt;/author&gt;&lt;author&gt;Glicksman, M.&lt;/author&gt;&lt;author&gt;Hall, M. D.&lt;/author&gt;&lt;author&gt;Haas, J. V.&lt;/author&gt;&lt;author&gt;Inglese, J.&lt;/author&gt;&lt;author&gt;Iversen, P. W.&lt;/author&gt;&lt;author&gt;Kahl, S. D.&lt;/author&gt;&lt;author&gt;Kales, S. C.&lt;/author&gt;&lt;author&gt;Lal-Nag, M.&lt;/author&gt;&lt;author&gt;Li, Z.&lt;/author&gt;&lt;author&gt;McGee, J.&lt;/author&gt;&lt;author&gt;McManus, O.&lt;/author&gt;&lt;author&gt;Riss, T.&lt;/author&gt;&lt;author&gt;Trask, O. J., Jr.&lt;/author&gt;&lt;author&gt;Weidner, J. R.&lt;/author&gt;&lt;author&gt;Wildey, M. J.&lt;/author&gt;&lt;author&gt;Xia, M.&lt;/author&gt;&lt;author&gt;Xu, X.&lt;/author&gt;&lt;/secondary-authors&gt;&lt;/contributors&gt;&lt;titles&gt;&lt;title&gt;Receptor Binding Assays for HTS and Drug Discovery&lt;/title&gt;&lt;secondary-title&gt;Assay Guidance Manual&lt;/secondary-title&gt;&lt;/titles&gt;&lt;dates&gt;&lt;year&gt;2004&lt;/year&gt;&lt;/dates&gt;&lt;pub-location&gt;Bethesda (MD)&lt;/pub-location&gt;&lt;accession-num&gt;22553864&lt;/accession-num&gt;&lt;urls&gt;&lt;related-urls&gt;&lt;url&gt;&lt;style face="underline" font="default" size="100%"&gt;https://www.ncbi.nlm.nih.gov/pubmed/22553864&lt;/style&gt;&lt;/url&gt;&lt;/related-urls&gt;&lt;/urls&gt;&lt;language&gt;eng&lt;/language&gt;&lt;/record&gt;&lt;/Cite&gt;&lt;/EndNote&gt;</w:instrText>
      </w:r>
      <w:r w:rsidR="004423C1" w:rsidRPr="001E2D62">
        <w:rPr>
          <w:highlight w:val="cyan"/>
        </w:rPr>
        <w:fldChar w:fldCharType="separate"/>
      </w:r>
      <w:r w:rsidR="009A402D" w:rsidRPr="001E2D62">
        <w:rPr>
          <w:noProof/>
          <w:highlight w:val="cyan"/>
        </w:rPr>
        <w:t>(29)</w:t>
      </w:r>
      <w:r w:rsidR="004423C1" w:rsidRPr="001E2D62">
        <w:rPr>
          <w:highlight w:val="cyan"/>
        </w:rPr>
        <w:fldChar w:fldCharType="end"/>
      </w:r>
      <w:r w:rsidR="004423C1">
        <w:t xml:space="preserve">. </w:t>
      </w:r>
      <w:r w:rsidR="00A048D4">
        <w:t>The variability</w:t>
      </w:r>
      <w:r w:rsidR="00AA2E42">
        <w:t xml:space="preserve"> associated with</w:t>
      </w:r>
      <w:r w:rsidR="001E2FAB">
        <w:t xml:space="preserve"> random </w:t>
      </w:r>
      <w:r w:rsidR="00AA2E42">
        <w:t xml:space="preserve">error </w:t>
      </w:r>
      <w:r w:rsidR="001E2FAB">
        <w:t xml:space="preserve">from radioactivity </w:t>
      </w:r>
      <w:r w:rsidR="00AA2E42">
        <w:t xml:space="preserve">can be reduced by increasing the read time </w:t>
      </w:r>
      <w:r w:rsidR="003317EB" w:rsidRPr="001E2D62">
        <w:rPr>
          <w:highlight w:val="cyan"/>
        </w:rPr>
        <w:fldChar w:fldCharType="begin"/>
      </w:r>
      <w:r w:rsidR="009A402D" w:rsidRPr="001E2D62">
        <w:rPr>
          <w:highlight w:val="cyan"/>
        </w:rPr>
        <w:instrText xml:space="preserve"> ADDIN EN.CITE &lt;EndNote&gt;&lt;Cite&gt;&lt;Author&gt;Kahl&lt;/Author&gt;&lt;Year&gt;1997&lt;/Year&gt;&lt;RecNum&gt;44&lt;/RecNum&gt;&lt;DisplayText&gt;(30)&lt;/DisplayText&gt;&lt;record&gt;&lt;rec-number&gt;44&lt;/rec-number&gt;&lt;foreign-keys&gt;&lt;key app="EN" db-id="ezvw0f203faewuestptxwd2nsp2evzepttpf" timestamp="1326380227"&gt;44&lt;/key&gt;&lt;/foreign-keys&gt;&lt;ref-type name="Journal Article"&gt;17&lt;/ref-type&gt;&lt;contributors&gt;&lt;authors&gt;&lt;author&gt;Kahl, S.D.&lt;/author&gt;&lt;author&gt;Hubbard, F.R.&lt;/author&gt;&lt;author&gt;Sittampalam, G.S.&lt;/author&gt;&lt;author&gt;Zock, J.M.&lt;/author&gt;&lt;/authors&gt;&lt;/contributors&gt;&lt;titles&gt;&lt;title&gt;&lt;style face="normal" font="default" size="100%"&gt;Validation of a High Throughput Scintillation Proximity Assay for 5-Hydroxytryptamine&lt;/style&gt;&lt;style face="subscript" font="default" size="100%"&gt;1E&lt;/style&gt;&lt;style face="normal" font="default" size="100%"&gt; Receptor Binding Activity&lt;/style&gt;&lt;/title&gt;&lt;secondary-title&gt;Journal of Biomolecular Screening&lt;/secondary-title&gt;&lt;/titles&gt;&lt;periodical&gt;&lt;full-title&gt;Journal of Biomolecular Screening&lt;/full-title&gt;&lt;/periodical&gt;&lt;pages&gt;33-40&lt;/pages&gt;&lt;volume&gt;2&lt;/volume&gt;&lt;number&gt;1&lt;/number&gt;&lt;dates&gt;&lt;year&gt;1997&lt;/year&gt;&lt;/dates&gt;&lt;urls&gt;&lt;/urls&gt;&lt;/record&gt;&lt;/Cite&gt;&lt;/EndNote&gt;</w:instrText>
      </w:r>
      <w:r w:rsidR="003317EB" w:rsidRPr="001E2D62">
        <w:rPr>
          <w:highlight w:val="cyan"/>
        </w:rPr>
        <w:fldChar w:fldCharType="separate"/>
      </w:r>
      <w:r w:rsidR="009A402D" w:rsidRPr="001E2D62">
        <w:rPr>
          <w:noProof/>
          <w:highlight w:val="cyan"/>
        </w:rPr>
        <w:t>(30)</w:t>
      </w:r>
      <w:r w:rsidR="003317EB" w:rsidRPr="001E2D62">
        <w:rPr>
          <w:highlight w:val="cyan"/>
        </w:rPr>
        <w:fldChar w:fldCharType="end"/>
      </w:r>
      <w:r w:rsidR="003317EB">
        <w:t>.</w:t>
      </w:r>
    </w:p>
    <w:p w14:paraId="4DC4D5F6" w14:textId="77777777" w:rsidR="00492AAE" w:rsidRDefault="00492AAE" w:rsidP="00712F14"/>
    <w:p w14:paraId="135124DF" w14:textId="0D98F691" w:rsidR="000A499F" w:rsidRDefault="00492AAE" w:rsidP="00DA6DCC">
      <w:r w:rsidRPr="00492AAE">
        <w:rPr>
          <w:b/>
          <w:i/>
        </w:rPr>
        <w:t xml:space="preserve">Systematic errors </w:t>
      </w:r>
      <w:r>
        <w:t>are persistent (unless addressed) and can be associated with instrumentation, technique or the experimental design itself.</w:t>
      </w:r>
      <w:r w:rsidR="005519ED">
        <w:t xml:space="preserve"> </w:t>
      </w:r>
      <w:r w:rsidR="00A4551E">
        <w:t>An improperly calibrated instrument can lead to constant variation.</w:t>
      </w:r>
      <w:r w:rsidR="005519ED">
        <w:t xml:space="preserve"> </w:t>
      </w:r>
      <w:r w:rsidR="00EF03DD">
        <w:t>Often</w:t>
      </w:r>
      <w:r w:rsidR="00A4551E">
        <w:t xml:space="preserve"> systematic error results in values that are proportional or scaled to the true value.</w:t>
      </w:r>
      <w:r w:rsidR="005519ED">
        <w:t xml:space="preserve"> </w:t>
      </w:r>
      <w:r w:rsidR="004A4BEC">
        <w:t>Examples of systematic error in HTS can include</w:t>
      </w:r>
      <w:r w:rsidR="00A4551E">
        <w:t xml:space="preserve"> an </w:t>
      </w:r>
      <w:r w:rsidR="004A4BEC">
        <w:t>incorrect wavelength setting/</w:t>
      </w:r>
      <w:r w:rsidR="00A4551E">
        <w:t>emission filter on a detector</w:t>
      </w:r>
      <w:r w:rsidR="003F6540" w:rsidRPr="003F6540">
        <w:t>, faulty liquid and compound dispensing instrumentation</w:t>
      </w:r>
      <w:r w:rsidR="004A4BEC">
        <w:t>, positional effect within a detector</w:t>
      </w:r>
      <w:r w:rsidR="00C10E2D">
        <w:t xml:space="preserve"> </w:t>
      </w:r>
      <w:r w:rsidR="00FC0D31" w:rsidRPr="00680B2B">
        <w:rPr>
          <w:highlight w:val="cyan"/>
        </w:rPr>
        <w:fldChar w:fldCharType="begin"/>
      </w:r>
      <w:r w:rsidR="009A402D" w:rsidRPr="00680B2B">
        <w:rPr>
          <w:highlight w:val="cyan"/>
        </w:rPr>
        <w:instrText xml:space="preserve"> ADDIN EN.CITE &lt;EndNote&gt;&lt;Cite&gt;&lt;Author&gt;Brideau&lt;/Author&gt;&lt;Year&gt;2003&lt;/Year&gt;&lt;RecNum&gt;2958&lt;/RecNum&gt;&lt;DisplayText&gt;(31)&lt;/DisplayText&gt;&lt;record&gt;&lt;rec-number&gt;2958&lt;/rec-number&gt;&lt;foreign-keys&gt;&lt;key app="EN" db-id="ezvw0f203faewuestptxwd2nsp2evzepttpf" timestamp="1539172748"&gt;2958&lt;/key&gt;&lt;/foreign-keys&gt;&lt;ref-type name="Journal Article"&gt;17&lt;/ref-type&gt;&lt;contributors&gt;&lt;authors&gt;&lt;author&gt;Brideau, C.&lt;/author&gt;&lt;author&gt;Gunter, B.&lt;/author&gt;&lt;author&gt;Pikounis, B.&lt;/author&gt;&lt;author&gt;Liaw, A.&lt;/author&gt;&lt;/authors&gt;&lt;/contributors&gt;&lt;auth-address&gt;Department of Biochemistry and Molecular Biology, Merck Frosst Centre for Therapeutic Research, Kirkland, Quebec, Canada. christine_brideau@merck.com&lt;/auth-address&gt;&lt;titles&gt;&lt;title&gt;Improved statistical methods for hit selection in high-throughput screening&lt;/title&gt;&lt;secondary-title&gt;J Biomol Screen&lt;/secondary-title&gt;&lt;/titles&gt;&lt;periodical&gt;&lt;full-title&gt;J Biomol Screen&lt;/full-title&gt;&lt;/periodical&gt;&lt;pages&gt;634-47&lt;/pages&gt;&lt;volume&gt;8&lt;/volume&gt;&lt;number&gt;6&lt;/number&gt;&lt;keywords&gt;&lt;keyword&gt;Algorithms&lt;/keyword&gt;&lt;keyword&gt;Drug Evaluation, Preclinical/*methods&lt;/keyword&gt;&lt;keyword&gt;Reference Standards&lt;/keyword&gt;&lt;keyword&gt;Statistics as Topic/*methods&lt;/keyword&gt;&lt;keyword&gt;Temperature&lt;/keyword&gt;&lt;/keywords&gt;&lt;dates&gt;&lt;year&gt;2003&lt;/year&gt;&lt;pub-dates&gt;&lt;date&gt;Dec&lt;/date&gt;&lt;/pub-dates&gt;&lt;/dates&gt;&lt;isbn&gt;1087-0571 (Print)&amp;#xD;1087-0571 (Linking)&lt;/isbn&gt;&lt;accession-num&gt;14711389&lt;/accession-num&gt;&lt;urls&gt;&lt;related-urls&gt;&lt;url&gt;&lt;style face="underline" font="default" size="100%"&gt;https://www.ncbi.nlm.nih.gov/pubmed/14711389&lt;/style&gt;&lt;/url&gt;&lt;/related-urls&gt;&lt;/urls&gt;&lt;electronic-resource-num&gt;10.1177/1087057103258285&lt;/electronic-resource-num&gt;&lt;/record&gt;&lt;/Cite&gt;&lt;/EndNote&gt;</w:instrText>
      </w:r>
      <w:r w:rsidR="00FC0D31" w:rsidRPr="00680B2B">
        <w:rPr>
          <w:highlight w:val="cyan"/>
        </w:rPr>
        <w:fldChar w:fldCharType="separate"/>
      </w:r>
      <w:r w:rsidR="009A402D" w:rsidRPr="00680B2B">
        <w:rPr>
          <w:noProof/>
          <w:highlight w:val="cyan"/>
        </w:rPr>
        <w:t>(31)</w:t>
      </w:r>
      <w:r w:rsidR="00FC0D31" w:rsidRPr="00680B2B">
        <w:rPr>
          <w:highlight w:val="cyan"/>
        </w:rPr>
        <w:fldChar w:fldCharType="end"/>
      </w:r>
      <w:r w:rsidR="004A4BEC">
        <w:t>, time drift in a stack of microplates being read</w:t>
      </w:r>
      <w:r w:rsidR="00875C3F">
        <w:t>,</w:t>
      </w:r>
      <w:r w:rsidR="004A4BEC">
        <w:t xml:space="preserve"> and edge effects associated with evaporation</w:t>
      </w:r>
      <w:r w:rsidR="00A4551E">
        <w:t>.</w:t>
      </w:r>
      <w:r w:rsidR="005519ED">
        <w:t xml:space="preserve"> </w:t>
      </w:r>
      <w:r w:rsidR="00A4551E">
        <w:t xml:space="preserve">Systematic errors </w:t>
      </w:r>
      <w:r w:rsidR="0092607B">
        <w:t xml:space="preserve">may be difficult to identify, but a thorough </w:t>
      </w:r>
      <w:r w:rsidR="004A4BEC">
        <w:t>knowledge</w:t>
      </w:r>
      <w:r w:rsidR="0092607B">
        <w:t xml:space="preserve"> of equipment and the experimental methods being used are </w:t>
      </w:r>
      <w:r w:rsidR="00C506D6">
        <w:t>a critical</w:t>
      </w:r>
      <w:r w:rsidR="0092607B">
        <w:t xml:space="preserve"> part of </w:t>
      </w:r>
      <w:r w:rsidR="004A4BEC">
        <w:t>detecting</w:t>
      </w:r>
      <w:r w:rsidR="007C369B">
        <w:t xml:space="preserve"> and </w:t>
      </w:r>
      <w:r w:rsidR="0092607B">
        <w:t>minimizing the effect</w:t>
      </w:r>
      <w:r w:rsidR="004A4BEC">
        <w:t>s</w:t>
      </w:r>
      <w:r w:rsidR="0092607B">
        <w:t>.</w:t>
      </w:r>
      <w:r w:rsidR="005519ED">
        <w:t xml:space="preserve"> </w:t>
      </w:r>
      <w:r w:rsidR="004A4BEC">
        <w:t>One group has written extensively about m</w:t>
      </w:r>
      <w:r w:rsidR="00E152F2">
        <w:t>inimizing the impact of systematic</w:t>
      </w:r>
      <w:r w:rsidR="004A4BEC">
        <w:t xml:space="preserve"> errors in HTS data</w:t>
      </w:r>
      <w:r w:rsidR="00C10E2D">
        <w:t xml:space="preserve"> </w:t>
      </w:r>
      <w:r w:rsidR="00E152F2" w:rsidRPr="00680B2B">
        <w:rPr>
          <w:highlight w:val="cyan"/>
        </w:rPr>
        <w:fldChar w:fldCharType="begin">
          <w:fldData xml:space="preserve">PEVuZE5vdGU+PENpdGU+PEF1dGhvcj5EcmFnaWV2PC9BdXRob3I+PFllYXI+MjAxMTwvWWVhcj48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==
</w:fldData>
        </w:fldChar>
      </w:r>
      <w:r w:rsidR="009A402D" w:rsidRPr="00680B2B">
        <w:rPr>
          <w:highlight w:val="cyan"/>
        </w:rPr>
        <w:instrText xml:space="preserve"> ADDIN EN.CITE </w:instrText>
      </w:r>
      <w:r w:rsidR="009A402D" w:rsidRPr="00680B2B">
        <w:rPr>
          <w:highlight w:val="cyan"/>
        </w:rPr>
        <w:fldChar w:fldCharType="begin">
          <w:fldData xml:space="preserve">PEVuZE5vdGU+PENpdGU+PEF1dGhvcj5EcmFnaWV2PC9BdXRob3I+PFllYXI+MjAxMTwvWWVhcj48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==
</w:fldData>
        </w:fldChar>
      </w:r>
      <w:r w:rsidR="009A402D" w:rsidRPr="00680B2B">
        <w:rPr>
          <w:highlight w:val="cyan"/>
        </w:rPr>
        <w:instrText xml:space="preserve"> ADDIN EN.CITE.DATA </w:instrText>
      </w:r>
      <w:r w:rsidR="009A402D" w:rsidRPr="00680B2B">
        <w:rPr>
          <w:highlight w:val="cyan"/>
        </w:rPr>
      </w:r>
      <w:r w:rsidR="009A402D" w:rsidRPr="00680B2B">
        <w:rPr>
          <w:highlight w:val="cyan"/>
        </w:rPr>
        <w:fldChar w:fldCharType="end"/>
      </w:r>
      <w:r w:rsidR="00E152F2" w:rsidRPr="00680B2B">
        <w:rPr>
          <w:highlight w:val="cyan"/>
        </w:rPr>
      </w:r>
      <w:r w:rsidR="00E152F2" w:rsidRPr="00680B2B">
        <w:rPr>
          <w:highlight w:val="cyan"/>
        </w:rPr>
        <w:fldChar w:fldCharType="separate"/>
      </w:r>
      <w:r w:rsidR="009A402D" w:rsidRPr="00680B2B">
        <w:rPr>
          <w:noProof/>
          <w:highlight w:val="cyan"/>
        </w:rPr>
        <w:t>(32-35)</w:t>
      </w:r>
      <w:r w:rsidR="00E152F2" w:rsidRPr="00680B2B">
        <w:rPr>
          <w:highlight w:val="cyan"/>
        </w:rPr>
        <w:fldChar w:fldCharType="end"/>
      </w:r>
      <w:r w:rsidR="00E152F2">
        <w:t xml:space="preserve"> including those associated with assay-specific and plate-specific spatial biases</w:t>
      </w:r>
      <w:r w:rsidR="00C10E2D">
        <w:t xml:space="preserve"> </w:t>
      </w:r>
      <w:r w:rsidR="00E152F2" w:rsidRPr="00680B2B">
        <w:rPr>
          <w:highlight w:val="cyan"/>
        </w:rPr>
        <w:fldChar w:fldCharType="begin"/>
      </w:r>
      <w:r w:rsidR="009A402D" w:rsidRPr="00680B2B">
        <w:rPr>
          <w:highlight w:val="cyan"/>
        </w:rPr>
        <w:instrText xml:space="preserve"> ADDIN EN.CITE &lt;EndNote&gt;&lt;Cite&gt;&lt;Author&gt;Mazoure&lt;/Author&gt;&lt;Year&gt;2017&lt;/Year&gt;&lt;RecNum&gt;2957&lt;/RecNum&gt;&lt;DisplayText&gt;(36)&lt;/DisplayText&gt;&lt;record&gt;&lt;rec-number&gt;2957&lt;/rec-number&gt;&lt;foreign-keys&gt;&lt;key app="EN" db-id="ezvw0f203faewuestptxwd2nsp2evzepttpf" timestamp="1539171582"&gt;2957&lt;/key&gt;&lt;/foreign-keys&gt;&lt;ref-type name="Journal Article"&gt;17&lt;/ref-type&gt;&lt;contributors&gt;&lt;authors&gt;&lt;author&gt;Mazoure, B.&lt;/author&gt;&lt;author&gt;Nadon, R.&lt;/author&gt;&lt;author&gt;Makarenkov, V.&lt;/author&gt;&lt;/authors&gt;&lt;/contributors&gt;&lt;titles&gt;&lt;title&gt;Identification and correction of spatial bias are essential for obtaining quality data in high-throughput screening technologies&lt;/title&gt;&lt;secondary-title&gt;Scientific Reports&lt;/secondary-title&gt;&lt;/titles&gt;&lt;periodical&gt;&lt;full-title&gt;Sci Rep&lt;/full-title&gt;&lt;abbr-1&gt;Scientific reports&lt;/abbr-1&gt;&lt;/periodical&gt;&lt;pages&gt;11921&lt;/pages&gt;&lt;volume&gt;7&lt;/volume&gt;&lt;number&gt;1&lt;/number&gt;&lt;dates&gt;&lt;year&gt;2017&lt;/year&gt;&lt;pub-dates&gt;&lt;date&gt;2017/09/20&lt;/date&gt;&lt;/pub-dates&gt;&lt;/dates&gt;&lt;isbn&gt;2045-2322&lt;/isbn&gt;&lt;urls&gt;&lt;related-urls&gt;&lt;url&gt;&lt;style face="underline" font="default" size="100%"&gt;https://doi.org/10.1038/s41598-017-11940-4&lt;/style&gt;&lt;/url&gt;&lt;url&gt;&lt;style face="underline" font="default" size="100%"&gt;https://www.ncbi.nlm.nih.gov/pmc/articles/PMC5607347/pdf/41598_2017_Article_11940.pdf&lt;/style&gt;&lt;/url&gt;&lt;/related-urls&gt;&lt;/urls&gt;&lt;electronic-resource-num&gt;10.1038/s41598-017-11940-4&lt;/electronic-resource-num&gt;&lt;/record&gt;&lt;/Cite&gt;&lt;/EndNote&gt;</w:instrText>
      </w:r>
      <w:r w:rsidR="00E152F2" w:rsidRPr="00680B2B">
        <w:rPr>
          <w:highlight w:val="cyan"/>
        </w:rPr>
        <w:fldChar w:fldCharType="separate"/>
      </w:r>
      <w:r w:rsidR="009A402D" w:rsidRPr="00680B2B">
        <w:rPr>
          <w:noProof/>
          <w:highlight w:val="cyan"/>
        </w:rPr>
        <w:t>(36)</w:t>
      </w:r>
      <w:r w:rsidR="00E152F2" w:rsidRPr="00680B2B">
        <w:rPr>
          <w:highlight w:val="cyan"/>
        </w:rPr>
        <w:fldChar w:fldCharType="end"/>
      </w:r>
      <w:r w:rsidR="00E152F2">
        <w:t>.</w:t>
      </w:r>
    </w:p>
    <w:p w14:paraId="2B004512" w14:textId="77777777" w:rsidR="0092607B" w:rsidRPr="00CC7113" w:rsidRDefault="0092607B" w:rsidP="00DA6DCC"/>
    <w:p w14:paraId="44669702" w14:textId="466099FA" w:rsidR="0092607B" w:rsidRPr="00CC7113" w:rsidRDefault="0092607B" w:rsidP="00DA6DCC">
      <w:r w:rsidRPr="00CC7113">
        <w:t>Some examples of plate drift</w:t>
      </w:r>
      <w:r w:rsidR="00BD1910" w:rsidRPr="00CC7113">
        <w:t xml:space="preserve"> and spatial effects</w:t>
      </w:r>
      <w:r w:rsidR="00770DA4" w:rsidRPr="00CC7113">
        <w:t>, which are systematic errors,</w:t>
      </w:r>
      <w:r w:rsidRPr="00CC7113">
        <w:t xml:space="preserve"> </w:t>
      </w:r>
      <w:r w:rsidR="00770DA4" w:rsidRPr="00CC7113">
        <w:t xml:space="preserve">are shown in the </w:t>
      </w:r>
      <w:hyperlink r:id="rId13" w:history="1">
        <w:r w:rsidR="00CC7113" w:rsidRPr="00680B2B">
          <w:rPr>
            <w:rStyle w:val="Hyperlink"/>
          </w:rPr>
          <w:t>HTS Assay Validation</w:t>
        </w:r>
      </w:hyperlink>
      <w:r w:rsidR="00770DA4" w:rsidRPr="00CC7113">
        <w:t xml:space="preserve"> chapter of the </w:t>
      </w:r>
      <w:r w:rsidR="00E3272E">
        <w:rPr>
          <w:i/>
        </w:rPr>
        <w:t>AGM</w:t>
      </w:r>
      <w:r w:rsidR="00CC7113" w:rsidRPr="00CC7113">
        <w:rPr>
          <w:i/>
        </w:rPr>
        <w:t xml:space="preserve"> </w:t>
      </w:r>
      <w:r w:rsidR="00CC7113" w:rsidRPr="00680B2B">
        <w:rPr>
          <w:highlight w:val="cyan"/>
        </w:rPr>
        <w:fldChar w:fldCharType="begin"/>
      </w:r>
      <w:r w:rsidR="009A402D" w:rsidRPr="00680B2B">
        <w:rPr>
          <w:highlight w:val="cyan"/>
        </w:rPr>
        <w:instrText xml:space="preserve"> ADDIN EN.CITE &lt;EndNote&gt;&lt;Cite&gt;&lt;Author&gt;Iversen&lt;/Author&gt;&lt;Year&gt;2004&lt;/Year&gt;&lt;RecNum&gt;1353&lt;/RecNum&gt;&lt;DisplayText&gt;(28)&lt;/DisplayText&gt;&lt;record&gt;&lt;rec-number&gt;1353&lt;/rec-number&gt;&lt;foreign-keys&gt;&lt;key app="EN" db-id="ezvw0f203faewuestptxwd2nsp2evzepttpf" timestamp="1413473249"&gt;1353&lt;/key&gt;&lt;/foreign-keys&gt;&lt;ref-type name="Book Section"&gt;5&lt;/ref-type&gt;&lt;contributors&gt;&lt;authors&gt;&lt;author&gt;Iversen, P. W.&lt;/author&gt;&lt;author&gt;Beck, B.&lt;/author&gt;&lt;author&gt;Chen, Y. F.&lt;/author&gt;&lt;author&gt;Dere, W.&lt;/author&gt;&lt;author&gt;Devanarayan, V.&lt;/author&gt;&lt;author&gt;Eastwood, B. J.&lt;/author&gt;&lt;author&gt;Farmen, M. W.&lt;/author&gt;&lt;author&gt;Iturria, S. J.&lt;/author&gt;&lt;author&gt;Montrose, C.&lt;/author&gt;&lt;author&gt;Moore, R. A.&lt;/author&gt;&lt;author&gt;Weidner, J. R.&lt;/author&gt;&lt;author&gt;Sittampalam, G. S.&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HTS Assay Validation&lt;/title&gt;&lt;secondary-title&gt;Assay Guidance Manual&lt;/secondary-title&gt;&lt;/titles&gt;&lt;dates&gt;&lt;year&gt;2004&lt;/year&gt;&lt;/dates&gt;&lt;pub-location&gt;Bethesda (MD)&lt;/pub-location&gt;&lt;accession-num&gt;22553862&lt;/accession-num&gt;&lt;urls&gt;&lt;related-urls&gt;&lt;url&gt;http://www.ncbi.nlm.nih.gov/pubmed/22553862&lt;/url&gt;&lt;/related-urls&gt;&lt;/urls&gt;&lt;language&gt;eng&lt;/language&gt;&lt;/record&gt;&lt;/Cite&gt;&lt;/EndNote&gt;</w:instrText>
      </w:r>
      <w:r w:rsidR="00CC7113" w:rsidRPr="00680B2B">
        <w:rPr>
          <w:highlight w:val="cyan"/>
        </w:rPr>
        <w:fldChar w:fldCharType="separate"/>
      </w:r>
      <w:r w:rsidR="009A402D" w:rsidRPr="00680B2B">
        <w:rPr>
          <w:noProof/>
          <w:highlight w:val="cyan"/>
        </w:rPr>
        <w:t>(28)</w:t>
      </w:r>
      <w:r w:rsidR="00CC7113" w:rsidRPr="00680B2B">
        <w:rPr>
          <w:highlight w:val="cyan"/>
        </w:rPr>
        <w:fldChar w:fldCharType="end"/>
      </w:r>
      <w:r w:rsidR="00DF347A" w:rsidRPr="00CC7113">
        <w:t>.</w:t>
      </w:r>
    </w:p>
    <w:p w14:paraId="2EBC0EE7" w14:textId="77777777" w:rsidR="00770DA4" w:rsidRPr="00AA1F62" w:rsidRDefault="00770DA4" w:rsidP="00DA6DCC"/>
    <w:p w14:paraId="7F949253" w14:textId="3CC9F978" w:rsidR="002D6ADD" w:rsidRDefault="002D6ADD" w:rsidP="00DA6DCC"/>
    <w:p w14:paraId="2B7441BE" w14:textId="4C8E1BAD" w:rsidR="00B617A8" w:rsidRDefault="00B617A8" w:rsidP="00C627EA">
      <w:pPr>
        <w:pStyle w:val="Heading2"/>
      </w:pPr>
      <w:bookmarkStart w:id="56" w:name="_Toc14781563"/>
      <w:r>
        <w:t>Correlation</w:t>
      </w:r>
      <w:r w:rsidR="00572114">
        <w:t xml:space="preserve"> of Data</w:t>
      </w:r>
      <w:bookmarkEnd w:id="56"/>
    </w:p>
    <w:p w14:paraId="607CDE03" w14:textId="77777777" w:rsidR="001111A3" w:rsidRPr="00CF190E" w:rsidRDefault="001111A3" w:rsidP="00712F14"/>
    <w:p w14:paraId="315DF33B" w14:textId="77777777" w:rsidR="003C2ED0" w:rsidRPr="00EE7E5C" w:rsidRDefault="000D2960" w:rsidP="00C627EA">
      <w:pPr>
        <w:pStyle w:val="Heading3"/>
      </w:pPr>
      <w:bookmarkStart w:id="57" w:name="_Toc6044261"/>
      <w:bookmarkStart w:id="58" w:name="_Toc14781564"/>
      <w:r w:rsidRPr="00EE7E5C">
        <w:t>Pearson’s Correlation</w:t>
      </w:r>
      <w:bookmarkEnd w:id="57"/>
      <w:bookmarkEnd w:id="58"/>
    </w:p>
    <w:p w14:paraId="7C48E59D" w14:textId="05866182" w:rsidR="000D2960" w:rsidRPr="00CF190E" w:rsidRDefault="003157F4" w:rsidP="0001793A">
      <w:r w:rsidRPr="00CF190E">
        <w:t xml:space="preserve">Pearson’s correlation measures the </w:t>
      </w:r>
      <w:r w:rsidR="009F0064" w:rsidRPr="00CF190E">
        <w:t xml:space="preserve">strength </w:t>
      </w:r>
      <w:r w:rsidRPr="00CF190E">
        <w:t xml:space="preserve">of the </w:t>
      </w:r>
      <w:r w:rsidRPr="0070463C">
        <w:rPr>
          <w:i/>
        </w:rPr>
        <w:t>linear</w:t>
      </w:r>
      <w:r w:rsidRPr="00CF190E">
        <w:t xml:space="preserve"> </w:t>
      </w:r>
      <w:r w:rsidR="00DD3B7D" w:rsidRPr="00CF190E">
        <w:t>relationship between two</w:t>
      </w:r>
      <w:r w:rsidRPr="00CF190E">
        <w:t xml:space="preserve"> </w:t>
      </w:r>
      <w:r w:rsidR="003D4F7F" w:rsidRPr="00CF190E">
        <w:t>sets of variables</w:t>
      </w:r>
      <w:r w:rsidR="00C10AA5">
        <w:t xml:space="preserve"> and is therefore</w:t>
      </w:r>
      <w:r w:rsidR="004304E4">
        <w:t xml:space="preserve"> equivalent to a linear correlation</w:t>
      </w:r>
      <w:r w:rsidR="003D4F7F" w:rsidRPr="00CF190E">
        <w:t>.</w:t>
      </w:r>
      <w:r w:rsidR="005519ED">
        <w:t xml:space="preserve"> </w:t>
      </w:r>
      <w:r w:rsidR="00790206" w:rsidRPr="00790206">
        <w:t>An underlying assumption is that both</w:t>
      </w:r>
      <w:r w:rsidR="0047735E" w:rsidRPr="00CF190E">
        <w:t xml:space="preserve"> variables </w:t>
      </w:r>
      <w:r w:rsidR="00790206" w:rsidRPr="00790206">
        <w:t>are normally distributed (bell-shaped, symmetrical distribution of data).</w:t>
      </w:r>
      <w:r w:rsidR="0047735E" w:rsidRPr="00CF190E">
        <w:t xml:space="preserve"> </w:t>
      </w:r>
      <w:r w:rsidR="00790206" w:rsidRPr="00790206">
        <w:t>Only extreme or obvious departures from this assumption are problematic.</w:t>
      </w:r>
      <w:r w:rsidR="005519ED">
        <w:t xml:space="preserve"> </w:t>
      </w:r>
      <w:r w:rsidR="00DD3B7D" w:rsidRPr="00CF190E">
        <w:t xml:space="preserve">Other names </w:t>
      </w:r>
      <w:r w:rsidR="00790206" w:rsidRPr="00790206">
        <w:t xml:space="preserve">for Pearson’s correlation </w:t>
      </w:r>
      <w:r w:rsidR="00DD3B7D" w:rsidRPr="00CF190E">
        <w:t xml:space="preserve">include </w:t>
      </w:r>
      <w:r w:rsidR="003D4F7F" w:rsidRPr="00CF190E">
        <w:t>p</w:t>
      </w:r>
      <w:r w:rsidR="00DD3B7D" w:rsidRPr="00CF190E">
        <w:t>roduct moment correlation coefficient</w:t>
      </w:r>
      <w:r w:rsidR="00DA4746" w:rsidRPr="00CF190E">
        <w:t xml:space="preserve"> (PMCC) and </w:t>
      </w:r>
      <w:r w:rsidR="00DD3B7D" w:rsidRPr="00CF190E">
        <w:t>Pearson’</w:t>
      </w:r>
      <w:r w:rsidR="003D4F7F" w:rsidRPr="00CF190E">
        <w:t xml:space="preserve">s </w:t>
      </w:r>
      <w:r w:rsidR="003D4F7F" w:rsidRPr="00875C3F">
        <w:rPr>
          <w:i/>
        </w:rPr>
        <w:t>r</w:t>
      </w:r>
      <w:r w:rsidR="00DD3B7D" w:rsidRPr="00CF190E">
        <w:t>.</w:t>
      </w:r>
      <w:r w:rsidR="005519ED">
        <w:t xml:space="preserve"> </w:t>
      </w:r>
      <w:r w:rsidR="009F0064" w:rsidRPr="00CF190E">
        <w:t xml:space="preserve">Pearson’s </w:t>
      </w:r>
      <w:r w:rsidR="003D4F7F" w:rsidRPr="00CF190E">
        <w:t xml:space="preserve">correlation returns a value (the correlation coefficient, </w:t>
      </w:r>
      <w:r w:rsidR="003D4F7F" w:rsidRPr="00CF190E">
        <w:rPr>
          <w:i/>
        </w:rPr>
        <w:t>r</w:t>
      </w:r>
      <w:r w:rsidR="003D4F7F" w:rsidRPr="00CF190E">
        <w:t>) betwe</w:t>
      </w:r>
      <w:r w:rsidR="00C10AA5">
        <w:t>en -1 and 1</w:t>
      </w:r>
      <w:r w:rsidR="003D4F7F" w:rsidRPr="00CF190E">
        <w:t xml:space="preserve"> where:</w:t>
      </w:r>
    </w:p>
    <w:p w14:paraId="139DA74F" w14:textId="77777777" w:rsidR="003D4F7F" w:rsidRPr="00CF190E" w:rsidRDefault="003D4F7F" w:rsidP="0001793A">
      <w:pPr>
        <w:jc w:val="both"/>
      </w:pPr>
    </w:p>
    <w:p w14:paraId="22282B23" w14:textId="77777777" w:rsidR="003D4F7F" w:rsidRPr="00CF190E" w:rsidRDefault="00875C3F" w:rsidP="0001793A">
      <w:pPr>
        <w:ind w:left="720"/>
      </w:pPr>
      <w:r w:rsidRPr="00875C3F">
        <w:rPr>
          <w:i/>
        </w:rPr>
        <w:t>r</w:t>
      </w:r>
      <w:r w:rsidRPr="00875C3F">
        <w:t xml:space="preserve"> = </w:t>
      </w:r>
      <w:r w:rsidR="003D4F7F" w:rsidRPr="00CF190E">
        <w:t xml:space="preserve">-1 indicates a </w:t>
      </w:r>
      <w:r w:rsidR="00E50675">
        <w:t>perfect</w:t>
      </w:r>
      <w:r w:rsidR="00E50675" w:rsidRPr="00CF190E">
        <w:t xml:space="preserve"> </w:t>
      </w:r>
      <w:r w:rsidR="003D18D8" w:rsidRPr="00CF190E">
        <w:t xml:space="preserve">negative </w:t>
      </w:r>
      <w:r w:rsidR="003D4F7F" w:rsidRPr="00CF190E">
        <w:t>linear relationship</w:t>
      </w:r>
    </w:p>
    <w:p w14:paraId="7A0BA259" w14:textId="77777777" w:rsidR="003D4F7F" w:rsidRPr="00CF190E" w:rsidRDefault="00875C3F" w:rsidP="0001793A">
      <w:pPr>
        <w:ind w:left="720"/>
      </w:pPr>
      <w:r w:rsidRPr="00875C3F">
        <w:rPr>
          <w:i/>
        </w:rPr>
        <w:t>r</w:t>
      </w:r>
      <w:r w:rsidRPr="00875C3F">
        <w:t xml:space="preserve"> = </w:t>
      </w:r>
      <w:r w:rsidR="003D4F7F" w:rsidRPr="00CF190E">
        <w:t xml:space="preserve">1 indicates a </w:t>
      </w:r>
      <w:r w:rsidR="00E50675">
        <w:t>perfect</w:t>
      </w:r>
      <w:r w:rsidR="00E50675" w:rsidRPr="00CF190E">
        <w:t xml:space="preserve"> </w:t>
      </w:r>
      <w:r w:rsidR="003D4F7F" w:rsidRPr="00CF190E">
        <w:t>positive linear relationship</w:t>
      </w:r>
    </w:p>
    <w:p w14:paraId="2B6018DC" w14:textId="77777777" w:rsidR="000D2960" w:rsidRPr="00CF190E" w:rsidRDefault="00875C3F" w:rsidP="0001793A">
      <w:pPr>
        <w:ind w:left="720"/>
      </w:pPr>
      <w:r w:rsidRPr="00875C3F">
        <w:rPr>
          <w:i/>
        </w:rPr>
        <w:t>r</w:t>
      </w:r>
      <w:r w:rsidRPr="00875C3F">
        <w:t xml:space="preserve"> = </w:t>
      </w:r>
      <w:r w:rsidR="003D4F7F" w:rsidRPr="00CF190E">
        <w:t>0 indicates no linear relationship</w:t>
      </w:r>
    </w:p>
    <w:p w14:paraId="20A67263" w14:textId="77777777" w:rsidR="003D4F7F" w:rsidRPr="00CF190E" w:rsidRDefault="003D4F7F" w:rsidP="00B21E05"/>
    <w:p w14:paraId="2C7EF7DD" w14:textId="064D20D2" w:rsidR="003D4F7F" w:rsidRPr="00CF190E" w:rsidRDefault="00DA4746" w:rsidP="00B21E05">
      <w:r w:rsidRPr="00CF190E">
        <w:t>The larger the absolute value of the correlation coefficient, the stronger the linear relationship.</w:t>
      </w:r>
      <w:r w:rsidR="005519ED">
        <w:t xml:space="preserve"> </w:t>
      </w:r>
      <w:r w:rsidR="0047735E" w:rsidRPr="00CF190E">
        <w:t xml:space="preserve">The meaning of the correlation coefficient size varies in the scientific literature, but one </w:t>
      </w:r>
      <w:r w:rsidR="00DD6C10">
        <w:t>suggested range</w:t>
      </w:r>
      <w:r w:rsidR="00321AE9">
        <w:t xml:space="preserve"> </w:t>
      </w:r>
      <w:r w:rsidR="000832B9" w:rsidRPr="00C10AA5">
        <w:rPr>
          <w:highlight w:val="cyan"/>
        </w:rPr>
        <w:fldChar w:fldCharType="begin"/>
      </w:r>
      <w:r w:rsidR="003317EB" w:rsidRPr="00C10AA5">
        <w:rPr>
          <w:highlight w:val="cyan"/>
        </w:rPr>
        <w:instrText xml:space="preserve"> ADDIN EN.CITE &lt;EndNote&gt;&lt;Cite&gt;&lt;Author&gt;Mukaka&lt;/Author&gt;&lt;Year&gt;2012&lt;/Year&gt;&lt;RecNum&gt;2937&lt;/RecNum&gt;&lt;DisplayText&gt;(37)&lt;/DisplayText&gt;&lt;record&gt;&lt;rec-number&gt;2937&lt;/rec-number&gt;&lt;foreign-keys&gt;&lt;key app="EN" db-id="ezvw0f203faewuestptxwd2nsp2evzepttpf" timestamp="1537897100"&gt;2937&lt;/key&gt;&lt;/foreign-keys&gt;&lt;ref-type name="Journal Article"&gt;17&lt;/ref-type&gt;&lt;contributors&gt;&lt;authors&gt;&lt;author&gt;Mukaka, M. M.&lt;/author&gt;&lt;/authors&gt;&lt;/contributors&gt;&lt;titles&gt;&lt;title&gt;A guide to appropriate use of Correlation coefficient in medical research&lt;/title&gt;&lt;secondary-title&gt;Malawi Med J&lt;/secondary-title&gt;&lt;/titles&gt;&lt;periodical&gt;&lt;full-title&gt;Malawi Med J&lt;/full-title&gt;&lt;/periodical&gt;&lt;pages&gt;69-71&lt;/pages&gt;&lt;volume&gt;24&lt;/volume&gt;&lt;number&gt;3&lt;/number&gt;&lt;dates&gt;&lt;year&gt;2012&lt;/year&gt;&lt;/dates&gt;&lt;pub-location&gt;Malawi&lt;/pub-location&gt;&lt;publisher&gt;The Medical Association Of Malawi&lt;/publisher&gt;&lt;isbn&gt;1995-7262&amp;#xD;1995-7270&lt;/isbn&gt;&lt;accession-num&gt;PMC3576830&lt;/accession-num&gt;&lt;urls&gt;&lt;related-urls&gt;&lt;url&gt;&lt;style face="underline" font="default" size="100%"&gt;http://www.ncbi.nlm.nih.gov/pmc/articles/PMC3576830/&lt;/style&gt;&lt;/url&gt;&lt;url&gt;&lt;style face="underline" font="default" size="100%"&gt;https://www.ncbi.nlm.nih.gov/pmc/articles/PMC3576830/pdf/MMJ2403-0069.pdf&lt;/style&gt;&lt;/url&gt;&lt;/related-urls&gt;&lt;/urls&gt;&lt;remote-database-name&gt;PMC&lt;/remote-database-name&gt;&lt;/record&gt;&lt;/Cite&gt;&lt;/EndNote&gt;</w:instrText>
      </w:r>
      <w:r w:rsidR="000832B9" w:rsidRPr="00C10AA5">
        <w:rPr>
          <w:highlight w:val="cyan"/>
        </w:rPr>
        <w:fldChar w:fldCharType="separate"/>
      </w:r>
      <w:r w:rsidR="003317EB" w:rsidRPr="00C10AA5">
        <w:rPr>
          <w:noProof/>
          <w:highlight w:val="cyan"/>
        </w:rPr>
        <w:t>(37)</w:t>
      </w:r>
      <w:r w:rsidR="000832B9" w:rsidRPr="00C10AA5">
        <w:rPr>
          <w:highlight w:val="cyan"/>
        </w:rPr>
        <w:fldChar w:fldCharType="end"/>
      </w:r>
      <w:r w:rsidR="000832B9">
        <w:t xml:space="preserve"> is shown</w:t>
      </w:r>
      <w:r w:rsidR="00F82F34">
        <w:t xml:space="preserve"> in</w:t>
      </w:r>
      <w:r w:rsidR="000832B9">
        <w:t xml:space="preserve"> </w:t>
      </w:r>
      <w:r w:rsidR="000832B9" w:rsidRPr="000832B9">
        <w:rPr>
          <w:b/>
        </w:rPr>
        <w:t xml:space="preserve">Table </w:t>
      </w:r>
      <w:r w:rsidR="00C14BF0">
        <w:rPr>
          <w:b/>
        </w:rPr>
        <w:t>9</w:t>
      </w:r>
      <w:r w:rsidR="000832B9">
        <w:t>.</w:t>
      </w:r>
    </w:p>
    <w:p w14:paraId="3B563BCB" w14:textId="77777777" w:rsidR="007A2CAF" w:rsidRDefault="007A2CAF" w:rsidP="007A2CAF">
      <w:pPr>
        <w:pStyle w:val="Tablenumberandcaption"/>
      </w:pPr>
      <w:bookmarkStart w:id="59" w:name="_Toc14781499"/>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9</w:t>
      </w:r>
      <w:r w:rsidR="003120AF">
        <w:rPr>
          <w:noProof/>
        </w:rPr>
        <w:fldChar w:fldCharType="end"/>
      </w:r>
      <w:r>
        <w:t xml:space="preserve">.  </w:t>
      </w:r>
      <w:r w:rsidRPr="00284A2A">
        <w:t>Meanings for Pearson’s correlation coefficient from Reference</w:t>
      </w:r>
      <w:r>
        <w:t xml:space="preserve"> </w:t>
      </w:r>
      <w:r>
        <w:fldChar w:fldCharType="begin"/>
      </w:r>
      <w:r>
        <w:instrText xml:space="preserve"> ADDIN EN.CITE &lt;EndNote&gt;&lt;Cite&gt;&lt;Author&gt;Mukaka&lt;/Author&gt;&lt;Year&gt;2012&lt;/Year&gt;&lt;RecNum&gt;2937&lt;/RecNum&gt;&lt;DisplayText&gt;(37)&lt;/DisplayText&gt;&lt;record&gt;&lt;rec-number&gt;2937&lt;/rec-number&gt;&lt;foreign-keys&gt;&lt;key app="EN" db-id="ezvw0f203faewuestptxwd2nsp2evzepttpf" timestamp="1537897100"&gt;2937&lt;/key&gt;&lt;/foreign-keys&gt;&lt;ref-type name="Journal Article"&gt;17&lt;/ref-type&gt;&lt;contributors&gt;&lt;authors&gt;&lt;author&gt;Mukaka, M. M.&lt;/author&gt;&lt;/authors&gt;&lt;/contributors&gt;&lt;titles&gt;&lt;title&gt;A guide to appropriate use of Correlation coefficient in medical research&lt;/title&gt;&lt;secondary-title&gt;Malawi Med J&lt;/secondary-title&gt;&lt;/titles&gt;&lt;periodical&gt;&lt;full-title&gt;Malawi Med J&lt;/full-title&gt;&lt;/periodical&gt;&lt;pages&gt;69-71&lt;/pages&gt;&lt;volume&gt;24&lt;/volume&gt;&lt;number&gt;3&lt;/number&gt;&lt;dates&gt;&lt;year&gt;2012&lt;/year&gt;&lt;/dates&gt;&lt;pub-location&gt;Malawi&lt;/pub-location&gt;&lt;publisher&gt;The Medical Association Of Malawi&lt;/publisher&gt;&lt;isbn&gt;1995-7262&amp;#xD;1995-7270&lt;/isbn&gt;&lt;accession-num&gt;PMC3576830&lt;/accession-num&gt;&lt;urls&gt;&lt;related-urls&gt;&lt;url&gt;&lt;style face="underline" font="default" size="100%"&gt;http://www.ncbi.nlm.nih.gov/pmc/articles/PMC3576830/&lt;/style&gt;&lt;/url&gt;&lt;url&gt;&lt;style face="underline" font="default" size="100%"&gt;https://www.ncbi.nlm.nih.gov/pmc/articles/PMC3576830/pdf/MMJ2403-0069.pdf&lt;/style&gt;&lt;/url&gt;&lt;/related-urls&gt;&lt;/urls&gt;&lt;remote-database-name&gt;PMC&lt;/remote-database-name&gt;&lt;/record&gt;&lt;/Cite&gt;&lt;/EndNote&gt;</w:instrText>
      </w:r>
      <w:r>
        <w:fldChar w:fldCharType="separate"/>
      </w:r>
      <w:r>
        <w:rPr>
          <w:noProof/>
        </w:rPr>
        <w:t>(37)</w:t>
      </w:r>
      <w:r>
        <w:fldChar w:fldCharType="end"/>
      </w:r>
      <w:r w:rsidRPr="00284A2A">
        <w:t>.</w:t>
      </w:r>
      <w:bookmarkEnd w:id="59"/>
    </w:p>
    <w:tbl>
      <w:tblPr>
        <w:tblStyle w:val="TableGrid"/>
        <w:tblW w:w="0" w:type="auto"/>
        <w:tblInd w:w="198" w:type="dxa"/>
        <w:tblLook w:val="04A0" w:firstRow="1" w:lastRow="0" w:firstColumn="1" w:lastColumn="0" w:noHBand="0" w:noVBand="1"/>
      </w:tblPr>
      <w:tblGrid>
        <w:gridCol w:w="3235"/>
        <w:gridCol w:w="3330"/>
      </w:tblGrid>
      <w:tr w:rsidR="007A2CAF" w:rsidRPr="00CF190E" w14:paraId="7444D34D" w14:textId="77777777" w:rsidTr="005C6F8D">
        <w:tc>
          <w:tcPr>
            <w:tcW w:w="3235" w:type="dxa"/>
          </w:tcPr>
          <w:p w14:paraId="7640B75B" w14:textId="77777777" w:rsidR="007A2CAF" w:rsidRDefault="007A2CAF" w:rsidP="007F6C22">
            <w:pPr>
              <w:pStyle w:val="Tableheader"/>
              <w:jc w:val="right"/>
            </w:pPr>
            <w:r w:rsidRPr="00E95593">
              <w:t>Absolute size of correlation</w:t>
            </w:r>
          </w:p>
          <w:p w14:paraId="2BC716D8" w14:textId="77777777" w:rsidR="007A2CAF" w:rsidRPr="00E95593" w:rsidRDefault="007A2CAF" w:rsidP="007F6C22">
            <w:pPr>
              <w:pStyle w:val="Tableheader"/>
              <w:jc w:val="right"/>
            </w:pPr>
            <w:r>
              <w:t>(positive or negative)</w:t>
            </w:r>
          </w:p>
        </w:tc>
        <w:tc>
          <w:tcPr>
            <w:tcW w:w="3330" w:type="dxa"/>
          </w:tcPr>
          <w:p w14:paraId="0FC42ED1" w14:textId="77777777" w:rsidR="007A2CAF" w:rsidRPr="00E95593" w:rsidRDefault="007A2CAF" w:rsidP="005C6F8D">
            <w:pPr>
              <w:pStyle w:val="Tableheader"/>
            </w:pPr>
            <w:r w:rsidRPr="00E95593">
              <w:t>Interpretation of correlation</w:t>
            </w:r>
          </w:p>
        </w:tc>
      </w:tr>
      <w:tr w:rsidR="007A2CAF" w:rsidRPr="00CF190E" w14:paraId="33ED2D2B" w14:textId="77777777" w:rsidTr="005C6F8D">
        <w:tc>
          <w:tcPr>
            <w:tcW w:w="3235" w:type="dxa"/>
          </w:tcPr>
          <w:p w14:paraId="0F6B26D7" w14:textId="77777777" w:rsidR="007A2CAF" w:rsidRPr="00CF190E" w:rsidRDefault="007A2CAF" w:rsidP="007F6C22">
            <w:pPr>
              <w:pStyle w:val="Tablebody"/>
              <w:jc w:val="right"/>
            </w:pPr>
            <w:r w:rsidRPr="00CF190E">
              <w:t>0.90 to 1.00</w:t>
            </w:r>
          </w:p>
        </w:tc>
        <w:tc>
          <w:tcPr>
            <w:tcW w:w="3330" w:type="dxa"/>
          </w:tcPr>
          <w:p w14:paraId="1CBDAEF2" w14:textId="77777777" w:rsidR="007A2CAF" w:rsidRPr="00CF190E" w:rsidRDefault="007A2CAF" w:rsidP="005C6F8D">
            <w:pPr>
              <w:pStyle w:val="Tablebody"/>
            </w:pPr>
            <w:r w:rsidRPr="00CF190E">
              <w:t>Very high correlation</w:t>
            </w:r>
          </w:p>
        </w:tc>
      </w:tr>
      <w:tr w:rsidR="007A2CAF" w:rsidRPr="00CF190E" w14:paraId="34CC4DF2" w14:textId="77777777" w:rsidTr="005C6F8D">
        <w:tc>
          <w:tcPr>
            <w:tcW w:w="3235" w:type="dxa"/>
          </w:tcPr>
          <w:p w14:paraId="2CEA8764" w14:textId="77777777" w:rsidR="007A2CAF" w:rsidRPr="00CF190E" w:rsidRDefault="007A2CAF" w:rsidP="007F6C22">
            <w:pPr>
              <w:pStyle w:val="Tablebody"/>
              <w:jc w:val="right"/>
            </w:pPr>
            <w:r w:rsidRPr="00CF190E">
              <w:t>0.70 to 0.90</w:t>
            </w:r>
          </w:p>
        </w:tc>
        <w:tc>
          <w:tcPr>
            <w:tcW w:w="3330" w:type="dxa"/>
          </w:tcPr>
          <w:p w14:paraId="3C58C6B8" w14:textId="77777777" w:rsidR="007A2CAF" w:rsidRPr="00CF190E" w:rsidRDefault="007A2CAF" w:rsidP="005C6F8D">
            <w:pPr>
              <w:pStyle w:val="Tablebody"/>
            </w:pPr>
            <w:r w:rsidRPr="00CF190E">
              <w:t>High correlation</w:t>
            </w:r>
          </w:p>
        </w:tc>
      </w:tr>
      <w:tr w:rsidR="007A2CAF" w:rsidRPr="00CF190E" w14:paraId="4693768C" w14:textId="77777777" w:rsidTr="005C6F8D">
        <w:tc>
          <w:tcPr>
            <w:tcW w:w="3235" w:type="dxa"/>
          </w:tcPr>
          <w:p w14:paraId="1CD7133C" w14:textId="77777777" w:rsidR="007A2CAF" w:rsidRPr="00CF190E" w:rsidRDefault="007A2CAF" w:rsidP="007F6C22">
            <w:pPr>
              <w:pStyle w:val="Tablebody"/>
              <w:jc w:val="right"/>
            </w:pPr>
            <w:r w:rsidRPr="00CF190E">
              <w:t>0.50 to 0.70</w:t>
            </w:r>
          </w:p>
        </w:tc>
        <w:tc>
          <w:tcPr>
            <w:tcW w:w="3330" w:type="dxa"/>
          </w:tcPr>
          <w:p w14:paraId="0209A1DE" w14:textId="77777777" w:rsidR="007A2CAF" w:rsidRPr="00CF190E" w:rsidRDefault="007A2CAF" w:rsidP="005C6F8D">
            <w:pPr>
              <w:pStyle w:val="Tablebody"/>
            </w:pPr>
            <w:r w:rsidRPr="00CF190E">
              <w:t>Moderate correlation</w:t>
            </w:r>
          </w:p>
        </w:tc>
      </w:tr>
      <w:tr w:rsidR="007A2CAF" w:rsidRPr="00CF190E" w14:paraId="360BF160" w14:textId="77777777" w:rsidTr="005C6F8D">
        <w:tc>
          <w:tcPr>
            <w:tcW w:w="3235" w:type="dxa"/>
          </w:tcPr>
          <w:p w14:paraId="2237BBD8" w14:textId="77777777" w:rsidR="007A2CAF" w:rsidRPr="00CF190E" w:rsidRDefault="007A2CAF" w:rsidP="007F6C22">
            <w:pPr>
              <w:pStyle w:val="Tablebody"/>
              <w:jc w:val="right"/>
            </w:pPr>
            <w:r w:rsidRPr="00CF190E">
              <w:t>0.30 to 0.50</w:t>
            </w:r>
          </w:p>
        </w:tc>
        <w:tc>
          <w:tcPr>
            <w:tcW w:w="3330" w:type="dxa"/>
          </w:tcPr>
          <w:p w14:paraId="4F2E15EC" w14:textId="77777777" w:rsidR="007A2CAF" w:rsidRPr="00CF190E" w:rsidRDefault="007A2CAF" w:rsidP="005C6F8D">
            <w:pPr>
              <w:pStyle w:val="Tablebody"/>
            </w:pPr>
            <w:r w:rsidRPr="00CF190E">
              <w:t>Low correlation</w:t>
            </w:r>
          </w:p>
        </w:tc>
      </w:tr>
      <w:tr w:rsidR="007A2CAF" w:rsidRPr="00CF190E" w14:paraId="4E700197" w14:textId="77777777" w:rsidTr="005C6F8D">
        <w:tc>
          <w:tcPr>
            <w:tcW w:w="3235" w:type="dxa"/>
          </w:tcPr>
          <w:p w14:paraId="0337C645" w14:textId="77777777" w:rsidR="007A2CAF" w:rsidRPr="00CF190E" w:rsidRDefault="007A2CAF" w:rsidP="007F6C22">
            <w:pPr>
              <w:pStyle w:val="Tablebody"/>
              <w:jc w:val="right"/>
            </w:pPr>
            <w:r w:rsidRPr="00CF190E">
              <w:t>0.00 to 0.30</w:t>
            </w:r>
          </w:p>
        </w:tc>
        <w:tc>
          <w:tcPr>
            <w:tcW w:w="3330" w:type="dxa"/>
          </w:tcPr>
          <w:p w14:paraId="0DBE091B" w14:textId="77777777" w:rsidR="007A2CAF" w:rsidRPr="00CF190E" w:rsidRDefault="007A2CAF" w:rsidP="005C6F8D">
            <w:pPr>
              <w:pStyle w:val="Tablebody"/>
            </w:pPr>
            <w:r w:rsidRPr="00CF190E">
              <w:t>Negligible correlation</w:t>
            </w:r>
          </w:p>
        </w:tc>
      </w:tr>
    </w:tbl>
    <w:p w14:paraId="39F9D1DA" w14:textId="77777777" w:rsidR="007A2CAF" w:rsidRDefault="007A2CAF" w:rsidP="007A2CAF"/>
    <w:p w14:paraId="1DF7A018" w14:textId="77777777" w:rsidR="0047735E" w:rsidRDefault="0047735E" w:rsidP="00A73FD3"/>
    <w:p w14:paraId="3FFE4875" w14:textId="77777777" w:rsidR="00046AB2" w:rsidRDefault="00046AB2" w:rsidP="00B21E05"/>
    <w:p w14:paraId="192E8015" w14:textId="25CEE0F4" w:rsidR="0047735E" w:rsidRDefault="00E263BD" w:rsidP="00B21E05">
      <w:r>
        <w:t xml:space="preserve">The correlation coefficient number alone is not adequate for demonstration of statistical relevance. </w:t>
      </w:r>
      <w:r w:rsidR="006F4519">
        <w:t xml:space="preserve">Different patterns of Y vs X relationships can have the same </w:t>
      </w:r>
      <w:r w:rsidR="00875C3F" w:rsidRPr="00875C3F">
        <w:t>correlation coefficient</w:t>
      </w:r>
      <w:r w:rsidR="00137808">
        <w:t xml:space="preserve"> </w:t>
      </w:r>
      <w:r w:rsidR="00CD708E" w:rsidRPr="00C10AA5">
        <w:rPr>
          <w:highlight w:val="cyan"/>
        </w:rPr>
        <w:fldChar w:fldCharType="begin"/>
      </w:r>
      <w:r w:rsidR="003317EB" w:rsidRPr="00C10AA5">
        <w:rPr>
          <w:highlight w:val="cyan"/>
        </w:rPr>
        <w:instrText xml:space="preserve"> ADDIN EN.CITE &lt;EndNote&gt;&lt;Cite&gt;&lt;Author&gt;Cabanski&lt;/Author&gt;&lt;Year&gt;2018&lt;/Year&gt;&lt;RecNum&gt;3050&lt;/RecNum&gt;&lt;DisplayText&gt;(11, 38)&lt;/DisplayText&gt;&lt;record&gt;&lt;rec-number&gt;3050&lt;/rec-number&gt;&lt;foreign-keys&gt;&lt;key app="EN" db-id="ezvw0f203faewuestptxwd2nsp2evzepttpf" timestamp="1547635963"&gt;3050&lt;/key&gt;&lt;/foreign-keys&gt;&lt;ref-type name="Journal Article"&gt;17&lt;/ref-type&gt;&lt;contributors&gt;&lt;authors&gt;&lt;author&gt;Cabanski, C.&lt;/author&gt;&lt;author&gt;Gilbert, H.&lt;/author&gt;&lt;author&gt;Mosesova, S.&lt;/author&gt;&lt;/authors&gt;&lt;/contributors&gt;&lt;auth-address&gt;Genentech Inc, South San Francisco, California, USA.&amp;#xD;Denali Therapeutics Inc, South San Francisco, California, USA.&lt;/auth-address&gt;&lt;titles&gt;&lt;title&gt;Can Graphics Tell Lies? A Tutorial on How To Visualize Your Data&lt;/title&gt;&lt;secondary-title&gt;Clin Transl Sci&lt;/secondary-title&gt;&lt;/titles&gt;&lt;periodical&gt;&lt;full-title&gt;Clin Transl Sci&lt;/full-title&gt;&lt;/periodical&gt;&lt;pages&gt;371-377&lt;/pages&gt;&lt;volume&gt;11&lt;/volume&gt;&lt;number&gt;4&lt;/number&gt;&lt;dates&gt;&lt;year&gt;2018&lt;/year&gt;&lt;pub-dates&gt;&lt;date&gt;Jul&lt;/date&gt;&lt;/pub-dates&gt;&lt;/dates&gt;&lt;isbn&gt;1752-8062 (Electronic)&amp;#xD;1752-8054 (Linking)&lt;/isbn&gt;&lt;accession-num&gt;29603646&lt;/accession-num&gt;&lt;urls&gt;&lt;related-urls&gt;&lt;url&gt;&lt;style face="underline" font="default" size="100%"&gt;https://www.ncbi.nlm.nih.gov/pubmed/29603646&lt;/style&gt;&lt;/url&gt;&lt;/related-urls&gt;&lt;/urls&gt;&lt;custom2&gt;PMC6039197&lt;/custom2&gt;&lt;electronic-resource-num&gt;10.1111/cts.12554&lt;/electronic-resource-num&gt;&lt;/record&gt;&lt;/Cite&gt;&lt;Cite&gt;&lt;Author&gt;Chambers&lt;/Author&gt;&lt;Year&gt;1983&lt;/Year&gt;&lt;RecNum&gt;3051&lt;/RecNum&gt;&lt;record&gt;&lt;rec-number&gt;3051&lt;/rec-number&gt;&lt;foreign-keys&gt;&lt;key app="EN" db-id="ezvw0f203faewuestptxwd2nsp2evzepttpf" timestamp="1547642505"&gt;3051&lt;/key&gt;&lt;/foreign-keys&gt;&lt;ref-type name="Book"&gt;6&lt;/ref-type&gt;&lt;contributors&gt;&lt;authors&gt;&lt;author&gt;Chambers, J.M.&lt;/author&gt;&lt;/authors&gt;&lt;/contributors&gt;&lt;titles&gt;&lt;title&gt;Graphical Methods for Data Analysis&lt;/title&gt;&lt;/titles&gt;&lt;dates&gt;&lt;year&gt;1983&lt;/year&gt;&lt;/dates&gt;&lt;publisher&gt;Wadsworth International Group ; Boston : Duxbury Press, Belmont, CA&lt;/publisher&gt;&lt;urls&gt;&lt;/urls&gt;&lt;/record&gt;&lt;/Cite&gt;&lt;/EndNote&gt;</w:instrText>
      </w:r>
      <w:r w:rsidR="00CD708E" w:rsidRPr="00C10AA5">
        <w:rPr>
          <w:highlight w:val="cyan"/>
        </w:rPr>
        <w:fldChar w:fldCharType="separate"/>
      </w:r>
      <w:r w:rsidR="00C10AA5" w:rsidRPr="00C10AA5">
        <w:rPr>
          <w:noProof/>
          <w:highlight w:val="cyan"/>
        </w:rPr>
        <w:t>(11,</w:t>
      </w:r>
      <w:r w:rsidR="003317EB" w:rsidRPr="00C10AA5">
        <w:rPr>
          <w:noProof/>
          <w:highlight w:val="cyan"/>
        </w:rPr>
        <w:t>38)</w:t>
      </w:r>
      <w:r w:rsidR="00CD708E" w:rsidRPr="00C10AA5">
        <w:rPr>
          <w:highlight w:val="cyan"/>
        </w:rPr>
        <w:fldChar w:fldCharType="end"/>
      </w:r>
      <w:r w:rsidR="006054EC">
        <w:t xml:space="preserve"> as shown in </w:t>
      </w:r>
      <w:r w:rsidR="006054EC" w:rsidRPr="006054EC">
        <w:rPr>
          <w:b/>
        </w:rPr>
        <w:t>Figure 5</w:t>
      </w:r>
      <w:r w:rsidR="002A2EBE">
        <w:t>.</w:t>
      </w:r>
      <w:r w:rsidR="005519ED">
        <w:t xml:space="preserve"> </w:t>
      </w:r>
      <w:r w:rsidR="002A2EBE">
        <w:t>Therefore,</w:t>
      </w:r>
      <w:r>
        <w:t xml:space="preserve"> it is always important to </w:t>
      </w:r>
      <w:r w:rsidR="006F4519">
        <w:t xml:space="preserve">plot </w:t>
      </w:r>
      <w:r w:rsidR="00875C3F">
        <w:t>the data for any</w:t>
      </w:r>
      <w:r w:rsidR="00E50675">
        <w:t xml:space="preserve"> </w:t>
      </w:r>
      <w:r w:rsidR="00790206">
        <w:t xml:space="preserve">reported </w:t>
      </w:r>
      <w:r>
        <w:t>correlation</w:t>
      </w:r>
      <w:r w:rsidR="008D2CC1">
        <w:t xml:space="preserve"> and consult with a statistician if the </w:t>
      </w:r>
      <w:r w:rsidR="00073C73">
        <w:t xml:space="preserve">resulting correlation </w:t>
      </w:r>
      <w:r w:rsidR="00277AE2">
        <w:t>coefficient</w:t>
      </w:r>
      <w:r w:rsidR="00073C73">
        <w:t xml:space="preserve"> does not match an expected visual representation of the data</w:t>
      </w:r>
      <w:r>
        <w:t>.</w:t>
      </w:r>
    </w:p>
    <w:p w14:paraId="27F4555C" w14:textId="77777777" w:rsidR="00E263BD" w:rsidRDefault="00E263BD" w:rsidP="00A73FD3"/>
    <w:p w14:paraId="4143E455" w14:textId="77777777" w:rsidR="00B11F9F" w:rsidRDefault="0080437A" w:rsidP="00357362">
      <w:pPr>
        <w:pStyle w:val="Figuregraphic"/>
      </w:pPr>
      <w:r>
        <w:rPr>
          <w:noProof/>
        </w:rPr>
        <w:drawing>
          <wp:inline distT="0" distB="0" distL="0" distR="0" wp14:anchorId="052CA153" wp14:editId="4475CFDD">
            <wp:extent cx="4357315" cy="2217423"/>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3966" cy="2220808"/>
                    </a:xfrm>
                    <a:prstGeom prst="rect">
                      <a:avLst/>
                    </a:prstGeom>
                  </pic:spPr>
                </pic:pic>
              </a:graphicData>
            </a:graphic>
          </wp:inline>
        </w:drawing>
      </w:r>
    </w:p>
    <w:p w14:paraId="4906AEE6" w14:textId="77777777" w:rsidR="009B38CC" w:rsidRDefault="009B38CC" w:rsidP="009B38CC">
      <w:pPr>
        <w:pStyle w:val="Figurecaptioncontinued"/>
      </w:pPr>
      <w:bookmarkStart w:id="60" w:name="_Toc14781517"/>
      <w:r>
        <w:t xml:space="preserve">All the graphs shown have Pearson correlation coefficients equal to 0.7. The example in graph 6 is the one most typically perceived when the correlation coefficient is 0.7. (Reprinted from </w:t>
      </w:r>
      <w:r w:rsidRPr="004315D6">
        <w:rPr>
          <w:highlight w:val="cyan"/>
        </w:rPr>
        <w:fldChar w:fldCharType="begin"/>
      </w:r>
      <w:r w:rsidRPr="004315D6">
        <w:rPr>
          <w:highlight w:val="cyan"/>
        </w:rPr>
        <w:instrText xml:space="preserve"> ADDIN EN.CITE &lt;EndNote&gt;&lt;Cite&gt;&lt;Author&gt;Chambers&lt;/Author&gt;&lt;Year&gt;1983&lt;/Year&gt;&lt;RecNum&gt;3051&lt;/RecNum&gt;&lt;DisplayText&gt;(38)&lt;/DisplayText&gt;&lt;record&gt;&lt;rec-number&gt;3051&lt;/rec-number&gt;&lt;foreign-keys&gt;&lt;key app="EN" db-id="ezvw0f203faewuestptxwd2nsp2evzepttpf" timestamp="1547642505"&gt;3051&lt;/key&gt;&lt;/foreign-keys&gt;&lt;ref-type name="Book"&gt;6&lt;/ref-type&gt;&lt;contributors&gt;&lt;authors&gt;&lt;author&gt;Chambers, J.M.&lt;/author&gt;&lt;/authors&gt;&lt;/contributors&gt;&lt;titles&gt;&lt;title&gt;Graphical Methods for Data Analysis&lt;/title&gt;&lt;/titles&gt;&lt;dates&gt;&lt;year&gt;1983&lt;/year&gt;&lt;/dates&gt;&lt;publisher&gt;Wadsworth International Group ; Boston : Duxbury Press, Belmont, CA&lt;/publisher&gt;&lt;urls&gt;&lt;/urls&gt;&lt;/record&gt;&lt;/Cite&gt;&lt;/EndNote&gt;</w:instrText>
      </w:r>
      <w:r w:rsidRPr="004315D6">
        <w:rPr>
          <w:highlight w:val="cyan"/>
        </w:rPr>
        <w:fldChar w:fldCharType="separate"/>
      </w:r>
      <w:r w:rsidRPr="004315D6">
        <w:rPr>
          <w:noProof/>
          <w:highlight w:val="cyan"/>
        </w:rPr>
        <w:t>(38)</w:t>
      </w:r>
      <w:r w:rsidRPr="004315D6">
        <w:rPr>
          <w:highlight w:val="cyan"/>
        </w:rPr>
        <w:fldChar w:fldCharType="end"/>
      </w:r>
      <w:r>
        <w:t xml:space="preserve"> with permission.)</w:t>
      </w:r>
    </w:p>
    <w:p w14:paraId="6BF0D3C8" w14:textId="3E80B902" w:rsidR="0080437A" w:rsidRPr="00B11F9F" w:rsidRDefault="00B11F9F" w:rsidP="00357362">
      <w:pPr>
        <w:pStyle w:val="Figurenumberandcaption"/>
      </w:pPr>
      <w:r w:rsidRPr="00B11F9F">
        <w:t xml:space="preserve">Figure </w:t>
      </w:r>
      <w:r w:rsidR="00C413E0">
        <w:rPr>
          <w:noProof/>
        </w:rPr>
        <w:fldChar w:fldCharType="begin"/>
      </w:r>
      <w:r w:rsidR="00C413E0">
        <w:rPr>
          <w:noProof/>
        </w:rPr>
        <w:instrText xml:space="preserve"> SEQ Figure \* ARABIC </w:instrText>
      </w:r>
      <w:r w:rsidR="00C413E0">
        <w:rPr>
          <w:noProof/>
        </w:rPr>
        <w:fldChar w:fldCharType="separate"/>
      </w:r>
      <w:r w:rsidR="00A53DB6">
        <w:rPr>
          <w:noProof/>
        </w:rPr>
        <w:t>5</w:t>
      </w:r>
      <w:r w:rsidR="00C413E0">
        <w:rPr>
          <w:noProof/>
        </w:rPr>
        <w:fldChar w:fldCharType="end"/>
      </w:r>
      <w:r w:rsidR="003F62CE">
        <w:rPr>
          <w:noProof/>
        </w:rPr>
        <w:t>.</w:t>
      </w:r>
      <w:r w:rsidR="00567FF0">
        <w:t xml:space="preserve"> </w:t>
      </w:r>
      <w:r w:rsidRPr="00B11F9F">
        <w:t>Example plots of 8 different data sets with the same Pearson correlation coefficient value (</w:t>
      </w:r>
      <w:r w:rsidR="0014229F">
        <w:t>r=0.7)</w:t>
      </w:r>
      <w:r w:rsidR="006054EC">
        <w:t>.</w:t>
      </w:r>
      <w:bookmarkEnd w:id="60"/>
    </w:p>
    <w:p w14:paraId="76AE3416" w14:textId="77777777" w:rsidR="00B11F9F" w:rsidRPr="00CF190E" w:rsidRDefault="00B11F9F" w:rsidP="00137808"/>
    <w:p w14:paraId="13E966FE" w14:textId="77777777" w:rsidR="004D5D38" w:rsidRPr="00EE7E5C" w:rsidRDefault="004D5D38" w:rsidP="00C627EA">
      <w:pPr>
        <w:pStyle w:val="Heading3"/>
      </w:pPr>
      <w:bookmarkStart w:id="61" w:name="_Toc6044262"/>
      <w:bookmarkStart w:id="62" w:name="_Toc14781565"/>
      <w:r w:rsidRPr="00EE7E5C">
        <w:t>Spearman’s Correlation</w:t>
      </w:r>
      <w:bookmarkEnd w:id="61"/>
      <w:bookmarkEnd w:id="62"/>
    </w:p>
    <w:p w14:paraId="3D71159B" w14:textId="5F9434F9" w:rsidR="000308D4" w:rsidRDefault="000122C0" w:rsidP="0001793A">
      <w:r>
        <w:t xml:space="preserve">Spearman’s correlation </w:t>
      </w:r>
      <w:r w:rsidR="006F4519">
        <w:t xml:space="preserve">is a nonparametric approach to correlation, which means the variables are not assumed to have a normal distribution. It </w:t>
      </w:r>
      <w:r w:rsidR="00875C3F" w:rsidRPr="00875C3F">
        <w:t xml:space="preserve">measures the strength of </w:t>
      </w:r>
      <w:r w:rsidR="006F4519">
        <w:t>the rank-ordered</w:t>
      </w:r>
      <w:r w:rsidR="00875C3F" w:rsidRPr="00875C3F">
        <w:t xml:space="preserve"> relationship between two variables</w:t>
      </w:r>
      <w:r w:rsidR="00875C3F">
        <w:t xml:space="preserve">. </w:t>
      </w:r>
      <w:r w:rsidR="001D07DD">
        <w:t>Computationally</w:t>
      </w:r>
      <w:r w:rsidR="006F4519">
        <w:t xml:space="preserve">, </w:t>
      </w:r>
      <w:r w:rsidR="00875C3F" w:rsidRPr="00875C3F">
        <w:t>Spearman’s correlation</w:t>
      </w:r>
      <w:r w:rsidR="00220E37">
        <w:t xml:space="preserve"> </w:t>
      </w:r>
      <w:r w:rsidR="006F4519">
        <w:t>is the linear correlation of the ranks of each variable.</w:t>
      </w:r>
      <w:r w:rsidR="005519ED">
        <w:t xml:space="preserve"> </w:t>
      </w:r>
      <w:r w:rsidR="006F4519">
        <w:t>That is, the values for each variable are separately a</w:t>
      </w:r>
      <w:r w:rsidR="0019633F">
        <w:t>ssigned ranks</w:t>
      </w:r>
      <w:r w:rsidR="006F4519">
        <w:t xml:space="preserve"> 1 </w:t>
      </w:r>
      <w:r w:rsidR="00321AE9">
        <w:t>to</w:t>
      </w:r>
      <w:r w:rsidR="006F4519">
        <w:t xml:space="preserve"> n, and </w:t>
      </w:r>
      <w:r w:rsidR="00C86212">
        <w:t>Spearman</w:t>
      </w:r>
      <w:r w:rsidR="006F4519">
        <w:t>’s correlation is calculated on the ranks.</w:t>
      </w:r>
      <w:r w:rsidR="005519ED">
        <w:t xml:space="preserve"> </w:t>
      </w:r>
      <w:r w:rsidR="006F4519">
        <w:t>The result is</w:t>
      </w:r>
      <w:r w:rsidR="00587F80" w:rsidRPr="00587F80">
        <w:t xml:space="preserve"> a value (the correlation coefficient, ρ) between -1 and 1 </w:t>
      </w:r>
      <w:r w:rsidR="00E45001">
        <w:t xml:space="preserve">and can be interpreted in a similar fashion to Pearson’s correlation </w:t>
      </w:r>
      <w:r w:rsidR="00321AE9">
        <w:t xml:space="preserve">shown in </w:t>
      </w:r>
      <w:r w:rsidR="00321AE9" w:rsidRPr="00321AE9">
        <w:rPr>
          <w:b/>
        </w:rPr>
        <w:t xml:space="preserve">Table </w:t>
      </w:r>
      <w:r w:rsidR="0099581C">
        <w:rPr>
          <w:b/>
        </w:rPr>
        <w:t>9</w:t>
      </w:r>
      <w:r w:rsidR="00E45001">
        <w:t>.</w:t>
      </w:r>
      <w:r w:rsidR="005519ED">
        <w:t xml:space="preserve"> </w:t>
      </w:r>
    </w:p>
    <w:p w14:paraId="34C9E300" w14:textId="77777777" w:rsidR="000308D4" w:rsidRPr="00CF190E" w:rsidRDefault="000308D4" w:rsidP="0001793A"/>
    <w:p w14:paraId="40163783" w14:textId="77777777" w:rsidR="000122C0" w:rsidRPr="00AE553C" w:rsidRDefault="00061209" w:rsidP="00C627EA">
      <w:pPr>
        <w:pStyle w:val="Heading3"/>
      </w:pPr>
      <w:bookmarkStart w:id="63" w:name="_Toc6044263"/>
      <w:bookmarkStart w:id="64" w:name="_Toc14781566"/>
      <w:r>
        <w:t>Correlation Example</w:t>
      </w:r>
      <w:bookmarkEnd w:id="63"/>
      <w:bookmarkEnd w:id="64"/>
    </w:p>
    <w:p w14:paraId="0B79F1A4" w14:textId="77777777" w:rsidR="000122C0" w:rsidRDefault="006A643A" w:rsidP="0001793A">
      <w:r>
        <w:t xml:space="preserve">This subsection describes a common </w:t>
      </w:r>
      <w:r w:rsidR="002D6ADD">
        <w:t>analysis</w:t>
      </w:r>
      <w:r>
        <w:t xml:space="preserve"> made in the drug discovery process</w:t>
      </w:r>
      <w:r w:rsidR="002D6ADD">
        <w:t xml:space="preserve"> </w:t>
      </w:r>
      <w:r>
        <w:t>using the correlation concepts descr</w:t>
      </w:r>
      <w:r w:rsidR="002D6ADD">
        <w:t>ibed in the previous sections.</w:t>
      </w:r>
    </w:p>
    <w:p w14:paraId="6037E343" w14:textId="77777777" w:rsidR="002D6ADD" w:rsidRDefault="002D6ADD" w:rsidP="0001793A"/>
    <w:p w14:paraId="5B167481" w14:textId="16AF4F6C" w:rsidR="002D6ADD" w:rsidRDefault="002D6ADD" w:rsidP="0001793A">
      <w:r>
        <w:t xml:space="preserve">Consider the </w:t>
      </w:r>
      <w:r w:rsidR="00AE18BC">
        <w:t>EC</w:t>
      </w:r>
      <w:r w:rsidR="00AE18BC" w:rsidRPr="00AE18BC">
        <w:rPr>
          <w:vertAlign w:val="subscript"/>
        </w:rPr>
        <w:t>50</w:t>
      </w:r>
      <w:r w:rsidR="00AE18BC">
        <w:t xml:space="preserve"> results</w:t>
      </w:r>
      <w:r>
        <w:t xml:space="preserve"> in </w:t>
      </w:r>
      <w:r w:rsidR="000832B9">
        <w:rPr>
          <w:b/>
        </w:rPr>
        <w:t xml:space="preserve">Table </w:t>
      </w:r>
      <w:r w:rsidR="00C14BF0">
        <w:rPr>
          <w:b/>
        </w:rPr>
        <w:t>10</w:t>
      </w:r>
      <w:r w:rsidR="00A939FD">
        <w:t xml:space="preserve"> </w:t>
      </w:r>
      <w:r>
        <w:t xml:space="preserve">for two cell-based assays associated with different species, </w:t>
      </w:r>
      <w:r w:rsidR="00AE18BC">
        <w:t>Assay 1 and Assay 2</w:t>
      </w:r>
      <w:r>
        <w:t>.</w:t>
      </w:r>
      <w:r w:rsidR="005519ED">
        <w:t xml:space="preserve"> </w:t>
      </w:r>
      <w:r>
        <w:t xml:space="preserve">The goal of the analysis is to determine </w:t>
      </w:r>
      <w:r w:rsidR="004D03B8">
        <w:t xml:space="preserve">whether there is a correlation between the </w:t>
      </w:r>
      <w:r w:rsidR="00196B12">
        <w:t xml:space="preserve">performance of the </w:t>
      </w:r>
      <w:r w:rsidR="004D03B8">
        <w:t xml:space="preserve">two assays, such that one assay could be used for predictive purposes </w:t>
      </w:r>
      <w:r w:rsidR="00AE18BC">
        <w:t>over</w:t>
      </w:r>
      <w:r w:rsidR="004D03B8">
        <w:t xml:space="preserve"> the other assay</w:t>
      </w:r>
      <w:r w:rsidR="00BD1910">
        <w:t>, if needed</w:t>
      </w:r>
      <w:r w:rsidR="004D03B8">
        <w:t>.</w:t>
      </w:r>
    </w:p>
    <w:p w14:paraId="08F8091F" w14:textId="77777777" w:rsidR="007A2CAF" w:rsidRDefault="007A2CAF" w:rsidP="007A2CAF">
      <w:pPr>
        <w:pStyle w:val="Tablenumberandcaption"/>
      </w:pPr>
      <w:bookmarkStart w:id="65" w:name="_Toc14781500"/>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10</w:t>
      </w:r>
      <w:r w:rsidR="003120AF">
        <w:rPr>
          <w:noProof/>
        </w:rPr>
        <w:fldChar w:fldCharType="end"/>
      </w:r>
      <w:r>
        <w:t xml:space="preserve">.  </w:t>
      </w:r>
      <w:r w:rsidRPr="0034526A">
        <w:t>EC50 values for two cell-based assays used for correlation analysis.</w:t>
      </w:r>
      <w:bookmarkEnd w:id="65"/>
    </w:p>
    <w:tbl>
      <w:tblPr>
        <w:tblStyle w:val="TableGrid"/>
        <w:tblW w:w="0" w:type="auto"/>
        <w:tblInd w:w="198" w:type="dxa"/>
        <w:tblLayout w:type="fixed"/>
        <w:tblLook w:val="04A0" w:firstRow="1" w:lastRow="0" w:firstColumn="1" w:lastColumn="0" w:noHBand="0" w:noVBand="1"/>
      </w:tblPr>
      <w:tblGrid>
        <w:gridCol w:w="1620"/>
        <w:gridCol w:w="1748"/>
        <w:gridCol w:w="1748"/>
      </w:tblGrid>
      <w:tr w:rsidR="007A2CAF" w:rsidRPr="00DB1DC1" w14:paraId="15DC1DC7" w14:textId="77777777" w:rsidTr="005C6F8D">
        <w:trPr>
          <w:trHeight w:val="300"/>
        </w:trPr>
        <w:tc>
          <w:tcPr>
            <w:tcW w:w="1620" w:type="dxa"/>
            <w:tcBorders>
              <w:top w:val="nil"/>
              <w:left w:val="nil"/>
              <w:bottom w:val="single" w:sz="4" w:space="0" w:color="auto"/>
              <w:right w:val="single" w:sz="4" w:space="0" w:color="auto"/>
            </w:tcBorders>
            <w:noWrap/>
            <w:hideMark/>
          </w:tcPr>
          <w:p w14:paraId="2E82A9BA" w14:textId="77777777" w:rsidR="007A2CAF" w:rsidRPr="00DB1DC1" w:rsidRDefault="007A2CAF" w:rsidP="005C6F8D">
            <w:pPr>
              <w:jc w:val="both"/>
            </w:pPr>
          </w:p>
        </w:tc>
        <w:tc>
          <w:tcPr>
            <w:tcW w:w="3496" w:type="dxa"/>
            <w:gridSpan w:val="2"/>
            <w:tcBorders>
              <w:left w:val="single" w:sz="4" w:space="0" w:color="auto"/>
            </w:tcBorders>
            <w:noWrap/>
            <w:hideMark/>
          </w:tcPr>
          <w:p w14:paraId="65B618A3" w14:textId="77777777" w:rsidR="007A2CAF" w:rsidRPr="00E95593" w:rsidRDefault="007A2CAF" w:rsidP="007F6C22">
            <w:pPr>
              <w:pStyle w:val="Tableheader"/>
              <w:jc w:val="center"/>
            </w:pPr>
            <w:r w:rsidRPr="00E95593">
              <w:t>EC</w:t>
            </w:r>
            <w:r w:rsidRPr="00E95593">
              <w:rPr>
                <w:vertAlign w:val="subscript"/>
              </w:rPr>
              <w:t>50</w:t>
            </w:r>
            <w:r w:rsidRPr="00E95593">
              <w:t>, nM</w:t>
            </w:r>
          </w:p>
        </w:tc>
      </w:tr>
      <w:tr w:rsidR="007A2CAF" w:rsidRPr="00DB1DC1" w14:paraId="52E7186A" w14:textId="77777777" w:rsidTr="005C6F8D">
        <w:trPr>
          <w:trHeight w:val="300"/>
        </w:trPr>
        <w:tc>
          <w:tcPr>
            <w:tcW w:w="1620" w:type="dxa"/>
            <w:tcBorders>
              <w:top w:val="single" w:sz="4" w:space="0" w:color="auto"/>
            </w:tcBorders>
            <w:noWrap/>
            <w:hideMark/>
          </w:tcPr>
          <w:p w14:paraId="386F18BC" w14:textId="77777777" w:rsidR="007A2CAF" w:rsidRPr="00D87DA5" w:rsidRDefault="007A2CAF" w:rsidP="007F6C22">
            <w:pPr>
              <w:pStyle w:val="Tablebody"/>
              <w:jc w:val="right"/>
              <w:rPr>
                <w:b/>
              </w:rPr>
            </w:pPr>
            <w:r w:rsidRPr="00D87DA5">
              <w:rPr>
                <w:b/>
              </w:rPr>
              <w:t>Compound</w:t>
            </w:r>
          </w:p>
        </w:tc>
        <w:tc>
          <w:tcPr>
            <w:tcW w:w="1748" w:type="dxa"/>
            <w:noWrap/>
            <w:hideMark/>
          </w:tcPr>
          <w:p w14:paraId="1914BC0A" w14:textId="77777777" w:rsidR="007A2CAF" w:rsidRPr="00D87DA5" w:rsidRDefault="007A2CAF" w:rsidP="007F6C22">
            <w:pPr>
              <w:pStyle w:val="Tablebody"/>
              <w:jc w:val="right"/>
              <w:rPr>
                <w:b/>
              </w:rPr>
            </w:pPr>
            <w:r w:rsidRPr="00D87DA5">
              <w:rPr>
                <w:b/>
              </w:rPr>
              <w:t>Assay 1</w:t>
            </w:r>
          </w:p>
        </w:tc>
        <w:tc>
          <w:tcPr>
            <w:tcW w:w="1748" w:type="dxa"/>
            <w:noWrap/>
            <w:hideMark/>
          </w:tcPr>
          <w:p w14:paraId="4B7E9A02" w14:textId="77777777" w:rsidR="007A2CAF" w:rsidRPr="00D87DA5" w:rsidRDefault="007A2CAF" w:rsidP="007F6C22">
            <w:pPr>
              <w:pStyle w:val="Tablebody"/>
              <w:jc w:val="right"/>
              <w:rPr>
                <w:b/>
              </w:rPr>
            </w:pPr>
            <w:r w:rsidRPr="00D87DA5">
              <w:rPr>
                <w:b/>
              </w:rPr>
              <w:t>Assay 2</w:t>
            </w:r>
          </w:p>
        </w:tc>
      </w:tr>
      <w:tr w:rsidR="007A2CAF" w:rsidRPr="00DB1DC1" w14:paraId="2F400557" w14:textId="77777777" w:rsidTr="005C6F8D">
        <w:trPr>
          <w:trHeight w:val="285"/>
        </w:trPr>
        <w:tc>
          <w:tcPr>
            <w:tcW w:w="1620" w:type="dxa"/>
            <w:hideMark/>
          </w:tcPr>
          <w:p w14:paraId="06A0849C" w14:textId="77777777" w:rsidR="007A2CAF" w:rsidRPr="00DB1DC1" w:rsidRDefault="007A2CAF" w:rsidP="007F6C22">
            <w:pPr>
              <w:pStyle w:val="Tablebody"/>
              <w:jc w:val="right"/>
            </w:pPr>
            <w:r w:rsidRPr="00F10129">
              <w:t>1</w:t>
            </w:r>
          </w:p>
        </w:tc>
        <w:tc>
          <w:tcPr>
            <w:tcW w:w="1748" w:type="dxa"/>
            <w:noWrap/>
            <w:hideMark/>
          </w:tcPr>
          <w:p w14:paraId="570C0FF0" w14:textId="77777777" w:rsidR="007A2CAF" w:rsidRPr="00DB1DC1" w:rsidRDefault="007A2CAF" w:rsidP="007F6C22">
            <w:pPr>
              <w:pStyle w:val="Tablebody"/>
              <w:jc w:val="right"/>
            </w:pPr>
            <w:r w:rsidRPr="00F10129">
              <w:t>0.33</w:t>
            </w:r>
          </w:p>
        </w:tc>
        <w:tc>
          <w:tcPr>
            <w:tcW w:w="1748" w:type="dxa"/>
            <w:noWrap/>
            <w:hideMark/>
          </w:tcPr>
          <w:p w14:paraId="04CC5E08" w14:textId="77777777" w:rsidR="007A2CAF" w:rsidRPr="00DB1DC1" w:rsidRDefault="007A2CAF" w:rsidP="007F6C22">
            <w:pPr>
              <w:pStyle w:val="Tablebody"/>
              <w:jc w:val="right"/>
            </w:pPr>
            <w:r w:rsidRPr="00F10129">
              <w:t>0.29</w:t>
            </w:r>
          </w:p>
        </w:tc>
      </w:tr>
      <w:tr w:rsidR="007A2CAF" w:rsidRPr="00DB1DC1" w14:paraId="76CAC404" w14:textId="77777777" w:rsidTr="005C6F8D">
        <w:trPr>
          <w:trHeight w:val="285"/>
        </w:trPr>
        <w:tc>
          <w:tcPr>
            <w:tcW w:w="1620" w:type="dxa"/>
            <w:hideMark/>
          </w:tcPr>
          <w:p w14:paraId="4619A96E" w14:textId="77777777" w:rsidR="007A2CAF" w:rsidRPr="00DB1DC1" w:rsidRDefault="007A2CAF" w:rsidP="007F6C22">
            <w:pPr>
              <w:pStyle w:val="Tablebody"/>
              <w:jc w:val="right"/>
            </w:pPr>
            <w:r w:rsidRPr="00F10129">
              <w:t>2</w:t>
            </w:r>
          </w:p>
        </w:tc>
        <w:tc>
          <w:tcPr>
            <w:tcW w:w="1748" w:type="dxa"/>
            <w:noWrap/>
            <w:hideMark/>
          </w:tcPr>
          <w:p w14:paraId="6185BE18" w14:textId="77777777" w:rsidR="007A2CAF" w:rsidRPr="00DB1DC1" w:rsidRDefault="007A2CAF" w:rsidP="007F6C22">
            <w:pPr>
              <w:pStyle w:val="Tablebody"/>
              <w:jc w:val="right"/>
            </w:pPr>
            <w:r w:rsidRPr="00F10129">
              <w:t>0.41</w:t>
            </w:r>
          </w:p>
        </w:tc>
        <w:tc>
          <w:tcPr>
            <w:tcW w:w="1748" w:type="dxa"/>
            <w:noWrap/>
            <w:hideMark/>
          </w:tcPr>
          <w:p w14:paraId="62DA9674" w14:textId="77777777" w:rsidR="007A2CAF" w:rsidRPr="00DB1DC1" w:rsidRDefault="007A2CAF" w:rsidP="007F6C22">
            <w:pPr>
              <w:pStyle w:val="Tablebody"/>
              <w:jc w:val="right"/>
            </w:pPr>
            <w:r w:rsidRPr="00F10129">
              <w:t>0.74</w:t>
            </w:r>
          </w:p>
        </w:tc>
      </w:tr>
      <w:tr w:rsidR="007A2CAF" w:rsidRPr="00DB1DC1" w14:paraId="69BADD0F" w14:textId="77777777" w:rsidTr="005C6F8D">
        <w:trPr>
          <w:trHeight w:val="285"/>
        </w:trPr>
        <w:tc>
          <w:tcPr>
            <w:tcW w:w="1620" w:type="dxa"/>
            <w:hideMark/>
          </w:tcPr>
          <w:p w14:paraId="5BCED286" w14:textId="77777777" w:rsidR="007A2CAF" w:rsidRPr="00DB1DC1" w:rsidRDefault="007A2CAF" w:rsidP="007F6C22">
            <w:pPr>
              <w:pStyle w:val="Tablebody"/>
              <w:jc w:val="right"/>
            </w:pPr>
            <w:r w:rsidRPr="00F10129">
              <w:t>3</w:t>
            </w:r>
          </w:p>
        </w:tc>
        <w:tc>
          <w:tcPr>
            <w:tcW w:w="1748" w:type="dxa"/>
            <w:noWrap/>
            <w:hideMark/>
          </w:tcPr>
          <w:p w14:paraId="286F4F4C" w14:textId="77777777" w:rsidR="007A2CAF" w:rsidRPr="00DB1DC1" w:rsidRDefault="007A2CAF" w:rsidP="007F6C22">
            <w:pPr>
              <w:pStyle w:val="Tablebody"/>
              <w:jc w:val="right"/>
            </w:pPr>
            <w:r w:rsidRPr="00F10129">
              <w:t>0.52</w:t>
            </w:r>
          </w:p>
        </w:tc>
        <w:tc>
          <w:tcPr>
            <w:tcW w:w="1748" w:type="dxa"/>
            <w:noWrap/>
            <w:hideMark/>
          </w:tcPr>
          <w:p w14:paraId="5141F0AC" w14:textId="77777777" w:rsidR="007A2CAF" w:rsidRPr="00DB1DC1" w:rsidRDefault="007A2CAF" w:rsidP="007F6C22">
            <w:pPr>
              <w:pStyle w:val="Tablebody"/>
              <w:jc w:val="right"/>
            </w:pPr>
            <w:r w:rsidRPr="00F10129">
              <w:t>0.24</w:t>
            </w:r>
          </w:p>
        </w:tc>
      </w:tr>
      <w:tr w:rsidR="007A2CAF" w:rsidRPr="00DB1DC1" w14:paraId="7E58CC2F" w14:textId="77777777" w:rsidTr="005C6F8D">
        <w:trPr>
          <w:trHeight w:val="285"/>
        </w:trPr>
        <w:tc>
          <w:tcPr>
            <w:tcW w:w="1620" w:type="dxa"/>
            <w:hideMark/>
          </w:tcPr>
          <w:p w14:paraId="40BF7BD7" w14:textId="77777777" w:rsidR="007A2CAF" w:rsidRPr="00DB1DC1" w:rsidRDefault="007A2CAF" w:rsidP="007F6C22">
            <w:pPr>
              <w:pStyle w:val="Tablebody"/>
              <w:jc w:val="right"/>
            </w:pPr>
            <w:r w:rsidRPr="00F10129">
              <w:t>4</w:t>
            </w:r>
          </w:p>
        </w:tc>
        <w:tc>
          <w:tcPr>
            <w:tcW w:w="1748" w:type="dxa"/>
            <w:noWrap/>
            <w:hideMark/>
          </w:tcPr>
          <w:p w14:paraId="0CFEB675" w14:textId="77777777" w:rsidR="007A2CAF" w:rsidRPr="00DB1DC1" w:rsidRDefault="007A2CAF" w:rsidP="007F6C22">
            <w:pPr>
              <w:pStyle w:val="Tablebody"/>
              <w:jc w:val="right"/>
            </w:pPr>
            <w:r w:rsidRPr="00F10129">
              <w:t>0.83</w:t>
            </w:r>
          </w:p>
        </w:tc>
        <w:tc>
          <w:tcPr>
            <w:tcW w:w="1748" w:type="dxa"/>
            <w:noWrap/>
            <w:hideMark/>
          </w:tcPr>
          <w:p w14:paraId="22AA67B2" w14:textId="77777777" w:rsidR="007A2CAF" w:rsidRPr="00DB1DC1" w:rsidRDefault="007A2CAF" w:rsidP="007F6C22">
            <w:pPr>
              <w:pStyle w:val="Tablebody"/>
              <w:jc w:val="right"/>
            </w:pPr>
            <w:r w:rsidRPr="00F10129">
              <w:t>0.42</w:t>
            </w:r>
          </w:p>
        </w:tc>
      </w:tr>
      <w:tr w:rsidR="007A2CAF" w:rsidRPr="00DB1DC1" w14:paraId="33D96A41" w14:textId="77777777" w:rsidTr="005C6F8D">
        <w:trPr>
          <w:trHeight w:val="285"/>
        </w:trPr>
        <w:tc>
          <w:tcPr>
            <w:tcW w:w="1620" w:type="dxa"/>
            <w:hideMark/>
          </w:tcPr>
          <w:p w14:paraId="2F9E33F1" w14:textId="77777777" w:rsidR="007A2CAF" w:rsidRPr="00DB1DC1" w:rsidRDefault="007A2CAF" w:rsidP="007F6C22">
            <w:pPr>
              <w:pStyle w:val="Tablebody"/>
              <w:jc w:val="right"/>
            </w:pPr>
            <w:r w:rsidRPr="00F10129">
              <w:t>5</w:t>
            </w:r>
          </w:p>
        </w:tc>
        <w:tc>
          <w:tcPr>
            <w:tcW w:w="1748" w:type="dxa"/>
            <w:noWrap/>
            <w:hideMark/>
          </w:tcPr>
          <w:p w14:paraId="633B6A9B" w14:textId="77777777" w:rsidR="007A2CAF" w:rsidRPr="00DB1DC1" w:rsidRDefault="007A2CAF" w:rsidP="007F6C22">
            <w:pPr>
              <w:pStyle w:val="Tablebody"/>
              <w:jc w:val="right"/>
            </w:pPr>
            <w:r w:rsidRPr="00F10129">
              <w:t>1.1</w:t>
            </w:r>
          </w:p>
        </w:tc>
        <w:tc>
          <w:tcPr>
            <w:tcW w:w="1748" w:type="dxa"/>
            <w:noWrap/>
            <w:hideMark/>
          </w:tcPr>
          <w:p w14:paraId="7975B624" w14:textId="77777777" w:rsidR="007A2CAF" w:rsidRPr="00DB1DC1" w:rsidRDefault="007A2CAF" w:rsidP="007F6C22">
            <w:pPr>
              <w:pStyle w:val="Tablebody"/>
              <w:jc w:val="right"/>
            </w:pPr>
            <w:r w:rsidRPr="00F10129">
              <w:t>1.2</w:t>
            </w:r>
          </w:p>
        </w:tc>
      </w:tr>
      <w:tr w:rsidR="007A2CAF" w:rsidRPr="00DB1DC1" w14:paraId="232DC770" w14:textId="77777777" w:rsidTr="005C6F8D">
        <w:trPr>
          <w:trHeight w:val="285"/>
        </w:trPr>
        <w:tc>
          <w:tcPr>
            <w:tcW w:w="1620" w:type="dxa"/>
            <w:hideMark/>
          </w:tcPr>
          <w:p w14:paraId="36CE1E19" w14:textId="77777777" w:rsidR="007A2CAF" w:rsidRPr="00DB1DC1" w:rsidRDefault="007A2CAF" w:rsidP="007F6C22">
            <w:pPr>
              <w:pStyle w:val="Tablebody"/>
              <w:jc w:val="right"/>
            </w:pPr>
            <w:r w:rsidRPr="00F10129">
              <w:t>6</w:t>
            </w:r>
          </w:p>
        </w:tc>
        <w:tc>
          <w:tcPr>
            <w:tcW w:w="1748" w:type="dxa"/>
            <w:noWrap/>
            <w:hideMark/>
          </w:tcPr>
          <w:p w14:paraId="1C6580CC" w14:textId="77777777" w:rsidR="007A2CAF" w:rsidRPr="00DB1DC1" w:rsidRDefault="007A2CAF" w:rsidP="007F6C22">
            <w:pPr>
              <w:pStyle w:val="Tablebody"/>
              <w:jc w:val="right"/>
            </w:pPr>
            <w:r w:rsidRPr="00F10129">
              <w:t>1.2</w:t>
            </w:r>
          </w:p>
        </w:tc>
        <w:tc>
          <w:tcPr>
            <w:tcW w:w="1748" w:type="dxa"/>
            <w:noWrap/>
            <w:hideMark/>
          </w:tcPr>
          <w:p w14:paraId="7D0AD22B" w14:textId="77777777" w:rsidR="007A2CAF" w:rsidRPr="00DB1DC1" w:rsidRDefault="007A2CAF" w:rsidP="007F6C22">
            <w:pPr>
              <w:pStyle w:val="Tablebody"/>
              <w:jc w:val="right"/>
            </w:pPr>
            <w:r w:rsidRPr="00F10129">
              <w:t>0.68</w:t>
            </w:r>
          </w:p>
        </w:tc>
      </w:tr>
      <w:tr w:rsidR="007A2CAF" w:rsidRPr="00DB1DC1" w14:paraId="7517918E" w14:textId="77777777" w:rsidTr="005C6F8D">
        <w:trPr>
          <w:trHeight w:val="285"/>
        </w:trPr>
        <w:tc>
          <w:tcPr>
            <w:tcW w:w="1620" w:type="dxa"/>
            <w:hideMark/>
          </w:tcPr>
          <w:p w14:paraId="2E48EB6E" w14:textId="77777777" w:rsidR="007A2CAF" w:rsidRPr="00DB1DC1" w:rsidRDefault="007A2CAF" w:rsidP="007F6C22">
            <w:pPr>
              <w:pStyle w:val="Tablebody"/>
              <w:jc w:val="right"/>
            </w:pPr>
            <w:r w:rsidRPr="00F10129">
              <w:t>7</w:t>
            </w:r>
          </w:p>
        </w:tc>
        <w:tc>
          <w:tcPr>
            <w:tcW w:w="1748" w:type="dxa"/>
            <w:noWrap/>
            <w:hideMark/>
          </w:tcPr>
          <w:p w14:paraId="3E7CA956" w14:textId="77777777" w:rsidR="007A2CAF" w:rsidRPr="00DB1DC1" w:rsidRDefault="007A2CAF" w:rsidP="007F6C22">
            <w:pPr>
              <w:pStyle w:val="Tablebody"/>
              <w:jc w:val="right"/>
            </w:pPr>
            <w:r w:rsidRPr="00F10129">
              <w:t>1.6</w:t>
            </w:r>
          </w:p>
        </w:tc>
        <w:tc>
          <w:tcPr>
            <w:tcW w:w="1748" w:type="dxa"/>
            <w:noWrap/>
            <w:hideMark/>
          </w:tcPr>
          <w:p w14:paraId="4F7921EE" w14:textId="77777777" w:rsidR="007A2CAF" w:rsidRPr="00DB1DC1" w:rsidRDefault="007A2CAF" w:rsidP="007F6C22">
            <w:pPr>
              <w:pStyle w:val="Tablebody"/>
              <w:jc w:val="right"/>
            </w:pPr>
            <w:r w:rsidRPr="00F10129">
              <w:t>1.9</w:t>
            </w:r>
          </w:p>
        </w:tc>
      </w:tr>
      <w:tr w:rsidR="007A2CAF" w:rsidRPr="00DB1DC1" w14:paraId="4247D286" w14:textId="77777777" w:rsidTr="005C6F8D">
        <w:trPr>
          <w:trHeight w:val="285"/>
        </w:trPr>
        <w:tc>
          <w:tcPr>
            <w:tcW w:w="1620" w:type="dxa"/>
            <w:hideMark/>
          </w:tcPr>
          <w:p w14:paraId="2437FC95" w14:textId="77777777" w:rsidR="007A2CAF" w:rsidRPr="00DB1DC1" w:rsidRDefault="007A2CAF" w:rsidP="007F6C22">
            <w:pPr>
              <w:pStyle w:val="Tablebody"/>
              <w:jc w:val="right"/>
            </w:pPr>
            <w:r w:rsidRPr="00F10129">
              <w:t>8</w:t>
            </w:r>
          </w:p>
        </w:tc>
        <w:tc>
          <w:tcPr>
            <w:tcW w:w="1748" w:type="dxa"/>
            <w:noWrap/>
            <w:hideMark/>
          </w:tcPr>
          <w:p w14:paraId="12E1ADAF" w14:textId="77777777" w:rsidR="007A2CAF" w:rsidRPr="00DB1DC1" w:rsidRDefault="007A2CAF" w:rsidP="007F6C22">
            <w:pPr>
              <w:pStyle w:val="Tablebody"/>
              <w:jc w:val="right"/>
            </w:pPr>
            <w:r w:rsidRPr="00F10129">
              <w:t>2.2</w:t>
            </w:r>
          </w:p>
        </w:tc>
        <w:tc>
          <w:tcPr>
            <w:tcW w:w="1748" w:type="dxa"/>
            <w:noWrap/>
            <w:hideMark/>
          </w:tcPr>
          <w:p w14:paraId="76D0C5F9" w14:textId="77777777" w:rsidR="007A2CAF" w:rsidRPr="00DB1DC1" w:rsidRDefault="007A2CAF" w:rsidP="007F6C22">
            <w:pPr>
              <w:pStyle w:val="Tablebody"/>
              <w:jc w:val="right"/>
            </w:pPr>
            <w:r w:rsidRPr="00F10129">
              <w:t>1.2</w:t>
            </w:r>
          </w:p>
        </w:tc>
      </w:tr>
      <w:tr w:rsidR="007A2CAF" w:rsidRPr="00DB1DC1" w14:paraId="52D0E856" w14:textId="77777777" w:rsidTr="005C6F8D">
        <w:trPr>
          <w:trHeight w:val="285"/>
        </w:trPr>
        <w:tc>
          <w:tcPr>
            <w:tcW w:w="1620" w:type="dxa"/>
            <w:hideMark/>
          </w:tcPr>
          <w:p w14:paraId="58643C44" w14:textId="77777777" w:rsidR="007A2CAF" w:rsidRPr="00DB1DC1" w:rsidRDefault="007A2CAF" w:rsidP="007F6C22">
            <w:pPr>
              <w:pStyle w:val="Tablebody"/>
              <w:jc w:val="right"/>
            </w:pPr>
            <w:r w:rsidRPr="00F10129">
              <w:t>9</w:t>
            </w:r>
          </w:p>
        </w:tc>
        <w:tc>
          <w:tcPr>
            <w:tcW w:w="1748" w:type="dxa"/>
            <w:noWrap/>
            <w:hideMark/>
          </w:tcPr>
          <w:p w14:paraId="1868D186" w14:textId="77777777" w:rsidR="007A2CAF" w:rsidRPr="00DB1DC1" w:rsidRDefault="007A2CAF" w:rsidP="007F6C22">
            <w:pPr>
              <w:pStyle w:val="Tablebody"/>
              <w:jc w:val="right"/>
            </w:pPr>
            <w:r w:rsidRPr="00F10129">
              <w:t>2.5</w:t>
            </w:r>
          </w:p>
        </w:tc>
        <w:tc>
          <w:tcPr>
            <w:tcW w:w="1748" w:type="dxa"/>
            <w:noWrap/>
            <w:hideMark/>
          </w:tcPr>
          <w:p w14:paraId="083ACCD6" w14:textId="77777777" w:rsidR="007A2CAF" w:rsidRPr="00DB1DC1" w:rsidRDefault="007A2CAF" w:rsidP="007F6C22">
            <w:pPr>
              <w:pStyle w:val="Tablebody"/>
              <w:jc w:val="right"/>
            </w:pPr>
            <w:r w:rsidRPr="00F10129">
              <w:t>2</w:t>
            </w:r>
          </w:p>
        </w:tc>
      </w:tr>
      <w:tr w:rsidR="007A2CAF" w:rsidRPr="00DB1DC1" w14:paraId="4029A179" w14:textId="77777777" w:rsidTr="005C6F8D">
        <w:trPr>
          <w:trHeight w:val="285"/>
        </w:trPr>
        <w:tc>
          <w:tcPr>
            <w:tcW w:w="1620" w:type="dxa"/>
            <w:hideMark/>
          </w:tcPr>
          <w:p w14:paraId="336E06BB" w14:textId="77777777" w:rsidR="007A2CAF" w:rsidRPr="00DB1DC1" w:rsidRDefault="007A2CAF" w:rsidP="007F6C22">
            <w:pPr>
              <w:pStyle w:val="Tablebody"/>
              <w:jc w:val="right"/>
            </w:pPr>
            <w:r w:rsidRPr="00F10129">
              <w:t>10</w:t>
            </w:r>
          </w:p>
        </w:tc>
        <w:tc>
          <w:tcPr>
            <w:tcW w:w="1748" w:type="dxa"/>
            <w:noWrap/>
            <w:hideMark/>
          </w:tcPr>
          <w:p w14:paraId="1F050575" w14:textId="77777777" w:rsidR="007A2CAF" w:rsidRPr="00DB1DC1" w:rsidRDefault="007A2CAF" w:rsidP="007F6C22">
            <w:pPr>
              <w:pStyle w:val="Tablebody"/>
              <w:jc w:val="right"/>
            </w:pPr>
            <w:r w:rsidRPr="00F10129">
              <w:t>3</w:t>
            </w:r>
          </w:p>
        </w:tc>
        <w:tc>
          <w:tcPr>
            <w:tcW w:w="1748" w:type="dxa"/>
            <w:noWrap/>
            <w:hideMark/>
          </w:tcPr>
          <w:p w14:paraId="1EAF24F6" w14:textId="77777777" w:rsidR="007A2CAF" w:rsidRPr="00DB1DC1" w:rsidRDefault="007A2CAF" w:rsidP="007F6C22">
            <w:pPr>
              <w:pStyle w:val="Tablebody"/>
              <w:jc w:val="right"/>
            </w:pPr>
            <w:r w:rsidRPr="00F10129">
              <w:t>4</w:t>
            </w:r>
          </w:p>
        </w:tc>
      </w:tr>
      <w:tr w:rsidR="007A2CAF" w:rsidRPr="00DB1DC1" w14:paraId="6060EF6F" w14:textId="77777777" w:rsidTr="005C6F8D">
        <w:trPr>
          <w:trHeight w:val="285"/>
        </w:trPr>
        <w:tc>
          <w:tcPr>
            <w:tcW w:w="1620" w:type="dxa"/>
            <w:hideMark/>
          </w:tcPr>
          <w:p w14:paraId="182469F7" w14:textId="77777777" w:rsidR="007A2CAF" w:rsidRPr="00DB1DC1" w:rsidRDefault="007A2CAF" w:rsidP="007F6C22">
            <w:pPr>
              <w:pStyle w:val="Tablebody"/>
              <w:jc w:val="right"/>
            </w:pPr>
            <w:r w:rsidRPr="00F10129">
              <w:t>11</w:t>
            </w:r>
          </w:p>
        </w:tc>
        <w:tc>
          <w:tcPr>
            <w:tcW w:w="1748" w:type="dxa"/>
            <w:noWrap/>
            <w:hideMark/>
          </w:tcPr>
          <w:p w14:paraId="4801D563" w14:textId="77777777" w:rsidR="007A2CAF" w:rsidRPr="00DB1DC1" w:rsidRDefault="007A2CAF" w:rsidP="007F6C22">
            <w:pPr>
              <w:pStyle w:val="Tablebody"/>
              <w:jc w:val="right"/>
            </w:pPr>
            <w:r w:rsidRPr="00F10129">
              <w:t>6</w:t>
            </w:r>
          </w:p>
        </w:tc>
        <w:tc>
          <w:tcPr>
            <w:tcW w:w="1748" w:type="dxa"/>
            <w:noWrap/>
            <w:hideMark/>
          </w:tcPr>
          <w:p w14:paraId="09641AB3" w14:textId="77777777" w:rsidR="007A2CAF" w:rsidRPr="00DB1DC1" w:rsidRDefault="007A2CAF" w:rsidP="007F6C22">
            <w:pPr>
              <w:pStyle w:val="Tablebody"/>
              <w:jc w:val="right"/>
            </w:pPr>
            <w:r w:rsidRPr="00F10129">
              <w:t>2</w:t>
            </w:r>
          </w:p>
        </w:tc>
      </w:tr>
      <w:tr w:rsidR="007A2CAF" w:rsidRPr="00DB1DC1" w14:paraId="1A15625F" w14:textId="77777777" w:rsidTr="005C6F8D">
        <w:trPr>
          <w:trHeight w:val="285"/>
        </w:trPr>
        <w:tc>
          <w:tcPr>
            <w:tcW w:w="1620" w:type="dxa"/>
            <w:hideMark/>
          </w:tcPr>
          <w:p w14:paraId="01CE6E30" w14:textId="77777777" w:rsidR="007A2CAF" w:rsidRPr="00DB1DC1" w:rsidRDefault="007A2CAF" w:rsidP="007F6C22">
            <w:pPr>
              <w:pStyle w:val="Tablebody"/>
              <w:jc w:val="right"/>
            </w:pPr>
            <w:r w:rsidRPr="00F10129">
              <w:t>12</w:t>
            </w:r>
          </w:p>
        </w:tc>
        <w:tc>
          <w:tcPr>
            <w:tcW w:w="1748" w:type="dxa"/>
            <w:noWrap/>
            <w:hideMark/>
          </w:tcPr>
          <w:p w14:paraId="6765DA63" w14:textId="77777777" w:rsidR="007A2CAF" w:rsidRPr="00DB1DC1" w:rsidRDefault="007A2CAF" w:rsidP="007F6C22">
            <w:pPr>
              <w:pStyle w:val="Tablebody"/>
              <w:jc w:val="right"/>
            </w:pPr>
            <w:r w:rsidRPr="00F10129">
              <w:t>7</w:t>
            </w:r>
          </w:p>
        </w:tc>
        <w:tc>
          <w:tcPr>
            <w:tcW w:w="1748" w:type="dxa"/>
            <w:noWrap/>
            <w:hideMark/>
          </w:tcPr>
          <w:p w14:paraId="4977F596" w14:textId="77777777" w:rsidR="007A2CAF" w:rsidRPr="00DB1DC1" w:rsidRDefault="007A2CAF" w:rsidP="007F6C22">
            <w:pPr>
              <w:pStyle w:val="Tablebody"/>
              <w:jc w:val="right"/>
            </w:pPr>
            <w:r w:rsidRPr="00F10129">
              <w:t>6</w:t>
            </w:r>
          </w:p>
        </w:tc>
      </w:tr>
      <w:tr w:rsidR="007A2CAF" w:rsidRPr="00DB1DC1" w14:paraId="4F868E4C" w14:textId="77777777" w:rsidTr="005C6F8D">
        <w:trPr>
          <w:trHeight w:val="285"/>
        </w:trPr>
        <w:tc>
          <w:tcPr>
            <w:tcW w:w="1620" w:type="dxa"/>
            <w:hideMark/>
          </w:tcPr>
          <w:p w14:paraId="416B990C" w14:textId="77777777" w:rsidR="007A2CAF" w:rsidRPr="00DB1DC1" w:rsidRDefault="007A2CAF" w:rsidP="007F6C22">
            <w:pPr>
              <w:pStyle w:val="Tablebody"/>
              <w:jc w:val="right"/>
            </w:pPr>
            <w:r w:rsidRPr="00F10129">
              <w:t>13</w:t>
            </w:r>
          </w:p>
        </w:tc>
        <w:tc>
          <w:tcPr>
            <w:tcW w:w="1748" w:type="dxa"/>
            <w:noWrap/>
            <w:hideMark/>
          </w:tcPr>
          <w:p w14:paraId="57DB4696" w14:textId="77777777" w:rsidR="007A2CAF" w:rsidRPr="00DB1DC1" w:rsidRDefault="007A2CAF" w:rsidP="007F6C22">
            <w:pPr>
              <w:pStyle w:val="Tablebody"/>
              <w:jc w:val="right"/>
            </w:pPr>
            <w:r w:rsidRPr="00F10129">
              <w:t>11</w:t>
            </w:r>
          </w:p>
        </w:tc>
        <w:tc>
          <w:tcPr>
            <w:tcW w:w="1748" w:type="dxa"/>
            <w:noWrap/>
            <w:hideMark/>
          </w:tcPr>
          <w:p w14:paraId="122FD18B" w14:textId="77777777" w:rsidR="007A2CAF" w:rsidRPr="00DB1DC1" w:rsidRDefault="007A2CAF" w:rsidP="007F6C22">
            <w:pPr>
              <w:pStyle w:val="Tablebody"/>
              <w:jc w:val="right"/>
            </w:pPr>
            <w:r w:rsidRPr="00F10129">
              <w:t>12</w:t>
            </w:r>
          </w:p>
        </w:tc>
      </w:tr>
      <w:tr w:rsidR="007A2CAF" w:rsidRPr="00DB1DC1" w14:paraId="5A293793" w14:textId="77777777" w:rsidTr="005C6F8D">
        <w:trPr>
          <w:trHeight w:val="285"/>
        </w:trPr>
        <w:tc>
          <w:tcPr>
            <w:tcW w:w="1620" w:type="dxa"/>
            <w:hideMark/>
          </w:tcPr>
          <w:p w14:paraId="780DDA6A" w14:textId="77777777" w:rsidR="007A2CAF" w:rsidRPr="00DB1DC1" w:rsidRDefault="007A2CAF" w:rsidP="007F6C22">
            <w:pPr>
              <w:pStyle w:val="Tablebody"/>
              <w:jc w:val="right"/>
            </w:pPr>
            <w:r w:rsidRPr="00F10129">
              <w:t>14</w:t>
            </w:r>
          </w:p>
        </w:tc>
        <w:tc>
          <w:tcPr>
            <w:tcW w:w="1748" w:type="dxa"/>
            <w:noWrap/>
            <w:hideMark/>
          </w:tcPr>
          <w:p w14:paraId="4681086C" w14:textId="77777777" w:rsidR="007A2CAF" w:rsidRPr="00DB1DC1" w:rsidRDefault="007A2CAF" w:rsidP="007F6C22">
            <w:pPr>
              <w:pStyle w:val="Tablebody"/>
              <w:jc w:val="right"/>
            </w:pPr>
            <w:r w:rsidRPr="00F10129">
              <w:t>16</w:t>
            </w:r>
          </w:p>
        </w:tc>
        <w:tc>
          <w:tcPr>
            <w:tcW w:w="1748" w:type="dxa"/>
            <w:noWrap/>
            <w:hideMark/>
          </w:tcPr>
          <w:p w14:paraId="5F2CF112" w14:textId="77777777" w:rsidR="007A2CAF" w:rsidRPr="00DB1DC1" w:rsidRDefault="007A2CAF" w:rsidP="007F6C22">
            <w:pPr>
              <w:pStyle w:val="Tablebody"/>
              <w:jc w:val="right"/>
            </w:pPr>
            <w:r w:rsidRPr="00F10129">
              <w:t>7</w:t>
            </w:r>
          </w:p>
        </w:tc>
      </w:tr>
      <w:tr w:rsidR="007A2CAF" w:rsidRPr="00DB1DC1" w14:paraId="28EB1799" w14:textId="77777777" w:rsidTr="005C6F8D">
        <w:trPr>
          <w:trHeight w:val="285"/>
        </w:trPr>
        <w:tc>
          <w:tcPr>
            <w:tcW w:w="1620" w:type="dxa"/>
          </w:tcPr>
          <w:p w14:paraId="7A45DBCA" w14:textId="77777777" w:rsidR="007A2CAF" w:rsidRPr="00DB1DC1" w:rsidRDefault="007A2CAF" w:rsidP="007F6C22">
            <w:pPr>
              <w:pStyle w:val="Tablebody"/>
              <w:jc w:val="right"/>
            </w:pPr>
            <w:r w:rsidRPr="00F10129">
              <w:t>15</w:t>
            </w:r>
          </w:p>
        </w:tc>
        <w:tc>
          <w:tcPr>
            <w:tcW w:w="1748" w:type="dxa"/>
            <w:noWrap/>
          </w:tcPr>
          <w:p w14:paraId="650DC8F8" w14:textId="77777777" w:rsidR="007A2CAF" w:rsidRPr="00DB1DC1" w:rsidRDefault="007A2CAF" w:rsidP="007F6C22">
            <w:pPr>
              <w:pStyle w:val="Tablebody"/>
              <w:jc w:val="right"/>
            </w:pPr>
            <w:r w:rsidRPr="00F10129">
              <w:t>19</w:t>
            </w:r>
          </w:p>
        </w:tc>
        <w:tc>
          <w:tcPr>
            <w:tcW w:w="1748" w:type="dxa"/>
            <w:noWrap/>
          </w:tcPr>
          <w:p w14:paraId="5CE3C435" w14:textId="77777777" w:rsidR="007A2CAF" w:rsidRPr="00DB1DC1" w:rsidRDefault="007A2CAF" w:rsidP="007F6C22">
            <w:pPr>
              <w:pStyle w:val="Tablebody"/>
              <w:jc w:val="right"/>
            </w:pPr>
            <w:r w:rsidRPr="00F10129">
              <w:t>22</w:t>
            </w:r>
          </w:p>
        </w:tc>
      </w:tr>
      <w:tr w:rsidR="007A2CAF" w:rsidRPr="00DB1DC1" w14:paraId="3B4452F4" w14:textId="77777777" w:rsidTr="005C6F8D">
        <w:trPr>
          <w:trHeight w:val="285"/>
        </w:trPr>
        <w:tc>
          <w:tcPr>
            <w:tcW w:w="1620" w:type="dxa"/>
          </w:tcPr>
          <w:p w14:paraId="5DF50319" w14:textId="77777777" w:rsidR="007A2CAF" w:rsidRPr="00DB1DC1" w:rsidRDefault="007A2CAF" w:rsidP="007F6C22">
            <w:pPr>
              <w:pStyle w:val="Tablebody"/>
              <w:jc w:val="right"/>
            </w:pPr>
            <w:r w:rsidRPr="00F10129">
              <w:t>16</w:t>
            </w:r>
          </w:p>
        </w:tc>
        <w:tc>
          <w:tcPr>
            <w:tcW w:w="1748" w:type="dxa"/>
            <w:noWrap/>
          </w:tcPr>
          <w:p w14:paraId="1B84D0F8" w14:textId="77777777" w:rsidR="007A2CAF" w:rsidRPr="00DB1DC1" w:rsidRDefault="007A2CAF" w:rsidP="007F6C22">
            <w:pPr>
              <w:pStyle w:val="Tablebody"/>
              <w:jc w:val="right"/>
            </w:pPr>
            <w:r w:rsidRPr="00F10129">
              <w:t>25</w:t>
            </w:r>
          </w:p>
        </w:tc>
        <w:tc>
          <w:tcPr>
            <w:tcW w:w="1748" w:type="dxa"/>
            <w:noWrap/>
          </w:tcPr>
          <w:p w14:paraId="5151695F" w14:textId="77777777" w:rsidR="007A2CAF" w:rsidRPr="00DB1DC1" w:rsidRDefault="007A2CAF" w:rsidP="007F6C22">
            <w:pPr>
              <w:pStyle w:val="Tablebody"/>
              <w:jc w:val="right"/>
            </w:pPr>
            <w:r w:rsidRPr="00F10129">
              <w:t>8</w:t>
            </w:r>
          </w:p>
        </w:tc>
      </w:tr>
      <w:tr w:rsidR="007A2CAF" w:rsidRPr="00DB1DC1" w14:paraId="2712FA7C" w14:textId="77777777" w:rsidTr="005C6F8D">
        <w:trPr>
          <w:trHeight w:val="285"/>
        </w:trPr>
        <w:tc>
          <w:tcPr>
            <w:tcW w:w="1620" w:type="dxa"/>
          </w:tcPr>
          <w:p w14:paraId="472F34A1" w14:textId="77777777" w:rsidR="007A2CAF" w:rsidRPr="00DB1DC1" w:rsidRDefault="007A2CAF" w:rsidP="007F6C22">
            <w:pPr>
              <w:pStyle w:val="Tablebody"/>
              <w:jc w:val="right"/>
            </w:pPr>
            <w:r w:rsidRPr="00F10129">
              <w:t>17</w:t>
            </w:r>
          </w:p>
        </w:tc>
        <w:tc>
          <w:tcPr>
            <w:tcW w:w="1748" w:type="dxa"/>
            <w:noWrap/>
          </w:tcPr>
          <w:p w14:paraId="7902E418" w14:textId="77777777" w:rsidR="007A2CAF" w:rsidRPr="00DB1DC1" w:rsidRDefault="007A2CAF" w:rsidP="007F6C22">
            <w:pPr>
              <w:pStyle w:val="Tablebody"/>
              <w:jc w:val="right"/>
            </w:pPr>
            <w:r w:rsidRPr="00F10129">
              <w:t>26</w:t>
            </w:r>
          </w:p>
        </w:tc>
        <w:tc>
          <w:tcPr>
            <w:tcW w:w="1748" w:type="dxa"/>
            <w:noWrap/>
          </w:tcPr>
          <w:p w14:paraId="7EF5643A" w14:textId="77777777" w:rsidR="007A2CAF" w:rsidRPr="00DB1DC1" w:rsidRDefault="007A2CAF" w:rsidP="007F6C22">
            <w:pPr>
              <w:pStyle w:val="Tablebody"/>
              <w:jc w:val="right"/>
            </w:pPr>
            <w:r w:rsidRPr="00F10129">
              <w:t>18</w:t>
            </w:r>
          </w:p>
        </w:tc>
      </w:tr>
      <w:tr w:rsidR="007A2CAF" w:rsidRPr="00DB1DC1" w14:paraId="528DF1EA" w14:textId="77777777" w:rsidTr="005C6F8D">
        <w:trPr>
          <w:trHeight w:val="285"/>
        </w:trPr>
        <w:tc>
          <w:tcPr>
            <w:tcW w:w="1620" w:type="dxa"/>
          </w:tcPr>
          <w:p w14:paraId="1E2032CD" w14:textId="77777777" w:rsidR="007A2CAF" w:rsidRPr="00DB1DC1" w:rsidRDefault="007A2CAF" w:rsidP="007F6C22">
            <w:pPr>
              <w:pStyle w:val="Tablebody"/>
              <w:jc w:val="right"/>
            </w:pPr>
            <w:r w:rsidRPr="00F10129">
              <w:t>18</w:t>
            </w:r>
          </w:p>
        </w:tc>
        <w:tc>
          <w:tcPr>
            <w:tcW w:w="1748" w:type="dxa"/>
            <w:noWrap/>
          </w:tcPr>
          <w:p w14:paraId="5449AE73" w14:textId="77777777" w:rsidR="007A2CAF" w:rsidRPr="00DB1DC1" w:rsidRDefault="007A2CAF" w:rsidP="007F6C22">
            <w:pPr>
              <w:pStyle w:val="Tablebody"/>
              <w:jc w:val="right"/>
            </w:pPr>
            <w:r w:rsidRPr="00F10129">
              <w:t>30</w:t>
            </w:r>
          </w:p>
        </w:tc>
        <w:tc>
          <w:tcPr>
            <w:tcW w:w="1748" w:type="dxa"/>
            <w:noWrap/>
          </w:tcPr>
          <w:p w14:paraId="29B652A9" w14:textId="77777777" w:rsidR="007A2CAF" w:rsidRPr="00DB1DC1" w:rsidRDefault="007A2CAF" w:rsidP="007F6C22">
            <w:pPr>
              <w:pStyle w:val="Tablebody"/>
              <w:jc w:val="right"/>
            </w:pPr>
            <w:r w:rsidRPr="00F10129">
              <w:t>27</w:t>
            </w:r>
          </w:p>
        </w:tc>
      </w:tr>
      <w:tr w:rsidR="007A2CAF" w:rsidRPr="00DB1DC1" w14:paraId="73988F7C" w14:textId="77777777" w:rsidTr="005C6F8D">
        <w:trPr>
          <w:trHeight w:val="285"/>
        </w:trPr>
        <w:tc>
          <w:tcPr>
            <w:tcW w:w="1620" w:type="dxa"/>
          </w:tcPr>
          <w:p w14:paraId="2A8673A7" w14:textId="77777777" w:rsidR="007A2CAF" w:rsidRPr="00DB1DC1" w:rsidRDefault="007A2CAF" w:rsidP="007F6C22">
            <w:pPr>
              <w:pStyle w:val="Tablebody"/>
              <w:jc w:val="right"/>
            </w:pPr>
            <w:r w:rsidRPr="00F10129">
              <w:t>19</w:t>
            </w:r>
          </w:p>
        </w:tc>
        <w:tc>
          <w:tcPr>
            <w:tcW w:w="1748" w:type="dxa"/>
            <w:noWrap/>
          </w:tcPr>
          <w:p w14:paraId="030F98C0" w14:textId="77777777" w:rsidR="007A2CAF" w:rsidRPr="00DB1DC1" w:rsidRDefault="007A2CAF" w:rsidP="007F6C22">
            <w:pPr>
              <w:pStyle w:val="Tablebody"/>
              <w:jc w:val="right"/>
            </w:pPr>
            <w:r w:rsidRPr="00F10129">
              <w:t>35</w:t>
            </w:r>
          </w:p>
        </w:tc>
        <w:tc>
          <w:tcPr>
            <w:tcW w:w="1748" w:type="dxa"/>
            <w:noWrap/>
          </w:tcPr>
          <w:p w14:paraId="0863B161" w14:textId="77777777" w:rsidR="007A2CAF" w:rsidRPr="00DB1DC1" w:rsidRDefault="007A2CAF" w:rsidP="007F6C22">
            <w:pPr>
              <w:pStyle w:val="Tablebody"/>
              <w:jc w:val="right"/>
            </w:pPr>
            <w:r w:rsidRPr="00F10129">
              <w:t>12</w:t>
            </w:r>
          </w:p>
        </w:tc>
      </w:tr>
      <w:tr w:rsidR="007A2CAF" w:rsidRPr="00DB1DC1" w14:paraId="6F5335CE" w14:textId="77777777" w:rsidTr="005C6F8D">
        <w:trPr>
          <w:trHeight w:val="285"/>
        </w:trPr>
        <w:tc>
          <w:tcPr>
            <w:tcW w:w="1620" w:type="dxa"/>
          </w:tcPr>
          <w:p w14:paraId="3EC57030" w14:textId="77777777" w:rsidR="007A2CAF" w:rsidRPr="00F10129" w:rsidRDefault="007A2CAF" w:rsidP="007F6C22">
            <w:pPr>
              <w:pStyle w:val="Tablebody"/>
              <w:jc w:val="right"/>
            </w:pPr>
            <w:r>
              <w:t>20</w:t>
            </w:r>
          </w:p>
        </w:tc>
        <w:tc>
          <w:tcPr>
            <w:tcW w:w="1748" w:type="dxa"/>
            <w:noWrap/>
          </w:tcPr>
          <w:p w14:paraId="376DBE93" w14:textId="77777777" w:rsidR="007A2CAF" w:rsidRPr="00F10129" w:rsidRDefault="007A2CAF" w:rsidP="007F6C22">
            <w:pPr>
              <w:pStyle w:val="Tablebody"/>
              <w:jc w:val="right"/>
            </w:pPr>
            <w:r>
              <w:t>40</w:t>
            </w:r>
          </w:p>
        </w:tc>
        <w:tc>
          <w:tcPr>
            <w:tcW w:w="1748" w:type="dxa"/>
            <w:noWrap/>
          </w:tcPr>
          <w:p w14:paraId="0834DEC7" w14:textId="77777777" w:rsidR="007A2CAF" w:rsidRPr="00F10129" w:rsidRDefault="007A2CAF" w:rsidP="007F6C22">
            <w:pPr>
              <w:pStyle w:val="Tablebody"/>
              <w:jc w:val="right"/>
            </w:pPr>
            <w:r>
              <w:t>1</w:t>
            </w:r>
          </w:p>
        </w:tc>
      </w:tr>
    </w:tbl>
    <w:p w14:paraId="078059AD" w14:textId="77777777" w:rsidR="002D6ADD" w:rsidRDefault="002D6ADD" w:rsidP="00E95593"/>
    <w:p w14:paraId="39435C38" w14:textId="77777777" w:rsidR="002D6ADD" w:rsidRDefault="002D6ADD" w:rsidP="00B21E05"/>
    <w:p w14:paraId="6835AFE0" w14:textId="17905B99" w:rsidR="002B03D3" w:rsidRDefault="002B03D3" w:rsidP="00A73FD3">
      <w:r>
        <w:t>Performing a linear regression</w:t>
      </w:r>
      <w:r w:rsidR="006E07DA">
        <w:t xml:space="preserve"> using GraphPad Prism s</w:t>
      </w:r>
      <w:r w:rsidR="00637D38">
        <w:t>oftware</w:t>
      </w:r>
      <w:r w:rsidR="00576A60">
        <w:t xml:space="preserve"> with</w:t>
      </w:r>
      <w:r>
        <w:t xml:space="preserve"> the data yields</w:t>
      </w:r>
      <w:r w:rsidR="00BF31D8">
        <w:t xml:space="preserve"> the graph in </w:t>
      </w:r>
      <w:r w:rsidR="00BF31D8" w:rsidRPr="00B41A2F">
        <w:rPr>
          <w:b/>
        </w:rPr>
        <w:t xml:space="preserve">Figure </w:t>
      </w:r>
      <w:r w:rsidR="00CC4727">
        <w:rPr>
          <w:b/>
        </w:rPr>
        <w:t>6</w:t>
      </w:r>
      <w:r w:rsidR="00CC7113">
        <w:t xml:space="preserve"> </w:t>
      </w:r>
      <w:r w:rsidR="00B41A2F">
        <w:t xml:space="preserve">and </w:t>
      </w:r>
      <w:r>
        <w:t xml:space="preserve">the </w:t>
      </w:r>
      <w:r w:rsidR="00FD658B">
        <w:t xml:space="preserve">Pearson’s </w:t>
      </w:r>
      <w:r>
        <w:t>correlation</w:t>
      </w:r>
      <w:r w:rsidR="00B41A2F">
        <w:t xml:space="preserve"> coefficient (r</w:t>
      </w:r>
      <w:r w:rsidR="00587F80">
        <w:t xml:space="preserve"> </w:t>
      </w:r>
      <w:r w:rsidR="00B41A2F">
        <w:t>=</w:t>
      </w:r>
      <w:r w:rsidR="00587F80">
        <w:t xml:space="preserve"> </w:t>
      </w:r>
      <w:r w:rsidR="00CC4727">
        <w:t>0.62</w:t>
      </w:r>
      <w:r w:rsidR="00B41A2F">
        <w:t>).</w:t>
      </w:r>
      <w:r w:rsidR="005519ED">
        <w:t xml:space="preserve"> </w:t>
      </w:r>
      <w:r w:rsidR="00B41A2F">
        <w:t>The x-axis is a linear scale.</w:t>
      </w:r>
    </w:p>
    <w:p w14:paraId="6EA914EA" w14:textId="77777777" w:rsidR="00B41A2F" w:rsidRDefault="00B41A2F" w:rsidP="00712F14"/>
    <w:p w14:paraId="0D337268" w14:textId="77777777" w:rsidR="006054EC" w:rsidRDefault="004304E4" w:rsidP="00357362">
      <w:pPr>
        <w:pStyle w:val="Figuregraphic"/>
      </w:pPr>
      <w:r>
        <w:rPr>
          <w:noProof/>
        </w:rPr>
        <w:drawing>
          <wp:inline distT="0" distB="0" distL="0" distR="0" wp14:anchorId="737EE12D" wp14:editId="4F27CFBA">
            <wp:extent cx="3234906" cy="30491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tif"/>
                    <pic:cNvPicPr/>
                  </pic:nvPicPr>
                  <pic:blipFill>
                    <a:blip r:embed="rId15">
                      <a:extLst>
                        <a:ext uri="{28A0092B-C50C-407E-A947-70E740481C1C}">
                          <a14:useLocalDpi xmlns:a14="http://schemas.microsoft.com/office/drawing/2010/main" val="0"/>
                        </a:ext>
                      </a:extLst>
                    </a:blip>
                    <a:stretch>
                      <a:fillRect/>
                    </a:stretch>
                  </pic:blipFill>
                  <pic:spPr>
                    <a:xfrm>
                      <a:off x="0" y="0"/>
                      <a:ext cx="3236300" cy="3050467"/>
                    </a:xfrm>
                    <a:prstGeom prst="rect">
                      <a:avLst/>
                    </a:prstGeom>
                  </pic:spPr>
                </pic:pic>
              </a:graphicData>
            </a:graphic>
          </wp:inline>
        </w:drawing>
      </w:r>
    </w:p>
    <w:p w14:paraId="42C7CD78" w14:textId="77777777" w:rsidR="009B38CC" w:rsidRDefault="009B38CC" w:rsidP="009B38CC">
      <w:pPr>
        <w:pStyle w:val="Figurecaptioncontinued"/>
      </w:pPr>
      <w:bookmarkStart w:id="66" w:name="_Toc14781518"/>
      <w:r>
        <w:t>EC</w:t>
      </w:r>
      <w:r w:rsidRPr="007909F4">
        <w:rPr>
          <w:vertAlign w:val="subscript"/>
        </w:rPr>
        <w:t>50</w:t>
      </w:r>
      <w:r>
        <w:t xml:space="preserve"> values in nM (from </w:t>
      </w:r>
      <w:r w:rsidRPr="007909F4">
        <w:rPr>
          <w:b/>
        </w:rPr>
        <w:t xml:space="preserve">Table </w:t>
      </w:r>
      <w:r>
        <w:rPr>
          <w:b/>
        </w:rPr>
        <w:t>10</w:t>
      </w:r>
      <w:r>
        <w:t>) determined from two different CRC assays were plotted on a linear x-axis (Assay 1) and a linear y-axis (Assay 2). Shown is the regression line (solid line) determined from the analysis along with the line of identity (dashed line, defined as unity or x=y).</w:t>
      </w:r>
      <w:r w:rsidRPr="00CA769C">
        <w:t xml:space="preserve"> </w:t>
      </w:r>
      <w:r>
        <w:t>The Pearson’s correlation coefficient is r=0.62.</w:t>
      </w:r>
    </w:p>
    <w:p w14:paraId="11E132C2" w14:textId="1882C6E3" w:rsidR="004B54EC" w:rsidRPr="006054EC" w:rsidRDefault="006054EC" w:rsidP="00357362">
      <w:pPr>
        <w:pStyle w:val="Figurenumberandcaption"/>
      </w:pPr>
      <w:r w:rsidRPr="006054EC">
        <w:t xml:space="preserve">Figure </w:t>
      </w:r>
      <w:r w:rsidR="00C413E0">
        <w:rPr>
          <w:noProof/>
        </w:rPr>
        <w:fldChar w:fldCharType="begin"/>
      </w:r>
      <w:r w:rsidR="00C413E0">
        <w:rPr>
          <w:noProof/>
        </w:rPr>
        <w:instrText xml:space="preserve"> SEQ Figure \* ARABIC </w:instrText>
      </w:r>
      <w:r w:rsidR="00C413E0">
        <w:rPr>
          <w:noProof/>
        </w:rPr>
        <w:fldChar w:fldCharType="separate"/>
      </w:r>
      <w:r w:rsidR="00A53DB6">
        <w:rPr>
          <w:noProof/>
        </w:rPr>
        <w:t>6</w:t>
      </w:r>
      <w:r w:rsidR="00C413E0">
        <w:rPr>
          <w:noProof/>
        </w:rPr>
        <w:fldChar w:fldCharType="end"/>
      </w:r>
      <w:r w:rsidRPr="006054EC">
        <w:t>.</w:t>
      </w:r>
      <w:r w:rsidR="00567FF0">
        <w:t xml:space="preserve"> </w:t>
      </w:r>
      <w:r w:rsidRPr="006054EC">
        <w:t>Linear correlation using EC</w:t>
      </w:r>
      <w:r w:rsidRPr="006054EC">
        <w:rPr>
          <w:vertAlign w:val="subscript"/>
        </w:rPr>
        <w:t>50</w:t>
      </w:r>
      <w:r w:rsidRPr="006054EC">
        <w:t xml:space="preserve"> values.</w:t>
      </w:r>
      <w:bookmarkEnd w:id="66"/>
    </w:p>
    <w:p w14:paraId="08BFF7FD" w14:textId="77777777" w:rsidR="00B41A2F" w:rsidRDefault="00B41A2F" w:rsidP="00B21E05"/>
    <w:p w14:paraId="47994D4C" w14:textId="4FEF9B8B" w:rsidR="002B03D3" w:rsidRDefault="00FD658B" w:rsidP="00B21E05">
      <w:r>
        <w:t xml:space="preserve">Note that the </w:t>
      </w:r>
      <w:r w:rsidR="000832B9">
        <w:t>data points</w:t>
      </w:r>
      <w:r>
        <w:t xml:space="preserve"> are </w:t>
      </w:r>
      <w:r w:rsidR="007C78F1">
        <w:t xml:space="preserve">tightly </w:t>
      </w:r>
      <w:r>
        <w:t>clustered at the lower end of the regression line.</w:t>
      </w:r>
      <w:r w:rsidR="005519ED">
        <w:t xml:space="preserve"> </w:t>
      </w:r>
      <w:r w:rsidR="00602C9A" w:rsidRPr="00602C9A">
        <w:t>Pear</w:t>
      </w:r>
      <w:r w:rsidR="00CC7113">
        <w:t>s</w:t>
      </w:r>
      <w:r w:rsidR="00602C9A" w:rsidRPr="00602C9A">
        <w:t xml:space="preserve">on’s correlation for such highly </w:t>
      </w:r>
      <w:r w:rsidR="00F022D1">
        <w:t>clustered</w:t>
      </w:r>
      <w:r w:rsidR="00602C9A" w:rsidRPr="00602C9A">
        <w:t xml:space="preserve"> data would give disproportionately higher weight to a few data points. </w:t>
      </w:r>
      <w:r w:rsidR="0037286D">
        <w:t xml:space="preserve">Since the potency data was </w:t>
      </w:r>
      <w:r w:rsidR="00905FD7">
        <w:t xml:space="preserve">originally </w:t>
      </w:r>
      <w:r w:rsidR="0037286D">
        <w:t xml:space="preserve">derived from nonlinear regression of </w:t>
      </w:r>
      <w:r w:rsidR="00CB2B99">
        <w:t xml:space="preserve">log-transformed </w:t>
      </w:r>
      <w:r w:rsidR="009D335D">
        <w:t>concentration</w:t>
      </w:r>
      <w:r w:rsidR="00905FD7">
        <w:t>s (x-axis)</w:t>
      </w:r>
      <w:r w:rsidR="00CB2B99">
        <w:t xml:space="preserve">, </w:t>
      </w:r>
      <w:r w:rsidR="00347F85">
        <w:t xml:space="preserve">using log transformed potency values </w:t>
      </w:r>
      <w:r w:rsidR="00905FD7">
        <w:t xml:space="preserve">would be the correct method for </w:t>
      </w:r>
      <w:r w:rsidR="00B26637">
        <w:t>determining correlations.</w:t>
      </w:r>
      <w:r w:rsidR="001C008D">
        <w:t xml:space="preserve"> </w:t>
      </w:r>
      <w:r w:rsidR="00602C9A" w:rsidRPr="00602C9A">
        <w:t xml:space="preserve">The use of </w:t>
      </w:r>
      <w:r w:rsidR="007C78F1">
        <w:t xml:space="preserve">a </w:t>
      </w:r>
      <w:r w:rsidR="00602C9A" w:rsidRPr="00602C9A">
        <w:t xml:space="preserve">log transformation </w:t>
      </w:r>
      <w:r w:rsidR="001B08F0">
        <w:t>on potency values</w:t>
      </w:r>
      <w:r w:rsidR="00602C9A" w:rsidRPr="00602C9A">
        <w:t xml:space="preserve"> </w:t>
      </w:r>
      <w:r w:rsidR="007C78F1">
        <w:t>provides</w:t>
      </w:r>
      <w:r w:rsidR="00602C9A" w:rsidRPr="00602C9A">
        <w:t xml:space="preserve"> a symmetric (approximately normal) distribution, and thus all points would more equally contribute to the calculated value of Pearson’s correlation.</w:t>
      </w:r>
      <w:r w:rsidR="00C46BFF">
        <w:t xml:space="preserve"> </w:t>
      </w:r>
      <w:r w:rsidR="007F1EC4">
        <w:t>It is recommended to perform the log transformations of the potency values using the molar scale</w:t>
      </w:r>
      <w:r w:rsidR="00A751B4">
        <w:t xml:space="preserve"> to avoid issues with negative and positive log values in the same scale.</w:t>
      </w:r>
      <w:r w:rsidR="007F1EC4">
        <w:t xml:space="preserve"> </w:t>
      </w:r>
      <w:r w:rsidR="00C46BFF" w:rsidRPr="00C46BFF">
        <w:t xml:space="preserve">Furthermore, </w:t>
      </w:r>
      <w:r w:rsidR="007C78F1">
        <w:t>some</w:t>
      </w:r>
      <w:r w:rsidR="007C78F1" w:rsidRPr="00C46BFF">
        <w:t xml:space="preserve"> </w:t>
      </w:r>
      <w:r w:rsidR="00C46BFF" w:rsidRPr="00C46BFF">
        <w:t>scientists prefer to express the data in terms of the negative log</w:t>
      </w:r>
      <w:r w:rsidR="007C78F1" w:rsidRPr="00265302">
        <w:rPr>
          <w:vertAlign w:val="subscript"/>
        </w:rPr>
        <w:t>10</w:t>
      </w:r>
      <w:r w:rsidR="00C46BFF" w:rsidRPr="00C46BFF">
        <w:t xml:space="preserve"> EC</w:t>
      </w:r>
      <w:r w:rsidR="00C46BFF" w:rsidRPr="00CA769C">
        <w:rPr>
          <w:vertAlign w:val="subscript"/>
        </w:rPr>
        <w:t>50</w:t>
      </w:r>
      <w:r w:rsidR="007C78F1">
        <w:t xml:space="preserve"> using molar units</w:t>
      </w:r>
      <w:r w:rsidR="00C46BFF" w:rsidRPr="00C46BFF">
        <w:t xml:space="preserve">, which is referred </w:t>
      </w:r>
      <w:r w:rsidR="007C78F1">
        <w:t xml:space="preserve">to </w:t>
      </w:r>
      <w:r w:rsidR="00C46BFF" w:rsidRPr="00C46BFF">
        <w:t>as pEC</w:t>
      </w:r>
      <w:r w:rsidR="00C46BFF" w:rsidRPr="004304E4">
        <w:rPr>
          <w:vertAlign w:val="subscript"/>
        </w:rPr>
        <w:t>50</w:t>
      </w:r>
      <w:r w:rsidR="00C46BFF" w:rsidRPr="00C46BFF">
        <w:t xml:space="preserve"> in the literature.</w:t>
      </w:r>
      <w:r w:rsidR="005519ED">
        <w:t xml:space="preserve"> </w:t>
      </w:r>
      <w:r w:rsidR="007C78F1">
        <w:t xml:space="preserve">The same correlation coefficient will be obtained </w:t>
      </w:r>
      <w:r w:rsidR="004304E4">
        <w:t>whether using log-transformed or pEC</w:t>
      </w:r>
      <w:r w:rsidR="004304E4" w:rsidRPr="004304E4">
        <w:rPr>
          <w:vertAlign w:val="subscript"/>
        </w:rPr>
        <w:t>50</w:t>
      </w:r>
      <w:r w:rsidR="004304E4">
        <w:t xml:space="preserve"> values</w:t>
      </w:r>
      <w:r w:rsidR="007C78F1">
        <w:t>.</w:t>
      </w:r>
      <w:r w:rsidR="005519ED">
        <w:t xml:space="preserve"> </w:t>
      </w:r>
      <w:r w:rsidR="007C78F1">
        <w:t>T</w:t>
      </w:r>
      <w:r w:rsidR="00C46BFF" w:rsidRPr="00C46BFF">
        <w:t xml:space="preserve">he data in </w:t>
      </w:r>
      <w:r w:rsidR="00C46BFF" w:rsidRPr="004304E4">
        <w:rPr>
          <w:b/>
        </w:rPr>
        <w:t xml:space="preserve">Table </w:t>
      </w:r>
      <w:r w:rsidR="00C14BF0">
        <w:rPr>
          <w:b/>
        </w:rPr>
        <w:t>10</w:t>
      </w:r>
      <w:r w:rsidR="00265302" w:rsidRPr="00C46BFF">
        <w:t xml:space="preserve"> </w:t>
      </w:r>
      <w:r w:rsidR="00C46BFF" w:rsidRPr="00C46BFF">
        <w:t xml:space="preserve">are now updated in </w:t>
      </w:r>
      <w:r w:rsidR="00C46BFF" w:rsidRPr="004304E4">
        <w:rPr>
          <w:b/>
        </w:rPr>
        <w:t xml:space="preserve">Table </w:t>
      </w:r>
      <w:r w:rsidR="006A3E24">
        <w:rPr>
          <w:b/>
        </w:rPr>
        <w:t>1</w:t>
      </w:r>
      <w:r w:rsidR="00C14BF0">
        <w:rPr>
          <w:b/>
        </w:rPr>
        <w:t>1</w:t>
      </w:r>
      <w:r w:rsidR="00265302" w:rsidRPr="00C46BFF">
        <w:t xml:space="preserve"> </w:t>
      </w:r>
      <w:r w:rsidR="00C46BFF" w:rsidRPr="00C46BFF">
        <w:t xml:space="preserve">to include the results in terms of </w:t>
      </w:r>
      <w:r w:rsidR="007C78F1">
        <w:t>log</w:t>
      </w:r>
      <w:r w:rsidR="007C78F1" w:rsidRPr="00CD100E">
        <w:rPr>
          <w:vertAlign w:val="subscript"/>
        </w:rPr>
        <w:t>10</w:t>
      </w:r>
      <w:r w:rsidR="007C78F1">
        <w:t xml:space="preserve"> EC</w:t>
      </w:r>
      <w:r w:rsidR="007C78F1" w:rsidRPr="00CA769C">
        <w:rPr>
          <w:vertAlign w:val="subscript"/>
        </w:rPr>
        <w:t>50</w:t>
      </w:r>
      <w:r w:rsidR="007C78F1">
        <w:t xml:space="preserve"> </w:t>
      </w:r>
      <w:r w:rsidR="00CC63AC">
        <w:t xml:space="preserve">(Molar) </w:t>
      </w:r>
      <w:r w:rsidR="007C78F1">
        <w:t xml:space="preserve">and </w:t>
      </w:r>
      <w:r w:rsidR="00C46BFF" w:rsidRPr="00C46BFF">
        <w:t>pEC</w:t>
      </w:r>
      <w:r w:rsidR="00C46BFF" w:rsidRPr="00CA769C">
        <w:rPr>
          <w:vertAlign w:val="subscript"/>
        </w:rPr>
        <w:t>50</w:t>
      </w:r>
      <w:r w:rsidR="00CD100E">
        <w:t>.</w:t>
      </w:r>
    </w:p>
    <w:p w14:paraId="38565C18" w14:textId="77777777" w:rsidR="007A2CAF" w:rsidRDefault="007A2CAF" w:rsidP="007A2CAF">
      <w:pPr>
        <w:pStyle w:val="Tablenumberandcaption"/>
      </w:pPr>
      <w:bookmarkStart w:id="67" w:name="_Toc14781501"/>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11</w:t>
      </w:r>
      <w:r w:rsidR="003120AF">
        <w:rPr>
          <w:noProof/>
        </w:rPr>
        <w:fldChar w:fldCharType="end"/>
      </w:r>
      <w:r>
        <w:t xml:space="preserve">.  </w:t>
      </w:r>
      <w:r w:rsidRPr="001D03D4">
        <w:t xml:space="preserve">Results for Assay 1 and Assay 2 in Table </w:t>
      </w:r>
      <w:r>
        <w:t>10</w:t>
      </w:r>
      <w:r w:rsidRPr="001D03D4">
        <w:t xml:space="preserve"> converted to Log EC50 and pEC50 values.</w:t>
      </w:r>
      <w:bookmarkEnd w:id="67"/>
    </w:p>
    <w:tbl>
      <w:tblPr>
        <w:tblStyle w:val="TableGrid"/>
        <w:tblW w:w="10008" w:type="dxa"/>
        <w:tblInd w:w="-108" w:type="dxa"/>
        <w:tblLayout w:type="fixed"/>
        <w:tblLook w:val="04A0" w:firstRow="1" w:lastRow="0" w:firstColumn="1" w:lastColumn="0" w:noHBand="0" w:noVBand="1"/>
      </w:tblPr>
      <w:tblGrid>
        <w:gridCol w:w="648"/>
        <w:gridCol w:w="1136"/>
        <w:gridCol w:w="1204"/>
        <w:gridCol w:w="1068"/>
        <w:gridCol w:w="1182"/>
        <w:gridCol w:w="1091"/>
        <w:gridCol w:w="1069"/>
        <w:gridCol w:w="1440"/>
        <w:gridCol w:w="1170"/>
      </w:tblGrid>
      <w:tr w:rsidR="007A2CAF" w:rsidRPr="00DB1DC1" w14:paraId="1E1035AE" w14:textId="77777777" w:rsidTr="005C6F8D">
        <w:trPr>
          <w:trHeight w:val="300"/>
        </w:trPr>
        <w:tc>
          <w:tcPr>
            <w:tcW w:w="648" w:type="dxa"/>
            <w:tcBorders>
              <w:top w:val="nil"/>
              <w:left w:val="nil"/>
              <w:bottom w:val="single" w:sz="4" w:space="0" w:color="auto"/>
              <w:right w:val="single" w:sz="4" w:space="0" w:color="auto"/>
            </w:tcBorders>
            <w:noWrap/>
            <w:hideMark/>
          </w:tcPr>
          <w:p w14:paraId="6417C71A" w14:textId="77777777" w:rsidR="007A2CAF" w:rsidRPr="00DB1DC1" w:rsidRDefault="007A2CAF" w:rsidP="005C6F8D">
            <w:pPr>
              <w:pStyle w:val="Tableheader"/>
            </w:pPr>
          </w:p>
        </w:tc>
        <w:tc>
          <w:tcPr>
            <w:tcW w:w="2340" w:type="dxa"/>
            <w:gridSpan w:val="2"/>
            <w:tcBorders>
              <w:left w:val="single" w:sz="4" w:space="0" w:color="auto"/>
            </w:tcBorders>
            <w:noWrap/>
            <w:vAlign w:val="center"/>
          </w:tcPr>
          <w:p w14:paraId="7F3E2E19" w14:textId="77777777" w:rsidR="007A2CAF" w:rsidRPr="00E95593" w:rsidRDefault="007A2CAF" w:rsidP="007F6C22">
            <w:pPr>
              <w:pStyle w:val="Tableheader"/>
              <w:jc w:val="center"/>
            </w:pPr>
            <w:r>
              <w:t>EC</w:t>
            </w:r>
            <w:r w:rsidRPr="00AA7167">
              <w:rPr>
                <w:vertAlign w:val="subscript"/>
              </w:rPr>
              <w:t>50</w:t>
            </w:r>
            <w:r>
              <w:t xml:space="preserve">, </w:t>
            </w:r>
            <w:r w:rsidRPr="00E95593">
              <w:t>nM</w:t>
            </w:r>
          </w:p>
        </w:tc>
        <w:tc>
          <w:tcPr>
            <w:tcW w:w="2250" w:type="dxa"/>
            <w:gridSpan w:val="2"/>
            <w:tcBorders>
              <w:left w:val="single" w:sz="4" w:space="0" w:color="auto"/>
            </w:tcBorders>
            <w:vAlign w:val="center"/>
          </w:tcPr>
          <w:p w14:paraId="0F7B6660" w14:textId="77777777" w:rsidR="007A2CAF" w:rsidRPr="00E95593" w:rsidRDefault="007A2CAF" w:rsidP="007F6C22">
            <w:pPr>
              <w:pStyle w:val="Tableheader"/>
              <w:jc w:val="center"/>
            </w:pPr>
            <w:r w:rsidRPr="00E95593">
              <w:t>EC</w:t>
            </w:r>
            <w:r w:rsidRPr="00E95593">
              <w:rPr>
                <w:vertAlign w:val="subscript"/>
              </w:rPr>
              <w:t>50</w:t>
            </w:r>
            <w:r w:rsidRPr="00AA7167">
              <w:t>, Molar</w:t>
            </w:r>
          </w:p>
        </w:tc>
        <w:tc>
          <w:tcPr>
            <w:tcW w:w="2160" w:type="dxa"/>
            <w:gridSpan w:val="2"/>
            <w:tcBorders>
              <w:left w:val="single" w:sz="4" w:space="0" w:color="auto"/>
              <w:right w:val="single" w:sz="4" w:space="0" w:color="auto"/>
            </w:tcBorders>
          </w:tcPr>
          <w:p w14:paraId="0C133CEE" w14:textId="77777777" w:rsidR="007A2CAF" w:rsidRPr="00E95593" w:rsidRDefault="007A2CAF" w:rsidP="007F6C22">
            <w:pPr>
              <w:pStyle w:val="Tableheader"/>
              <w:jc w:val="center"/>
            </w:pPr>
            <w:r>
              <w:t>Log EC</w:t>
            </w:r>
            <w:r w:rsidRPr="002939C9">
              <w:rPr>
                <w:vertAlign w:val="subscript"/>
              </w:rPr>
              <w:t>50</w:t>
            </w:r>
            <w:r>
              <w:t xml:space="preserve"> Molar</w:t>
            </w:r>
          </w:p>
        </w:tc>
        <w:tc>
          <w:tcPr>
            <w:tcW w:w="2610" w:type="dxa"/>
            <w:gridSpan w:val="2"/>
            <w:tcBorders>
              <w:left w:val="single" w:sz="4" w:space="0" w:color="auto"/>
            </w:tcBorders>
            <w:vAlign w:val="center"/>
          </w:tcPr>
          <w:p w14:paraId="591537F2" w14:textId="77777777" w:rsidR="007A2CAF" w:rsidRPr="00E95593" w:rsidRDefault="007A2CAF" w:rsidP="007F6C22">
            <w:pPr>
              <w:pStyle w:val="Tableheader"/>
              <w:jc w:val="center"/>
            </w:pPr>
            <w:r w:rsidRPr="00E95593">
              <w:t>-Log Molar = pEC</w:t>
            </w:r>
            <w:r w:rsidRPr="00E95593">
              <w:rPr>
                <w:vertAlign w:val="subscript"/>
              </w:rPr>
              <w:t>50</w:t>
            </w:r>
          </w:p>
        </w:tc>
      </w:tr>
      <w:tr w:rsidR="007A2CAF" w:rsidRPr="00DB1DC1" w14:paraId="0E7C168E" w14:textId="77777777" w:rsidTr="005C6F8D">
        <w:trPr>
          <w:trHeight w:val="300"/>
        </w:trPr>
        <w:tc>
          <w:tcPr>
            <w:tcW w:w="648" w:type="dxa"/>
            <w:tcBorders>
              <w:top w:val="single" w:sz="4" w:space="0" w:color="auto"/>
            </w:tcBorders>
            <w:noWrap/>
            <w:vAlign w:val="center"/>
            <w:hideMark/>
          </w:tcPr>
          <w:p w14:paraId="6EE803DD" w14:textId="77777777" w:rsidR="007A2CAF" w:rsidRPr="005F57B8" w:rsidRDefault="007A2CAF" w:rsidP="007F6C22">
            <w:pPr>
              <w:pStyle w:val="Tablebody"/>
              <w:jc w:val="right"/>
              <w:rPr>
                <w:b/>
              </w:rPr>
            </w:pPr>
            <w:r w:rsidRPr="005F57B8">
              <w:rPr>
                <w:b/>
              </w:rPr>
              <w:t>#</w:t>
            </w:r>
          </w:p>
        </w:tc>
        <w:tc>
          <w:tcPr>
            <w:tcW w:w="1136" w:type="dxa"/>
            <w:tcBorders>
              <w:bottom w:val="single" w:sz="4" w:space="0" w:color="auto"/>
            </w:tcBorders>
            <w:noWrap/>
            <w:vAlign w:val="center"/>
          </w:tcPr>
          <w:p w14:paraId="55E92334" w14:textId="77777777" w:rsidR="007A2CAF" w:rsidRPr="005F57B8" w:rsidRDefault="007A2CAF" w:rsidP="007F6C22">
            <w:pPr>
              <w:pStyle w:val="Tablebody"/>
              <w:jc w:val="right"/>
              <w:rPr>
                <w:b/>
              </w:rPr>
            </w:pPr>
            <w:r w:rsidRPr="005F57B8">
              <w:rPr>
                <w:b/>
              </w:rPr>
              <w:t>Assay 1</w:t>
            </w:r>
          </w:p>
        </w:tc>
        <w:tc>
          <w:tcPr>
            <w:tcW w:w="1204" w:type="dxa"/>
            <w:tcBorders>
              <w:bottom w:val="single" w:sz="4" w:space="0" w:color="auto"/>
            </w:tcBorders>
            <w:noWrap/>
            <w:vAlign w:val="center"/>
          </w:tcPr>
          <w:p w14:paraId="6BF86DB6" w14:textId="77777777" w:rsidR="007A2CAF" w:rsidRPr="005F57B8" w:rsidRDefault="007A2CAF" w:rsidP="007F6C22">
            <w:pPr>
              <w:pStyle w:val="Tablebody"/>
              <w:jc w:val="right"/>
              <w:rPr>
                <w:b/>
              </w:rPr>
            </w:pPr>
            <w:r w:rsidRPr="005F57B8">
              <w:rPr>
                <w:b/>
              </w:rPr>
              <w:t>Assay 2</w:t>
            </w:r>
          </w:p>
        </w:tc>
        <w:tc>
          <w:tcPr>
            <w:tcW w:w="1068" w:type="dxa"/>
            <w:tcBorders>
              <w:bottom w:val="single" w:sz="4" w:space="0" w:color="auto"/>
            </w:tcBorders>
            <w:vAlign w:val="center"/>
          </w:tcPr>
          <w:p w14:paraId="3495C791" w14:textId="77777777" w:rsidR="007A2CAF" w:rsidRPr="005F57B8" w:rsidRDefault="007A2CAF" w:rsidP="007F6C22">
            <w:pPr>
              <w:pStyle w:val="Tablebody"/>
              <w:jc w:val="right"/>
              <w:rPr>
                <w:b/>
              </w:rPr>
            </w:pPr>
            <w:r w:rsidRPr="005F57B8">
              <w:rPr>
                <w:b/>
              </w:rPr>
              <w:t>Assay 1</w:t>
            </w:r>
          </w:p>
        </w:tc>
        <w:tc>
          <w:tcPr>
            <w:tcW w:w="1182" w:type="dxa"/>
            <w:tcBorders>
              <w:bottom w:val="single" w:sz="4" w:space="0" w:color="auto"/>
            </w:tcBorders>
            <w:vAlign w:val="center"/>
          </w:tcPr>
          <w:p w14:paraId="7115E79B" w14:textId="77777777" w:rsidR="007A2CAF" w:rsidRPr="005F57B8" w:rsidRDefault="007A2CAF" w:rsidP="007F6C22">
            <w:pPr>
              <w:pStyle w:val="Tablebody"/>
              <w:jc w:val="right"/>
              <w:rPr>
                <w:b/>
              </w:rPr>
            </w:pPr>
            <w:r w:rsidRPr="005F57B8">
              <w:rPr>
                <w:b/>
              </w:rPr>
              <w:t>Assay 2</w:t>
            </w:r>
          </w:p>
        </w:tc>
        <w:tc>
          <w:tcPr>
            <w:tcW w:w="1091" w:type="dxa"/>
            <w:tcBorders>
              <w:bottom w:val="single" w:sz="4" w:space="0" w:color="auto"/>
            </w:tcBorders>
          </w:tcPr>
          <w:p w14:paraId="70630EA8" w14:textId="77777777" w:rsidR="007A2CAF" w:rsidRPr="005F57B8" w:rsidRDefault="007A2CAF" w:rsidP="007F6C22">
            <w:pPr>
              <w:pStyle w:val="Tablebody"/>
              <w:jc w:val="right"/>
              <w:rPr>
                <w:b/>
              </w:rPr>
            </w:pPr>
            <w:r w:rsidRPr="005F57B8">
              <w:rPr>
                <w:b/>
              </w:rPr>
              <w:t>Assay 1</w:t>
            </w:r>
          </w:p>
        </w:tc>
        <w:tc>
          <w:tcPr>
            <w:tcW w:w="1069" w:type="dxa"/>
            <w:tcBorders>
              <w:bottom w:val="single" w:sz="4" w:space="0" w:color="auto"/>
            </w:tcBorders>
          </w:tcPr>
          <w:p w14:paraId="23362BDC" w14:textId="77777777" w:rsidR="007A2CAF" w:rsidRPr="005F57B8" w:rsidRDefault="007A2CAF" w:rsidP="007F6C22">
            <w:pPr>
              <w:pStyle w:val="Tablebody"/>
              <w:jc w:val="right"/>
              <w:rPr>
                <w:b/>
              </w:rPr>
            </w:pPr>
            <w:r w:rsidRPr="005F57B8">
              <w:rPr>
                <w:b/>
              </w:rPr>
              <w:t>Assay 2</w:t>
            </w:r>
          </w:p>
        </w:tc>
        <w:tc>
          <w:tcPr>
            <w:tcW w:w="1440" w:type="dxa"/>
            <w:tcBorders>
              <w:bottom w:val="single" w:sz="4" w:space="0" w:color="auto"/>
            </w:tcBorders>
            <w:vAlign w:val="center"/>
          </w:tcPr>
          <w:p w14:paraId="703D4EE4" w14:textId="77777777" w:rsidR="007A2CAF" w:rsidRPr="005F57B8" w:rsidRDefault="007A2CAF" w:rsidP="007F6C22">
            <w:pPr>
              <w:pStyle w:val="Tablebody"/>
              <w:jc w:val="right"/>
              <w:rPr>
                <w:b/>
              </w:rPr>
            </w:pPr>
            <w:r w:rsidRPr="005F57B8">
              <w:rPr>
                <w:b/>
              </w:rPr>
              <w:t>Assay 1</w:t>
            </w:r>
          </w:p>
        </w:tc>
        <w:tc>
          <w:tcPr>
            <w:tcW w:w="1170" w:type="dxa"/>
            <w:tcBorders>
              <w:bottom w:val="single" w:sz="4" w:space="0" w:color="auto"/>
            </w:tcBorders>
            <w:vAlign w:val="center"/>
          </w:tcPr>
          <w:p w14:paraId="7B0874F7" w14:textId="77777777" w:rsidR="007A2CAF" w:rsidRPr="005F57B8" w:rsidRDefault="007A2CAF" w:rsidP="007F6C22">
            <w:pPr>
              <w:pStyle w:val="Tablebody"/>
              <w:jc w:val="right"/>
              <w:rPr>
                <w:b/>
              </w:rPr>
            </w:pPr>
            <w:r w:rsidRPr="005F57B8">
              <w:rPr>
                <w:b/>
              </w:rPr>
              <w:t>Assay 2</w:t>
            </w:r>
          </w:p>
        </w:tc>
      </w:tr>
      <w:tr w:rsidR="007A2CAF" w:rsidRPr="00DB1DC1" w14:paraId="53B2ABEA" w14:textId="77777777" w:rsidTr="005C6F8D">
        <w:trPr>
          <w:trHeight w:val="285"/>
        </w:trPr>
        <w:tc>
          <w:tcPr>
            <w:tcW w:w="648" w:type="dxa"/>
            <w:hideMark/>
          </w:tcPr>
          <w:p w14:paraId="4979EB93" w14:textId="77777777" w:rsidR="007A2CAF" w:rsidRPr="00DB1DC1" w:rsidRDefault="007A2CAF" w:rsidP="007F6C22">
            <w:pPr>
              <w:pStyle w:val="Tablebody"/>
              <w:jc w:val="right"/>
            </w:pPr>
            <w:r w:rsidRPr="005A0770">
              <w:t>1</w:t>
            </w:r>
          </w:p>
        </w:tc>
        <w:tc>
          <w:tcPr>
            <w:tcW w:w="1136" w:type="dxa"/>
            <w:tcBorders>
              <w:top w:val="single" w:sz="4" w:space="0" w:color="auto"/>
              <w:left w:val="nil"/>
              <w:bottom w:val="single" w:sz="4" w:space="0" w:color="auto"/>
              <w:right w:val="single" w:sz="4" w:space="0" w:color="auto"/>
            </w:tcBorders>
            <w:shd w:val="clear" w:color="auto" w:fill="auto"/>
            <w:noWrap/>
          </w:tcPr>
          <w:p w14:paraId="654F43C3" w14:textId="77777777" w:rsidR="007A2CAF" w:rsidRPr="002E2C65" w:rsidRDefault="007A2CAF" w:rsidP="007F6C22">
            <w:pPr>
              <w:pStyle w:val="Tablebody"/>
              <w:jc w:val="right"/>
              <w:rPr>
                <w:color w:val="000000"/>
              </w:rPr>
            </w:pPr>
            <w:r w:rsidRPr="005A0770">
              <w:t>0.33</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2CE7761E" w14:textId="77777777" w:rsidR="007A2CAF" w:rsidRPr="002E2C65" w:rsidRDefault="007A2CAF" w:rsidP="007F6C22">
            <w:pPr>
              <w:pStyle w:val="Tablebody"/>
              <w:jc w:val="right"/>
              <w:rPr>
                <w:color w:val="000000"/>
              </w:rPr>
            </w:pPr>
            <w:r w:rsidRPr="005A0770">
              <w:t>0.29</w:t>
            </w:r>
          </w:p>
        </w:tc>
        <w:tc>
          <w:tcPr>
            <w:tcW w:w="1068" w:type="dxa"/>
            <w:tcBorders>
              <w:top w:val="single" w:sz="4" w:space="0" w:color="auto"/>
              <w:left w:val="single" w:sz="4" w:space="0" w:color="auto"/>
              <w:bottom w:val="single" w:sz="4" w:space="0" w:color="auto"/>
              <w:right w:val="single" w:sz="4" w:space="0" w:color="auto"/>
            </w:tcBorders>
          </w:tcPr>
          <w:p w14:paraId="46AB346A" w14:textId="77777777" w:rsidR="007A2CAF" w:rsidRPr="002E2C65" w:rsidRDefault="007A2CAF" w:rsidP="007F6C22">
            <w:pPr>
              <w:pStyle w:val="Tablebody"/>
              <w:jc w:val="right"/>
              <w:rPr>
                <w:color w:val="000000"/>
              </w:rPr>
            </w:pPr>
            <w:r w:rsidRPr="00DD0023">
              <w:t>3.3E-10</w:t>
            </w:r>
          </w:p>
        </w:tc>
        <w:tc>
          <w:tcPr>
            <w:tcW w:w="1182" w:type="dxa"/>
            <w:tcBorders>
              <w:top w:val="single" w:sz="4" w:space="0" w:color="auto"/>
              <w:left w:val="single" w:sz="4" w:space="0" w:color="auto"/>
              <w:bottom w:val="single" w:sz="4" w:space="0" w:color="auto"/>
              <w:right w:val="single" w:sz="4" w:space="0" w:color="auto"/>
            </w:tcBorders>
          </w:tcPr>
          <w:p w14:paraId="3106A658" w14:textId="77777777" w:rsidR="007A2CAF" w:rsidRPr="002E2C65" w:rsidRDefault="007A2CAF" w:rsidP="007F6C22">
            <w:pPr>
              <w:pStyle w:val="Tablebody"/>
              <w:jc w:val="right"/>
              <w:rPr>
                <w:color w:val="000000"/>
              </w:rPr>
            </w:pPr>
            <w:r w:rsidRPr="00DD0023">
              <w:t>2.9E-10</w:t>
            </w:r>
          </w:p>
        </w:tc>
        <w:tc>
          <w:tcPr>
            <w:tcW w:w="1091" w:type="dxa"/>
            <w:tcBorders>
              <w:top w:val="single" w:sz="4" w:space="0" w:color="auto"/>
              <w:left w:val="single" w:sz="4" w:space="0" w:color="auto"/>
              <w:bottom w:val="single" w:sz="4" w:space="0" w:color="auto"/>
              <w:right w:val="single" w:sz="4" w:space="0" w:color="auto"/>
            </w:tcBorders>
          </w:tcPr>
          <w:p w14:paraId="67283DA8" w14:textId="77777777" w:rsidR="007A2CAF" w:rsidRPr="005A0770" w:rsidRDefault="007A2CAF" w:rsidP="007F6C22">
            <w:pPr>
              <w:pStyle w:val="Tablebody"/>
              <w:jc w:val="right"/>
            </w:pPr>
            <w:r w:rsidRPr="00C00EEC">
              <w:t>-9.48</w:t>
            </w:r>
          </w:p>
        </w:tc>
        <w:tc>
          <w:tcPr>
            <w:tcW w:w="1069" w:type="dxa"/>
            <w:tcBorders>
              <w:top w:val="single" w:sz="4" w:space="0" w:color="auto"/>
              <w:left w:val="single" w:sz="4" w:space="0" w:color="auto"/>
              <w:bottom w:val="single" w:sz="4" w:space="0" w:color="auto"/>
              <w:right w:val="single" w:sz="4" w:space="0" w:color="auto"/>
            </w:tcBorders>
          </w:tcPr>
          <w:p w14:paraId="0DD23F02" w14:textId="77777777" w:rsidR="007A2CAF" w:rsidRPr="005A0770" w:rsidRDefault="007A2CAF" w:rsidP="007F6C22">
            <w:pPr>
              <w:pStyle w:val="Tablebody"/>
              <w:jc w:val="right"/>
            </w:pPr>
            <w:r w:rsidRPr="00C00EEC">
              <w:t>-9.54</w:t>
            </w:r>
          </w:p>
        </w:tc>
        <w:tc>
          <w:tcPr>
            <w:tcW w:w="1440" w:type="dxa"/>
            <w:tcBorders>
              <w:top w:val="single" w:sz="4" w:space="0" w:color="auto"/>
              <w:left w:val="single" w:sz="4" w:space="0" w:color="auto"/>
              <w:bottom w:val="single" w:sz="4" w:space="0" w:color="auto"/>
              <w:right w:val="single" w:sz="4" w:space="0" w:color="auto"/>
            </w:tcBorders>
          </w:tcPr>
          <w:p w14:paraId="55C7F58F" w14:textId="77777777" w:rsidR="007A2CAF" w:rsidRPr="002E2C65" w:rsidRDefault="007A2CAF" w:rsidP="007F6C22">
            <w:pPr>
              <w:pStyle w:val="Tablebody"/>
              <w:jc w:val="right"/>
              <w:rPr>
                <w:color w:val="000000"/>
              </w:rPr>
            </w:pPr>
            <w:r w:rsidRPr="005A0770">
              <w:t>9.48</w:t>
            </w:r>
          </w:p>
        </w:tc>
        <w:tc>
          <w:tcPr>
            <w:tcW w:w="1170" w:type="dxa"/>
            <w:tcBorders>
              <w:top w:val="single" w:sz="4" w:space="0" w:color="auto"/>
              <w:left w:val="single" w:sz="4" w:space="0" w:color="auto"/>
              <w:bottom w:val="single" w:sz="4" w:space="0" w:color="auto"/>
              <w:right w:val="single" w:sz="4" w:space="0" w:color="auto"/>
            </w:tcBorders>
          </w:tcPr>
          <w:p w14:paraId="732453E0" w14:textId="77777777" w:rsidR="007A2CAF" w:rsidRPr="002E2C65" w:rsidRDefault="007A2CAF" w:rsidP="007F6C22">
            <w:pPr>
              <w:pStyle w:val="Tablebody"/>
              <w:jc w:val="right"/>
              <w:rPr>
                <w:color w:val="000000"/>
              </w:rPr>
            </w:pPr>
            <w:r w:rsidRPr="005A0770">
              <w:t>9.53</w:t>
            </w:r>
          </w:p>
        </w:tc>
      </w:tr>
      <w:tr w:rsidR="007A2CAF" w:rsidRPr="00DB1DC1" w14:paraId="20D75288" w14:textId="77777777" w:rsidTr="005C6F8D">
        <w:trPr>
          <w:trHeight w:val="285"/>
        </w:trPr>
        <w:tc>
          <w:tcPr>
            <w:tcW w:w="648" w:type="dxa"/>
            <w:hideMark/>
          </w:tcPr>
          <w:p w14:paraId="087A0D72" w14:textId="77777777" w:rsidR="007A2CAF" w:rsidRPr="00DB1DC1" w:rsidRDefault="007A2CAF" w:rsidP="007F6C22">
            <w:pPr>
              <w:pStyle w:val="Tablebody"/>
              <w:jc w:val="right"/>
            </w:pPr>
            <w:r w:rsidRPr="005A0770">
              <w:t>2</w:t>
            </w:r>
          </w:p>
        </w:tc>
        <w:tc>
          <w:tcPr>
            <w:tcW w:w="1136" w:type="dxa"/>
            <w:tcBorders>
              <w:top w:val="single" w:sz="4" w:space="0" w:color="auto"/>
              <w:left w:val="nil"/>
              <w:bottom w:val="single" w:sz="4" w:space="0" w:color="auto"/>
              <w:right w:val="single" w:sz="4" w:space="0" w:color="auto"/>
            </w:tcBorders>
            <w:shd w:val="clear" w:color="auto" w:fill="auto"/>
            <w:noWrap/>
          </w:tcPr>
          <w:p w14:paraId="4D62954C" w14:textId="77777777" w:rsidR="007A2CAF" w:rsidRPr="002E2C65" w:rsidRDefault="007A2CAF" w:rsidP="007F6C22">
            <w:pPr>
              <w:pStyle w:val="Tablebody"/>
              <w:jc w:val="right"/>
              <w:rPr>
                <w:color w:val="000000"/>
              </w:rPr>
            </w:pPr>
            <w:r w:rsidRPr="005A0770">
              <w:t>0.41</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5A065801" w14:textId="77777777" w:rsidR="007A2CAF" w:rsidRPr="002E2C65" w:rsidRDefault="007A2CAF" w:rsidP="007F6C22">
            <w:pPr>
              <w:pStyle w:val="Tablebody"/>
              <w:jc w:val="right"/>
              <w:rPr>
                <w:color w:val="000000"/>
              </w:rPr>
            </w:pPr>
            <w:r w:rsidRPr="005A0770">
              <w:t>0.74</w:t>
            </w:r>
          </w:p>
        </w:tc>
        <w:tc>
          <w:tcPr>
            <w:tcW w:w="1068" w:type="dxa"/>
            <w:tcBorders>
              <w:top w:val="single" w:sz="4" w:space="0" w:color="auto"/>
              <w:left w:val="single" w:sz="4" w:space="0" w:color="auto"/>
              <w:bottom w:val="single" w:sz="4" w:space="0" w:color="auto"/>
              <w:right w:val="single" w:sz="4" w:space="0" w:color="auto"/>
            </w:tcBorders>
          </w:tcPr>
          <w:p w14:paraId="406AFE92" w14:textId="77777777" w:rsidR="007A2CAF" w:rsidRPr="002E2C65" w:rsidRDefault="007A2CAF" w:rsidP="007F6C22">
            <w:pPr>
              <w:pStyle w:val="Tablebody"/>
              <w:jc w:val="right"/>
              <w:rPr>
                <w:color w:val="000000"/>
              </w:rPr>
            </w:pPr>
            <w:r w:rsidRPr="00DD0023">
              <w:t>4.1E-10</w:t>
            </w:r>
          </w:p>
        </w:tc>
        <w:tc>
          <w:tcPr>
            <w:tcW w:w="1182" w:type="dxa"/>
            <w:tcBorders>
              <w:top w:val="single" w:sz="4" w:space="0" w:color="auto"/>
              <w:left w:val="single" w:sz="4" w:space="0" w:color="auto"/>
              <w:bottom w:val="single" w:sz="4" w:space="0" w:color="auto"/>
              <w:right w:val="single" w:sz="4" w:space="0" w:color="auto"/>
            </w:tcBorders>
          </w:tcPr>
          <w:p w14:paraId="63B50991" w14:textId="77777777" w:rsidR="007A2CAF" w:rsidRPr="002E2C65" w:rsidRDefault="007A2CAF" w:rsidP="007F6C22">
            <w:pPr>
              <w:pStyle w:val="Tablebody"/>
              <w:jc w:val="right"/>
              <w:rPr>
                <w:color w:val="000000"/>
              </w:rPr>
            </w:pPr>
            <w:r w:rsidRPr="00DD0023">
              <w:t>7.4E-10</w:t>
            </w:r>
          </w:p>
        </w:tc>
        <w:tc>
          <w:tcPr>
            <w:tcW w:w="1091" w:type="dxa"/>
            <w:tcBorders>
              <w:top w:val="single" w:sz="4" w:space="0" w:color="auto"/>
              <w:left w:val="single" w:sz="4" w:space="0" w:color="auto"/>
              <w:bottom w:val="single" w:sz="4" w:space="0" w:color="auto"/>
              <w:right w:val="single" w:sz="4" w:space="0" w:color="auto"/>
            </w:tcBorders>
          </w:tcPr>
          <w:p w14:paraId="333CFA69" w14:textId="77777777" w:rsidR="007A2CAF" w:rsidRPr="005A0770" w:rsidRDefault="007A2CAF" w:rsidP="007F6C22">
            <w:pPr>
              <w:pStyle w:val="Tablebody"/>
              <w:jc w:val="right"/>
            </w:pPr>
            <w:r w:rsidRPr="00C00EEC">
              <w:t>-9.39</w:t>
            </w:r>
          </w:p>
        </w:tc>
        <w:tc>
          <w:tcPr>
            <w:tcW w:w="1069" w:type="dxa"/>
            <w:tcBorders>
              <w:top w:val="single" w:sz="4" w:space="0" w:color="auto"/>
              <w:left w:val="single" w:sz="4" w:space="0" w:color="auto"/>
              <w:bottom w:val="single" w:sz="4" w:space="0" w:color="auto"/>
              <w:right w:val="single" w:sz="4" w:space="0" w:color="auto"/>
            </w:tcBorders>
          </w:tcPr>
          <w:p w14:paraId="455F55DA" w14:textId="77777777" w:rsidR="007A2CAF" w:rsidRPr="005A0770" w:rsidRDefault="007A2CAF" w:rsidP="007F6C22">
            <w:pPr>
              <w:pStyle w:val="Tablebody"/>
              <w:jc w:val="right"/>
            </w:pPr>
            <w:r w:rsidRPr="00C00EEC">
              <w:t>-9.13</w:t>
            </w:r>
          </w:p>
        </w:tc>
        <w:tc>
          <w:tcPr>
            <w:tcW w:w="1440" w:type="dxa"/>
            <w:tcBorders>
              <w:top w:val="single" w:sz="4" w:space="0" w:color="auto"/>
              <w:left w:val="single" w:sz="4" w:space="0" w:color="auto"/>
              <w:bottom w:val="single" w:sz="4" w:space="0" w:color="auto"/>
              <w:right w:val="single" w:sz="4" w:space="0" w:color="auto"/>
            </w:tcBorders>
          </w:tcPr>
          <w:p w14:paraId="756D5F83" w14:textId="77777777" w:rsidR="007A2CAF" w:rsidRPr="002E2C65" w:rsidRDefault="007A2CAF" w:rsidP="007F6C22">
            <w:pPr>
              <w:pStyle w:val="Tablebody"/>
              <w:jc w:val="right"/>
              <w:rPr>
                <w:color w:val="000000"/>
              </w:rPr>
            </w:pPr>
            <w:r w:rsidRPr="005A0770">
              <w:t>9.38</w:t>
            </w:r>
          </w:p>
        </w:tc>
        <w:tc>
          <w:tcPr>
            <w:tcW w:w="1170" w:type="dxa"/>
            <w:tcBorders>
              <w:top w:val="single" w:sz="4" w:space="0" w:color="auto"/>
              <w:left w:val="single" w:sz="4" w:space="0" w:color="auto"/>
              <w:bottom w:val="single" w:sz="4" w:space="0" w:color="auto"/>
              <w:right w:val="single" w:sz="4" w:space="0" w:color="auto"/>
            </w:tcBorders>
          </w:tcPr>
          <w:p w14:paraId="7FF62430" w14:textId="77777777" w:rsidR="007A2CAF" w:rsidRPr="002E2C65" w:rsidRDefault="007A2CAF" w:rsidP="007F6C22">
            <w:pPr>
              <w:pStyle w:val="Tablebody"/>
              <w:jc w:val="right"/>
              <w:rPr>
                <w:color w:val="000000"/>
              </w:rPr>
            </w:pPr>
            <w:r w:rsidRPr="005A0770">
              <w:t>9.13</w:t>
            </w:r>
          </w:p>
        </w:tc>
      </w:tr>
      <w:tr w:rsidR="007A2CAF" w:rsidRPr="00DB1DC1" w14:paraId="588551FF" w14:textId="77777777" w:rsidTr="005C6F8D">
        <w:trPr>
          <w:trHeight w:val="285"/>
        </w:trPr>
        <w:tc>
          <w:tcPr>
            <w:tcW w:w="648" w:type="dxa"/>
            <w:hideMark/>
          </w:tcPr>
          <w:p w14:paraId="7F85E014" w14:textId="77777777" w:rsidR="007A2CAF" w:rsidRPr="00DB1DC1" w:rsidRDefault="007A2CAF" w:rsidP="007F6C22">
            <w:pPr>
              <w:pStyle w:val="Tablebody"/>
              <w:jc w:val="right"/>
            </w:pPr>
            <w:r w:rsidRPr="005A0770">
              <w:t>3</w:t>
            </w:r>
          </w:p>
        </w:tc>
        <w:tc>
          <w:tcPr>
            <w:tcW w:w="1136" w:type="dxa"/>
            <w:tcBorders>
              <w:top w:val="single" w:sz="4" w:space="0" w:color="auto"/>
              <w:left w:val="nil"/>
              <w:bottom w:val="single" w:sz="4" w:space="0" w:color="auto"/>
              <w:right w:val="single" w:sz="4" w:space="0" w:color="auto"/>
            </w:tcBorders>
            <w:shd w:val="clear" w:color="auto" w:fill="auto"/>
            <w:noWrap/>
          </w:tcPr>
          <w:p w14:paraId="4DF253B4" w14:textId="77777777" w:rsidR="007A2CAF" w:rsidRPr="002E2C65" w:rsidRDefault="007A2CAF" w:rsidP="007F6C22">
            <w:pPr>
              <w:pStyle w:val="Tablebody"/>
              <w:jc w:val="right"/>
              <w:rPr>
                <w:color w:val="000000"/>
              </w:rPr>
            </w:pPr>
            <w:r w:rsidRPr="005A0770">
              <w:t>0.52</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648204B8" w14:textId="77777777" w:rsidR="007A2CAF" w:rsidRPr="002E2C65" w:rsidRDefault="007A2CAF" w:rsidP="007F6C22">
            <w:pPr>
              <w:pStyle w:val="Tablebody"/>
              <w:jc w:val="right"/>
              <w:rPr>
                <w:color w:val="000000"/>
              </w:rPr>
            </w:pPr>
            <w:r w:rsidRPr="005A0770">
              <w:t>0.24</w:t>
            </w:r>
          </w:p>
        </w:tc>
        <w:tc>
          <w:tcPr>
            <w:tcW w:w="1068" w:type="dxa"/>
            <w:tcBorders>
              <w:top w:val="single" w:sz="4" w:space="0" w:color="auto"/>
              <w:left w:val="single" w:sz="4" w:space="0" w:color="auto"/>
              <w:bottom w:val="single" w:sz="4" w:space="0" w:color="auto"/>
              <w:right w:val="single" w:sz="4" w:space="0" w:color="auto"/>
            </w:tcBorders>
          </w:tcPr>
          <w:p w14:paraId="6AFBE8FF" w14:textId="77777777" w:rsidR="007A2CAF" w:rsidRPr="002E2C65" w:rsidRDefault="007A2CAF" w:rsidP="007F6C22">
            <w:pPr>
              <w:pStyle w:val="Tablebody"/>
              <w:jc w:val="right"/>
              <w:rPr>
                <w:color w:val="000000"/>
              </w:rPr>
            </w:pPr>
            <w:r w:rsidRPr="00DD0023">
              <w:t>5.2E-10</w:t>
            </w:r>
          </w:p>
        </w:tc>
        <w:tc>
          <w:tcPr>
            <w:tcW w:w="1182" w:type="dxa"/>
            <w:tcBorders>
              <w:top w:val="single" w:sz="4" w:space="0" w:color="auto"/>
              <w:left w:val="single" w:sz="4" w:space="0" w:color="auto"/>
              <w:bottom w:val="single" w:sz="4" w:space="0" w:color="auto"/>
              <w:right w:val="single" w:sz="4" w:space="0" w:color="auto"/>
            </w:tcBorders>
          </w:tcPr>
          <w:p w14:paraId="5D267CE4" w14:textId="77777777" w:rsidR="007A2CAF" w:rsidRPr="002E2C65" w:rsidRDefault="007A2CAF" w:rsidP="007F6C22">
            <w:pPr>
              <w:pStyle w:val="Tablebody"/>
              <w:jc w:val="right"/>
              <w:rPr>
                <w:color w:val="000000"/>
              </w:rPr>
            </w:pPr>
            <w:r w:rsidRPr="00DD0023">
              <w:t>2.4E-10</w:t>
            </w:r>
          </w:p>
        </w:tc>
        <w:tc>
          <w:tcPr>
            <w:tcW w:w="1091" w:type="dxa"/>
            <w:tcBorders>
              <w:top w:val="single" w:sz="4" w:space="0" w:color="auto"/>
              <w:left w:val="single" w:sz="4" w:space="0" w:color="auto"/>
              <w:bottom w:val="single" w:sz="4" w:space="0" w:color="auto"/>
              <w:right w:val="single" w:sz="4" w:space="0" w:color="auto"/>
            </w:tcBorders>
          </w:tcPr>
          <w:p w14:paraId="28921337" w14:textId="77777777" w:rsidR="007A2CAF" w:rsidRPr="005A0770" w:rsidRDefault="007A2CAF" w:rsidP="007F6C22">
            <w:pPr>
              <w:pStyle w:val="Tablebody"/>
              <w:jc w:val="right"/>
            </w:pPr>
            <w:r w:rsidRPr="00C00EEC">
              <w:t>-9.28</w:t>
            </w:r>
          </w:p>
        </w:tc>
        <w:tc>
          <w:tcPr>
            <w:tcW w:w="1069" w:type="dxa"/>
            <w:tcBorders>
              <w:top w:val="single" w:sz="4" w:space="0" w:color="auto"/>
              <w:left w:val="single" w:sz="4" w:space="0" w:color="auto"/>
              <w:bottom w:val="single" w:sz="4" w:space="0" w:color="auto"/>
              <w:right w:val="single" w:sz="4" w:space="0" w:color="auto"/>
            </w:tcBorders>
          </w:tcPr>
          <w:p w14:paraId="06F7FD66" w14:textId="77777777" w:rsidR="007A2CAF" w:rsidRPr="005A0770" w:rsidRDefault="007A2CAF" w:rsidP="007F6C22">
            <w:pPr>
              <w:pStyle w:val="Tablebody"/>
              <w:jc w:val="right"/>
            </w:pPr>
            <w:r w:rsidRPr="00C00EEC">
              <w:t>-9.62</w:t>
            </w:r>
          </w:p>
        </w:tc>
        <w:tc>
          <w:tcPr>
            <w:tcW w:w="1440" w:type="dxa"/>
            <w:tcBorders>
              <w:top w:val="single" w:sz="4" w:space="0" w:color="auto"/>
              <w:left w:val="single" w:sz="4" w:space="0" w:color="auto"/>
              <w:bottom w:val="single" w:sz="4" w:space="0" w:color="auto"/>
              <w:right w:val="single" w:sz="4" w:space="0" w:color="auto"/>
            </w:tcBorders>
          </w:tcPr>
          <w:p w14:paraId="72C0F26A" w14:textId="77777777" w:rsidR="007A2CAF" w:rsidRPr="002E2C65" w:rsidRDefault="007A2CAF" w:rsidP="007F6C22">
            <w:pPr>
              <w:pStyle w:val="Tablebody"/>
              <w:jc w:val="right"/>
              <w:rPr>
                <w:color w:val="000000"/>
              </w:rPr>
            </w:pPr>
            <w:r w:rsidRPr="005A0770">
              <w:t>9.28</w:t>
            </w:r>
          </w:p>
        </w:tc>
        <w:tc>
          <w:tcPr>
            <w:tcW w:w="1170" w:type="dxa"/>
            <w:tcBorders>
              <w:top w:val="single" w:sz="4" w:space="0" w:color="auto"/>
              <w:left w:val="single" w:sz="4" w:space="0" w:color="auto"/>
              <w:bottom w:val="single" w:sz="4" w:space="0" w:color="auto"/>
              <w:right w:val="single" w:sz="4" w:space="0" w:color="auto"/>
            </w:tcBorders>
          </w:tcPr>
          <w:p w14:paraId="6F20CDD5" w14:textId="77777777" w:rsidR="007A2CAF" w:rsidRPr="002E2C65" w:rsidRDefault="007A2CAF" w:rsidP="007F6C22">
            <w:pPr>
              <w:pStyle w:val="Tablebody"/>
              <w:jc w:val="right"/>
              <w:rPr>
                <w:color w:val="000000"/>
              </w:rPr>
            </w:pPr>
            <w:r w:rsidRPr="005A0770">
              <w:t>9.62</w:t>
            </w:r>
          </w:p>
        </w:tc>
      </w:tr>
      <w:tr w:rsidR="007A2CAF" w:rsidRPr="00DB1DC1" w14:paraId="2A7D4E0F" w14:textId="77777777" w:rsidTr="005C6F8D">
        <w:trPr>
          <w:trHeight w:val="285"/>
        </w:trPr>
        <w:tc>
          <w:tcPr>
            <w:tcW w:w="648" w:type="dxa"/>
            <w:hideMark/>
          </w:tcPr>
          <w:p w14:paraId="0DA799F4" w14:textId="77777777" w:rsidR="007A2CAF" w:rsidRPr="00DB1DC1" w:rsidRDefault="007A2CAF" w:rsidP="007F6C22">
            <w:pPr>
              <w:pStyle w:val="Tablebody"/>
              <w:jc w:val="right"/>
            </w:pPr>
            <w:r w:rsidRPr="005A0770">
              <w:t>4</w:t>
            </w:r>
          </w:p>
        </w:tc>
        <w:tc>
          <w:tcPr>
            <w:tcW w:w="1136" w:type="dxa"/>
            <w:tcBorders>
              <w:top w:val="single" w:sz="4" w:space="0" w:color="auto"/>
              <w:left w:val="nil"/>
              <w:bottom w:val="single" w:sz="4" w:space="0" w:color="auto"/>
              <w:right w:val="single" w:sz="4" w:space="0" w:color="auto"/>
            </w:tcBorders>
            <w:shd w:val="clear" w:color="auto" w:fill="auto"/>
            <w:noWrap/>
          </w:tcPr>
          <w:p w14:paraId="71C9D1D8" w14:textId="77777777" w:rsidR="007A2CAF" w:rsidRPr="002E2C65" w:rsidRDefault="007A2CAF" w:rsidP="007F6C22">
            <w:pPr>
              <w:pStyle w:val="Tablebody"/>
              <w:jc w:val="right"/>
              <w:rPr>
                <w:color w:val="000000"/>
              </w:rPr>
            </w:pPr>
            <w:r w:rsidRPr="005A0770">
              <w:t>0.83</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6684521D" w14:textId="77777777" w:rsidR="007A2CAF" w:rsidRPr="002E2C65" w:rsidRDefault="007A2CAF" w:rsidP="007F6C22">
            <w:pPr>
              <w:pStyle w:val="Tablebody"/>
              <w:jc w:val="right"/>
              <w:rPr>
                <w:color w:val="000000"/>
              </w:rPr>
            </w:pPr>
            <w:r w:rsidRPr="005A0770">
              <w:t>0.42</w:t>
            </w:r>
          </w:p>
        </w:tc>
        <w:tc>
          <w:tcPr>
            <w:tcW w:w="1068" w:type="dxa"/>
            <w:tcBorders>
              <w:top w:val="single" w:sz="4" w:space="0" w:color="auto"/>
              <w:left w:val="single" w:sz="4" w:space="0" w:color="auto"/>
              <w:bottom w:val="single" w:sz="4" w:space="0" w:color="auto"/>
              <w:right w:val="single" w:sz="4" w:space="0" w:color="auto"/>
            </w:tcBorders>
          </w:tcPr>
          <w:p w14:paraId="7D4F0C1B" w14:textId="77777777" w:rsidR="007A2CAF" w:rsidRPr="002E2C65" w:rsidRDefault="007A2CAF" w:rsidP="007F6C22">
            <w:pPr>
              <w:pStyle w:val="Tablebody"/>
              <w:jc w:val="right"/>
              <w:rPr>
                <w:color w:val="000000"/>
              </w:rPr>
            </w:pPr>
            <w:r w:rsidRPr="00DD0023">
              <w:t>8.3E-10</w:t>
            </w:r>
          </w:p>
        </w:tc>
        <w:tc>
          <w:tcPr>
            <w:tcW w:w="1182" w:type="dxa"/>
            <w:tcBorders>
              <w:top w:val="single" w:sz="4" w:space="0" w:color="auto"/>
              <w:left w:val="single" w:sz="4" w:space="0" w:color="auto"/>
              <w:bottom w:val="single" w:sz="4" w:space="0" w:color="auto"/>
              <w:right w:val="single" w:sz="4" w:space="0" w:color="auto"/>
            </w:tcBorders>
          </w:tcPr>
          <w:p w14:paraId="5C906563" w14:textId="77777777" w:rsidR="007A2CAF" w:rsidRPr="002E2C65" w:rsidRDefault="007A2CAF" w:rsidP="007F6C22">
            <w:pPr>
              <w:pStyle w:val="Tablebody"/>
              <w:jc w:val="right"/>
              <w:rPr>
                <w:color w:val="000000"/>
              </w:rPr>
            </w:pPr>
            <w:r w:rsidRPr="00DD0023">
              <w:t>4.2E-10</w:t>
            </w:r>
          </w:p>
        </w:tc>
        <w:tc>
          <w:tcPr>
            <w:tcW w:w="1091" w:type="dxa"/>
            <w:tcBorders>
              <w:top w:val="single" w:sz="4" w:space="0" w:color="auto"/>
              <w:left w:val="single" w:sz="4" w:space="0" w:color="auto"/>
              <w:bottom w:val="single" w:sz="4" w:space="0" w:color="auto"/>
              <w:right w:val="single" w:sz="4" w:space="0" w:color="auto"/>
            </w:tcBorders>
          </w:tcPr>
          <w:p w14:paraId="2A8E714A" w14:textId="77777777" w:rsidR="007A2CAF" w:rsidRPr="005A0770" w:rsidRDefault="007A2CAF" w:rsidP="007F6C22">
            <w:pPr>
              <w:pStyle w:val="Tablebody"/>
              <w:jc w:val="right"/>
            </w:pPr>
            <w:r w:rsidRPr="00C00EEC">
              <w:t>-9.08</w:t>
            </w:r>
          </w:p>
        </w:tc>
        <w:tc>
          <w:tcPr>
            <w:tcW w:w="1069" w:type="dxa"/>
            <w:tcBorders>
              <w:top w:val="single" w:sz="4" w:space="0" w:color="auto"/>
              <w:left w:val="single" w:sz="4" w:space="0" w:color="auto"/>
              <w:bottom w:val="single" w:sz="4" w:space="0" w:color="auto"/>
              <w:right w:val="single" w:sz="4" w:space="0" w:color="auto"/>
            </w:tcBorders>
          </w:tcPr>
          <w:p w14:paraId="359CF40F" w14:textId="77777777" w:rsidR="007A2CAF" w:rsidRPr="005A0770" w:rsidRDefault="007A2CAF" w:rsidP="007F6C22">
            <w:pPr>
              <w:pStyle w:val="Tablebody"/>
              <w:jc w:val="right"/>
            </w:pPr>
            <w:r w:rsidRPr="00C00EEC">
              <w:t>-9.38</w:t>
            </w:r>
          </w:p>
        </w:tc>
        <w:tc>
          <w:tcPr>
            <w:tcW w:w="1440" w:type="dxa"/>
            <w:tcBorders>
              <w:top w:val="single" w:sz="4" w:space="0" w:color="auto"/>
              <w:left w:val="single" w:sz="4" w:space="0" w:color="auto"/>
              <w:bottom w:val="single" w:sz="4" w:space="0" w:color="auto"/>
              <w:right w:val="single" w:sz="4" w:space="0" w:color="auto"/>
            </w:tcBorders>
          </w:tcPr>
          <w:p w14:paraId="614BA48F" w14:textId="77777777" w:rsidR="007A2CAF" w:rsidRPr="002E2C65" w:rsidRDefault="007A2CAF" w:rsidP="007F6C22">
            <w:pPr>
              <w:pStyle w:val="Tablebody"/>
              <w:jc w:val="right"/>
              <w:rPr>
                <w:color w:val="000000"/>
              </w:rPr>
            </w:pPr>
            <w:r w:rsidRPr="005A0770">
              <w:t>9.08</w:t>
            </w:r>
          </w:p>
        </w:tc>
        <w:tc>
          <w:tcPr>
            <w:tcW w:w="1170" w:type="dxa"/>
            <w:tcBorders>
              <w:top w:val="single" w:sz="4" w:space="0" w:color="auto"/>
              <w:left w:val="single" w:sz="4" w:space="0" w:color="auto"/>
              <w:bottom w:val="single" w:sz="4" w:space="0" w:color="auto"/>
              <w:right w:val="single" w:sz="4" w:space="0" w:color="auto"/>
            </w:tcBorders>
          </w:tcPr>
          <w:p w14:paraId="2DF4FC3C" w14:textId="77777777" w:rsidR="007A2CAF" w:rsidRPr="002E2C65" w:rsidRDefault="007A2CAF" w:rsidP="007F6C22">
            <w:pPr>
              <w:pStyle w:val="Tablebody"/>
              <w:jc w:val="right"/>
              <w:rPr>
                <w:color w:val="000000"/>
              </w:rPr>
            </w:pPr>
            <w:r w:rsidRPr="005A0770">
              <w:t>9.37</w:t>
            </w:r>
          </w:p>
        </w:tc>
      </w:tr>
      <w:tr w:rsidR="007A2CAF" w:rsidRPr="00DB1DC1" w14:paraId="66F52720" w14:textId="77777777" w:rsidTr="005C6F8D">
        <w:trPr>
          <w:trHeight w:val="285"/>
        </w:trPr>
        <w:tc>
          <w:tcPr>
            <w:tcW w:w="648" w:type="dxa"/>
            <w:hideMark/>
          </w:tcPr>
          <w:p w14:paraId="24285B22" w14:textId="77777777" w:rsidR="007A2CAF" w:rsidRPr="00DB1DC1" w:rsidRDefault="007A2CAF" w:rsidP="007F6C22">
            <w:pPr>
              <w:pStyle w:val="Tablebody"/>
              <w:jc w:val="right"/>
            </w:pPr>
            <w:r w:rsidRPr="005A0770">
              <w:t>5</w:t>
            </w:r>
          </w:p>
        </w:tc>
        <w:tc>
          <w:tcPr>
            <w:tcW w:w="1136" w:type="dxa"/>
            <w:tcBorders>
              <w:top w:val="single" w:sz="4" w:space="0" w:color="auto"/>
              <w:left w:val="nil"/>
              <w:bottom w:val="single" w:sz="4" w:space="0" w:color="auto"/>
              <w:right w:val="single" w:sz="4" w:space="0" w:color="auto"/>
            </w:tcBorders>
            <w:shd w:val="clear" w:color="auto" w:fill="auto"/>
            <w:noWrap/>
          </w:tcPr>
          <w:p w14:paraId="3B3CFE58" w14:textId="77777777" w:rsidR="007A2CAF" w:rsidRPr="002E2C65" w:rsidRDefault="007A2CAF" w:rsidP="007F6C22">
            <w:pPr>
              <w:pStyle w:val="Tablebody"/>
              <w:jc w:val="right"/>
              <w:rPr>
                <w:color w:val="000000"/>
              </w:rPr>
            </w:pPr>
            <w:r w:rsidRPr="005A0770">
              <w:t>1.1</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2DF64B63" w14:textId="77777777" w:rsidR="007A2CAF" w:rsidRPr="002E2C65" w:rsidRDefault="007A2CAF" w:rsidP="007F6C22">
            <w:pPr>
              <w:pStyle w:val="Tablebody"/>
              <w:jc w:val="right"/>
              <w:rPr>
                <w:color w:val="000000"/>
              </w:rPr>
            </w:pPr>
            <w:r w:rsidRPr="005A0770">
              <w:t>1.2</w:t>
            </w:r>
          </w:p>
        </w:tc>
        <w:tc>
          <w:tcPr>
            <w:tcW w:w="1068" w:type="dxa"/>
            <w:tcBorders>
              <w:top w:val="single" w:sz="4" w:space="0" w:color="auto"/>
              <w:left w:val="single" w:sz="4" w:space="0" w:color="auto"/>
              <w:bottom w:val="single" w:sz="4" w:space="0" w:color="auto"/>
              <w:right w:val="single" w:sz="4" w:space="0" w:color="auto"/>
            </w:tcBorders>
          </w:tcPr>
          <w:p w14:paraId="5CB6F180" w14:textId="77777777" w:rsidR="007A2CAF" w:rsidRPr="002E2C65" w:rsidRDefault="007A2CAF" w:rsidP="007F6C22">
            <w:pPr>
              <w:pStyle w:val="Tablebody"/>
              <w:jc w:val="right"/>
              <w:rPr>
                <w:color w:val="000000"/>
              </w:rPr>
            </w:pPr>
            <w:r w:rsidRPr="00DD0023">
              <w:t>1.1E-09</w:t>
            </w:r>
          </w:p>
        </w:tc>
        <w:tc>
          <w:tcPr>
            <w:tcW w:w="1182" w:type="dxa"/>
            <w:tcBorders>
              <w:top w:val="single" w:sz="4" w:space="0" w:color="auto"/>
              <w:left w:val="single" w:sz="4" w:space="0" w:color="auto"/>
              <w:bottom w:val="single" w:sz="4" w:space="0" w:color="auto"/>
              <w:right w:val="single" w:sz="4" w:space="0" w:color="auto"/>
            </w:tcBorders>
          </w:tcPr>
          <w:p w14:paraId="715BA1D9" w14:textId="77777777" w:rsidR="007A2CAF" w:rsidRPr="002E2C65" w:rsidRDefault="007A2CAF" w:rsidP="007F6C22">
            <w:pPr>
              <w:pStyle w:val="Tablebody"/>
              <w:jc w:val="right"/>
              <w:rPr>
                <w:color w:val="000000"/>
              </w:rPr>
            </w:pPr>
            <w:r w:rsidRPr="00DD0023">
              <w:t>1.2E-09</w:t>
            </w:r>
          </w:p>
        </w:tc>
        <w:tc>
          <w:tcPr>
            <w:tcW w:w="1091" w:type="dxa"/>
            <w:tcBorders>
              <w:top w:val="single" w:sz="4" w:space="0" w:color="auto"/>
              <w:left w:val="single" w:sz="4" w:space="0" w:color="auto"/>
              <w:bottom w:val="single" w:sz="4" w:space="0" w:color="auto"/>
              <w:right w:val="single" w:sz="4" w:space="0" w:color="auto"/>
            </w:tcBorders>
          </w:tcPr>
          <w:p w14:paraId="635D06AE" w14:textId="77777777" w:rsidR="007A2CAF" w:rsidRPr="005A0770" w:rsidRDefault="007A2CAF" w:rsidP="007F6C22">
            <w:pPr>
              <w:pStyle w:val="Tablebody"/>
              <w:jc w:val="right"/>
            </w:pPr>
            <w:r w:rsidRPr="00C00EEC">
              <w:t>-8.96</w:t>
            </w:r>
          </w:p>
        </w:tc>
        <w:tc>
          <w:tcPr>
            <w:tcW w:w="1069" w:type="dxa"/>
            <w:tcBorders>
              <w:top w:val="single" w:sz="4" w:space="0" w:color="auto"/>
              <w:left w:val="single" w:sz="4" w:space="0" w:color="auto"/>
              <w:bottom w:val="single" w:sz="4" w:space="0" w:color="auto"/>
              <w:right w:val="single" w:sz="4" w:space="0" w:color="auto"/>
            </w:tcBorders>
          </w:tcPr>
          <w:p w14:paraId="02D61D01" w14:textId="77777777" w:rsidR="007A2CAF" w:rsidRPr="005A0770" w:rsidRDefault="007A2CAF" w:rsidP="007F6C22">
            <w:pPr>
              <w:pStyle w:val="Tablebody"/>
              <w:jc w:val="right"/>
            </w:pPr>
            <w:r w:rsidRPr="00C00EEC">
              <w:t>-8.92</w:t>
            </w:r>
          </w:p>
        </w:tc>
        <w:tc>
          <w:tcPr>
            <w:tcW w:w="1440" w:type="dxa"/>
            <w:tcBorders>
              <w:top w:val="single" w:sz="4" w:space="0" w:color="auto"/>
              <w:left w:val="single" w:sz="4" w:space="0" w:color="auto"/>
              <w:bottom w:val="single" w:sz="4" w:space="0" w:color="auto"/>
              <w:right w:val="single" w:sz="4" w:space="0" w:color="auto"/>
            </w:tcBorders>
          </w:tcPr>
          <w:p w14:paraId="6B235008" w14:textId="77777777" w:rsidR="007A2CAF" w:rsidRPr="002E2C65" w:rsidRDefault="007A2CAF" w:rsidP="007F6C22">
            <w:pPr>
              <w:pStyle w:val="Tablebody"/>
              <w:jc w:val="right"/>
              <w:rPr>
                <w:color w:val="000000"/>
              </w:rPr>
            </w:pPr>
            <w:r w:rsidRPr="005A0770">
              <w:t>8.95</w:t>
            </w:r>
          </w:p>
        </w:tc>
        <w:tc>
          <w:tcPr>
            <w:tcW w:w="1170" w:type="dxa"/>
            <w:tcBorders>
              <w:top w:val="single" w:sz="4" w:space="0" w:color="auto"/>
              <w:left w:val="single" w:sz="4" w:space="0" w:color="auto"/>
              <w:bottom w:val="single" w:sz="4" w:space="0" w:color="auto"/>
              <w:right w:val="single" w:sz="4" w:space="0" w:color="auto"/>
            </w:tcBorders>
          </w:tcPr>
          <w:p w14:paraId="44C2243E" w14:textId="77777777" w:rsidR="007A2CAF" w:rsidRPr="002E2C65" w:rsidRDefault="007A2CAF" w:rsidP="007F6C22">
            <w:pPr>
              <w:pStyle w:val="Tablebody"/>
              <w:jc w:val="right"/>
              <w:rPr>
                <w:color w:val="000000"/>
              </w:rPr>
            </w:pPr>
            <w:r w:rsidRPr="005A0770">
              <w:t>8.92</w:t>
            </w:r>
          </w:p>
        </w:tc>
      </w:tr>
      <w:tr w:rsidR="007A2CAF" w:rsidRPr="00DB1DC1" w14:paraId="686FF4D9" w14:textId="77777777" w:rsidTr="005C6F8D">
        <w:trPr>
          <w:trHeight w:val="285"/>
        </w:trPr>
        <w:tc>
          <w:tcPr>
            <w:tcW w:w="648" w:type="dxa"/>
            <w:hideMark/>
          </w:tcPr>
          <w:p w14:paraId="65EAF733" w14:textId="77777777" w:rsidR="007A2CAF" w:rsidRPr="00DB1DC1" w:rsidRDefault="007A2CAF" w:rsidP="007F6C22">
            <w:pPr>
              <w:pStyle w:val="Tablebody"/>
              <w:jc w:val="right"/>
            </w:pPr>
            <w:r w:rsidRPr="005A0770">
              <w:t>6</w:t>
            </w:r>
          </w:p>
        </w:tc>
        <w:tc>
          <w:tcPr>
            <w:tcW w:w="1136" w:type="dxa"/>
            <w:tcBorders>
              <w:top w:val="single" w:sz="4" w:space="0" w:color="auto"/>
              <w:left w:val="nil"/>
              <w:bottom w:val="single" w:sz="4" w:space="0" w:color="auto"/>
              <w:right w:val="single" w:sz="4" w:space="0" w:color="auto"/>
            </w:tcBorders>
            <w:shd w:val="clear" w:color="auto" w:fill="auto"/>
            <w:noWrap/>
          </w:tcPr>
          <w:p w14:paraId="021A540C" w14:textId="77777777" w:rsidR="007A2CAF" w:rsidRPr="002E2C65" w:rsidRDefault="007A2CAF" w:rsidP="007F6C22">
            <w:pPr>
              <w:pStyle w:val="Tablebody"/>
              <w:jc w:val="right"/>
              <w:rPr>
                <w:color w:val="000000"/>
              </w:rPr>
            </w:pPr>
            <w:r w:rsidRPr="005A0770">
              <w:t>1.2</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4716EEC8" w14:textId="77777777" w:rsidR="007A2CAF" w:rsidRPr="002E2C65" w:rsidRDefault="007A2CAF" w:rsidP="007F6C22">
            <w:pPr>
              <w:pStyle w:val="Tablebody"/>
              <w:jc w:val="right"/>
              <w:rPr>
                <w:color w:val="000000"/>
              </w:rPr>
            </w:pPr>
            <w:r w:rsidRPr="005A0770">
              <w:t>0.68</w:t>
            </w:r>
          </w:p>
        </w:tc>
        <w:tc>
          <w:tcPr>
            <w:tcW w:w="1068" w:type="dxa"/>
            <w:tcBorders>
              <w:top w:val="single" w:sz="4" w:space="0" w:color="auto"/>
              <w:left w:val="single" w:sz="4" w:space="0" w:color="auto"/>
              <w:bottom w:val="single" w:sz="4" w:space="0" w:color="auto"/>
              <w:right w:val="single" w:sz="4" w:space="0" w:color="auto"/>
            </w:tcBorders>
          </w:tcPr>
          <w:p w14:paraId="55D33EC2" w14:textId="77777777" w:rsidR="007A2CAF" w:rsidRPr="002E2C65" w:rsidRDefault="007A2CAF" w:rsidP="007F6C22">
            <w:pPr>
              <w:pStyle w:val="Tablebody"/>
              <w:jc w:val="right"/>
              <w:rPr>
                <w:color w:val="000000"/>
              </w:rPr>
            </w:pPr>
            <w:r w:rsidRPr="00DD0023">
              <w:t>1.2E-09</w:t>
            </w:r>
          </w:p>
        </w:tc>
        <w:tc>
          <w:tcPr>
            <w:tcW w:w="1182" w:type="dxa"/>
            <w:tcBorders>
              <w:top w:val="single" w:sz="4" w:space="0" w:color="auto"/>
              <w:left w:val="single" w:sz="4" w:space="0" w:color="auto"/>
              <w:bottom w:val="single" w:sz="4" w:space="0" w:color="auto"/>
              <w:right w:val="single" w:sz="4" w:space="0" w:color="auto"/>
            </w:tcBorders>
          </w:tcPr>
          <w:p w14:paraId="241B69A0" w14:textId="77777777" w:rsidR="007A2CAF" w:rsidRPr="002E2C65" w:rsidRDefault="007A2CAF" w:rsidP="007F6C22">
            <w:pPr>
              <w:pStyle w:val="Tablebody"/>
              <w:jc w:val="right"/>
              <w:rPr>
                <w:color w:val="000000"/>
              </w:rPr>
            </w:pPr>
            <w:r w:rsidRPr="00DD0023">
              <w:t>6.8E-10</w:t>
            </w:r>
          </w:p>
        </w:tc>
        <w:tc>
          <w:tcPr>
            <w:tcW w:w="1091" w:type="dxa"/>
            <w:tcBorders>
              <w:top w:val="single" w:sz="4" w:space="0" w:color="auto"/>
              <w:left w:val="single" w:sz="4" w:space="0" w:color="auto"/>
              <w:bottom w:val="single" w:sz="4" w:space="0" w:color="auto"/>
              <w:right w:val="single" w:sz="4" w:space="0" w:color="auto"/>
            </w:tcBorders>
          </w:tcPr>
          <w:p w14:paraId="4AAFEE19" w14:textId="77777777" w:rsidR="007A2CAF" w:rsidRPr="005A0770" w:rsidRDefault="007A2CAF" w:rsidP="007F6C22">
            <w:pPr>
              <w:pStyle w:val="Tablebody"/>
              <w:jc w:val="right"/>
            </w:pPr>
            <w:r w:rsidRPr="00C00EEC">
              <w:t>-8.92</w:t>
            </w:r>
          </w:p>
        </w:tc>
        <w:tc>
          <w:tcPr>
            <w:tcW w:w="1069" w:type="dxa"/>
            <w:tcBorders>
              <w:top w:val="single" w:sz="4" w:space="0" w:color="auto"/>
              <w:left w:val="single" w:sz="4" w:space="0" w:color="auto"/>
              <w:bottom w:val="single" w:sz="4" w:space="0" w:color="auto"/>
              <w:right w:val="single" w:sz="4" w:space="0" w:color="auto"/>
            </w:tcBorders>
          </w:tcPr>
          <w:p w14:paraId="5A4E2027" w14:textId="77777777" w:rsidR="007A2CAF" w:rsidRPr="005A0770" w:rsidRDefault="007A2CAF" w:rsidP="007F6C22">
            <w:pPr>
              <w:pStyle w:val="Tablebody"/>
              <w:jc w:val="right"/>
            </w:pPr>
            <w:r w:rsidRPr="00C00EEC">
              <w:t>-9.17</w:t>
            </w:r>
          </w:p>
        </w:tc>
        <w:tc>
          <w:tcPr>
            <w:tcW w:w="1440" w:type="dxa"/>
            <w:tcBorders>
              <w:top w:val="single" w:sz="4" w:space="0" w:color="auto"/>
              <w:left w:val="single" w:sz="4" w:space="0" w:color="auto"/>
              <w:bottom w:val="single" w:sz="4" w:space="0" w:color="auto"/>
              <w:right w:val="single" w:sz="4" w:space="0" w:color="auto"/>
            </w:tcBorders>
          </w:tcPr>
          <w:p w14:paraId="023467AA" w14:textId="77777777" w:rsidR="007A2CAF" w:rsidRPr="002E2C65" w:rsidRDefault="007A2CAF" w:rsidP="007F6C22">
            <w:pPr>
              <w:pStyle w:val="Tablebody"/>
              <w:jc w:val="right"/>
              <w:rPr>
                <w:color w:val="000000"/>
              </w:rPr>
            </w:pPr>
            <w:r w:rsidRPr="005A0770">
              <w:t>8.92</w:t>
            </w:r>
          </w:p>
        </w:tc>
        <w:tc>
          <w:tcPr>
            <w:tcW w:w="1170" w:type="dxa"/>
            <w:tcBorders>
              <w:top w:val="single" w:sz="4" w:space="0" w:color="auto"/>
              <w:left w:val="single" w:sz="4" w:space="0" w:color="auto"/>
              <w:bottom w:val="single" w:sz="4" w:space="0" w:color="auto"/>
              <w:right w:val="single" w:sz="4" w:space="0" w:color="auto"/>
            </w:tcBorders>
          </w:tcPr>
          <w:p w14:paraId="2F79A306" w14:textId="77777777" w:rsidR="007A2CAF" w:rsidRPr="002E2C65" w:rsidRDefault="007A2CAF" w:rsidP="007F6C22">
            <w:pPr>
              <w:pStyle w:val="Tablebody"/>
              <w:jc w:val="right"/>
              <w:rPr>
                <w:color w:val="000000"/>
              </w:rPr>
            </w:pPr>
            <w:r w:rsidRPr="005A0770">
              <w:t>9.16</w:t>
            </w:r>
          </w:p>
        </w:tc>
      </w:tr>
      <w:tr w:rsidR="007A2CAF" w:rsidRPr="00DB1DC1" w14:paraId="47C67BA9" w14:textId="77777777" w:rsidTr="005C6F8D">
        <w:trPr>
          <w:trHeight w:val="285"/>
        </w:trPr>
        <w:tc>
          <w:tcPr>
            <w:tcW w:w="648" w:type="dxa"/>
            <w:hideMark/>
          </w:tcPr>
          <w:p w14:paraId="2A11073E" w14:textId="77777777" w:rsidR="007A2CAF" w:rsidRPr="00DB1DC1" w:rsidRDefault="007A2CAF" w:rsidP="007F6C22">
            <w:pPr>
              <w:pStyle w:val="Tablebody"/>
              <w:jc w:val="right"/>
            </w:pPr>
            <w:r w:rsidRPr="005A0770">
              <w:t>7</w:t>
            </w:r>
          </w:p>
        </w:tc>
        <w:tc>
          <w:tcPr>
            <w:tcW w:w="1136" w:type="dxa"/>
            <w:tcBorders>
              <w:top w:val="single" w:sz="4" w:space="0" w:color="auto"/>
              <w:left w:val="nil"/>
              <w:bottom w:val="single" w:sz="4" w:space="0" w:color="auto"/>
              <w:right w:val="single" w:sz="4" w:space="0" w:color="auto"/>
            </w:tcBorders>
            <w:shd w:val="clear" w:color="auto" w:fill="auto"/>
            <w:noWrap/>
          </w:tcPr>
          <w:p w14:paraId="6A4FAA44" w14:textId="77777777" w:rsidR="007A2CAF" w:rsidRPr="002E2C65" w:rsidRDefault="007A2CAF" w:rsidP="007F6C22">
            <w:pPr>
              <w:pStyle w:val="Tablebody"/>
              <w:jc w:val="right"/>
              <w:rPr>
                <w:color w:val="000000"/>
              </w:rPr>
            </w:pPr>
            <w:r w:rsidRPr="005A0770">
              <w:t>1.6</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0D43DD41" w14:textId="77777777" w:rsidR="007A2CAF" w:rsidRPr="002E2C65" w:rsidRDefault="007A2CAF" w:rsidP="007F6C22">
            <w:pPr>
              <w:pStyle w:val="Tablebody"/>
              <w:jc w:val="right"/>
              <w:rPr>
                <w:color w:val="000000"/>
              </w:rPr>
            </w:pPr>
            <w:r w:rsidRPr="005A0770">
              <w:t>1.9</w:t>
            </w:r>
          </w:p>
        </w:tc>
        <w:tc>
          <w:tcPr>
            <w:tcW w:w="1068" w:type="dxa"/>
            <w:tcBorders>
              <w:top w:val="single" w:sz="4" w:space="0" w:color="auto"/>
              <w:left w:val="single" w:sz="4" w:space="0" w:color="auto"/>
              <w:bottom w:val="single" w:sz="4" w:space="0" w:color="auto"/>
              <w:right w:val="single" w:sz="4" w:space="0" w:color="auto"/>
            </w:tcBorders>
          </w:tcPr>
          <w:p w14:paraId="7F8BC553" w14:textId="77777777" w:rsidR="007A2CAF" w:rsidRPr="002E2C65" w:rsidRDefault="007A2CAF" w:rsidP="007F6C22">
            <w:pPr>
              <w:pStyle w:val="Tablebody"/>
              <w:jc w:val="right"/>
              <w:rPr>
                <w:color w:val="000000"/>
              </w:rPr>
            </w:pPr>
            <w:r w:rsidRPr="00DD0023">
              <w:t>1.6E-09</w:t>
            </w:r>
          </w:p>
        </w:tc>
        <w:tc>
          <w:tcPr>
            <w:tcW w:w="1182" w:type="dxa"/>
            <w:tcBorders>
              <w:top w:val="single" w:sz="4" w:space="0" w:color="auto"/>
              <w:left w:val="single" w:sz="4" w:space="0" w:color="auto"/>
              <w:bottom w:val="single" w:sz="4" w:space="0" w:color="auto"/>
              <w:right w:val="single" w:sz="4" w:space="0" w:color="auto"/>
            </w:tcBorders>
          </w:tcPr>
          <w:p w14:paraId="301E02A1" w14:textId="77777777" w:rsidR="007A2CAF" w:rsidRPr="002E2C65" w:rsidRDefault="007A2CAF" w:rsidP="007F6C22">
            <w:pPr>
              <w:pStyle w:val="Tablebody"/>
              <w:jc w:val="right"/>
              <w:rPr>
                <w:color w:val="000000"/>
              </w:rPr>
            </w:pPr>
            <w:r w:rsidRPr="00DD0023">
              <w:t>1.9E-09</w:t>
            </w:r>
          </w:p>
        </w:tc>
        <w:tc>
          <w:tcPr>
            <w:tcW w:w="1091" w:type="dxa"/>
            <w:tcBorders>
              <w:top w:val="single" w:sz="4" w:space="0" w:color="auto"/>
              <w:left w:val="single" w:sz="4" w:space="0" w:color="auto"/>
              <w:bottom w:val="single" w:sz="4" w:space="0" w:color="auto"/>
              <w:right w:val="single" w:sz="4" w:space="0" w:color="auto"/>
            </w:tcBorders>
          </w:tcPr>
          <w:p w14:paraId="0A57AF89" w14:textId="77777777" w:rsidR="007A2CAF" w:rsidRPr="005A0770" w:rsidRDefault="007A2CAF" w:rsidP="007F6C22">
            <w:pPr>
              <w:pStyle w:val="Tablebody"/>
              <w:jc w:val="right"/>
            </w:pPr>
            <w:r w:rsidRPr="00C00EEC">
              <w:t>-8.80</w:t>
            </w:r>
          </w:p>
        </w:tc>
        <w:tc>
          <w:tcPr>
            <w:tcW w:w="1069" w:type="dxa"/>
            <w:tcBorders>
              <w:top w:val="single" w:sz="4" w:space="0" w:color="auto"/>
              <w:left w:val="single" w:sz="4" w:space="0" w:color="auto"/>
              <w:bottom w:val="single" w:sz="4" w:space="0" w:color="auto"/>
              <w:right w:val="single" w:sz="4" w:space="0" w:color="auto"/>
            </w:tcBorders>
          </w:tcPr>
          <w:p w14:paraId="60F5D476" w14:textId="77777777" w:rsidR="007A2CAF" w:rsidRPr="005A0770" w:rsidRDefault="007A2CAF" w:rsidP="007F6C22">
            <w:pPr>
              <w:pStyle w:val="Tablebody"/>
              <w:jc w:val="right"/>
            </w:pPr>
            <w:r w:rsidRPr="00C00EEC">
              <w:t>-8.72</w:t>
            </w:r>
          </w:p>
        </w:tc>
        <w:tc>
          <w:tcPr>
            <w:tcW w:w="1440" w:type="dxa"/>
            <w:tcBorders>
              <w:top w:val="single" w:sz="4" w:space="0" w:color="auto"/>
              <w:left w:val="single" w:sz="4" w:space="0" w:color="auto"/>
              <w:bottom w:val="single" w:sz="4" w:space="0" w:color="auto"/>
              <w:right w:val="single" w:sz="4" w:space="0" w:color="auto"/>
            </w:tcBorders>
          </w:tcPr>
          <w:p w14:paraId="51E4ADD3" w14:textId="77777777" w:rsidR="007A2CAF" w:rsidRPr="002E2C65" w:rsidRDefault="007A2CAF" w:rsidP="007F6C22">
            <w:pPr>
              <w:pStyle w:val="Tablebody"/>
              <w:jc w:val="right"/>
              <w:rPr>
                <w:color w:val="000000"/>
              </w:rPr>
            </w:pPr>
            <w:r w:rsidRPr="005A0770">
              <w:t>8.79</w:t>
            </w:r>
          </w:p>
        </w:tc>
        <w:tc>
          <w:tcPr>
            <w:tcW w:w="1170" w:type="dxa"/>
            <w:tcBorders>
              <w:top w:val="single" w:sz="4" w:space="0" w:color="auto"/>
              <w:left w:val="single" w:sz="4" w:space="0" w:color="auto"/>
              <w:bottom w:val="single" w:sz="4" w:space="0" w:color="auto"/>
              <w:right w:val="single" w:sz="4" w:space="0" w:color="auto"/>
            </w:tcBorders>
          </w:tcPr>
          <w:p w14:paraId="4CED5443" w14:textId="77777777" w:rsidR="007A2CAF" w:rsidRPr="002E2C65" w:rsidRDefault="007A2CAF" w:rsidP="007F6C22">
            <w:pPr>
              <w:pStyle w:val="Tablebody"/>
              <w:jc w:val="right"/>
              <w:rPr>
                <w:color w:val="000000"/>
              </w:rPr>
            </w:pPr>
            <w:r w:rsidRPr="005A0770">
              <w:t>8.72</w:t>
            </w:r>
          </w:p>
        </w:tc>
      </w:tr>
      <w:tr w:rsidR="007A2CAF" w:rsidRPr="00DB1DC1" w14:paraId="2F5E154E" w14:textId="77777777" w:rsidTr="005C6F8D">
        <w:trPr>
          <w:trHeight w:val="285"/>
        </w:trPr>
        <w:tc>
          <w:tcPr>
            <w:tcW w:w="648" w:type="dxa"/>
            <w:hideMark/>
          </w:tcPr>
          <w:p w14:paraId="2482DCC3" w14:textId="77777777" w:rsidR="007A2CAF" w:rsidRPr="00DB1DC1" w:rsidRDefault="007A2CAF" w:rsidP="007F6C22">
            <w:pPr>
              <w:pStyle w:val="Tablebody"/>
              <w:jc w:val="right"/>
            </w:pPr>
            <w:r w:rsidRPr="005A0770">
              <w:t>8</w:t>
            </w:r>
          </w:p>
        </w:tc>
        <w:tc>
          <w:tcPr>
            <w:tcW w:w="1136" w:type="dxa"/>
            <w:tcBorders>
              <w:top w:val="single" w:sz="4" w:space="0" w:color="auto"/>
              <w:left w:val="nil"/>
              <w:bottom w:val="single" w:sz="4" w:space="0" w:color="auto"/>
              <w:right w:val="single" w:sz="4" w:space="0" w:color="auto"/>
            </w:tcBorders>
            <w:shd w:val="clear" w:color="auto" w:fill="auto"/>
            <w:noWrap/>
          </w:tcPr>
          <w:p w14:paraId="4B5BDA90" w14:textId="77777777" w:rsidR="007A2CAF" w:rsidRPr="002E2C65" w:rsidRDefault="007A2CAF" w:rsidP="007F6C22">
            <w:pPr>
              <w:pStyle w:val="Tablebody"/>
              <w:jc w:val="right"/>
              <w:rPr>
                <w:color w:val="000000"/>
              </w:rPr>
            </w:pPr>
            <w:r w:rsidRPr="005A0770">
              <w:t>2.2</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1DDCA938" w14:textId="77777777" w:rsidR="007A2CAF" w:rsidRPr="002E2C65" w:rsidRDefault="007A2CAF" w:rsidP="007F6C22">
            <w:pPr>
              <w:pStyle w:val="Tablebody"/>
              <w:jc w:val="right"/>
              <w:rPr>
                <w:color w:val="000000"/>
              </w:rPr>
            </w:pPr>
            <w:r w:rsidRPr="005A0770">
              <w:t>1.2</w:t>
            </w:r>
          </w:p>
        </w:tc>
        <w:tc>
          <w:tcPr>
            <w:tcW w:w="1068" w:type="dxa"/>
            <w:tcBorders>
              <w:top w:val="single" w:sz="4" w:space="0" w:color="auto"/>
              <w:left w:val="single" w:sz="4" w:space="0" w:color="auto"/>
              <w:bottom w:val="single" w:sz="4" w:space="0" w:color="auto"/>
              <w:right w:val="single" w:sz="4" w:space="0" w:color="auto"/>
            </w:tcBorders>
          </w:tcPr>
          <w:p w14:paraId="35549A31" w14:textId="77777777" w:rsidR="007A2CAF" w:rsidRPr="002E2C65" w:rsidRDefault="007A2CAF" w:rsidP="007F6C22">
            <w:pPr>
              <w:pStyle w:val="Tablebody"/>
              <w:jc w:val="right"/>
              <w:rPr>
                <w:color w:val="000000"/>
              </w:rPr>
            </w:pPr>
            <w:r w:rsidRPr="00DD0023">
              <w:t>2.2E-09</w:t>
            </w:r>
          </w:p>
        </w:tc>
        <w:tc>
          <w:tcPr>
            <w:tcW w:w="1182" w:type="dxa"/>
            <w:tcBorders>
              <w:top w:val="single" w:sz="4" w:space="0" w:color="auto"/>
              <w:left w:val="single" w:sz="4" w:space="0" w:color="auto"/>
              <w:bottom w:val="single" w:sz="4" w:space="0" w:color="auto"/>
              <w:right w:val="single" w:sz="4" w:space="0" w:color="auto"/>
            </w:tcBorders>
          </w:tcPr>
          <w:p w14:paraId="09AC2345" w14:textId="77777777" w:rsidR="007A2CAF" w:rsidRPr="002E2C65" w:rsidRDefault="007A2CAF" w:rsidP="007F6C22">
            <w:pPr>
              <w:pStyle w:val="Tablebody"/>
              <w:jc w:val="right"/>
              <w:rPr>
                <w:color w:val="000000"/>
              </w:rPr>
            </w:pPr>
            <w:r w:rsidRPr="00DD0023">
              <w:t>1.2E-09</w:t>
            </w:r>
          </w:p>
        </w:tc>
        <w:tc>
          <w:tcPr>
            <w:tcW w:w="1091" w:type="dxa"/>
            <w:tcBorders>
              <w:top w:val="single" w:sz="4" w:space="0" w:color="auto"/>
              <w:left w:val="single" w:sz="4" w:space="0" w:color="auto"/>
              <w:bottom w:val="single" w:sz="4" w:space="0" w:color="auto"/>
              <w:right w:val="single" w:sz="4" w:space="0" w:color="auto"/>
            </w:tcBorders>
          </w:tcPr>
          <w:p w14:paraId="2BD1BCE6" w14:textId="77777777" w:rsidR="007A2CAF" w:rsidRPr="005A0770" w:rsidRDefault="007A2CAF" w:rsidP="007F6C22">
            <w:pPr>
              <w:pStyle w:val="Tablebody"/>
              <w:jc w:val="right"/>
            </w:pPr>
            <w:r w:rsidRPr="00C00EEC">
              <w:t>-8.66</w:t>
            </w:r>
          </w:p>
        </w:tc>
        <w:tc>
          <w:tcPr>
            <w:tcW w:w="1069" w:type="dxa"/>
            <w:tcBorders>
              <w:top w:val="single" w:sz="4" w:space="0" w:color="auto"/>
              <w:left w:val="single" w:sz="4" w:space="0" w:color="auto"/>
              <w:bottom w:val="single" w:sz="4" w:space="0" w:color="auto"/>
              <w:right w:val="single" w:sz="4" w:space="0" w:color="auto"/>
            </w:tcBorders>
          </w:tcPr>
          <w:p w14:paraId="28488B30" w14:textId="77777777" w:rsidR="007A2CAF" w:rsidRPr="005A0770" w:rsidRDefault="007A2CAF" w:rsidP="007F6C22">
            <w:pPr>
              <w:pStyle w:val="Tablebody"/>
              <w:jc w:val="right"/>
            </w:pPr>
            <w:r w:rsidRPr="00C00EEC">
              <w:t>-8.92</w:t>
            </w:r>
          </w:p>
        </w:tc>
        <w:tc>
          <w:tcPr>
            <w:tcW w:w="1440" w:type="dxa"/>
            <w:tcBorders>
              <w:top w:val="single" w:sz="4" w:space="0" w:color="auto"/>
              <w:left w:val="single" w:sz="4" w:space="0" w:color="auto"/>
              <w:bottom w:val="single" w:sz="4" w:space="0" w:color="auto"/>
              <w:right w:val="single" w:sz="4" w:space="0" w:color="auto"/>
            </w:tcBorders>
          </w:tcPr>
          <w:p w14:paraId="02107CCB" w14:textId="77777777" w:rsidR="007A2CAF" w:rsidRPr="002E2C65" w:rsidRDefault="007A2CAF" w:rsidP="007F6C22">
            <w:pPr>
              <w:pStyle w:val="Tablebody"/>
              <w:jc w:val="right"/>
              <w:rPr>
                <w:color w:val="000000"/>
              </w:rPr>
            </w:pPr>
            <w:r w:rsidRPr="005A0770">
              <w:t>8.65</w:t>
            </w:r>
          </w:p>
        </w:tc>
        <w:tc>
          <w:tcPr>
            <w:tcW w:w="1170" w:type="dxa"/>
            <w:tcBorders>
              <w:top w:val="single" w:sz="4" w:space="0" w:color="auto"/>
              <w:left w:val="single" w:sz="4" w:space="0" w:color="auto"/>
              <w:bottom w:val="single" w:sz="4" w:space="0" w:color="auto"/>
              <w:right w:val="single" w:sz="4" w:space="0" w:color="auto"/>
            </w:tcBorders>
          </w:tcPr>
          <w:p w14:paraId="4D902EBE" w14:textId="77777777" w:rsidR="007A2CAF" w:rsidRPr="002E2C65" w:rsidRDefault="007A2CAF" w:rsidP="007F6C22">
            <w:pPr>
              <w:pStyle w:val="Tablebody"/>
              <w:jc w:val="right"/>
              <w:rPr>
                <w:color w:val="000000"/>
              </w:rPr>
            </w:pPr>
            <w:r w:rsidRPr="005A0770">
              <w:t>8.92</w:t>
            </w:r>
          </w:p>
        </w:tc>
      </w:tr>
      <w:tr w:rsidR="007A2CAF" w:rsidRPr="00DB1DC1" w14:paraId="36B8A174" w14:textId="77777777" w:rsidTr="005C6F8D">
        <w:trPr>
          <w:trHeight w:val="285"/>
        </w:trPr>
        <w:tc>
          <w:tcPr>
            <w:tcW w:w="648" w:type="dxa"/>
            <w:hideMark/>
          </w:tcPr>
          <w:p w14:paraId="4764197E" w14:textId="77777777" w:rsidR="007A2CAF" w:rsidRPr="00DB1DC1" w:rsidRDefault="007A2CAF" w:rsidP="007F6C22">
            <w:pPr>
              <w:pStyle w:val="Tablebody"/>
              <w:jc w:val="right"/>
            </w:pPr>
            <w:r w:rsidRPr="005A0770">
              <w:t>9</w:t>
            </w:r>
          </w:p>
        </w:tc>
        <w:tc>
          <w:tcPr>
            <w:tcW w:w="1136" w:type="dxa"/>
            <w:tcBorders>
              <w:top w:val="single" w:sz="4" w:space="0" w:color="auto"/>
              <w:left w:val="nil"/>
              <w:bottom w:val="single" w:sz="4" w:space="0" w:color="auto"/>
              <w:right w:val="single" w:sz="4" w:space="0" w:color="auto"/>
            </w:tcBorders>
            <w:shd w:val="clear" w:color="auto" w:fill="auto"/>
            <w:noWrap/>
          </w:tcPr>
          <w:p w14:paraId="6632CD8A" w14:textId="77777777" w:rsidR="007A2CAF" w:rsidRPr="002E2C65" w:rsidRDefault="007A2CAF" w:rsidP="007F6C22">
            <w:pPr>
              <w:pStyle w:val="Tablebody"/>
              <w:jc w:val="right"/>
              <w:rPr>
                <w:color w:val="000000"/>
              </w:rPr>
            </w:pPr>
            <w:r w:rsidRPr="005A0770">
              <w:t>2.5</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46040E02" w14:textId="77777777" w:rsidR="007A2CAF" w:rsidRPr="002E2C65" w:rsidRDefault="007A2CAF" w:rsidP="007F6C22">
            <w:pPr>
              <w:pStyle w:val="Tablebody"/>
              <w:jc w:val="right"/>
              <w:rPr>
                <w:color w:val="000000"/>
              </w:rPr>
            </w:pPr>
            <w:r w:rsidRPr="005A0770">
              <w:t>2</w:t>
            </w:r>
          </w:p>
        </w:tc>
        <w:tc>
          <w:tcPr>
            <w:tcW w:w="1068" w:type="dxa"/>
            <w:tcBorders>
              <w:top w:val="single" w:sz="4" w:space="0" w:color="auto"/>
              <w:left w:val="single" w:sz="4" w:space="0" w:color="auto"/>
              <w:bottom w:val="single" w:sz="4" w:space="0" w:color="auto"/>
              <w:right w:val="single" w:sz="4" w:space="0" w:color="auto"/>
            </w:tcBorders>
          </w:tcPr>
          <w:p w14:paraId="249A4BA1" w14:textId="77777777" w:rsidR="007A2CAF" w:rsidRPr="002E2C65" w:rsidRDefault="007A2CAF" w:rsidP="007F6C22">
            <w:pPr>
              <w:pStyle w:val="Tablebody"/>
              <w:jc w:val="right"/>
              <w:rPr>
                <w:color w:val="000000"/>
              </w:rPr>
            </w:pPr>
            <w:r w:rsidRPr="00DD0023">
              <w:t>2.5E-09</w:t>
            </w:r>
          </w:p>
        </w:tc>
        <w:tc>
          <w:tcPr>
            <w:tcW w:w="1182" w:type="dxa"/>
            <w:tcBorders>
              <w:top w:val="single" w:sz="4" w:space="0" w:color="auto"/>
              <w:left w:val="single" w:sz="4" w:space="0" w:color="auto"/>
              <w:bottom w:val="single" w:sz="4" w:space="0" w:color="auto"/>
              <w:right w:val="single" w:sz="4" w:space="0" w:color="auto"/>
            </w:tcBorders>
          </w:tcPr>
          <w:p w14:paraId="4E541E5A" w14:textId="77777777" w:rsidR="007A2CAF" w:rsidRPr="002E2C65" w:rsidRDefault="007A2CAF" w:rsidP="007F6C22">
            <w:pPr>
              <w:pStyle w:val="Tablebody"/>
              <w:jc w:val="right"/>
              <w:rPr>
                <w:color w:val="000000"/>
              </w:rPr>
            </w:pPr>
            <w:r w:rsidRPr="00DD0023">
              <w:t>2.0E-09</w:t>
            </w:r>
          </w:p>
        </w:tc>
        <w:tc>
          <w:tcPr>
            <w:tcW w:w="1091" w:type="dxa"/>
            <w:tcBorders>
              <w:top w:val="single" w:sz="4" w:space="0" w:color="auto"/>
              <w:left w:val="single" w:sz="4" w:space="0" w:color="auto"/>
              <w:bottom w:val="single" w:sz="4" w:space="0" w:color="auto"/>
              <w:right w:val="single" w:sz="4" w:space="0" w:color="auto"/>
            </w:tcBorders>
          </w:tcPr>
          <w:p w14:paraId="0C1D4BC0" w14:textId="77777777" w:rsidR="007A2CAF" w:rsidRPr="005A0770" w:rsidRDefault="007A2CAF" w:rsidP="007F6C22">
            <w:pPr>
              <w:pStyle w:val="Tablebody"/>
              <w:jc w:val="right"/>
            </w:pPr>
            <w:r w:rsidRPr="00C00EEC">
              <w:t>-8.60</w:t>
            </w:r>
          </w:p>
        </w:tc>
        <w:tc>
          <w:tcPr>
            <w:tcW w:w="1069" w:type="dxa"/>
            <w:tcBorders>
              <w:top w:val="single" w:sz="4" w:space="0" w:color="auto"/>
              <w:left w:val="single" w:sz="4" w:space="0" w:color="auto"/>
              <w:bottom w:val="single" w:sz="4" w:space="0" w:color="auto"/>
              <w:right w:val="single" w:sz="4" w:space="0" w:color="auto"/>
            </w:tcBorders>
          </w:tcPr>
          <w:p w14:paraId="5AEFAB30" w14:textId="77777777" w:rsidR="007A2CAF" w:rsidRPr="005A0770" w:rsidRDefault="007A2CAF" w:rsidP="007F6C22">
            <w:pPr>
              <w:pStyle w:val="Tablebody"/>
              <w:jc w:val="right"/>
            </w:pPr>
            <w:r w:rsidRPr="00C00EEC">
              <w:t>-8.70</w:t>
            </w:r>
          </w:p>
        </w:tc>
        <w:tc>
          <w:tcPr>
            <w:tcW w:w="1440" w:type="dxa"/>
            <w:tcBorders>
              <w:top w:val="single" w:sz="4" w:space="0" w:color="auto"/>
              <w:left w:val="single" w:sz="4" w:space="0" w:color="auto"/>
              <w:bottom w:val="single" w:sz="4" w:space="0" w:color="auto"/>
              <w:right w:val="single" w:sz="4" w:space="0" w:color="auto"/>
            </w:tcBorders>
          </w:tcPr>
          <w:p w14:paraId="3787313F" w14:textId="77777777" w:rsidR="007A2CAF" w:rsidRPr="002E2C65" w:rsidRDefault="007A2CAF" w:rsidP="007F6C22">
            <w:pPr>
              <w:pStyle w:val="Tablebody"/>
              <w:jc w:val="right"/>
              <w:rPr>
                <w:color w:val="000000"/>
              </w:rPr>
            </w:pPr>
            <w:r w:rsidRPr="005A0770">
              <w:t>8.60</w:t>
            </w:r>
          </w:p>
        </w:tc>
        <w:tc>
          <w:tcPr>
            <w:tcW w:w="1170" w:type="dxa"/>
            <w:tcBorders>
              <w:top w:val="single" w:sz="4" w:space="0" w:color="auto"/>
              <w:left w:val="single" w:sz="4" w:space="0" w:color="auto"/>
              <w:bottom w:val="single" w:sz="4" w:space="0" w:color="auto"/>
              <w:right w:val="single" w:sz="4" w:space="0" w:color="auto"/>
            </w:tcBorders>
          </w:tcPr>
          <w:p w14:paraId="58790B70" w14:textId="77777777" w:rsidR="007A2CAF" w:rsidRPr="002E2C65" w:rsidRDefault="007A2CAF" w:rsidP="007F6C22">
            <w:pPr>
              <w:pStyle w:val="Tablebody"/>
              <w:jc w:val="right"/>
              <w:rPr>
                <w:color w:val="000000"/>
              </w:rPr>
            </w:pPr>
            <w:r w:rsidRPr="005A0770">
              <w:t>8.69</w:t>
            </w:r>
          </w:p>
        </w:tc>
      </w:tr>
      <w:tr w:rsidR="007A2CAF" w:rsidRPr="00DB1DC1" w14:paraId="51A55733" w14:textId="77777777" w:rsidTr="005C6F8D">
        <w:trPr>
          <w:trHeight w:val="285"/>
        </w:trPr>
        <w:tc>
          <w:tcPr>
            <w:tcW w:w="648" w:type="dxa"/>
            <w:hideMark/>
          </w:tcPr>
          <w:p w14:paraId="6416A9D8" w14:textId="77777777" w:rsidR="007A2CAF" w:rsidRPr="00DB1DC1" w:rsidRDefault="007A2CAF" w:rsidP="007F6C22">
            <w:pPr>
              <w:pStyle w:val="Tablebody"/>
              <w:jc w:val="right"/>
            </w:pPr>
            <w:r w:rsidRPr="005A0770">
              <w:t>10</w:t>
            </w:r>
          </w:p>
        </w:tc>
        <w:tc>
          <w:tcPr>
            <w:tcW w:w="1136" w:type="dxa"/>
            <w:tcBorders>
              <w:top w:val="single" w:sz="4" w:space="0" w:color="auto"/>
              <w:left w:val="nil"/>
              <w:bottom w:val="single" w:sz="4" w:space="0" w:color="auto"/>
              <w:right w:val="single" w:sz="4" w:space="0" w:color="auto"/>
            </w:tcBorders>
            <w:shd w:val="clear" w:color="auto" w:fill="auto"/>
            <w:noWrap/>
          </w:tcPr>
          <w:p w14:paraId="547EA0FA" w14:textId="77777777" w:rsidR="007A2CAF" w:rsidRPr="002E2C65" w:rsidRDefault="007A2CAF" w:rsidP="007F6C22">
            <w:pPr>
              <w:pStyle w:val="Tablebody"/>
              <w:jc w:val="right"/>
              <w:rPr>
                <w:color w:val="000000"/>
              </w:rPr>
            </w:pPr>
            <w:r w:rsidRPr="005A0770">
              <w:t>3</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18F28B09" w14:textId="77777777" w:rsidR="007A2CAF" w:rsidRPr="002E2C65" w:rsidRDefault="007A2CAF" w:rsidP="007F6C22">
            <w:pPr>
              <w:pStyle w:val="Tablebody"/>
              <w:jc w:val="right"/>
              <w:rPr>
                <w:color w:val="000000"/>
              </w:rPr>
            </w:pPr>
            <w:r w:rsidRPr="005A0770">
              <w:t>4</w:t>
            </w:r>
          </w:p>
        </w:tc>
        <w:tc>
          <w:tcPr>
            <w:tcW w:w="1068" w:type="dxa"/>
            <w:tcBorders>
              <w:top w:val="single" w:sz="4" w:space="0" w:color="auto"/>
              <w:left w:val="single" w:sz="4" w:space="0" w:color="auto"/>
              <w:bottom w:val="single" w:sz="4" w:space="0" w:color="auto"/>
              <w:right w:val="single" w:sz="4" w:space="0" w:color="auto"/>
            </w:tcBorders>
          </w:tcPr>
          <w:p w14:paraId="2BCCA78C" w14:textId="77777777" w:rsidR="007A2CAF" w:rsidRPr="002E2C65" w:rsidRDefault="007A2CAF" w:rsidP="007F6C22">
            <w:pPr>
              <w:pStyle w:val="Tablebody"/>
              <w:jc w:val="right"/>
              <w:rPr>
                <w:color w:val="000000"/>
              </w:rPr>
            </w:pPr>
            <w:r w:rsidRPr="00DD0023">
              <w:t>3.0E-09</w:t>
            </w:r>
          </w:p>
        </w:tc>
        <w:tc>
          <w:tcPr>
            <w:tcW w:w="1182" w:type="dxa"/>
            <w:tcBorders>
              <w:top w:val="single" w:sz="4" w:space="0" w:color="auto"/>
              <w:left w:val="single" w:sz="4" w:space="0" w:color="auto"/>
              <w:bottom w:val="single" w:sz="4" w:space="0" w:color="auto"/>
              <w:right w:val="single" w:sz="4" w:space="0" w:color="auto"/>
            </w:tcBorders>
          </w:tcPr>
          <w:p w14:paraId="65446014" w14:textId="77777777" w:rsidR="007A2CAF" w:rsidRPr="002E2C65" w:rsidRDefault="007A2CAF" w:rsidP="007F6C22">
            <w:pPr>
              <w:pStyle w:val="Tablebody"/>
              <w:jc w:val="right"/>
              <w:rPr>
                <w:color w:val="000000"/>
              </w:rPr>
            </w:pPr>
            <w:r w:rsidRPr="00DD0023">
              <w:t>4.0E-09</w:t>
            </w:r>
          </w:p>
        </w:tc>
        <w:tc>
          <w:tcPr>
            <w:tcW w:w="1091" w:type="dxa"/>
            <w:tcBorders>
              <w:top w:val="single" w:sz="4" w:space="0" w:color="auto"/>
              <w:left w:val="single" w:sz="4" w:space="0" w:color="auto"/>
              <w:bottom w:val="single" w:sz="4" w:space="0" w:color="auto"/>
              <w:right w:val="single" w:sz="4" w:space="0" w:color="auto"/>
            </w:tcBorders>
          </w:tcPr>
          <w:p w14:paraId="0B26BE47" w14:textId="77777777" w:rsidR="007A2CAF" w:rsidRPr="005A0770" w:rsidRDefault="007A2CAF" w:rsidP="007F6C22">
            <w:pPr>
              <w:pStyle w:val="Tablebody"/>
              <w:jc w:val="right"/>
            </w:pPr>
            <w:r w:rsidRPr="00C00EEC">
              <w:t>-8.52</w:t>
            </w:r>
          </w:p>
        </w:tc>
        <w:tc>
          <w:tcPr>
            <w:tcW w:w="1069" w:type="dxa"/>
            <w:tcBorders>
              <w:top w:val="single" w:sz="4" w:space="0" w:color="auto"/>
              <w:left w:val="single" w:sz="4" w:space="0" w:color="auto"/>
              <w:bottom w:val="single" w:sz="4" w:space="0" w:color="auto"/>
              <w:right w:val="single" w:sz="4" w:space="0" w:color="auto"/>
            </w:tcBorders>
          </w:tcPr>
          <w:p w14:paraId="685E698E" w14:textId="77777777" w:rsidR="007A2CAF" w:rsidRPr="005A0770" w:rsidRDefault="007A2CAF" w:rsidP="007F6C22">
            <w:pPr>
              <w:pStyle w:val="Tablebody"/>
              <w:jc w:val="right"/>
            </w:pPr>
            <w:r w:rsidRPr="00C00EEC">
              <w:t>-8.40</w:t>
            </w:r>
          </w:p>
        </w:tc>
        <w:tc>
          <w:tcPr>
            <w:tcW w:w="1440" w:type="dxa"/>
            <w:tcBorders>
              <w:top w:val="single" w:sz="4" w:space="0" w:color="auto"/>
              <w:left w:val="single" w:sz="4" w:space="0" w:color="auto"/>
              <w:bottom w:val="single" w:sz="4" w:space="0" w:color="auto"/>
              <w:right w:val="single" w:sz="4" w:space="0" w:color="auto"/>
            </w:tcBorders>
          </w:tcPr>
          <w:p w14:paraId="09045C88" w14:textId="77777777" w:rsidR="007A2CAF" w:rsidRPr="002E2C65" w:rsidRDefault="007A2CAF" w:rsidP="007F6C22">
            <w:pPr>
              <w:pStyle w:val="Tablebody"/>
              <w:jc w:val="right"/>
              <w:rPr>
                <w:color w:val="000000"/>
              </w:rPr>
            </w:pPr>
            <w:r w:rsidRPr="005A0770">
              <w:t>8.52</w:t>
            </w:r>
          </w:p>
        </w:tc>
        <w:tc>
          <w:tcPr>
            <w:tcW w:w="1170" w:type="dxa"/>
            <w:tcBorders>
              <w:top w:val="single" w:sz="4" w:space="0" w:color="auto"/>
              <w:left w:val="single" w:sz="4" w:space="0" w:color="auto"/>
              <w:bottom w:val="single" w:sz="4" w:space="0" w:color="auto"/>
              <w:right w:val="single" w:sz="4" w:space="0" w:color="auto"/>
            </w:tcBorders>
          </w:tcPr>
          <w:p w14:paraId="075E8F1F" w14:textId="77777777" w:rsidR="007A2CAF" w:rsidRPr="002E2C65" w:rsidRDefault="007A2CAF" w:rsidP="007F6C22">
            <w:pPr>
              <w:pStyle w:val="Tablebody"/>
              <w:jc w:val="right"/>
              <w:rPr>
                <w:color w:val="000000"/>
              </w:rPr>
            </w:pPr>
            <w:r w:rsidRPr="005A0770">
              <w:t>8.39</w:t>
            </w:r>
          </w:p>
        </w:tc>
      </w:tr>
      <w:tr w:rsidR="007A2CAF" w:rsidRPr="00DB1DC1" w14:paraId="2F825E30" w14:textId="77777777" w:rsidTr="005C6F8D">
        <w:trPr>
          <w:trHeight w:val="285"/>
        </w:trPr>
        <w:tc>
          <w:tcPr>
            <w:tcW w:w="648" w:type="dxa"/>
            <w:hideMark/>
          </w:tcPr>
          <w:p w14:paraId="4F0F2F8B" w14:textId="77777777" w:rsidR="007A2CAF" w:rsidRPr="00DB1DC1" w:rsidRDefault="007A2CAF" w:rsidP="007F6C22">
            <w:pPr>
              <w:pStyle w:val="Tablebody"/>
              <w:jc w:val="right"/>
            </w:pPr>
            <w:r w:rsidRPr="005A0770">
              <w:t>11</w:t>
            </w:r>
          </w:p>
        </w:tc>
        <w:tc>
          <w:tcPr>
            <w:tcW w:w="1136" w:type="dxa"/>
            <w:tcBorders>
              <w:top w:val="single" w:sz="4" w:space="0" w:color="auto"/>
              <w:left w:val="nil"/>
              <w:bottom w:val="single" w:sz="4" w:space="0" w:color="auto"/>
              <w:right w:val="single" w:sz="4" w:space="0" w:color="auto"/>
            </w:tcBorders>
            <w:shd w:val="clear" w:color="auto" w:fill="auto"/>
            <w:noWrap/>
          </w:tcPr>
          <w:p w14:paraId="149FD68B" w14:textId="77777777" w:rsidR="007A2CAF" w:rsidRPr="002E2C65" w:rsidRDefault="007A2CAF" w:rsidP="007F6C22">
            <w:pPr>
              <w:pStyle w:val="Tablebody"/>
              <w:jc w:val="right"/>
              <w:rPr>
                <w:color w:val="000000"/>
              </w:rPr>
            </w:pPr>
            <w:r w:rsidRPr="005A0770">
              <w:t>6</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52F64D50" w14:textId="77777777" w:rsidR="007A2CAF" w:rsidRPr="002E2C65" w:rsidRDefault="007A2CAF" w:rsidP="007F6C22">
            <w:pPr>
              <w:pStyle w:val="Tablebody"/>
              <w:jc w:val="right"/>
              <w:rPr>
                <w:color w:val="000000"/>
              </w:rPr>
            </w:pPr>
            <w:r w:rsidRPr="005A0770">
              <w:t>2</w:t>
            </w:r>
          </w:p>
        </w:tc>
        <w:tc>
          <w:tcPr>
            <w:tcW w:w="1068" w:type="dxa"/>
            <w:tcBorders>
              <w:top w:val="single" w:sz="4" w:space="0" w:color="auto"/>
              <w:left w:val="single" w:sz="4" w:space="0" w:color="auto"/>
              <w:bottom w:val="single" w:sz="4" w:space="0" w:color="auto"/>
              <w:right w:val="single" w:sz="4" w:space="0" w:color="auto"/>
            </w:tcBorders>
          </w:tcPr>
          <w:p w14:paraId="4E00E674" w14:textId="77777777" w:rsidR="007A2CAF" w:rsidRPr="002E2C65" w:rsidRDefault="007A2CAF" w:rsidP="007F6C22">
            <w:pPr>
              <w:pStyle w:val="Tablebody"/>
              <w:jc w:val="right"/>
              <w:rPr>
                <w:color w:val="000000"/>
              </w:rPr>
            </w:pPr>
            <w:r w:rsidRPr="00DD0023">
              <w:t>6.0E-09</w:t>
            </w:r>
          </w:p>
        </w:tc>
        <w:tc>
          <w:tcPr>
            <w:tcW w:w="1182" w:type="dxa"/>
            <w:tcBorders>
              <w:top w:val="single" w:sz="4" w:space="0" w:color="auto"/>
              <w:left w:val="single" w:sz="4" w:space="0" w:color="auto"/>
              <w:bottom w:val="single" w:sz="4" w:space="0" w:color="auto"/>
              <w:right w:val="single" w:sz="4" w:space="0" w:color="auto"/>
            </w:tcBorders>
          </w:tcPr>
          <w:p w14:paraId="1395DBAA" w14:textId="77777777" w:rsidR="007A2CAF" w:rsidRPr="002E2C65" w:rsidRDefault="007A2CAF" w:rsidP="007F6C22">
            <w:pPr>
              <w:pStyle w:val="Tablebody"/>
              <w:jc w:val="right"/>
              <w:rPr>
                <w:color w:val="000000"/>
              </w:rPr>
            </w:pPr>
            <w:r w:rsidRPr="00DD0023">
              <w:t>2.0E-09</w:t>
            </w:r>
          </w:p>
        </w:tc>
        <w:tc>
          <w:tcPr>
            <w:tcW w:w="1091" w:type="dxa"/>
            <w:tcBorders>
              <w:top w:val="single" w:sz="4" w:space="0" w:color="auto"/>
              <w:left w:val="single" w:sz="4" w:space="0" w:color="auto"/>
              <w:bottom w:val="single" w:sz="4" w:space="0" w:color="auto"/>
              <w:right w:val="single" w:sz="4" w:space="0" w:color="auto"/>
            </w:tcBorders>
          </w:tcPr>
          <w:p w14:paraId="7718D555" w14:textId="77777777" w:rsidR="007A2CAF" w:rsidRPr="005A0770" w:rsidRDefault="007A2CAF" w:rsidP="007F6C22">
            <w:pPr>
              <w:pStyle w:val="Tablebody"/>
              <w:jc w:val="right"/>
            </w:pPr>
            <w:r w:rsidRPr="00C00EEC">
              <w:t>-8.22</w:t>
            </w:r>
          </w:p>
        </w:tc>
        <w:tc>
          <w:tcPr>
            <w:tcW w:w="1069" w:type="dxa"/>
            <w:tcBorders>
              <w:top w:val="single" w:sz="4" w:space="0" w:color="auto"/>
              <w:left w:val="single" w:sz="4" w:space="0" w:color="auto"/>
              <w:bottom w:val="single" w:sz="4" w:space="0" w:color="auto"/>
              <w:right w:val="single" w:sz="4" w:space="0" w:color="auto"/>
            </w:tcBorders>
          </w:tcPr>
          <w:p w14:paraId="0EBD1026" w14:textId="77777777" w:rsidR="007A2CAF" w:rsidRPr="005A0770" w:rsidRDefault="007A2CAF" w:rsidP="007F6C22">
            <w:pPr>
              <w:pStyle w:val="Tablebody"/>
              <w:jc w:val="right"/>
            </w:pPr>
            <w:r w:rsidRPr="00C00EEC">
              <w:t>-8.70</w:t>
            </w:r>
          </w:p>
        </w:tc>
        <w:tc>
          <w:tcPr>
            <w:tcW w:w="1440" w:type="dxa"/>
            <w:tcBorders>
              <w:top w:val="single" w:sz="4" w:space="0" w:color="auto"/>
              <w:left w:val="single" w:sz="4" w:space="0" w:color="auto"/>
              <w:bottom w:val="single" w:sz="4" w:space="0" w:color="auto"/>
              <w:right w:val="single" w:sz="4" w:space="0" w:color="auto"/>
            </w:tcBorders>
          </w:tcPr>
          <w:p w14:paraId="0621356F" w14:textId="77777777" w:rsidR="007A2CAF" w:rsidRPr="002E2C65" w:rsidRDefault="007A2CAF" w:rsidP="007F6C22">
            <w:pPr>
              <w:pStyle w:val="Tablebody"/>
              <w:jc w:val="right"/>
              <w:rPr>
                <w:color w:val="000000"/>
              </w:rPr>
            </w:pPr>
            <w:r w:rsidRPr="005A0770">
              <w:t>8.22</w:t>
            </w:r>
          </w:p>
        </w:tc>
        <w:tc>
          <w:tcPr>
            <w:tcW w:w="1170" w:type="dxa"/>
            <w:tcBorders>
              <w:top w:val="single" w:sz="4" w:space="0" w:color="auto"/>
              <w:left w:val="single" w:sz="4" w:space="0" w:color="auto"/>
              <w:bottom w:val="single" w:sz="4" w:space="0" w:color="auto"/>
              <w:right w:val="single" w:sz="4" w:space="0" w:color="auto"/>
            </w:tcBorders>
          </w:tcPr>
          <w:p w14:paraId="430B9C92" w14:textId="77777777" w:rsidR="007A2CAF" w:rsidRPr="002E2C65" w:rsidRDefault="007A2CAF" w:rsidP="007F6C22">
            <w:pPr>
              <w:pStyle w:val="Tablebody"/>
              <w:jc w:val="right"/>
              <w:rPr>
                <w:color w:val="000000"/>
              </w:rPr>
            </w:pPr>
            <w:r w:rsidRPr="005A0770">
              <w:t>8.69</w:t>
            </w:r>
          </w:p>
        </w:tc>
      </w:tr>
      <w:tr w:rsidR="007A2CAF" w:rsidRPr="00DB1DC1" w14:paraId="1280FE52" w14:textId="77777777" w:rsidTr="005C6F8D">
        <w:trPr>
          <w:trHeight w:val="285"/>
        </w:trPr>
        <w:tc>
          <w:tcPr>
            <w:tcW w:w="648" w:type="dxa"/>
            <w:hideMark/>
          </w:tcPr>
          <w:p w14:paraId="3764266A" w14:textId="77777777" w:rsidR="007A2CAF" w:rsidRPr="00DB1DC1" w:rsidRDefault="007A2CAF" w:rsidP="007F6C22">
            <w:pPr>
              <w:pStyle w:val="Tablebody"/>
              <w:jc w:val="right"/>
            </w:pPr>
            <w:r w:rsidRPr="005A0770">
              <w:t>12</w:t>
            </w:r>
          </w:p>
        </w:tc>
        <w:tc>
          <w:tcPr>
            <w:tcW w:w="1136" w:type="dxa"/>
            <w:tcBorders>
              <w:top w:val="single" w:sz="4" w:space="0" w:color="auto"/>
              <w:left w:val="nil"/>
              <w:bottom w:val="single" w:sz="4" w:space="0" w:color="auto"/>
              <w:right w:val="single" w:sz="4" w:space="0" w:color="auto"/>
            </w:tcBorders>
            <w:shd w:val="clear" w:color="auto" w:fill="auto"/>
            <w:noWrap/>
          </w:tcPr>
          <w:p w14:paraId="18227538" w14:textId="77777777" w:rsidR="007A2CAF" w:rsidRPr="002E2C65" w:rsidRDefault="007A2CAF" w:rsidP="007F6C22">
            <w:pPr>
              <w:pStyle w:val="Tablebody"/>
              <w:jc w:val="right"/>
              <w:rPr>
                <w:color w:val="000000"/>
              </w:rPr>
            </w:pPr>
            <w:r w:rsidRPr="005A0770">
              <w:t>7</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7CF7AE78" w14:textId="77777777" w:rsidR="007A2CAF" w:rsidRPr="002E2C65" w:rsidRDefault="007A2CAF" w:rsidP="007F6C22">
            <w:pPr>
              <w:pStyle w:val="Tablebody"/>
              <w:jc w:val="right"/>
              <w:rPr>
                <w:color w:val="000000"/>
              </w:rPr>
            </w:pPr>
            <w:r w:rsidRPr="005A0770">
              <w:t>6</w:t>
            </w:r>
          </w:p>
        </w:tc>
        <w:tc>
          <w:tcPr>
            <w:tcW w:w="1068" w:type="dxa"/>
            <w:tcBorders>
              <w:top w:val="single" w:sz="4" w:space="0" w:color="auto"/>
              <w:left w:val="single" w:sz="4" w:space="0" w:color="auto"/>
              <w:bottom w:val="single" w:sz="4" w:space="0" w:color="auto"/>
              <w:right w:val="single" w:sz="4" w:space="0" w:color="auto"/>
            </w:tcBorders>
          </w:tcPr>
          <w:p w14:paraId="44ED3C96" w14:textId="77777777" w:rsidR="007A2CAF" w:rsidRPr="002E2C65" w:rsidRDefault="007A2CAF" w:rsidP="007F6C22">
            <w:pPr>
              <w:pStyle w:val="Tablebody"/>
              <w:jc w:val="right"/>
              <w:rPr>
                <w:color w:val="000000"/>
              </w:rPr>
            </w:pPr>
            <w:r w:rsidRPr="00DD0023">
              <w:t>7.0E-09</w:t>
            </w:r>
          </w:p>
        </w:tc>
        <w:tc>
          <w:tcPr>
            <w:tcW w:w="1182" w:type="dxa"/>
            <w:tcBorders>
              <w:top w:val="single" w:sz="4" w:space="0" w:color="auto"/>
              <w:left w:val="single" w:sz="4" w:space="0" w:color="auto"/>
              <w:bottom w:val="single" w:sz="4" w:space="0" w:color="auto"/>
              <w:right w:val="single" w:sz="4" w:space="0" w:color="auto"/>
            </w:tcBorders>
          </w:tcPr>
          <w:p w14:paraId="5C3A1E3B" w14:textId="77777777" w:rsidR="007A2CAF" w:rsidRPr="002E2C65" w:rsidRDefault="007A2CAF" w:rsidP="007F6C22">
            <w:pPr>
              <w:pStyle w:val="Tablebody"/>
              <w:jc w:val="right"/>
              <w:rPr>
                <w:color w:val="000000"/>
              </w:rPr>
            </w:pPr>
            <w:r w:rsidRPr="00DD0023">
              <w:t>6.0E-09</w:t>
            </w:r>
          </w:p>
        </w:tc>
        <w:tc>
          <w:tcPr>
            <w:tcW w:w="1091" w:type="dxa"/>
            <w:tcBorders>
              <w:top w:val="single" w:sz="4" w:space="0" w:color="auto"/>
              <w:left w:val="single" w:sz="4" w:space="0" w:color="auto"/>
              <w:bottom w:val="single" w:sz="4" w:space="0" w:color="auto"/>
              <w:right w:val="single" w:sz="4" w:space="0" w:color="auto"/>
            </w:tcBorders>
          </w:tcPr>
          <w:p w14:paraId="3CA6B22C" w14:textId="77777777" w:rsidR="007A2CAF" w:rsidRPr="005A0770" w:rsidRDefault="007A2CAF" w:rsidP="007F6C22">
            <w:pPr>
              <w:pStyle w:val="Tablebody"/>
              <w:jc w:val="right"/>
            </w:pPr>
            <w:r w:rsidRPr="00C00EEC">
              <w:t>-8.15</w:t>
            </w:r>
          </w:p>
        </w:tc>
        <w:tc>
          <w:tcPr>
            <w:tcW w:w="1069" w:type="dxa"/>
            <w:tcBorders>
              <w:top w:val="single" w:sz="4" w:space="0" w:color="auto"/>
              <w:left w:val="single" w:sz="4" w:space="0" w:color="auto"/>
              <w:bottom w:val="single" w:sz="4" w:space="0" w:color="auto"/>
              <w:right w:val="single" w:sz="4" w:space="0" w:color="auto"/>
            </w:tcBorders>
          </w:tcPr>
          <w:p w14:paraId="620E1BAC" w14:textId="77777777" w:rsidR="007A2CAF" w:rsidRPr="005A0770" w:rsidRDefault="007A2CAF" w:rsidP="007F6C22">
            <w:pPr>
              <w:pStyle w:val="Tablebody"/>
              <w:jc w:val="right"/>
            </w:pPr>
            <w:r w:rsidRPr="00C00EEC">
              <w:t>-8.22</w:t>
            </w:r>
          </w:p>
        </w:tc>
        <w:tc>
          <w:tcPr>
            <w:tcW w:w="1440" w:type="dxa"/>
            <w:tcBorders>
              <w:top w:val="single" w:sz="4" w:space="0" w:color="auto"/>
              <w:left w:val="single" w:sz="4" w:space="0" w:color="auto"/>
              <w:bottom w:val="single" w:sz="4" w:space="0" w:color="auto"/>
              <w:right w:val="single" w:sz="4" w:space="0" w:color="auto"/>
            </w:tcBorders>
          </w:tcPr>
          <w:p w14:paraId="52487F95" w14:textId="77777777" w:rsidR="007A2CAF" w:rsidRPr="002E2C65" w:rsidRDefault="007A2CAF" w:rsidP="007F6C22">
            <w:pPr>
              <w:pStyle w:val="Tablebody"/>
              <w:jc w:val="right"/>
              <w:rPr>
                <w:color w:val="000000"/>
              </w:rPr>
            </w:pPr>
            <w:r w:rsidRPr="005A0770">
              <w:t>8.15</w:t>
            </w:r>
          </w:p>
        </w:tc>
        <w:tc>
          <w:tcPr>
            <w:tcW w:w="1170" w:type="dxa"/>
            <w:tcBorders>
              <w:top w:val="single" w:sz="4" w:space="0" w:color="auto"/>
              <w:left w:val="single" w:sz="4" w:space="0" w:color="auto"/>
              <w:bottom w:val="single" w:sz="4" w:space="0" w:color="auto"/>
              <w:right w:val="single" w:sz="4" w:space="0" w:color="auto"/>
            </w:tcBorders>
          </w:tcPr>
          <w:p w14:paraId="425358C3" w14:textId="77777777" w:rsidR="007A2CAF" w:rsidRPr="002E2C65" w:rsidRDefault="007A2CAF" w:rsidP="007F6C22">
            <w:pPr>
              <w:pStyle w:val="Tablebody"/>
              <w:jc w:val="right"/>
              <w:rPr>
                <w:color w:val="000000"/>
              </w:rPr>
            </w:pPr>
            <w:r w:rsidRPr="005A0770">
              <w:t>8.22</w:t>
            </w:r>
          </w:p>
        </w:tc>
      </w:tr>
      <w:tr w:rsidR="007A2CAF" w:rsidRPr="00DB1DC1" w14:paraId="61003858" w14:textId="77777777" w:rsidTr="005C6F8D">
        <w:trPr>
          <w:trHeight w:val="285"/>
        </w:trPr>
        <w:tc>
          <w:tcPr>
            <w:tcW w:w="648" w:type="dxa"/>
            <w:hideMark/>
          </w:tcPr>
          <w:p w14:paraId="79A93C38" w14:textId="77777777" w:rsidR="007A2CAF" w:rsidRPr="00DB1DC1" w:rsidRDefault="007A2CAF" w:rsidP="007F6C22">
            <w:pPr>
              <w:pStyle w:val="Tablebody"/>
              <w:jc w:val="right"/>
            </w:pPr>
            <w:r w:rsidRPr="005A0770">
              <w:t>13</w:t>
            </w:r>
          </w:p>
        </w:tc>
        <w:tc>
          <w:tcPr>
            <w:tcW w:w="1136" w:type="dxa"/>
            <w:tcBorders>
              <w:top w:val="single" w:sz="4" w:space="0" w:color="auto"/>
              <w:left w:val="nil"/>
              <w:bottom w:val="single" w:sz="4" w:space="0" w:color="auto"/>
              <w:right w:val="single" w:sz="4" w:space="0" w:color="auto"/>
            </w:tcBorders>
            <w:shd w:val="clear" w:color="auto" w:fill="auto"/>
            <w:noWrap/>
          </w:tcPr>
          <w:p w14:paraId="6C782587" w14:textId="77777777" w:rsidR="007A2CAF" w:rsidRPr="002E2C65" w:rsidRDefault="007A2CAF" w:rsidP="007F6C22">
            <w:pPr>
              <w:pStyle w:val="Tablebody"/>
              <w:jc w:val="right"/>
              <w:rPr>
                <w:color w:val="000000"/>
              </w:rPr>
            </w:pPr>
            <w:r w:rsidRPr="005A0770">
              <w:t>11</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5844AF8A" w14:textId="77777777" w:rsidR="007A2CAF" w:rsidRPr="002E2C65" w:rsidRDefault="007A2CAF" w:rsidP="007F6C22">
            <w:pPr>
              <w:pStyle w:val="Tablebody"/>
              <w:jc w:val="right"/>
              <w:rPr>
                <w:color w:val="000000"/>
              </w:rPr>
            </w:pPr>
            <w:r w:rsidRPr="005A0770">
              <w:t>12</w:t>
            </w:r>
          </w:p>
        </w:tc>
        <w:tc>
          <w:tcPr>
            <w:tcW w:w="1068" w:type="dxa"/>
            <w:tcBorders>
              <w:top w:val="single" w:sz="4" w:space="0" w:color="auto"/>
              <w:left w:val="single" w:sz="4" w:space="0" w:color="auto"/>
              <w:bottom w:val="single" w:sz="4" w:space="0" w:color="auto"/>
              <w:right w:val="single" w:sz="4" w:space="0" w:color="auto"/>
            </w:tcBorders>
          </w:tcPr>
          <w:p w14:paraId="5E0F38F1" w14:textId="77777777" w:rsidR="007A2CAF" w:rsidRPr="002E2C65" w:rsidRDefault="007A2CAF" w:rsidP="007F6C22">
            <w:pPr>
              <w:pStyle w:val="Tablebody"/>
              <w:jc w:val="right"/>
              <w:rPr>
                <w:color w:val="000000"/>
              </w:rPr>
            </w:pPr>
            <w:r w:rsidRPr="00DD0023">
              <w:t>1.1E-08</w:t>
            </w:r>
          </w:p>
        </w:tc>
        <w:tc>
          <w:tcPr>
            <w:tcW w:w="1182" w:type="dxa"/>
            <w:tcBorders>
              <w:top w:val="single" w:sz="4" w:space="0" w:color="auto"/>
              <w:left w:val="single" w:sz="4" w:space="0" w:color="auto"/>
              <w:bottom w:val="single" w:sz="4" w:space="0" w:color="auto"/>
              <w:right w:val="single" w:sz="4" w:space="0" w:color="auto"/>
            </w:tcBorders>
          </w:tcPr>
          <w:p w14:paraId="09086067" w14:textId="77777777" w:rsidR="007A2CAF" w:rsidRPr="002E2C65" w:rsidRDefault="007A2CAF" w:rsidP="007F6C22">
            <w:pPr>
              <w:pStyle w:val="Tablebody"/>
              <w:jc w:val="right"/>
              <w:rPr>
                <w:color w:val="000000"/>
              </w:rPr>
            </w:pPr>
            <w:r w:rsidRPr="00DD0023">
              <w:t>1.2E-08</w:t>
            </w:r>
          </w:p>
        </w:tc>
        <w:tc>
          <w:tcPr>
            <w:tcW w:w="1091" w:type="dxa"/>
            <w:tcBorders>
              <w:top w:val="single" w:sz="4" w:space="0" w:color="auto"/>
              <w:left w:val="single" w:sz="4" w:space="0" w:color="auto"/>
              <w:bottom w:val="single" w:sz="4" w:space="0" w:color="auto"/>
              <w:right w:val="single" w:sz="4" w:space="0" w:color="auto"/>
            </w:tcBorders>
          </w:tcPr>
          <w:p w14:paraId="216703A5" w14:textId="77777777" w:rsidR="007A2CAF" w:rsidRPr="005A0770" w:rsidRDefault="007A2CAF" w:rsidP="007F6C22">
            <w:pPr>
              <w:pStyle w:val="Tablebody"/>
              <w:jc w:val="right"/>
            </w:pPr>
            <w:r w:rsidRPr="00C00EEC">
              <w:t>-7.96</w:t>
            </w:r>
          </w:p>
        </w:tc>
        <w:tc>
          <w:tcPr>
            <w:tcW w:w="1069" w:type="dxa"/>
            <w:tcBorders>
              <w:top w:val="single" w:sz="4" w:space="0" w:color="auto"/>
              <w:left w:val="single" w:sz="4" w:space="0" w:color="auto"/>
              <w:bottom w:val="single" w:sz="4" w:space="0" w:color="auto"/>
              <w:right w:val="single" w:sz="4" w:space="0" w:color="auto"/>
            </w:tcBorders>
          </w:tcPr>
          <w:p w14:paraId="08039B93" w14:textId="77777777" w:rsidR="007A2CAF" w:rsidRPr="005A0770" w:rsidRDefault="007A2CAF" w:rsidP="007F6C22">
            <w:pPr>
              <w:pStyle w:val="Tablebody"/>
              <w:jc w:val="right"/>
            </w:pPr>
            <w:r w:rsidRPr="00C00EEC">
              <w:t>-7.92</w:t>
            </w:r>
          </w:p>
        </w:tc>
        <w:tc>
          <w:tcPr>
            <w:tcW w:w="1440" w:type="dxa"/>
            <w:tcBorders>
              <w:top w:val="single" w:sz="4" w:space="0" w:color="auto"/>
              <w:left w:val="single" w:sz="4" w:space="0" w:color="auto"/>
              <w:bottom w:val="single" w:sz="4" w:space="0" w:color="auto"/>
              <w:right w:val="single" w:sz="4" w:space="0" w:color="auto"/>
            </w:tcBorders>
          </w:tcPr>
          <w:p w14:paraId="0D740696" w14:textId="77777777" w:rsidR="007A2CAF" w:rsidRPr="002E2C65" w:rsidRDefault="007A2CAF" w:rsidP="007F6C22">
            <w:pPr>
              <w:pStyle w:val="Tablebody"/>
              <w:jc w:val="right"/>
              <w:rPr>
                <w:color w:val="000000"/>
              </w:rPr>
            </w:pPr>
            <w:r w:rsidRPr="005A0770">
              <w:t>7.95</w:t>
            </w:r>
          </w:p>
        </w:tc>
        <w:tc>
          <w:tcPr>
            <w:tcW w:w="1170" w:type="dxa"/>
            <w:tcBorders>
              <w:top w:val="single" w:sz="4" w:space="0" w:color="auto"/>
              <w:left w:val="single" w:sz="4" w:space="0" w:color="auto"/>
              <w:bottom w:val="single" w:sz="4" w:space="0" w:color="auto"/>
              <w:right w:val="single" w:sz="4" w:space="0" w:color="auto"/>
            </w:tcBorders>
          </w:tcPr>
          <w:p w14:paraId="372D541A" w14:textId="77777777" w:rsidR="007A2CAF" w:rsidRPr="002E2C65" w:rsidRDefault="007A2CAF" w:rsidP="007F6C22">
            <w:pPr>
              <w:pStyle w:val="Tablebody"/>
              <w:jc w:val="right"/>
              <w:rPr>
                <w:color w:val="000000"/>
              </w:rPr>
            </w:pPr>
            <w:r w:rsidRPr="005A0770">
              <w:t>7.92</w:t>
            </w:r>
          </w:p>
        </w:tc>
      </w:tr>
      <w:tr w:rsidR="007A2CAF" w:rsidRPr="00DB1DC1" w14:paraId="6B3C2F18" w14:textId="77777777" w:rsidTr="005C6F8D">
        <w:trPr>
          <w:trHeight w:val="285"/>
        </w:trPr>
        <w:tc>
          <w:tcPr>
            <w:tcW w:w="648" w:type="dxa"/>
            <w:hideMark/>
          </w:tcPr>
          <w:p w14:paraId="607E6C12" w14:textId="77777777" w:rsidR="007A2CAF" w:rsidRPr="00DB1DC1" w:rsidRDefault="007A2CAF" w:rsidP="007F6C22">
            <w:pPr>
              <w:pStyle w:val="Tablebody"/>
              <w:jc w:val="right"/>
            </w:pPr>
            <w:r w:rsidRPr="005A0770">
              <w:t>14</w:t>
            </w:r>
          </w:p>
        </w:tc>
        <w:tc>
          <w:tcPr>
            <w:tcW w:w="1136" w:type="dxa"/>
            <w:tcBorders>
              <w:top w:val="single" w:sz="4" w:space="0" w:color="auto"/>
              <w:left w:val="nil"/>
              <w:bottom w:val="single" w:sz="4" w:space="0" w:color="auto"/>
              <w:right w:val="single" w:sz="4" w:space="0" w:color="auto"/>
            </w:tcBorders>
            <w:shd w:val="clear" w:color="auto" w:fill="auto"/>
            <w:noWrap/>
          </w:tcPr>
          <w:p w14:paraId="6D04E227" w14:textId="77777777" w:rsidR="007A2CAF" w:rsidRPr="002E2C65" w:rsidRDefault="007A2CAF" w:rsidP="007F6C22">
            <w:pPr>
              <w:pStyle w:val="Tablebody"/>
              <w:jc w:val="right"/>
              <w:rPr>
                <w:color w:val="000000"/>
              </w:rPr>
            </w:pPr>
            <w:r w:rsidRPr="005A0770">
              <w:t>16</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6F64D66B" w14:textId="77777777" w:rsidR="007A2CAF" w:rsidRPr="002E2C65" w:rsidRDefault="007A2CAF" w:rsidP="007F6C22">
            <w:pPr>
              <w:pStyle w:val="Tablebody"/>
              <w:jc w:val="right"/>
              <w:rPr>
                <w:color w:val="000000"/>
              </w:rPr>
            </w:pPr>
            <w:r w:rsidRPr="005A0770">
              <w:t>7</w:t>
            </w:r>
          </w:p>
        </w:tc>
        <w:tc>
          <w:tcPr>
            <w:tcW w:w="1068" w:type="dxa"/>
            <w:tcBorders>
              <w:top w:val="single" w:sz="4" w:space="0" w:color="auto"/>
              <w:left w:val="single" w:sz="4" w:space="0" w:color="auto"/>
              <w:bottom w:val="single" w:sz="4" w:space="0" w:color="auto"/>
              <w:right w:val="single" w:sz="4" w:space="0" w:color="auto"/>
            </w:tcBorders>
          </w:tcPr>
          <w:p w14:paraId="0A82C893" w14:textId="77777777" w:rsidR="007A2CAF" w:rsidRPr="002E2C65" w:rsidRDefault="007A2CAF" w:rsidP="007F6C22">
            <w:pPr>
              <w:pStyle w:val="Tablebody"/>
              <w:jc w:val="right"/>
              <w:rPr>
                <w:color w:val="000000"/>
              </w:rPr>
            </w:pPr>
            <w:r w:rsidRPr="00DD0023">
              <w:t>1.6E-08</w:t>
            </w:r>
          </w:p>
        </w:tc>
        <w:tc>
          <w:tcPr>
            <w:tcW w:w="1182" w:type="dxa"/>
            <w:tcBorders>
              <w:top w:val="single" w:sz="4" w:space="0" w:color="auto"/>
              <w:left w:val="single" w:sz="4" w:space="0" w:color="auto"/>
              <w:bottom w:val="single" w:sz="4" w:space="0" w:color="auto"/>
              <w:right w:val="single" w:sz="4" w:space="0" w:color="auto"/>
            </w:tcBorders>
          </w:tcPr>
          <w:p w14:paraId="56557310" w14:textId="77777777" w:rsidR="007A2CAF" w:rsidRPr="002E2C65" w:rsidRDefault="007A2CAF" w:rsidP="007F6C22">
            <w:pPr>
              <w:pStyle w:val="Tablebody"/>
              <w:jc w:val="right"/>
              <w:rPr>
                <w:color w:val="000000"/>
              </w:rPr>
            </w:pPr>
            <w:r w:rsidRPr="00DD0023">
              <w:t>7.0E-09</w:t>
            </w:r>
          </w:p>
        </w:tc>
        <w:tc>
          <w:tcPr>
            <w:tcW w:w="1091" w:type="dxa"/>
            <w:tcBorders>
              <w:top w:val="single" w:sz="4" w:space="0" w:color="auto"/>
              <w:left w:val="single" w:sz="4" w:space="0" w:color="auto"/>
              <w:bottom w:val="single" w:sz="4" w:space="0" w:color="auto"/>
              <w:right w:val="single" w:sz="4" w:space="0" w:color="auto"/>
            </w:tcBorders>
          </w:tcPr>
          <w:p w14:paraId="272C077A" w14:textId="77777777" w:rsidR="007A2CAF" w:rsidRPr="005A0770" w:rsidRDefault="007A2CAF" w:rsidP="007F6C22">
            <w:pPr>
              <w:pStyle w:val="Tablebody"/>
              <w:jc w:val="right"/>
            </w:pPr>
            <w:r w:rsidRPr="00C00EEC">
              <w:t>-7.80</w:t>
            </w:r>
          </w:p>
        </w:tc>
        <w:tc>
          <w:tcPr>
            <w:tcW w:w="1069" w:type="dxa"/>
            <w:tcBorders>
              <w:top w:val="single" w:sz="4" w:space="0" w:color="auto"/>
              <w:left w:val="single" w:sz="4" w:space="0" w:color="auto"/>
              <w:bottom w:val="single" w:sz="4" w:space="0" w:color="auto"/>
              <w:right w:val="single" w:sz="4" w:space="0" w:color="auto"/>
            </w:tcBorders>
          </w:tcPr>
          <w:p w14:paraId="5F27A4EA" w14:textId="77777777" w:rsidR="007A2CAF" w:rsidRPr="005A0770" w:rsidRDefault="007A2CAF" w:rsidP="007F6C22">
            <w:pPr>
              <w:pStyle w:val="Tablebody"/>
              <w:jc w:val="right"/>
            </w:pPr>
            <w:r w:rsidRPr="00C00EEC">
              <w:t>-8.15</w:t>
            </w:r>
          </w:p>
        </w:tc>
        <w:tc>
          <w:tcPr>
            <w:tcW w:w="1440" w:type="dxa"/>
            <w:tcBorders>
              <w:top w:val="single" w:sz="4" w:space="0" w:color="auto"/>
              <w:left w:val="single" w:sz="4" w:space="0" w:color="auto"/>
              <w:bottom w:val="single" w:sz="4" w:space="0" w:color="auto"/>
              <w:right w:val="single" w:sz="4" w:space="0" w:color="auto"/>
            </w:tcBorders>
          </w:tcPr>
          <w:p w14:paraId="0EEE9DCC" w14:textId="77777777" w:rsidR="007A2CAF" w:rsidRPr="002E2C65" w:rsidRDefault="007A2CAF" w:rsidP="007F6C22">
            <w:pPr>
              <w:pStyle w:val="Tablebody"/>
              <w:jc w:val="right"/>
              <w:rPr>
                <w:color w:val="000000"/>
              </w:rPr>
            </w:pPr>
            <w:r w:rsidRPr="005A0770">
              <w:t>7.79</w:t>
            </w:r>
          </w:p>
        </w:tc>
        <w:tc>
          <w:tcPr>
            <w:tcW w:w="1170" w:type="dxa"/>
            <w:tcBorders>
              <w:top w:val="single" w:sz="4" w:space="0" w:color="auto"/>
              <w:left w:val="single" w:sz="4" w:space="0" w:color="auto"/>
              <w:bottom w:val="single" w:sz="4" w:space="0" w:color="auto"/>
              <w:right w:val="single" w:sz="4" w:space="0" w:color="auto"/>
            </w:tcBorders>
          </w:tcPr>
          <w:p w14:paraId="73284717" w14:textId="77777777" w:rsidR="007A2CAF" w:rsidRPr="002E2C65" w:rsidRDefault="007A2CAF" w:rsidP="007F6C22">
            <w:pPr>
              <w:pStyle w:val="Tablebody"/>
              <w:jc w:val="right"/>
              <w:rPr>
                <w:color w:val="000000"/>
              </w:rPr>
            </w:pPr>
            <w:r w:rsidRPr="005A0770">
              <w:t>8.15</w:t>
            </w:r>
          </w:p>
        </w:tc>
      </w:tr>
      <w:tr w:rsidR="007A2CAF" w:rsidRPr="00DB1DC1" w14:paraId="6A1D58F9" w14:textId="77777777" w:rsidTr="005C6F8D">
        <w:trPr>
          <w:trHeight w:val="285"/>
        </w:trPr>
        <w:tc>
          <w:tcPr>
            <w:tcW w:w="648" w:type="dxa"/>
          </w:tcPr>
          <w:p w14:paraId="7EE7A1BA" w14:textId="77777777" w:rsidR="007A2CAF" w:rsidRPr="00DB1DC1" w:rsidRDefault="007A2CAF" w:rsidP="007F6C22">
            <w:pPr>
              <w:pStyle w:val="Tablebody"/>
              <w:jc w:val="right"/>
            </w:pPr>
            <w:r w:rsidRPr="005A0770">
              <w:t>15</w:t>
            </w:r>
          </w:p>
        </w:tc>
        <w:tc>
          <w:tcPr>
            <w:tcW w:w="1136" w:type="dxa"/>
            <w:tcBorders>
              <w:top w:val="single" w:sz="4" w:space="0" w:color="auto"/>
              <w:left w:val="nil"/>
              <w:bottom w:val="single" w:sz="4" w:space="0" w:color="auto"/>
              <w:right w:val="single" w:sz="4" w:space="0" w:color="auto"/>
            </w:tcBorders>
            <w:shd w:val="clear" w:color="auto" w:fill="auto"/>
            <w:noWrap/>
          </w:tcPr>
          <w:p w14:paraId="17346013" w14:textId="77777777" w:rsidR="007A2CAF" w:rsidRPr="002E2C65" w:rsidRDefault="007A2CAF" w:rsidP="007F6C22">
            <w:pPr>
              <w:pStyle w:val="Tablebody"/>
              <w:jc w:val="right"/>
            </w:pPr>
            <w:r w:rsidRPr="005A0770">
              <w:t>19</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4F5663FC" w14:textId="77777777" w:rsidR="007A2CAF" w:rsidRPr="002E2C65" w:rsidRDefault="007A2CAF" w:rsidP="007F6C22">
            <w:pPr>
              <w:pStyle w:val="Tablebody"/>
              <w:jc w:val="right"/>
            </w:pPr>
            <w:r w:rsidRPr="005A0770">
              <w:t>22</w:t>
            </w:r>
          </w:p>
        </w:tc>
        <w:tc>
          <w:tcPr>
            <w:tcW w:w="1068" w:type="dxa"/>
            <w:tcBorders>
              <w:top w:val="single" w:sz="4" w:space="0" w:color="auto"/>
              <w:left w:val="single" w:sz="4" w:space="0" w:color="auto"/>
              <w:bottom w:val="single" w:sz="4" w:space="0" w:color="auto"/>
              <w:right w:val="single" w:sz="4" w:space="0" w:color="auto"/>
            </w:tcBorders>
          </w:tcPr>
          <w:p w14:paraId="4046A565" w14:textId="77777777" w:rsidR="007A2CAF" w:rsidRPr="002E2C65" w:rsidRDefault="007A2CAF" w:rsidP="007F6C22">
            <w:pPr>
              <w:pStyle w:val="Tablebody"/>
              <w:jc w:val="right"/>
            </w:pPr>
            <w:r w:rsidRPr="00DD0023">
              <w:t>1.9E-08</w:t>
            </w:r>
          </w:p>
        </w:tc>
        <w:tc>
          <w:tcPr>
            <w:tcW w:w="1182" w:type="dxa"/>
            <w:tcBorders>
              <w:top w:val="single" w:sz="4" w:space="0" w:color="auto"/>
              <w:left w:val="single" w:sz="4" w:space="0" w:color="auto"/>
              <w:bottom w:val="single" w:sz="4" w:space="0" w:color="auto"/>
              <w:right w:val="single" w:sz="4" w:space="0" w:color="auto"/>
            </w:tcBorders>
          </w:tcPr>
          <w:p w14:paraId="7143EE47" w14:textId="77777777" w:rsidR="007A2CAF" w:rsidRPr="002E2C65" w:rsidRDefault="007A2CAF" w:rsidP="007F6C22">
            <w:pPr>
              <w:pStyle w:val="Tablebody"/>
              <w:jc w:val="right"/>
            </w:pPr>
            <w:r w:rsidRPr="00DD0023">
              <w:t>2.2E-08</w:t>
            </w:r>
          </w:p>
        </w:tc>
        <w:tc>
          <w:tcPr>
            <w:tcW w:w="1091" w:type="dxa"/>
            <w:tcBorders>
              <w:top w:val="single" w:sz="4" w:space="0" w:color="auto"/>
              <w:left w:val="single" w:sz="4" w:space="0" w:color="auto"/>
              <w:bottom w:val="single" w:sz="4" w:space="0" w:color="auto"/>
              <w:right w:val="single" w:sz="4" w:space="0" w:color="auto"/>
            </w:tcBorders>
          </w:tcPr>
          <w:p w14:paraId="56190AC9" w14:textId="77777777" w:rsidR="007A2CAF" w:rsidRPr="005A0770" w:rsidRDefault="007A2CAF" w:rsidP="007F6C22">
            <w:pPr>
              <w:pStyle w:val="Tablebody"/>
              <w:jc w:val="right"/>
            </w:pPr>
            <w:r w:rsidRPr="00C00EEC">
              <w:t>-7.72</w:t>
            </w:r>
          </w:p>
        </w:tc>
        <w:tc>
          <w:tcPr>
            <w:tcW w:w="1069" w:type="dxa"/>
            <w:tcBorders>
              <w:top w:val="single" w:sz="4" w:space="0" w:color="auto"/>
              <w:left w:val="single" w:sz="4" w:space="0" w:color="auto"/>
              <w:bottom w:val="single" w:sz="4" w:space="0" w:color="auto"/>
              <w:right w:val="single" w:sz="4" w:space="0" w:color="auto"/>
            </w:tcBorders>
          </w:tcPr>
          <w:p w14:paraId="19BF9790" w14:textId="77777777" w:rsidR="007A2CAF" w:rsidRPr="005A0770" w:rsidRDefault="007A2CAF" w:rsidP="007F6C22">
            <w:pPr>
              <w:pStyle w:val="Tablebody"/>
              <w:jc w:val="right"/>
            </w:pPr>
            <w:r w:rsidRPr="00C00EEC">
              <w:t>-7.66</w:t>
            </w:r>
          </w:p>
        </w:tc>
        <w:tc>
          <w:tcPr>
            <w:tcW w:w="1440" w:type="dxa"/>
            <w:tcBorders>
              <w:top w:val="single" w:sz="4" w:space="0" w:color="auto"/>
              <w:left w:val="single" w:sz="4" w:space="0" w:color="auto"/>
              <w:bottom w:val="single" w:sz="4" w:space="0" w:color="auto"/>
              <w:right w:val="single" w:sz="4" w:space="0" w:color="auto"/>
            </w:tcBorders>
          </w:tcPr>
          <w:p w14:paraId="66264148" w14:textId="77777777" w:rsidR="007A2CAF" w:rsidRPr="002E2C65" w:rsidRDefault="007A2CAF" w:rsidP="007F6C22">
            <w:pPr>
              <w:pStyle w:val="Tablebody"/>
              <w:jc w:val="right"/>
            </w:pPr>
            <w:r w:rsidRPr="005A0770">
              <w:t>7.72</w:t>
            </w:r>
          </w:p>
        </w:tc>
        <w:tc>
          <w:tcPr>
            <w:tcW w:w="1170" w:type="dxa"/>
            <w:tcBorders>
              <w:top w:val="single" w:sz="4" w:space="0" w:color="auto"/>
              <w:left w:val="single" w:sz="4" w:space="0" w:color="auto"/>
              <w:bottom w:val="single" w:sz="4" w:space="0" w:color="auto"/>
              <w:right w:val="single" w:sz="4" w:space="0" w:color="auto"/>
            </w:tcBorders>
          </w:tcPr>
          <w:p w14:paraId="64A35C6B" w14:textId="77777777" w:rsidR="007A2CAF" w:rsidRPr="002E2C65" w:rsidRDefault="007A2CAF" w:rsidP="007F6C22">
            <w:pPr>
              <w:pStyle w:val="Tablebody"/>
              <w:jc w:val="right"/>
            </w:pPr>
            <w:r w:rsidRPr="005A0770">
              <w:t>7.65</w:t>
            </w:r>
          </w:p>
        </w:tc>
      </w:tr>
      <w:tr w:rsidR="007A2CAF" w:rsidRPr="00DB1DC1" w14:paraId="6732A9A6" w14:textId="77777777" w:rsidTr="005C6F8D">
        <w:trPr>
          <w:trHeight w:val="285"/>
        </w:trPr>
        <w:tc>
          <w:tcPr>
            <w:tcW w:w="648" w:type="dxa"/>
          </w:tcPr>
          <w:p w14:paraId="02EB3C13" w14:textId="77777777" w:rsidR="007A2CAF" w:rsidRPr="00DB1DC1" w:rsidRDefault="007A2CAF" w:rsidP="007F6C22">
            <w:pPr>
              <w:pStyle w:val="Tablebody"/>
              <w:jc w:val="right"/>
            </w:pPr>
            <w:r w:rsidRPr="005A0770">
              <w:t>16</w:t>
            </w:r>
          </w:p>
        </w:tc>
        <w:tc>
          <w:tcPr>
            <w:tcW w:w="1136" w:type="dxa"/>
            <w:tcBorders>
              <w:top w:val="single" w:sz="4" w:space="0" w:color="auto"/>
              <w:left w:val="nil"/>
              <w:bottom w:val="single" w:sz="4" w:space="0" w:color="auto"/>
              <w:right w:val="single" w:sz="4" w:space="0" w:color="auto"/>
            </w:tcBorders>
            <w:shd w:val="clear" w:color="auto" w:fill="auto"/>
            <w:noWrap/>
          </w:tcPr>
          <w:p w14:paraId="156C62CC" w14:textId="77777777" w:rsidR="007A2CAF" w:rsidRPr="002E2C65" w:rsidRDefault="007A2CAF" w:rsidP="007F6C22">
            <w:pPr>
              <w:pStyle w:val="Tablebody"/>
              <w:jc w:val="right"/>
            </w:pPr>
            <w:r w:rsidRPr="005A0770">
              <w:t>25</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7A16E0EF" w14:textId="77777777" w:rsidR="007A2CAF" w:rsidRPr="002E2C65" w:rsidRDefault="007A2CAF" w:rsidP="007F6C22">
            <w:pPr>
              <w:pStyle w:val="Tablebody"/>
              <w:jc w:val="right"/>
            </w:pPr>
            <w:r w:rsidRPr="005A0770">
              <w:t>8</w:t>
            </w:r>
          </w:p>
        </w:tc>
        <w:tc>
          <w:tcPr>
            <w:tcW w:w="1068" w:type="dxa"/>
            <w:tcBorders>
              <w:top w:val="single" w:sz="4" w:space="0" w:color="auto"/>
              <w:left w:val="single" w:sz="4" w:space="0" w:color="auto"/>
              <w:bottom w:val="single" w:sz="4" w:space="0" w:color="auto"/>
              <w:right w:val="single" w:sz="4" w:space="0" w:color="auto"/>
            </w:tcBorders>
          </w:tcPr>
          <w:p w14:paraId="5AC023D6" w14:textId="77777777" w:rsidR="007A2CAF" w:rsidRPr="002E2C65" w:rsidRDefault="007A2CAF" w:rsidP="007F6C22">
            <w:pPr>
              <w:pStyle w:val="Tablebody"/>
              <w:jc w:val="right"/>
            </w:pPr>
            <w:r w:rsidRPr="00DD0023">
              <w:t>2.5E-08</w:t>
            </w:r>
          </w:p>
        </w:tc>
        <w:tc>
          <w:tcPr>
            <w:tcW w:w="1182" w:type="dxa"/>
            <w:tcBorders>
              <w:top w:val="single" w:sz="4" w:space="0" w:color="auto"/>
              <w:left w:val="single" w:sz="4" w:space="0" w:color="auto"/>
              <w:bottom w:val="single" w:sz="4" w:space="0" w:color="auto"/>
              <w:right w:val="single" w:sz="4" w:space="0" w:color="auto"/>
            </w:tcBorders>
          </w:tcPr>
          <w:p w14:paraId="182BC20E" w14:textId="77777777" w:rsidR="007A2CAF" w:rsidRPr="002E2C65" w:rsidRDefault="007A2CAF" w:rsidP="007F6C22">
            <w:pPr>
              <w:pStyle w:val="Tablebody"/>
              <w:jc w:val="right"/>
            </w:pPr>
            <w:r w:rsidRPr="00DD0023">
              <w:t>8.0E-09</w:t>
            </w:r>
          </w:p>
        </w:tc>
        <w:tc>
          <w:tcPr>
            <w:tcW w:w="1091" w:type="dxa"/>
            <w:tcBorders>
              <w:top w:val="single" w:sz="4" w:space="0" w:color="auto"/>
              <w:left w:val="single" w:sz="4" w:space="0" w:color="auto"/>
              <w:bottom w:val="single" w:sz="4" w:space="0" w:color="auto"/>
              <w:right w:val="single" w:sz="4" w:space="0" w:color="auto"/>
            </w:tcBorders>
          </w:tcPr>
          <w:p w14:paraId="61C0497B" w14:textId="77777777" w:rsidR="007A2CAF" w:rsidRPr="005A0770" w:rsidRDefault="007A2CAF" w:rsidP="007F6C22">
            <w:pPr>
              <w:pStyle w:val="Tablebody"/>
              <w:jc w:val="right"/>
            </w:pPr>
            <w:r w:rsidRPr="00C00EEC">
              <w:t>-7.60</w:t>
            </w:r>
          </w:p>
        </w:tc>
        <w:tc>
          <w:tcPr>
            <w:tcW w:w="1069" w:type="dxa"/>
            <w:tcBorders>
              <w:top w:val="single" w:sz="4" w:space="0" w:color="auto"/>
              <w:left w:val="single" w:sz="4" w:space="0" w:color="auto"/>
              <w:bottom w:val="single" w:sz="4" w:space="0" w:color="auto"/>
              <w:right w:val="single" w:sz="4" w:space="0" w:color="auto"/>
            </w:tcBorders>
          </w:tcPr>
          <w:p w14:paraId="28CFEEF1" w14:textId="77777777" w:rsidR="007A2CAF" w:rsidRPr="005A0770" w:rsidRDefault="007A2CAF" w:rsidP="007F6C22">
            <w:pPr>
              <w:pStyle w:val="Tablebody"/>
              <w:jc w:val="right"/>
            </w:pPr>
            <w:r w:rsidRPr="00C00EEC">
              <w:t>-8.10</w:t>
            </w:r>
          </w:p>
        </w:tc>
        <w:tc>
          <w:tcPr>
            <w:tcW w:w="1440" w:type="dxa"/>
            <w:tcBorders>
              <w:top w:val="single" w:sz="4" w:space="0" w:color="auto"/>
              <w:left w:val="single" w:sz="4" w:space="0" w:color="auto"/>
              <w:bottom w:val="single" w:sz="4" w:space="0" w:color="auto"/>
              <w:right w:val="single" w:sz="4" w:space="0" w:color="auto"/>
            </w:tcBorders>
          </w:tcPr>
          <w:p w14:paraId="4C0E65AC" w14:textId="77777777" w:rsidR="007A2CAF" w:rsidRPr="002E2C65" w:rsidRDefault="007A2CAF" w:rsidP="007F6C22">
            <w:pPr>
              <w:pStyle w:val="Tablebody"/>
              <w:jc w:val="right"/>
            </w:pPr>
            <w:r w:rsidRPr="005A0770">
              <w:t>7.60</w:t>
            </w:r>
          </w:p>
        </w:tc>
        <w:tc>
          <w:tcPr>
            <w:tcW w:w="1170" w:type="dxa"/>
            <w:tcBorders>
              <w:top w:val="single" w:sz="4" w:space="0" w:color="auto"/>
              <w:left w:val="single" w:sz="4" w:space="0" w:color="auto"/>
              <w:bottom w:val="single" w:sz="4" w:space="0" w:color="auto"/>
              <w:right w:val="single" w:sz="4" w:space="0" w:color="auto"/>
            </w:tcBorders>
          </w:tcPr>
          <w:p w14:paraId="5F5F5452" w14:textId="77777777" w:rsidR="007A2CAF" w:rsidRPr="002E2C65" w:rsidRDefault="007A2CAF" w:rsidP="007F6C22">
            <w:pPr>
              <w:pStyle w:val="Tablebody"/>
              <w:jc w:val="right"/>
            </w:pPr>
            <w:r w:rsidRPr="005A0770">
              <w:t>8.09</w:t>
            </w:r>
          </w:p>
        </w:tc>
      </w:tr>
      <w:tr w:rsidR="007A2CAF" w:rsidRPr="00DB1DC1" w14:paraId="1756C7EE" w14:textId="77777777" w:rsidTr="005C6F8D">
        <w:trPr>
          <w:trHeight w:val="285"/>
        </w:trPr>
        <w:tc>
          <w:tcPr>
            <w:tcW w:w="648" w:type="dxa"/>
          </w:tcPr>
          <w:p w14:paraId="1DA339AC" w14:textId="77777777" w:rsidR="007A2CAF" w:rsidRPr="00DB1DC1" w:rsidRDefault="007A2CAF" w:rsidP="007F6C22">
            <w:pPr>
              <w:pStyle w:val="Tablebody"/>
              <w:jc w:val="right"/>
            </w:pPr>
            <w:r w:rsidRPr="005A0770">
              <w:t>17</w:t>
            </w:r>
          </w:p>
        </w:tc>
        <w:tc>
          <w:tcPr>
            <w:tcW w:w="1136" w:type="dxa"/>
            <w:tcBorders>
              <w:top w:val="single" w:sz="4" w:space="0" w:color="auto"/>
              <w:left w:val="nil"/>
              <w:bottom w:val="single" w:sz="4" w:space="0" w:color="auto"/>
              <w:right w:val="single" w:sz="4" w:space="0" w:color="auto"/>
            </w:tcBorders>
            <w:shd w:val="clear" w:color="auto" w:fill="auto"/>
            <w:noWrap/>
          </w:tcPr>
          <w:p w14:paraId="19E83256" w14:textId="77777777" w:rsidR="007A2CAF" w:rsidRPr="002E2C65" w:rsidRDefault="007A2CAF" w:rsidP="007F6C22">
            <w:pPr>
              <w:pStyle w:val="Tablebody"/>
              <w:jc w:val="right"/>
            </w:pPr>
            <w:r w:rsidRPr="005A0770">
              <w:t>26</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7BDFBF37" w14:textId="77777777" w:rsidR="007A2CAF" w:rsidRPr="002E2C65" w:rsidRDefault="007A2CAF" w:rsidP="007F6C22">
            <w:pPr>
              <w:pStyle w:val="Tablebody"/>
              <w:jc w:val="right"/>
            </w:pPr>
            <w:r w:rsidRPr="005A0770">
              <w:t>18</w:t>
            </w:r>
          </w:p>
        </w:tc>
        <w:tc>
          <w:tcPr>
            <w:tcW w:w="1068" w:type="dxa"/>
            <w:tcBorders>
              <w:top w:val="single" w:sz="4" w:space="0" w:color="auto"/>
              <w:left w:val="single" w:sz="4" w:space="0" w:color="auto"/>
              <w:bottom w:val="single" w:sz="4" w:space="0" w:color="auto"/>
              <w:right w:val="single" w:sz="4" w:space="0" w:color="auto"/>
            </w:tcBorders>
          </w:tcPr>
          <w:p w14:paraId="51B7A71A" w14:textId="77777777" w:rsidR="007A2CAF" w:rsidRPr="002E2C65" w:rsidRDefault="007A2CAF" w:rsidP="007F6C22">
            <w:pPr>
              <w:pStyle w:val="Tablebody"/>
              <w:jc w:val="right"/>
            </w:pPr>
            <w:r w:rsidRPr="00DD0023">
              <w:t>2.6E-08</w:t>
            </w:r>
          </w:p>
        </w:tc>
        <w:tc>
          <w:tcPr>
            <w:tcW w:w="1182" w:type="dxa"/>
            <w:tcBorders>
              <w:top w:val="single" w:sz="4" w:space="0" w:color="auto"/>
              <w:left w:val="single" w:sz="4" w:space="0" w:color="auto"/>
              <w:bottom w:val="single" w:sz="4" w:space="0" w:color="auto"/>
              <w:right w:val="single" w:sz="4" w:space="0" w:color="auto"/>
            </w:tcBorders>
          </w:tcPr>
          <w:p w14:paraId="0D926FAF" w14:textId="77777777" w:rsidR="007A2CAF" w:rsidRPr="002E2C65" w:rsidRDefault="007A2CAF" w:rsidP="007F6C22">
            <w:pPr>
              <w:pStyle w:val="Tablebody"/>
              <w:jc w:val="right"/>
            </w:pPr>
            <w:r w:rsidRPr="00DD0023">
              <w:t>1.8E-08</w:t>
            </w:r>
          </w:p>
        </w:tc>
        <w:tc>
          <w:tcPr>
            <w:tcW w:w="1091" w:type="dxa"/>
            <w:tcBorders>
              <w:top w:val="single" w:sz="4" w:space="0" w:color="auto"/>
              <w:left w:val="single" w:sz="4" w:space="0" w:color="auto"/>
              <w:bottom w:val="single" w:sz="4" w:space="0" w:color="auto"/>
              <w:right w:val="single" w:sz="4" w:space="0" w:color="auto"/>
            </w:tcBorders>
          </w:tcPr>
          <w:p w14:paraId="45D33AE1" w14:textId="77777777" w:rsidR="007A2CAF" w:rsidRPr="005A0770" w:rsidRDefault="007A2CAF" w:rsidP="007F6C22">
            <w:pPr>
              <w:pStyle w:val="Tablebody"/>
              <w:jc w:val="right"/>
            </w:pPr>
            <w:r w:rsidRPr="00C00EEC">
              <w:t>-7.59</w:t>
            </w:r>
          </w:p>
        </w:tc>
        <w:tc>
          <w:tcPr>
            <w:tcW w:w="1069" w:type="dxa"/>
            <w:tcBorders>
              <w:top w:val="single" w:sz="4" w:space="0" w:color="auto"/>
              <w:left w:val="single" w:sz="4" w:space="0" w:color="auto"/>
              <w:bottom w:val="single" w:sz="4" w:space="0" w:color="auto"/>
              <w:right w:val="single" w:sz="4" w:space="0" w:color="auto"/>
            </w:tcBorders>
          </w:tcPr>
          <w:p w14:paraId="5386AD51" w14:textId="77777777" w:rsidR="007A2CAF" w:rsidRPr="005A0770" w:rsidRDefault="007A2CAF" w:rsidP="007F6C22">
            <w:pPr>
              <w:pStyle w:val="Tablebody"/>
              <w:jc w:val="right"/>
            </w:pPr>
            <w:r w:rsidRPr="00C00EEC">
              <w:t>-7.74</w:t>
            </w:r>
          </w:p>
        </w:tc>
        <w:tc>
          <w:tcPr>
            <w:tcW w:w="1440" w:type="dxa"/>
            <w:tcBorders>
              <w:top w:val="single" w:sz="4" w:space="0" w:color="auto"/>
              <w:left w:val="single" w:sz="4" w:space="0" w:color="auto"/>
              <w:bottom w:val="single" w:sz="4" w:space="0" w:color="auto"/>
              <w:right w:val="single" w:sz="4" w:space="0" w:color="auto"/>
            </w:tcBorders>
          </w:tcPr>
          <w:p w14:paraId="70B3E59F" w14:textId="77777777" w:rsidR="007A2CAF" w:rsidRPr="002E2C65" w:rsidRDefault="007A2CAF" w:rsidP="007F6C22">
            <w:pPr>
              <w:pStyle w:val="Tablebody"/>
              <w:jc w:val="right"/>
            </w:pPr>
            <w:r w:rsidRPr="005A0770">
              <w:t>7.58</w:t>
            </w:r>
          </w:p>
        </w:tc>
        <w:tc>
          <w:tcPr>
            <w:tcW w:w="1170" w:type="dxa"/>
            <w:tcBorders>
              <w:top w:val="single" w:sz="4" w:space="0" w:color="auto"/>
              <w:left w:val="single" w:sz="4" w:space="0" w:color="auto"/>
              <w:bottom w:val="single" w:sz="4" w:space="0" w:color="auto"/>
              <w:right w:val="single" w:sz="4" w:space="0" w:color="auto"/>
            </w:tcBorders>
          </w:tcPr>
          <w:p w14:paraId="407D05DD" w14:textId="77777777" w:rsidR="007A2CAF" w:rsidRPr="002E2C65" w:rsidRDefault="007A2CAF" w:rsidP="007F6C22">
            <w:pPr>
              <w:pStyle w:val="Tablebody"/>
              <w:jc w:val="right"/>
            </w:pPr>
            <w:r w:rsidRPr="005A0770">
              <w:t>7.74</w:t>
            </w:r>
          </w:p>
        </w:tc>
      </w:tr>
      <w:tr w:rsidR="007A2CAF" w:rsidRPr="00DB1DC1" w14:paraId="7997E630" w14:textId="77777777" w:rsidTr="005C6F8D">
        <w:trPr>
          <w:trHeight w:val="285"/>
        </w:trPr>
        <w:tc>
          <w:tcPr>
            <w:tcW w:w="648" w:type="dxa"/>
          </w:tcPr>
          <w:p w14:paraId="7740A45D" w14:textId="77777777" w:rsidR="007A2CAF" w:rsidRPr="00DB1DC1" w:rsidRDefault="007A2CAF" w:rsidP="007F6C22">
            <w:pPr>
              <w:pStyle w:val="Tablebody"/>
              <w:jc w:val="right"/>
            </w:pPr>
            <w:r w:rsidRPr="005A0770">
              <w:t>18</w:t>
            </w:r>
          </w:p>
        </w:tc>
        <w:tc>
          <w:tcPr>
            <w:tcW w:w="1136" w:type="dxa"/>
            <w:tcBorders>
              <w:top w:val="single" w:sz="4" w:space="0" w:color="auto"/>
              <w:left w:val="nil"/>
              <w:bottom w:val="single" w:sz="4" w:space="0" w:color="auto"/>
              <w:right w:val="single" w:sz="4" w:space="0" w:color="auto"/>
            </w:tcBorders>
            <w:shd w:val="clear" w:color="auto" w:fill="auto"/>
            <w:noWrap/>
          </w:tcPr>
          <w:p w14:paraId="05EE78C1" w14:textId="77777777" w:rsidR="007A2CAF" w:rsidRPr="002E2C65" w:rsidRDefault="007A2CAF" w:rsidP="007F6C22">
            <w:pPr>
              <w:pStyle w:val="Tablebody"/>
              <w:jc w:val="right"/>
            </w:pPr>
            <w:r w:rsidRPr="005A0770">
              <w:t>30</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289B260F" w14:textId="77777777" w:rsidR="007A2CAF" w:rsidRPr="002E2C65" w:rsidRDefault="007A2CAF" w:rsidP="007F6C22">
            <w:pPr>
              <w:pStyle w:val="Tablebody"/>
              <w:jc w:val="right"/>
            </w:pPr>
            <w:r w:rsidRPr="005A0770">
              <w:t>27</w:t>
            </w:r>
          </w:p>
        </w:tc>
        <w:tc>
          <w:tcPr>
            <w:tcW w:w="1068" w:type="dxa"/>
            <w:tcBorders>
              <w:top w:val="single" w:sz="4" w:space="0" w:color="auto"/>
              <w:left w:val="single" w:sz="4" w:space="0" w:color="auto"/>
              <w:bottom w:val="single" w:sz="4" w:space="0" w:color="auto"/>
              <w:right w:val="single" w:sz="4" w:space="0" w:color="auto"/>
            </w:tcBorders>
          </w:tcPr>
          <w:p w14:paraId="630FCBCA" w14:textId="77777777" w:rsidR="007A2CAF" w:rsidRPr="002E2C65" w:rsidRDefault="007A2CAF" w:rsidP="007F6C22">
            <w:pPr>
              <w:pStyle w:val="Tablebody"/>
              <w:jc w:val="right"/>
            </w:pPr>
            <w:r w:rsidRPr="00DD0023">
              <w:t>3.0E-08</w:t>
            </w:r>
          </w:p>
        </w:tc>
        <w:tc>
          <w:tcPr>
            <w:tcW w:w="1182" w:type="dxa"/>
            <w:tcBorders>
              <w:top w:val="single" w:sz="4" w:space="0" w:color="auto"/>
              <w:left w:val="single" w:sz="4" w:space="0" w:color="auto"/>
              <w:bottom w:val="single" w:sz="4" w:space="0" w:color="auto"/>
              <w:right w:val="single" w:sz="4" w:space="0" w:color="auto"/>
            </w:tcBorders>
          </w:tcPr>
          <w:p w14:paraId="7009E304" w14:textId="77777777" w:rsidR="007A2CAF" w:rsidRPr="002E2C65" w:rsidRDefault="007A2CAF" w:rsidP="007F6C22">
            <w:pPr>
              <w:pStyle w:val="Tablebody"/>
              <w:jc w:val="right"/>
            </w:pPr>
            <w:r w:rsidRPr="00DD0023">
              <w:t>2.7E-08</w:t>
            </w:r>
          </w:p>
        </w:tc>
        <w:tc>
          <w:tcPr>
            <w:tcW w:w="1091" w:type="dxa"/>
            <w:tcBorders>
              <w:top w:val="single" w:sz="4" w:space="0" w:color="auto"/>
              <w:left w:val="single" w:sz="4" w:space="0" w:color="auto"/>
              <w:bottom w:val="single" w:sz="4" w:space="0" w:color="auto"/>
              <w:right w:val="single" w:sz="4" w:space="0" w:color="auto"/>
            </w:tcBorders>
          </w:tcPr>
          <w:p w14:paraId="4656FA1A" w14:textId="77777777" w:rsidR="007A2CAF" w:rsidRPr="005A0770" w:rsidRDefault="007A2CAF" w:rsidP="007F6C22">
            <w:pPr>
              <w:pStyle w:val="Tablebody"/>
              <w:jc w:val="right"/>
            </w:pPr>
            <w:r w:rsidRPr="00C00EEC">
              <w:t>-7.52</w:t>
            </w:r>
          </w:p>
        </w:tc>
        <w:tc>
          <w:tcPr>
            <w:tcW w:w="1069" w:type="dxa"/>
            <w:tcBorders>
              <w:top w:val="single" w:sz="4" w:space="0" w:color="auto"/>
              <w:left w:val="single" w:sz="4" w:space="0" w:color="auto"/>
              <w:bottom w:val="single" w:sz="4" w:space="0" w:color="auto"/>
              <w:right w:val="single" w:sz="4" w:space="0" w:color="auto"/>
            </w:tcBorders>
          </w:tcPr>
          <w:p w14:paraId="11C595C8" w14:textId="77777777" w:rsidR="007A2CAF" w:rsidRPr="005A0770" w:rsidRDefault="007A2CAF" w:rsidP="007F6C22">
            <w:pPr>
              <w:pStyle w:val="Tablebody"/>
              <w:jc w:val="right"/>
            </w:pPr>
            <w:r w:rsidRPr="00C00EEC">
              <w:t>-7.57</w:t>
            </w:r>
          </w:p>
        </w:tc>
        <w:tc>
          <w:tcPr>
            <w:tcW w:w="1440" w:type="dxa"/>
            <w:tcBorders>
              <w:top w:val="single" w:sz="4" w:space="0" w:color="auto"/>
              <w:left w:val="single" w:sz="4" w:space="0" w:color="auto"/>
              <w:bottom w:val="single" w:sz="4" w:space="0" w:color="auto"/>
              <w:right w:val="single" w:sz="4" w:space="0" w:color="auto"/>
            </w:tcBorders>
          </w:tcPr>
          <w:p w14:paraId="640FE76E" w14:textId="77777777" w:rsidR="007A2CAF" w:rsidRPr="002E2C65" w:rsidRDefault="007A2CAF" w:rsidP="007F6C22">
            <w:pPr>
              <w:pStyle w:val="Tablebody"/>
              <w:jc w:val="right"/>
            </w:pPr>
            <w:r w:rsidRPr="005A0770">
              <w:t>7.52</w:t>
            </w:r>
          </w:p>
        </w:tc>
        <w:tc>
          <w:tcPr>
            <w:tcW w:w="1170" w:type="dxa"/>
            <w:tcBorders>
              <w:top w:val="single" w:sz="4" w:space="0" w:color="auto"/>
              <w:left w:val="single" w:sz="4" w:space="0" w:color="auto"/>
              <w:bottom w:val="single" w:sz="4" w:space="0" w:color="auto"/>
              <w:right w:val="single" w:sz="4" w:space="0" w:color="auto"/>
            </w:tcBorders>
          </w:tcPr>
          <w:p w14:paraId="512E55A1" w14:textId="77777777" w:rsidR="007A2CAF" w:rsidRPr="002E2C65" w:rsidRDefault="007A2CAF" w:rsidP="007F6C22">
            <w:pPr>
              <w:pStyle w:val="Tablebody"/>
              <w:jc w:val="right"/>
            </w:pPr>
            <w:r w:rsidRPr="005A0770">
              <w:t>7.56</w:t>
            </w:r>
          </w:p>
        </w:tc>
      </w:tr>
      <w:tr w:rsidR="007A2CAF" w:rsidRPr="00DB1DC1" w14:paraId="3BD58EE3" w14:textId="77777777" w:rsidTr="005C6F8D">
        <w:trPr>
          <w:trHeight w:val="285"/>
        </w:trPr>
        <w:tc>
          <w:tcPr>
            <w:tcW w:w="648" w:type="dxa"/>
          </w:tcPr>
          <w:p w14:paraId="5366C46F" w14:textId="77777777" w:rsidR="007A2CAF" w:rsidRPr="00DB1DC1" w:rsidRDefault="007A2CAF" w:rsidP="007F6C22">
            <w:pPr>
              <w:pStyle w:val="Tablebody"/>
              <w:jc w:val="right"/>
            </w:pPr>
            <w:r w:rsidRPr="005A0770">
              <w:t>19</w:t>
            </w:r>
          </w:p>
        </w:tc>
        <w:tc>
          <w:tcPr>
            <w:tcW w:w="1136" w:type="dxa"/>
            <w:tcBorders>
              <w:top w:val="single" w:sz="4" w:space="0" w:color="auto"/>
              <w:left w:val="nil"/>
              <w:bottom w:val="single" w:sz="4" w:space="0" w:color="auto"/>
              <w:right w:val="single" w:sz="4" w:space="0" w:color="auto"/>
            </w:tcBorders>
            <w:shd w:val="clear" w:color="auto" w:fill="auto"/>
            <w:noWrap/>
          </w:tcPr>
          <w:p w14:paraId="288AC00D" w14:textId="77777777" w:rsidR="007A2CAF" w:rsidRPr="002E2C65" w:rsidRDefault="007A2CAF" w:rsidP="007F6C22">
            <w:pPr>
              <w:pStyle w:val="Tablebody"/>
              <w:jc w:val="right"/>
            </w:pPr>
            <w:r w:rsidRPr="005A0770">
              <w:t>35</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6DF67183" w14:textId="77777777" w:rsidR="007A2CAF" w:rsidRPr="002E2C65" w:rsidRDefault="007A2CAF" w:rsidP="007F6C22">
            <w:pPr>
              <w:pStyle w:val="Tablebody"/>
              <w:jc w:val="right"/>
            </w:pPr>
            <w:r w:rsidRPr="005A0770">
              <w:t>12</w:t>
            </w:r>
          </w:p>
        </w:tc>
        <w:tc>
          <w:tcPr>
            <w:tcW w:w="1068" w:type="dxa"/>
            <w:tcBorders>
              <w:top w:val="single" w:sz="4" w:space="0" w:color="auto"/>
              <w:left w:val="single" w:sz="4" w:space="0" w:color="auto"/>
              <w:bottom w:val="single" w:sz="4" w:space="0" w:color="auto"/>
              <w:right w:val="single" w:sz="4" w:space="0" w:color="auto"/>
            </w:tcBorders>
          </w:tcPr>
          <w:p w14:paraId="226D90AC" w14:textId="77777777" w:rsidR="007A2CAF" w:rsidRPr="002E2C65" w:rsidRDefault="007A2CAF" w:rsidP="007F6C22">
            <w:pPr>
              <w:pStyle w:val="Tablebody"/>
              <w:jc w:val="right"/>
            </w:pPr>
            <w:r w:rsidRPr="00DD0023">
              <w:t>3.5E-08</w:t>
            </w:r>
          </w:p>
        </w:tc>
        <w:tc>
          <w:tcPr>
            <w:tcW w:w="1182" w:type="dxa"/>
            <w:tcBorders>
              <w:top w:val="single" w:sz="4" w:space="0" w:color="auto"/>
              <w:left w:val="single" w:sz="4" w:space="0" w:color="auto"/>
              <w:bottom w:val="single" w:sz="4" w:space="0" w:color="auto"/>
              <w:right w:val="single" w:sz="4" w:space="0" w:color="auto"/>
            </w:tcBorders>
          </w:tcPr>
          <w:p w14:paraId="6053E77B" w14:textId="77777777" w:rsidR="007A2CAF" w:rsidRPr="002E2C65" w:rsidRDefault="007A2CAF" w:rsidP="007F6C22">
            <w:pPr>
              <w:pStyle w:val="Tablebody"/>
              <w:jc w:val="right"/>
            </w:pPr>
            <w:r w:rsidRPr="00DD0023">
              <w:t>1.2E-08</w:t>
            </w:r>
          </w:p>
        </w:tc>
        <w:tc>
          <w:tcPr>
            <w:tcW w:w="1091" w:type="dxa"/>
            <w:tcBorders>
              <w:top w:val="single" w:sz="4" w:space="0" w:color="auto"/>
              <w:left w:val="single" w:sz="4" w:space="0" w:color="auto"/>
              <w:bottom w:val="single" w:sz="4" w:space="0" w:color="auto"/>
              <w:right w:val="single" w:sz="4" w:space="0" w:color="auto"/>
            </w:tcBorders>
          </w:tcPr>
          <w:p w14:paraId="0DE44117" w14:textId="77777777" w:rsidR="007A2CAF" w:rsidRPr="005A0770" w:rsidRDefault="007A2CAF" w:rsidP="007F6C22">
            <w:pPr>
              <w:pStyle w:val="Tablebody"/>
              <w:jc w:val="right"/>
            </w:pPr>
            <w:r w:rsidRPr="00C00EEC">
              <w:t>-7.46</w:t>
            </w:r>
          </w:p>
        </w:tc>
        <w:tc>
          <w:tcPr>
            <w:tcW w:w="1069" w:type="dxa"/>
            <w:tcBorders>
              <w:top w:val="single" w:sz="4" w:space="0" w:color="auto"/>
              <w:left w:val="single" w:sz="4" w:space="0" w:color="auto"/>
              <w:bottom w:val="single" w:sz="4" w:space="0" w:color="auto"/>
              <w:right w:val="single" w:sz="4" w:space="0" w:color="auto"/>
            </w:tcBorders>
          </w:tcPr>
          <w:p w14:paraId="08A1B5F2" w14:textId="77777777" w:rsidR="007A2CAF" w:rsidRPr="005A0770" w:rsidRDefault="007A2CAF" w:rsidP="007F6C22">
            <w:pPr>
              <w:pStyle w:val="Tablebody"/>
              <w:jc w:val="right"/>
            </w:pPr>
            <w:r w:rsidRPr="00C00EEC">
              <w:t>-7.92</w:t>
            </w:r>
          </w:p>
        </w:tc>
        <w:tc>
          <w:tcPr>
            <w:tcW w:w="1440" w:type="dxa"/>
            <w:tcBorders>
              <w:top w:val="single" w:sz="4" w:space="0" w:color="auto"/>
              <w:left w:val="single" w:sz="4" w:space="0" w:color="auto"/>
              <w:bottom w:val="single" w:sz="4" w:space="0" w:color="auto"/>
              <w:right w:val="single" w:sz="4" w:space="0" w:color="auto"/>
            </w:tcBorders>
          </w:tcPr>
          <w:p w14:paraId="3ECDCD4C" w14:textId="77777777" w:rsidR="007A2CAF" w:rsidRPr="002E2C65" w:rsidRDefault="007A2CAF" w:rsidP="007F6C22">
            <w:pPr>
              <w:pStyle w:val="Tablebody"/>
              <w:jc w:val="right"/>
            </w:pPr>
            <w:r w:rsidRPr="005A0770">
              <w:t>7.45</w:t>
            </w:r>
          </w:p>
        </w:tc>
        <w:tc>
          <w:tcPr>
            <w:tcW w:w="1170" w:type="dxa"/>
            <w:tcBorders>
              <w:top w:val="single" w:sz="4" w:space="0" w:color="auto"/>
              <w:left w:val="single" w:sz="4" w:space="0" w:color="auto"/>
              <w:bottom w:val="single" w:sz="4" w:space="0" w:color="auto"/>
              <w:right w:val="single" w:sz="4" w:space="0" w:color="auto"/>
            </w:tcBorders>
          </w:tcPr>
          <w:p w14:paraId="7849A1EA" w14:textId="77777777" w:rsidR="007A2CAF" w:rsidRPr="002E2C65" w:rsidRDefault="007A2CAF" w:rsidP="007F6C22">
            <w:pPr>
              <w:pStyle w:val="Tablebody"/>
              <w:jc w:val="right"/>
            </w:pPr>
            <w:r w:rsidRPr="005A0770">
              <w:t>7.92</w:t>
            </w:r>
          </w:p>
        </w:tc>
      </w:tr>
      <w:tr w:rsidR="007A2CAF" w:rsidRPr="00DB1DC1" w14:paraId="42CD8797" w14:textId="77777777" w:rsidTr="005C6F8D">
        <w:trPr>
          <w:trHeight w:val="285"/>
        </w:trPr>
        <w:tc>
          <w:tcPr>
            <w:tcW w:w="648" w:type="dxa"/>
          </w:tcPr>
          <w:p w14:paraId="0AD75E21" w14:textId="77777777" w:rsidR="007A2CAF" w:rsidRPr="005A0770" w:rsidRDefault="007A2CAF" w:rsidP="007F6C22">
            <w:pPr>
              <w:pStyle w:val="Tablebody"/>
              <w:jc w:val="right"/>
            </w:pPr>
            <w:r>
              <w:t>20</w:t>
            </w:r>
          </w:p>
        </w:tc>
        <w:tc>
          <w:tcPr>
            <w:tcW w:w="1136" w:type="dxa"/>
            <w:tcBorders>
              <w:top w:val="single" w:sz="4" w:space="0" w:color="auto"/>
              <w:left w:val="nil"/>
              <w:bottom w:val="single" w:sz="4" w:space="0" w:color="auto"/>
              <w:right w:val="single" w:sz="4" w:space="0" w:color="auto"/>
            </w:tcBorders>
            <w:shd w:val="clear" w:color="auto" w:fill="auto"/>
            <w:noWrap/>
          </w:tcPr>
          <w:p w14:paraId="0342CC4B" w14:textId="77777777" w:rsidR="007A2CAF" w:rsidRPr="005A0770" w:rsidRDefault="007A2CAF" w:rsidP="007F6C22">
            <w:pPr>
              <w:pStyle w:val="Tablebody"/>
              <w:jc w:val="right"/>
            </w:pPr>
            <w:r>
              <w:t>40</w:t>
            </w:r>
          </w:p>
        </w:tc>
        <w:tc>
          <w:tcPr>
            <w:tcW w:w="1204" w:type="dxa"/>
            <w:tcBorders>
              <w:top w:val="single" w:sz="4" w:space="0" w:color="auto"/>
              <w:left w:val="single" w:sz="4" w:space="0" w:color="auto"/>
              <w:bottom w:val="single" w:sz="4" w:space="0" w:color="auto"/>
              <w:right w:val="single" w:sz="4" w:space="0" w:color="auto"/>
            </w:tcBorders>
            <w:shd w:val="clear" w:color="auto" w:fill="auto"/>
            <w:noWrap/>
          </w:tcPr>
          <w:p w14:paraId="34A4047B" w14:textId="77777777" w:rsidR="007A2CAF" w:rsidRPr="005A0770" w:rsidRDefault="007A2CAF" w:rsidP="007F6C22">
            <w:pPr>
              <w:pStyle w:val="Tablebody"/>
              <w:jc w:val="right"/>
            </w:pPr>
            <w:r>
              <w:t>1</w:t>
            </w:r>
          </w:p>
        </w:tc>
        <w:tc>
          <w:tcPr>
            <w:tcW w:w="1068" w:type="dxa"/>
            <w:tcBorders>
              <w:top w:val="single" w:sz="4" w:space="0" w:color="auto"/>
              <w:left w:val="single" w:sz="4" w:space="0" w:color="auto"/>
              <w:bottom w:val="single" w:sz="4" w:space="0" w:color="auto"/>
              <w:right w:val="single" w:sz="4" w:space="0" w:color="auto"/>
            </w:tcBorders>
          </w:tcPr>
          <w:p w14:paraId="134CB51C" w14:textId="77777777" w:rsidR="007A2CAF" w:rsidRPr="005A0770" w:rsidRDefault="007A2CAF" w:rsidP="007F6C22">
            <w:pPr>
              <w:pStyle w:val="Tablebody"/>
              <w:jc w:val="right"/>
            </w:pPr>
            <w:r w:rsidRPr="00DD0023">
              <w:t>4.0E-08</w:t>
            </w:r>
          </w:p>
        </w:tc>
        <w:tc>
          <w:tcPr>
            <w:tcW w:w="1182" w:type="dxa"/>
            <w:tcBorders>
              <w:top w:val="single" w:sz="4" w:space="0" w:color="auto"/>
              <w:left w:val="single" w:sz="4" w:space="0" w:color="auto"/>
              <w:bottom w:val="single" w:sz="4" w:space="0" w:color="auto"/>
              <w:right w:val="single" w:sz="4" w:space="0" w:color="auto"/>
            </w:tcBorders>
          </w:tcPr>
          <w:p w14:paraId="00CCB629" w14:textId="77777777" w:rsidR="007A2CAF" w:rsidRPr="005A0770" w:rsidRDefault="007A2CAF" w:rsidP="007F6C22">
            <w:pPr>
              <w:pStyle w:val="Tablebody"/>
              <w:jc w:val="right"/>
            </w:pPr>
            <w:r w:rsidRPr="00DD0023">
              <w:t>1.0E-09</w:t>
            </w:r>
          </w:p>
        </w:tc>
        <w:tc>
          <w:tcPr>
            <w:tcW w:w="1091" w:type="dxa"/>
            <w:tcBorders>
              <w:top w:val="single" w:sz="4" w:space="0" w:color="auto"/>
              <w:left w:val="single" w:sz="4" w:space="0" w:color="auto"/>
              <w:bottom w:val="single" w:sz="4" w:space="0" w:color="auto"/>
              <w:right w:val="single" w:sz="4" w:space="0" w:color="auto"/>
            </w:tcBorders>
          </w:tcPr>
          <w:p w14:paraId="48750535" w14:textId="77777777" w:rsidR="007A2CAF" w:rsidRDefault="007A2CAF" w:rsidP="007F6C22">
            <w:pPr>
              <w:pStyle w:val="Tablebody"/>
              <w:jc w:val="right"/>
            </w:pPr>
            <w:r w:rsidRPr="00C00EEC">
              <w:t>-7.40</w:t>
            </w:r>
          </w:p>
        </w:tc>
        <w:tc>
          <w:tcPr>
            <w:tcW w:w="1069" w:type="dxa"/>
            <w:tcBorders>
              <w:top w:val="single" w:sz="4" w:space="0" w:color="auto"/>
              <w:left w:val="single" w:sz="4" w:space="0" w:color="auto"/>
              <w:bottom w:val="single" w:sz="4" w:space="0" w:color="auto"/>
              <w:right w:val="single" w:sz="4" w:space="0" w:color="auto"/>
            </w:tcBorders>
          </w:tcPr>
          <w:p w14:paraId="4C559294" w14:textId="77777777" w:rsidR="007A2CAF" w:rsidRDefault="007A2CAF" w:rsidP="007F6C22">
            <w:pPr>
              <w:pStyle w:val="Tablebody"/>
              <w:jc w:val="right"/>
            </w:pPr>
            <w:r w:rsidRPr="00C00EEC">
              <w:t>-9.00</w:t>
            </w:r>
          </w:p>
        </w:tc>
        <w:tc>
          <w:tcPr>
            <w:tcW w:w="1440" w:type="dxa"/>
            <w:tcBorders>
              <w:top w:val="single" w:sz="4" w:space="0" w:color="auto"/>
              <w:left w:val="single" w:sz="4" w:space="0" w:color="auto"/>
              <w:bottom w:val="single" w:sz="4" w:space="0" w:color="auto"/>
              <w:right w:val="single" w:sz="4" w:space="0" w:color="auto"/>
            </w:tcBorders>
          </w:tcPr>
          <w:p w14:paraId="09E51248" w14:textId="77777777" w:rsidR="007A2CAF" w:rsidRPr="005A0770" w:rsidRDefault="007A2CAF" w:rsidP="007F6C22">
            <w:pPr>
              <w:pStyle w:val="Tablebody"/>
              <w:jc w:val="right"/>
            </w:pPr>
            <w:r>
              <w:t>7.39</w:t>
            </w:r>
          </w:p>
        </w:tc>
        <w:tc>
          <w:tcPr>
            <w:tcW w:w="1170" w:type="dxa"/>
            <w:tcBorders>
              <w:top w:val="single" w:sz="4" w:space="0" w:color="auto"/>
              <w:left w:val="single" w:sz="4" w:space="0" w:color="auto"/>
              <w:bottom w:val="single" w:sz="4" w:space="0" w:color="auto"/>
              <w:right w:val="single" w:sz="4" w:space="0" w:color="auto"/>
            </w:tcBorders>
          </w:tcPr>
          <w:p w14:paraId="33FB17D1" w14:textId="77777777" w:rsidR="007A2CAF" w:rsidRPr="005A0770" w:rsidRDefault="007A2CAF" w:rsidP="007F6C22">
            <w:pPr>
              <w:pStyle w:val="Tablebody"/>
              <w:jc w:val="right"/>
            </w:pPr>
            <w:r>
              <w:t>9.00</w:t>
            </w:r>
          </w:p>
        </w:tc>
      </w:tr>
    </w:tbl>
    <w:p w14:paraId="5F3732C6" w14:textId="77777777" w:rsidR="000A0CA0" w:rsidRDefault="000A0CA0" w:rsidP="00A73FD3"/>
    <w:p w14:paraId="1D6264C0" w14:textId="77777777" w:rsidR="002B03D3" w:rsidRDefault="002B03D3" w:rsidP="00E95593"/>
    <w:p w14:paraId="62BFD4F1" w14:textId="72696075" w:rsidR="000A0CA0" w:rsidRDefault="000A0CA0" w:rsidP="00B21E05">
      <w:r>
        <w:t xml:space="preserve">The linear </w:t>
      </w:r>
      <w:r w:rsidR="000832B9">
        <w:t>regression</w:t>
      </w:r>
      <w:r w:rsidR="00CC63AC">
        <w:t>s</w:t>
      </w:r>
      <w:r w:rsidR="000832B9">
        <w:t xml:space="preserve"> using the </w:t>
      </w:r>
      <w:r w:rsidR="00CA769C">
        <w:t>Log</w:t>
      </w:r>
      <w:r w:rsidR="00CA769C" w:rsidRPr="00CA769C">
        <w:rPr>
          <w:vertAlign w:val="subscript"/>
        </w:rPr>
        <w:t>10</w:t>
      </w:r>
      <w:r w:rsidR="00CA769C">
        <w:t>-</w:t>
      </w:r>
      <w:r w:rsidR="000832B9">
        <w:t>transformed EC</w:t>
      </w:r>
      <w:r w:rsidR="000832B9" w:rsidRPr="000832B9">
        <w:rPr>
          <w:vertAlign w:val="subscript"/>
        </w:rPr>
        <w:t>50</w:t>
      </w:r>
      <w:r w:rsidR="000832B9">
        <w:t xml:space="preserve"> values</w:t>
      </w:r>
      <w:r w:rsidR="00CC63AC">
        <w:t xml:space="preserve"> (Molar)</w:t>
      </w:r>
      <w:r w:rsidR="000832B9">
        <w:t xml:space="preserve"> </w:t>
      </w:r>
      <w:r w:rsidR="00CA769C">
        <w:t>or the pEC</w:t>
      </w:r>
      <w:r w:rsidR="00CA769C" w:rsidRPr="00CA769C">
        <w:rPr>
          <w:vertAlign w:val="subscript"/>
        </w:rPr>
        <w:t>50</w:t>
      </w:r>
      <w:r w:rsidR="00CA769C">
        <w:t xml:space="preserve"> values </w:t>
      </w:r>
      <w:r w:rsidR="000832B9">
        <w:t xml:space="preserve">from </w:t>
      </w:r>
      <w:r w:rsidR="000832B9" w:rsidRPr="000832B9">
        <w:rPr>
          <w:b/>
        </w:rPr>
        <w:t xml:space="preserve">Table </w:t>
      </w:r>
      <w:r w:rsidR="006A3E24">
        <w:rPr>
          <w:b/>
        </w:rPr>
        <w:t>1</w:t>
      </w:r>
      <w:r w:rsidR="00C14BF0">
        <w:rPr>
          <w:b/>
        </w:rPr>
        <w:t>1</w:t>
      </w:r>
      <w:r w:rsidR="00CC7113">
        <w:t xml:space="preserve"> </w:t>
      </w:r>
      <w:r w:rsidR="00CC63AC">
        <w:t>are</w:t>
      </w:r>
      <w:r w:rsidR="000832B9">
        <w:t xml:space="preserve"> shown in </w:t>
      </w:r>
      <w:r w:rsidR="00383718">
        <w:rPr>
          <w:b/>
        </w:rPr>
        <w:t>Figure</w:t>
      </w:r>
      <w:r w:rsidR="00CC63AC">
        <w:rPr>
          <w:b/>
        </w:rPr>
        <w:t>s</w:t>
      </w:r>
      <w:r w:rsidR="00383718">
        <w:rPr>
          <w:b/>
        </w:rPr>
        <w:t xml:space="preserve"> </w:t>
      </w:r>
      <w:r w:rsidR="00CC4727">
        <w:rPr>
          <w:b/>
        </w:rPr>
        <w:t>7</w:t>
      </w:r>
      <w:r w:rsidR="00A96A04" w:rsidRPr="00A96A04">
        <w:rPr>
          <w:b/>
        </w:rPr>
        <w:t>A</w:t>
      </w:r>
      <w:r w:rsidR="00CA769C" w:rsidRPr="00CA769C">
        <w:t xml:space="preserve"> </w:t>
      </w:r>
      <w:r w:rsidR="00CA769C">
        <w:t>and</w:t>
      </w:r>
      <w:r w:rsidR="00A96A04" w:rsidRPr="00CA769C">
        <w:t xml:space="preserve"> </w:t>
      </w:r>
      <w:r w:rsidR="00CC4727">
        <w:rPr>
          <w:b/>
        </w:rPr>
        <w:t>7</w:t>
      </w:r>
      <w:r w:rsidR="00A96A04">
        <w:rPr>
          <w:b/>
        </w:rPr>
        <w:t>B</w:t>
      </w:r>
      <w:r w:rsidR="000832B9">
        <w:t>.</w:t>
      </w:r>
    </w:p>
    <w:p w14:paraId="745919EC" w14:textId="77777777" w:rsidR="00622398" w:rsidRDefault="00622398" w:rsidP="00B21E05"/>
    <w:p w14:paraId="383C971B" w14:textId="77777777" w:rsidR="004B54EC" w:rsidRDefault="00CA769C" w:rsidP="00357362">
      <w:pPr>
        <w:pStyle w:val="Figuregraphic"/>
      </w:pPr>
      <w:r>
        <w:rPr>
          <w:noProof/>
        </w:rPr>
        <w:drawing>
          <wp:inline distT="0" distB="0" distL="0" distR="0" wp14:anchorId="38D6B314" wp14:editId="4243DACF">
            <wp:extent cx="5930540" cy="3041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6.tif"/>
                    <pic:cNvPicPr/>
                  </pic:nvPicPr>
                  <pic:blipFill>
                    <a:blip r:embed="rId16"/>
                    <a:stretch>
                      <a:fillRect/>
                    </a:stretch>
                  </pic:blipFill>
                  <pic:spPr>
                    <a:xfrm>
                      <a:off x="0" y="0"/>
                      <a:ext cx="5930540" cy="3041650"/>
                    </a:xfrm>
                    <a:prstGeom prst="rect">
                      <a:avLst/>
                    </a:prstGeom>
                  </pic:spPr>
                </pic:pic>
              </a:graphicData>
            </a:graphic>
          </wp:inline>
        </w:drawing>
      </w:r>
    </w:p>
    <w:p w14:paraId="7FD1BD4F" w14:textId="430F9D3B" w:rsidR="009B38CC" w:rsidRDefault="00CA5C08" w:rsidP="009B38CC">
      <w:pPr>
        <w:pStyle w:val="Figurecaptioncontinued"/>
      </w:pPr>
      <w:bookmarkStart w:id="68" w:name="_Toc14781519"/>
      <w:r w:rsidRPr="00E62EA2">
        <w:rPr>
          <w:rStyle w:val="Processinginstructionchar"/>
        </w:rPr>
        <w:t>&lt;?escape?&gt;</w:t>
      </w:r>
      <w:r w:rsidR="009B38CC">
        <w:t>(</w:t>
      </w:r>
      <w:r w:rsidR="009B38CC" w:rsidRPr="00AD1384">
        <w:rPr>
          <w:b/>
        </w:rPr>
        <w:t>A</w:t>
      </w:r>
      <w:r w:rsidR="009B38CC">
        <w:t>) EC</w:t>
      </w:r>
      <w:r w:rsidR="009B38CC" w:rsidRPr="007909F4">
        <w:rPr>
          <w:vertAlign w:val="subscript"/>
        </w:rPr>
        <w:t>50</w:t>
      </w:r>
      <w:r w:rsidR="009B38CC">
        <w:t xml:space="preserve"> values (Molar) determined from two different CRC assays (</w:t>
      </w:r>
      <w:r w:rsidR="009B38CC" w:rsidRPr="00CA769C">
        <w:rPr>
          <w:b/>
        </w:rPr>
        <w:t>Table 1</w:t>
      </w:r>
      <w:r w:rsidR="009B38CC">
        <w:rPr>
          <w:b/>
        </w:rPr>
        <w:t>1</w:t>
      </w:r>
      <w:r w:rsidR="009B38CC">
        <w:t>) were Log</w:t>
      </w:r>
      <w:r w:rsidR="009B38CC" w:rsidRPr="00CA769C">
        <w:rPr>
          <w:vertAlign w:val="subscript"/>
        </w:rPr>
        <w:t>10</w:t>
      </w:r>
      <w:r w:rsidR="009B38CC">
        <w:t xml:space="preserve">-transformed </w:t>
      </w:r>
      <w:r w:rsidR="009B38CC" w:rsidRPr="00092887">
        <w:t>and</w:t>
      </w:r>
      <w:r w:rsidR="009B38CC">
        <w:rPr>
          <w:b/>
        </w:rPr>
        <w:t xml:space="preserve"> </w:t>
      </w:r>
      <w:r w:rsidR="009B38CC">
        <w:t>plotted on a log-transformed linear x-axis (Assay 1) and a log-transformed linear y-axis (Assay 2). (</w:t>
      </w:r>
      <w:r w:rsidR="009B38CC" w:rsidRPr="00AD1384">
        <w:rPr>
          <w:b/>
        </w:rPr>
        <w:t>B</w:t>
      </w:r>
      <w:r w:rsidR="009B38CC">
        <w:t>) A similar plot was created using pEC50 values (-Log Molar) for Assay 1 and Assay 2. Shown in both plots are the linear regression line (solid line) and the line of identity agreement, x=y (dashed line). Note that the correlations are mirror opposites, since the pEC</w:t>
      </w:r>
      <w:r w:rsidR="009B38CC" w:rsidRPr="008400B2">
        <w:rPr>
          <w:vertAlign w:val="subscript"/>
        </w:rPr>
        <w:t>50</w:t>
      </w:r>
      <w:r w:rsidR="009B38CC">
        <w:t xml:space="preserve"> (Plot </w:t>
      </w:r>
      <w:r w:rsidR="009B38CC" w:rsidRPr="008400B2">
        <w:rPr>
          <w:b/>
        </w:rPr>
        <w:t>B</w:t>
      </w:r>
      <w:r w:rsidR="009B38CC">
        <w:t>) is the -Log Molar EC</w:t>
      </w:r>
      <w:r w:rsidR="009B38CC" w:rsidRPr="008400B2">
        <w:rPr>
          <w:vertAlign w:val="subscript"/>
        </w:rPr>
        <w:t>50</w:t>
      </w:r>
      <w:r w:rsidR="009B38CC">
        <w:t xml:space="preserve"> (Plot </w:t>
      </w:r>
      <w:r w:rsidR="009B38CC" w:rsidRPr="008400B2">
        <w:rPr>
          <w:b/>
        </w:rPr>
        <w:t>A</w:t>
      </w:r>
      <w:r w:rsidR="009B38CC">
        <w:t>). The Pearson’s correlation coefficient is 0.83 in both plots.</w:t>
      </w:r>
    </w:p>
    <w:p w14:paraId="19445857" w14:textId="70B5CEA2" w:rsidR="00622398" w:rsidRDefault="004B54EC" w:rsidP="00357362">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7</w:t>
      </w:r>
      <w:r w:rsidR="00077F4C">
        <w:rPr>
          <w:noProof/>
        </w:rPr>
        <w:fldChar w:fldCharType="end"/>
      </w:r>
      <w:r>
        <w:t>.</w:t>
      </w:r>
      <w:r w:rsidR="00567FF0">
        <w:t xml:space="preserve"> </w:t>
      </w:r>
      <w:r w:rsidRPr="00397678">
        <w:t xml:space="preserve">Linear correlation using </w:t>
      </w:r>
      <w:r>
        <w:t>Log</w:t>
      </w:r>
      <w:r w:rsidRPr="00CA769C">
        <w:rPr>
          <w:vertAlign w:val="subscript"/>
        </w:rPr>
        <w:t>10</w:t>
      </w:r>
      <w:r w:rsidRPr="00397678">
        <w:t xml:space="preserve"> transformed EC</w:t>
      </w:r>
      <w:r w:rsidRPr="00397678">
        <w:rPr>
          <w:vertAlign w:val="subscript"/>
        </w:rPr>
        <w:t>50</w:t>
      </w:r>
      <w:r w:rsidRPr="00397678">
        <w:t xml:space="preserve"> </w:t>
      </w:r>
      <w:r>
        <w:t>and pEC</w:t>
      </w:r>
      <w:r w:rsidRPr="00CA769C">
        <w:rPr>
          <w:vertAlign w:val="subscript"/>
        </w:rPr>
        <w:t>50</w:t>
      </w:r>
      <w:r>
        <w:t xml:space="preserve"> </w:t>
      </w:r>
      <w:r w:rsidRPr="00397678">
        <w:t>values.</w:t>
      </w:r>
      <w:bookmarkEnd w:id="68"/>
    </w:p>
    <w:p w14:paraId="3AD92420" w14:textId="77777777" w:rsidR="000832B9" w:rsidRPr="00CF190E" w:rsidRDefault="000832B9" w:rsidP="00A73FD3"/>
    <w:p w14:paraId="374BC275" w14:textId="0FD4BDF5" w:rsidR="004D5D38" w:rsidRDefault="00637D38" w:rsidP="00712F14">
      <w:r>
        <w:t xml:space="preserve">The Pearson’s </w:t>
      </w:r>
      <w:r w:rsidR="002E2C65">
        <w:t xml:space="preserve">correlation coefficient </w:t>
      </w:r>
      <w:r w:rsidR="007F1ABB">
        <w:t xml:space="preserve">for this example </w:t>
      </w:r>
      <w:r w:rsidR="00686D28">
        <w:t>is now 0.</w:t>
      </w:r>
      <w:r w:rsidR="00AD1384">
        <w:t>83</w:t>
      </w:r>
      <w:r w:rsidR="00686D28">
        <w:t xml:space="preserve">, and </w:t>
      </w:r>
      <w:r w:rsidR="00AD1384">
        <w:t>adequately displays</w:t>
      </w:r>
      <w:r w:rsidR="00686D28">
        <w:t xml:space="preserve"> the linear rela</w:t>
      </w:r>
      <w:r w:rsidR="0066631D">
        <w:t>tionship between the two assays</w:t>
      </w:r>
      <w:r>
        <w:t xml:space="preserve">, </w:t>
      </w:r>
      <w:r w:rsidR="00686D28">
        <w:t xml:space="preserve">since </w:t>
      </w:r>
      <w:r>
        <w:t xml:space="preserve">the data points are more evenly dispersed </w:t>
      </w:r>
      <w:r w:rsidR="00BB2391">
        <w:t xml:space="preserve">across the </w:t>
      </w:r>
      <w:r w:rsidR="00686D28">
        <w:t xml:space="preserve">data range </w:t>
      </w:r>
      <w:r w:rsidR="002E2C65">
        <w:t xml:space="preserve">on the log-transformed linear </w:t>
      </w:r>
      <w:r>
        <w:t>scale.</w:t>
      </w:r>
    </w:p>
    <w:p w14:paraId="706FCC61" w14:textId="77777777" w:rsidR="00637D38" w:rsidRDefault="00637D38" w:rsidP="0001793A">
      <w:pPr>
        <w:jc w:val="both"/>
      </w:pPr>
    </w:p>
    <w:p w14:paraId="0C00A931" w14:textId="2F1515C2" w:rsidR="007F00FA" w:rsidRDefault="00BB2391" w:rsidP="0001793A">
      <w:r>
        <w:t>To determine Spearman’s correlation coefficient</w:t>
      </w:r>
      <w:r w:rsidR="0035149D">
        <w:t xml:space="preserve"> for this example</w:t>
      </w:r>
      <w:r>
        <w:t xml:space="preserve">, the </w:t>
      </w:r>
      <w:r w:rsidR="007F00FA">
        <w:t>compound result values (</w:t>
      </w:r>
      <w:r w:rsidR="00AD1384">
        <w:t xml:space="preserve">either </w:t>
      </w:r>
      <w:r w:rsidR="007F00FA">
        <w:t>EC</w:t>
      </w:r>
      <w:r w:rsidR="007F00FA" w:rsidRPr="007F00FA">
        <w:rPr>
          <w:vertAlign w:val="subscript"/>
        </w:rPr>
        <w:t>50</w:t>
      </w:r>
      <w:r w:rsidR="00AD1384">
        <w:t xml:space="preserve"> or log transformed)</w:t>
      </w:r>
      <w:r w:rsidR="007F00FA">
        <w:t xml:space="preserve"> are ranked for each assay from one</w:t>
      </w:r>
      <w:r w:rsidR="00E6251A">
        <w:t>-</w:t>
      </w:r>
      <w:r w:rsidR="007F00FA">
        <w:t>to</w:t>
      </w:r>
      <w:r w:rsidR="00E6251A">
        <w:t>-</w:t>
      </w:r>
      <w:r w:rsidR="007F00FA" w:rsidRPr="00196B12">
        <w:rPr>
          <w:i/>
        </w:rPr>
        <w:t>n</w:t>
      </w:r>
      <w:r w:rsidR="009F0309">
        <w:t>.</w:t>
      </w:r>
      <w:r w:rsidR="005519ED">
        <w:t xml:space="preserve"> </w:t>
      </w:r>
      <w:r w:rsidR="009F0309">
        <w:t>The analys</w:t>
      </w:r>
      <w:r w:rsidR="00814312">
        <w:t xml:space="preserve">is can be performed in </w:t>
      </w:r>
      <w:r w:rsidR="006E07DA">
        <w:t xml:space="preserve">GraphPad </w:t>
      </w:r>
      <w:r w:rsidR="009F0309">
        <w:t>Prism, JMP</w:t>
      </w:r>
      <w:r w:rsidR="00587F80">
        <w:t xml:space="preserve">, </w:t>
      </w:r>
      <w:r w:rsidR="009F0309">
        <w:t xml:space="preserve">or </w:t>
      </w:r>
      <w:r w:rsidR="00C46BFF">
        <w:t>an</w:t>
      </w:r>
      <w:r w:rsidR="009F0309">
        <w:t xml:space="preserve">other suitable </w:t>
      </w:r>
      <w:hyperlink w:anchor="_Graphing/Statistical_Software_Progr" w:history="1">
        <w:r w:rsidR="009F0309" w:rsidRPr="00814312">
          <w:rPr>
            <w:rStyle w:val="Hyperlink"/>
          </w:rPr>
          <w:t>statistics software</w:t>
        </w:r>
      </w:hyperlink>
      <w:r w:rsidR="009F0309">
        <w:t>.</w:t>
      </w:r>
      <w:r w:rsidR="005519ED">
        <w:t xml:space="preserve"> </w:t>
      </w:r>
      <w:r w:rsidR="00383718">
        <w:rPr>
          <w:b/>
        </w:rPr>
        <w:t xml:space="preserve">Figure </w:t>
      </w:r>
      <w:r w:rsidR="00CC4727">
        <w:rPr>
          <w:b/>
        </w:rPr>
        <w:t>8</w:t>
      </w:r>
      <w:r w:rsidR="00CC7113">
        <w:t xml:space="preserve"> </w:t>
      </w:r>
      <w:r w:rsidR="00D62B0F">
        <w:t>shows a plot of the ranks for each assay.</w:t>
      </w:r>
      <w:r w:rsidR="00647F16">
        <w:t xml:space="preserve"> Spearman’s </w:t>
      </w:r>
      <w:r w:rsidR="00647F16" w:rsidRPr="00647F16">
        <w:rPr>
          <w:rFonts w:ascii="Symbol" w:hAnsi="Symbol"/>
        </w:rPr>
        <w:t></w:t>
      </w:r>
      <w:r w:rsidR="00647F16">
        <w:t xml:space="preserve"> </w:t>
      </w:r>
      <w:r w:rsidR="00CC4727">
        <w:t>is 0.80</w:t>
      </w:r>
      <w:r w:rsidR="00D62B0F">
        <w:t xml:space="preserve"> for this data set</w:t>
      </w:r>
      <w:r w:rsidR="00647F16">
        <w:t>.</w:t>
      </w:r>
    </w:p>
    <w:p w14:paraId="10676B56" w14:textId="77777777" w:rsidR="007909F4" w:rsidRDefault="007909F4" w:rsidP="0001793A">
      <w:pPr>
        <w:jc w:val="both"/>
      </w:pPr>
    </w:p>
    <w:p w14:paraId="48A83CC9" w14:textId="77777777" w:rsidR="004B54EC" w:rsidRDefault="00AD1384" w:rsidP="00902929">
      <w:pPr>
        <w:pStyle w:val="Figuregraphic"/>
      </w:pPr>
      <w:r>
        <w:rPr>
          <w:noProof/>
        </w:rPr>
        <w:drawing>
          <wp:inline distT="0" distB="0" distL="0" distR="0" wp14:anchorId="5DF1F3A3" wp14:editId="5B0E6DA7">
            <wp:extent cx="2734056" cy="26106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7.tif"/>
                    <pic:cNvPicPr/>
                  </pic:nvPicPr>
                  <pic:blipFill>
                    <a:blip r:embed="rId17">
                      <a:extLst>
                        <a:ext uri="{28A0092B-C50C-407E-A947-70E740481C1C}">
                          <a14:useLocalDpi xmlns:a14="http://schemas.microsoft.com/office/drawing/2010/main" val="0"/>
                        </a:ext>
                      </a:extLst>
                    </a:blip>
                    <a:stretch>
                      <a:fillRect/>
                    </a:stretch>
                  </pic:blipFill>
                  <pic:spPr>
                    <a:xfrm>
                      <a:off x="0" y="0"/>
                      <a:ext cx="2734056" cy="2610612"/>
                    </a:xfrm>
                    <a:prstGeom prst="rect">
                      <a:avLst/>
                    </a:prstGeom>
                  </pic:spPr>
                </pic:pic>
              </a:graphicData>
            </a:graphic>
          </wp:inline>
        </w:drawing>
      </w:r>
    </w:p>
    <w:p w14:paraId="4A7E903A" w14:textId="77777777" w:rsidR="009B38CC" w:rsidRDefault="009B38CC" w:rsidP="009B38CC">
      <w:pPr>
        <w:pStyle w:val="Figurecaptioncontinued"/>
      </w:pPr>
      <w:bookmarkStart w:id="69" w:name="_Toc14781520"/>
      <w:r>
        <w:t xml:space="preserve">Spearman’s correlation coefficient for ranked data from </w:t>
      </w:r>
      <w:r w:rsidRPr="00AD1384">
        <w:rPr>
          <w:b/>
        </w:rPr>
        <w:t>Table 10</w:t>
      </w:r>
      <w:r>
        <w:t xml:space="preserve">, </w:t>
      </w:r>
      <w:r>
        <w:rPr>
          <w:rFonts w:ascii="Symbol" w:hAnsi="Symbol"/>
        </w:rPr>
        <w:t></w:t>
      </w:r>
      <w:r>
        <w:t xml:space="preserve"> = 0.80.</w:t>
      </w:r>
    </w:p>
    <w:p w14:paraId="6A8D6DFF" w14:textId="465D47FD" w:rsidR="009F0309" w:rsidRDefault="004B54EC" w:rsidP="00AC1E54">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8</w:t>
      </w:r>
      <w:r w:rsidR="00077F4C">
        <w:rPr>
          <w:noProof/>
        </w:rPr>
        <w:fldChar w:fldCharType="end"/>
      </w:r>
      <w:r w:rsidRPr="004B54EC">
        <w:t xml:space="preserve"> </w:t>
      </w:r>
      <w:r w:rsidRPr="00E95593">
        <w:t>Plot of the ranked values for each assay in Table 10</w:t>
      </w:r>
      <w:r w:rsidRPr="00397678">
        <w:t>.</w:t>
      </w:r>
      <w:bookmarkEnd w:id="69"/>
    </w:p>
    <w:p w14:paraId="41DC034F" w14:textId="6D9F7D4C" w:rsidR="007909F4" w:rsidRDefault="007909F4" w:rsidP="00A73FD3"/>
    <w:p w14:paraId="1A96BDFA" w14:textId="7A99F93E" w:rsidR="00213411" w:rsidRDefault="00213411" w:rsidP="00C627EA">
      <w:pPr>
        <w:pStyle w:val="Heading3"/>
      </w:pPr>
      <w:bookmarkStart w:id="70" w:name="_Toc14781567"/>
      <w:r>
        <w:t>Concordance Correlation Coefficient</w:t>
      </w:r>
      <w:bookmarkEnd w:id="70"/>
    </w:p>
    <w:p w14:paraId="61E95CA8" w14:textId="36998F36" w:rsidR="00213411" w:rsidRPr="00265302" w:rsidRDefault="00213411" w:rsidP="00213411">
      <w:pPr>
        <w:rPr>
          <w:b/>
        </w:rPr>
      </w:pPr>
      <w:r w:rsidRPr="00BD1739">
        <w:t xml:space="preserve">Another parameter that will be useful to </w:t>
      </w:r>
      <w:r w:rsidRPr="003120AF">
        <w:t>evaluate and report for comparing variables that are expected to yield identical results is the Concordance Correlation coefficient</w:t>
      </w:r>
      <w:r w:rsidR="00B96B84" w:rsidRPr="003120AF">
        <w:t xml:space="preserve"> </w:t>
      </w:r>
      <w:r w:rsidR="00C473A5" w:rsidRPr="003120AF">
        <w:fldChar w:fldCharType="begin"/>
      </w:r>
      <w:r w:rsidR="00C473A5" w:rsidRPr="003120AF">
        <w:instrText xml:space="preserve"> ADDIN EN.CITE &lt;EndNote&gt;&lt;Cite&gt;&lt;Author&gt;Lin&lt;/Author&gt;&lt;Year&gt;1989&lt;/Year&gt;&lt;RecNum&gt;3205&lt;/RecNum&gt;&lt;DisplayText&gt;(39)&lt;/DisplayText&gt;&lt;record&gt;&lt;rec-number&gt;3205&lt;/rec-number&gt;&lt;foreign-keys&gt;&lt;key app="EN" db-id="ezvw0f203faewuestptxwd2nsp2evzepttpf" timestamp="1563465838"&gt;3205&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titles&gt;&lt;periodical&gt;&lt;full-title&gt;Biometrics&lt;/full-title&gt;&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s://www.ncbi.nlm.nih.gov/pubmed/2720055&lt;/url&gt;&lt;/related-urls&gt;&lt;/urls&gt;&lt;/record&gt;&lt;/Cite&gt;&lt;/EndNote&gt;</w:instrText>
      </w:r>
      <w:r w:rsidR="00C473A5" w:rsidRPr="003120AF">
        <w:fldChar w:fldCharType="separate"/>
      </w:r>
      <w:r w:rsidR="00C473A5" w:rsidRPr="003120AF">
        <w:rPr>
          <w:noProof/>
        </w:rPr>
        <w:t>(39)</w:t>
      </w:r>
      <w:r w:rsidR="00C473A5" w:rsidRPr="003120AF">
        <w:fldChar w:fldCharType="end"/>
      </w:r>
      <w:r w:rsidRPr="003120AF">
        <w:t xml:space="preserve">. This correlation measures the degree of agreement between the values of two variables in relation to the 45-degree line (line of agreement). Mathematically, it is approximately equivalent to first evaluating the Pearson’s correlation, which measures the degree of closeness of the values to the best straight line (least-squares regression line), and then penalizing this correlation value based on the degree of the departure of this best straight line from the 45-degree line. Therefore, the Concordance Correlation value can never be greater than the Pearson’s correlation value. This calculation is also available in the Replicate-Experiment analysis Excel template referenced </w:t>
      </w:r>
      <w:r w:rsidR="00E229C6" w:rsidRPr="003120AF">
        <w:t>below</w:t>
      </w:r>
      <w:r w:rsidRPr="003120AF">
        <w:t>.</w:t>
      </w:r>
    </w:p>
    <w:p w14:paraId="207AAAAB" w14:textId="2402F2EB" w:rsidR="00D13351" w:rsidRDefault="00D13351" w:rsidP="00712F14"/>
    <w:p w14:paraId="202DE5B5" w14:textId="77777777" w:rsidR="00213411" w:rsidRDefault="00213411" w:rsidP="00712F14"/>
    <w:p w14:paraId="121BB340" w14:textId="287A9596" w:rsidR="00D13351" w:rsidRDefault="00D13351" w:rsidP="00C627EA">
      <w:pPr>
        <w:pStyle w:val="Heading2"/>
      </w:pPr>
      <w:bookmarkStart w:id="71" w:name="_Toc14781568"/>
      <w:r>
        <w:t xml:space="preserve">Agreement </w:t>
      </w:r>
      <w:r w:rsidR="009437EE">
        <w:t>Between Two Variables</w:t>
      </w:r>
      <w:bookmarkEnd w:id="71"/>
    </w:p>
    <w:p w14:paraId="3077CAFC" w14:textId="2B4FAA0B" w:rsidR="007F00FA" w:rsidRDefault="00C46BFF" w:rsidP="00712F14">
      <w:r w:rsidRPr="00C46BFF">
        <w:t>If the interest is more in assessing the agreement between two variables, then the Bland-Altman method</w:t>
      </w:r>
      <w:r w:rsidR="00783B58">
        <w:t xml:space="preserve"> </w:t>
      </w:r>
      <w:r w:rsidR="003813BF" w:rsidRPr="00783B58">
        <w:rPr>
          <w:highlight w:val="cyan"/>
        </w:rPr>
        <w:fldChar w:fldCharType="begin"/>
      </w:r>
      <w:r w:rsidR="00C473A5" w:rsidRPr="00783B58">
        <w:rPr>
          <w:highlight w:val="cyan"/>
        </w:rPr>
        <w:instrText xml:space="preserve"> ADDIN EN.CITE &lt;EndNote&gt;&lt;Cite&gt;&lt;Author&gt;Bland&lt;/Author&gt;&lt;Year&gt;1999&lt;/Year&gt;&lt;RecNum&gt;2919&lt;/RecNum&gt;&lt;DisplayText&gt;(40)&lt;/DisplayText&gt;&lt;record&gt;&lt;rec-number&gt;2919&lt;/rec-number&gt;&lt;foreign-keys&gt;&lt;key app="EN" db-id="ezvw0f203faewuestptxwd2nsp2evzepttpf" timestamp="1537284262"&gt;2919&lt;/key&gt;&lt;/foreign-keys&gt;&lt;ref-type name="Journal Article"&gt;17&lt;/ref-type&gt;&lt;contributors&gt;&lt;authors&gt;&lt;author&gt;Bland, J. M.&lt;/author&gt;&lt;author&gt;Altman, D. G.&lt;/author&gt;&lt;/authors&gt;&lt;/contributors&gt;&lt;auth-address&gt;Department of Public Health Sciences, St George&amp;apos;s Hospital Medical School, London, UK.&lt;/auth-address&gt;&lt;titles&gt;&lt;title&gt;Measuring agreement in method comparison studies&lt;/title&gt;&lt;secondary-title&gt;Stat Methods Med Res&lt;/secondary-title&gt;&lt;/titles&gt;&lt;periodical&gt;&lt;full-title&gt;Stat Methods Med Res&lt;/full-title&gt;&lt;/periodical&gt;&lt;pages&gt;135-60&lt;/pages&gt;&lt;volume&gt;8&lt;/volume&gt;&lt;number&gt;2&lt;/number&gt;&lt;keywords&gt;&lt;keyword&gt;Clinical Laboratory Techniques/*statistics &amp;amp; numerical data&lt;/keyword&gt;&lt;keyword&gt;Confidence Intervals&lt;/keyword&gt;&lt;keyword&gt;Humans&lt;/keyword&gt;&lt;keyword&gt;Linear Models&lt;/keyword&gt;&lt;keyword&gt;Medical Laboratory Science/*statistics &amp;amp; numerical data&lt;/keyword&gt;&lt;keyword&gt;*Reproducibility of Results&lt;/keyword&gt;&lt;keyword&gt;Statistics, Nonparametric&lt;/keyword&gt;&lt;/keywords&gt;&lt;dates&gt;&lt;year&gt;1999&lt;/year&gt;&lt;pub-dates&gt;&lt;date&gt;Jun&lt;/date&gt;&lt;/pub-dates&gt;&lt;/dates&gt;&lt;isbn&gt;0962-2802 (Print)&amp;#xD;0962-2802 (Linking)&lt;/isbn&gt;&lt;accession-num&gt;10501650&lt;/accession-num&gt;&lt;urls&gt;&lt;related-urls&gt;&lt;url&gt;&lt;style face="underline" font="default" size="100%"&gt;https://www.ncbi.nlm.nih.gov/pubmed/10501650&lt;/style&gt;&lt;/url&gt;&lt;/related-urls&gt;&lt;/urls&gt;&lt;electronic-resource-num&gt;10.1177/096228029900800204&lt;/electronic-resource-num&gt;&lt;/record&gt;&lt;/Cite&gt;&lt;/EndNote&gt;</w:instrText>
      </w:r>
      <w:r w:rsidR="003813BF" w:rsidRPr="00783B58">
        <w:rPr>
          <w:highlight w:val="cyan"/>
        </w:rPr>
        <w:fldChar w:fldCharType="separate"/>
      </w:r>
      <w:r w:rsidR="00C473A5" w:rsidRPr="00783B58">
        <w:rPr>
          <w:noProof/>
          <w:highlight w:val="cyan"/>
        </w:rPr>
        <w:t>(40)</w:t>
      </w:r>
      <w:r w:rsidR="003813BF" w:rsidRPr="00783B58">
        <w:rPr>
          <w:highlight w:val="cyan"/>
        </w:rPr>
        <w:fldChar w:fldCharType="end"/>
      </w:r>
      <w:r w:rsidR="00E74345">
        <w:t xml:space="preserve"> demonstrated in the Replicate-</w:t>
      </w:r>
      <w:r w:rsidRPr="00C46BFF">
        <w:t xml:space="preserve">Experiment template available in the </w:t>
      </w:r>
      <w:hyperlink r:id="rId18" w:history="1">
        <w:r w:rsidR="00E74345" w:rsidRPr="00E74345">
          <w:rPr>
            <w:rStyle w:val="Hyperlink"/>
          </w:rPr>
          <w:t>Replicate-Experiment Study</w:t>
        </w:r>
      </w:hyperlink>
      <w:r w:rsidR="00E74345">
        <w:t xml:space="preserve"> section of the </w:t>
      </w:r>
      <w:r w:rsidRPr="00C413E0">
        <w:rPr>
          <w:i/>
        </w:rPr>
        <w:t>AGM</w:t>
      </w:r>
      <w:r w:rsidRPr="00C46BFF">
        <w:t xml:space="preserve"> chapter on </w:t>
      </w:r>
      <w:hyperlink r:id="rId19" w:history="1">
        <w:r w:rsidRPr="00783B58">
          <w:rPr>
            <w:rStyle w:val="Hyperlink"/>
          </w:rPr>
          <w:t>HTS Assay Validation</w:t>
        </w:r>
      </w:hyperlink>
      <w:r w:rsidR="00AA1F62">
        <w:t xml:space="preserve"> </w:t>
      </w:r>
      <w:r w:rsidRPr="00E74345">
        <w:rPr>
          <w:highlight w:val="cyan"/>
        </w:rPr>
        <w:fldChar w:fldCharType="begin"/>
      </w:r>
      <w:r w:rsidR="009A402D" w:rsidRPr="00E74345">
        <w:rPr>
          <w:highlight w:val="cyan"/>
        </w:rPr>
        <w:instrText xml:space="preserve"> ADDIN EN.CITE &lt;EndNote&gt;&lt;Cite&gt;&lt;Author&gt;Iversen&lt;/Author&gt;&lt;Year&gt;2004&lt;/Year&gt;&lt;RecNum&gt;1353&lt;/RecNum&gt;&lt;DisplayText&gt;(28)&lt;/DisplayText&gt;&lt;record&gt;&lt;rec-number&gt;1353&lt;/rec-number&gt;&lt;foreign-keys&gt;&lt;key app="EN" db-id="ezvw0f203faewuestptxwd2nsp2evzepttpf" timestamp="1413473249"&gt;1353&lt;/key&gt;&lt;/foreign-keys&gt;&lt;ref-type name="Book Section"&gt;5&lt;/ref-type&gt;&lt;contributors&gt;&lt;authors&gt;&lt;author&gt;Iversen, P. W.&lt;/author&gt;&lt;author&gt;Beck, B.&lt;/author&gt;&lt;author&gt;Chen, Y. F.&lt;/author&gt;&lt;author&gt;Dere, W.&lt;/author&gt;&lt;author&gt;Devanarayan, V.&lt;/author&gt;&lt;author&gt;Eastwood, B. J.&lt;/author&gt;&lt;author&gt;Farmen, M. W.&lt;/author&gt;&lt;author&gt;Iturria, S. J.&lt;/author&gt;&lt;author&gt;Montrose, C.&lt;/author&gt;&lt;author&gt;Moore, R. A.&lt;/author&gt;&lt;author&gt;Weidner, J. R.&lt;/author&gt;&lt;author&gt;Sittampalam, G. S.&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HTS Assay Validation&lt;/title&gt;&lt;secondary-title&gt;Assay Guidance Manual&lt;/secondary-title&gt;&lt;/titles&gt;&lt;dates&gt;&lt;year&gt;2004&lt;/year&gt;&lt;/dates&gt;&lt;pub-location&gt;Bethesda (MD)&lt;/pub-location&gt;&lt;accession-num&gt;22553862&lt;/accession-num&gt;&lt;urls&gt;&lt;related-urls&gt;&lt;url&gt;http://www.ncbi.nlm.nih.gov/pubmed/22553862&lt;/url&gt;&lt;/related-urls&gt;&lt;/urls&gt;&lt;language&gt;eng&lt;/language&gt;&lt;/record&gt;&lt;/Cite&gt;&lt;/EndNote&gt;</w:instrText>
      </w:r>
      <w:r w:rsidRPr="00E74345">
        <w:rPr>
          <w:highlight w:val="cyan"/>
        </w:rPr>
        <w:fldChar w:fldCharType="separate"/>
      </w:r>
      <w:r w:rsidR="009A402D" w:rsidRPr="00E74345">
        <w:rPr>
          <w:noProof/>
          <w:highlight w:val="cyan"/>
        </w:rPr>
        <w:t>(28)</w:t>
      </w:r>
      <w:r w:rsidRPr="00E74345">
        <w:rPr>
          <w:highlight w:val="cyan"/>
        </w:rPr>
        <w:fldChar w:fldCharType="end"/>
      </w:r>
      <w:r>
        <w:t xml:space="preserve"> </w:t>
      </w:r>
      <w:r w:rsidR="003A20C6">
        <w:t>could be used</w:t>
      </w:r>
      <w:r w:rsidRPr="00C46BFF">
        <w:t xml:space="preserve">, followed by correlation assessments. Examples of such scenarios include comparison of two assays that are </w:t>
      </w:r>
      <w:r w:rsidR="00E869F1">
        <w:t>expected</w:t>
      </w:r>
      <w:r w:rsidRPr="00C46BFF">
        <w:t xml:space="preserve"> to give </w:t>
      </w:r>
      <w:r w:rsidR="00E869F1">
        <w:t>similar</w:t>
      </w:r>
      <w:r w:rsidRPr="00C46BFF">
        <w:t xml:space="preserve"> results, comparison of results from the same assay from different laboratories or assay reagents.</w:t>
      </w:r>
      <w:r>
        <w:t xml:space="preserve"> </w:t>
      </w:r>
      <w:r w:rsidRPr="00C46BFF">
        <w:t xml:space="preserve">From this analysis, additional information such as </w:t>
      </w:r>
      <w:r w:rsidR="004F0421">
        <w:t>the limits of agreement (LsA), mean ratio (MR)</w:t>
      </w:r>
      <w:r w:rsidRPr="00C46BFF">
        <w:t xml:space="preserve">, minimum significant ratio (MSR), </w:t>
      </w:r>
      <w:r w:rsidR="004F0421">
        <w:t xml:space="preserve">and other statistical parameters are </w:t>
      </w:r>
      <w:r w:rsidR="00CD100E">
        <w:t>estimated.</w:t>
      </w:r>
      <w:r w:rsidR="005519ED">
        <w:t xml:space="preserve"> </w:t>
      </w:r>
    </w:p>
    <w:p w14:paraId="7EB304DA" w14:textId="77777777" w:rsidR="007F00FA" w:rsidRDefault="007F00FA" w:rsidP="00042728"/>
    <w:p w14:paraId="34CE2132" w14:textId="27BF9794" w:rsidR="007F00FA" w:rsidRDefault="00E75A54" w:rsidP="00042728">
      <w:r>
        <w:t xml:space="preserve">The </w:t>
      </w:r>
      <w:r w:rsidR="004F0421">
        <w:t>Replicate-Experiment analysis</w:t>
      </w:r>
      <w:r>
        <w:t xml:space="preserve"> for the data in </w:t>
      </w:r>
      <w:r w:rsidRPr="00E75A54">
        <w:rPr>
          <w:b/>
        </w:rPr>
        <w:t xml:space="preserve">Table </w:t>
      </w:r>
      <w:r w:rsidR="00B41483">
        <w:rPr>
          <w:b/>
        </w:rPr>
        <w:t>10</w:t>
      </w:r>
      <w:r w:rsidR="00CC7113">
        <w:t xml:space="preserve"> </w:t>
      </w:r>
      <w:r w:rsidR="004F0421">
        <w:t xml:space="preserve">is shown </w:t>
      </w:r>
      <w:r>
        <w:t xml:space="preserve">in </w:t>
      </w:r>
      <w:r w:rsidR="00383718">
        <w:rPr>
          <w:b/>
        </w:rPr>
        <w:t xml:space="preserve">Figure </w:t>
      </w:r>
      <w:r w:rsidR="00C56C10">
        <w:rPr>
          <w:b/>
        </w:rPr>
        <w:t>9</w:t>
      </w:r>
      <w:r>
        <w:t>.</w:t>
      </w:r>
    </w:p>
    <w:p w14:paraId="62DC5AB2" w14:textId="77777777" w:rsidR="00841C54" w:rsidRDefault="00841C54" w:rsidP="00042728"/>
    <w:p w14:paraId="351D6C75" w14:textId="78DFB1D1" w:rsidR="00F22DD6" w:rsidRDefault="003D49C2" w:rsidP="00902929">
      <w:pPr>
        <w:pStyle w:val="Figuregraphic"/>
      </w:pPr>
      <w:r w:rsidRPr="003D49C2">
        <w:rPr>
          <w:noProof/>
        </w:rPr>
        <w:drawing>
          <wp:inline distT="0" distB="0" distL="0" distR="0" wp14:anchorId="38B58EF2" wp14:editId="77D81823">
            <wp:extent cx="5943600" cy="31965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96590"/>
                    </a:xfrm>
                    <a:prstGeom prst="rect">
                      <a:avLst/>
                    </a:prstGeom>
                  </pic:spPr>
                </pic:pic>
              </a:graphicData>
            </a:graphic>
          </wp:inline>
        </w:drawing>
      </w:r>
    </w:p>
    <w:p w14:paraId="03FC5553" w14:textId="10B03DAA" w:rsidR="00314FFC" w:rsidRDefault="003D6672" w:rsidP="00902929">
      <w:pPr>
        <w:pStyle w:val="Figuregraphic"/>
      </w:pPr>
      <w:r>
        <w:rPr>
          <w:noProof/>
        </w:rPr>
        <w:drawing>
          <wp:inline distT="0" distB="0" distL="0" distR="0" wp14:anchorId="543A62D2" wp14:editId="3ED311EE">
            <wp:extent cx="5943600" cy="22599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9b.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2259965"/>
                    </a:xfrm>
                    <a:prstGeom prst="rect">
                      <a:avLst/>
                    </a:prstGeom>
                  </pic:spPr>
                </pic:pic>
              </a:graphicData>
            </a:graphic>
          </wp:inline>
        </w:drawing>
      </w:r>
    </w:p>
    <w:p w14:paraId="3AFD894C" w14:textId="029C5CF3" w:rsidR="00990AF9" w:rsidRDefault="003D6672" w:rsidP="00902929">
      <w:pPr>
        <w:pStyle w:val="Figuregraphic"/>
      </w:pPr>
      <w:r>
        <w:rPr>
          <w:noProof/>
        </w:rPr>
        <w:drawing>
          <wp:inline distT="0" distB="0" distL="0" distR="0" wp14:anchorId="76106046" wp14:editId="044ADD2B">
            <wp:extent cx="2028825" cy="19145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9c.jpg"/>
                    <pic:cNvPicPr/>
                  </pic:nvPicPr>
                  <pic:blipFill>
                    <a:blip r:embed="rId22">
                      <a:extLst>
                        <a:ext uri="{28A0092B-C50C-407E-A947-70E740481C1C}">
                          <a14:useLocalDpi xmlns:a14="http://schemas.microsoft.com/office/drawing/2010/main" val="0"/>
                        </a:ext>
                      </a:extLst>
                    </a:blip>
                    <a:stretch>
                      <a:fillRect/>
                    </a:stretch>
                  </pic:blipFill>
                  <pic:spPr>
                    <a:xfrm>
                      <a:off x="0" y="0"/>
                      <a:ext cx="2028825" cy="1914525"/>
                    </a:xfrm>
                    <a:prstGeom prst="rect">
                      <a:avLst/>
                    </a:prstGeom>
                  </pic:spPr>
                </pic:pic>
              </a:graphicData>
            </a:graphic>
          </wp:inline>
        </w:drawing>
      </w:r>
    </w:p>
    <w:p w14:paraId="0BF4C206" w14:textId="3C278D42" w:rsidR="0000407F" w:rsidRDefault="003D49C2" w:rsidP="00902929">
      <w:pPr>
        <w:pStyle w:val="Figuregraphic"/>
      </w:pPr>
      <w:r w:rsidRPr="003D49C2">
        <w:rPr>
          <w:noProof/>
        </w:rPr>
        <w:drawing>
          <wp:inline distT="0" distB="0" distL="0" distR="0" wp14:anchorId="5462EA3B" wp14:editId="71C0AE53">
            <wp:extent cx="5295900" cy="2609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95900" cy="2609850"/>
                    </a:xfrm>
                    <a:prstGeom prst="rect">
                      <a:avLst/>
                    </a:prstGeom>
                  </pic:spPr>
                </pic:pic>
              </a:graphicData>
            </a:graphic>
          </wp:inline>
        </w:drawing>
      </w:r>
    </w:p>
    <w:p w14:paraId="38924B81" w14:textId="2C24F0D1" w:rsidR="0000407F" w:rsidRDefault="003D6672" w:rsidP="00902929">
      <w:pPr>
        <w:pStyle w:val="Figuregraphic"/>
      </w:pPr>
      <w:r>
        <w:rPr>
          <w:noProof/>
        </w:rPr>
        <w:drawing>
          <wp:inline distT="0" distB="0" distL="0" distR="0" wp14:anchorId="20374357" wp14:editId="56510454">
            <wp:extent cx="5324475" cy="14859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 9e.jpg"/>
                    <pic:cNvPicPr/>
                  </pic:nvPicPr>
                  <pic:blipFill>
                    <a:blip r:embed="rId24">
                      <a:extLst>
                        <a:ext uri="{28A0092B-C50C-407E-A947-70E740481C1C}">
                          <a14:useLocalDpi xmlns:a14="http://schemas.microsoft.com/office/drawing/2010/main" val="0"/>
                        </a:ext>
                      </a:extLst>
                    </a:blip>
                    <a:stretch>
                      <a:fillRect/>
                    </a:stretch>
                  </pic:blipFill>
                  <pic:spPr>
                    <a:xfrm>
                      <a:off x="0" y="0"/>
                      <a:ext cx="5324475" cy="1485900"/>
                    </a:xfrm>
                    <a:prstGeom prst="rect">
                      <a:avLst/>
                    </a:prstGeom>
                  </pic:spPr>
                </pic:pic>
              </a:graphicData>
            </a:graphic>
          </wp:inline>
        </w:drawing>
      </w:r>
    </w:p>
    <w:p w14:paraId="36F48DE5" w14:textId="77777777" w:rsidR="0000407F" w:rsidRDefault="0000407F" w:rsidP="00990AF9"/>
    <w:p w14:paraId="1C1E4204" w14:textId="77777777" w:rsidR="009B38CC" w:rsidRDefault="009B38CC" w:rsidP="009B38CC">
      <w:pPr>
        <w:pStyle w:val="Figurecaptioncontinued"/>
      </w:pPr>
      <w:bookmarkStart w:id="72" w:name="_Toc14781521"/>
      <w:r>
        <w:t xml:space="preserve">Results from the Replicate-Experiment template available in the </w:t>
      </w:r>
      <w:r w:rsidRPr="00C413E0">
        <w:rPr>
          <w:i/>
        </w:rPr>
        <w:t>AGM</w:t>
      </w:r>
      <w:r>
        <w:t xml:space="preserve"> for the comparison of Assay 1 and 2 data obtained from </w:t>
      </w:r>
      <w:r w:rsidRPr="00990AF9">
        <w:rPr>
          <w:b/>
        </w:rPr>
        <w:t xml:space="preserve">Table </w:t>
      </w:r>
      <w:r>
        <w:rPr>
          <w:b/>
        </w:rPr>
        <w:t>10 or 11</w:t>
      </w:r>
      <w:r>
        <w:t>.</w:t>
      </w:r>
    </w:p>
    <w:p w14:paraId="1E6FE4A6" w14:textId="778FED62" w:rsidR="004B54EC" w:rsidRDefault="004B54EC" w:rsidP="003D49C2">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9</w:t>
      </w:r>
      <w:r w:rsidR="00077F4C">
        <w:rPr>
          <w:noProof/>
        </w:rPr>
        <w:fldChar w:fldCharType="end"/>
      </w:r>
      <w:r w:rsidR="00990AF9">
        <w:t>.</w:t>
      </w:r>
      <w:r w:rsidR="00567FF0">
        <w:t xml:space="preserve"> </w:t>
      </w:r>
      <w:r w:rsidR="00990AF9">
        <w:t xml:space="preserve">Agreement between Assay 1 and Assay 2 </w:t>
      </w:r>
      <w:r w:rsidR="00821583">
        <w:t xml:space="preserve">using data </w:t>
      </w:r>
      <w:r w:rsidR="00990AF9">
        <w:t>from Table 10.</w:t>
      </w:r>
      <w:bookmarkEnd w:id="72"/>
    </w:p>
    <w:p w14:paraId="28EECAB2" w14:textId="77777777" w:rsidR="00576A60" w:rsidRDefault="00576A60" w:rsidP="00E95593"/>
    <w:p w14:paraId="6BE2E3A1" w14:textId="7F2F3664" w:rsidR="00576A60" w:rsidRPr="00C627EA" w:rsidRDefault="0008359F" w:rsidP="00C627EA">
      <w:pPr>
        <w:pStyle w:val="Heading2"/>
      </w:pPr>
      <w:bookmarkStart w:id="73" w:name="_Toc6044264"/>
      <w:bookmarkStart w:id="74" w:name="_Toc14781569"/>
      <w:r w:rsidRPr="00C627EA">
        <w:t>P</w:t>
      </w:r>
      <w:r w:rsidR="00576A60" w:rsidRPr="00C627EA">
        <w:t>-values</w:t>
      </w:r>
      <w:bookmarkEnd w:id="73"/>
      <w:bookmarkEnd w:id="74"/>
    </w:p>
    <w:p w14:paraId="74A96009" w14:textId="201863E7" w:rsidR="005920A7" w:rsidRPr="005920A7" w:rsidRDefault="005920A7" w:rsidP="005920A7">
      <w:r w:rsidRPr="005920A7">
        <w:t xml:space="preserve">In 2016, the American Statistical Association published an official statement on p-values </w:t>
      </w:r>
      <w:r w:rsidRPr="00E74345">
        <w:rPr>
          <w:highlight w:val="cyan"/>
        </w:rPr>
        <w:fldChar w:fldCharType="begin"/>
      </w:r>
      <w:r w:rsidR="00C473A5" w:rsidRPr="00E74345">
        <w:rPr>
          <w:highlight w:val="cyan"/>
        </w:rPr>
        <w:instrText xml:space="preserve"> ADDIN EN.CITE &lt;EndNote&gt;&lt;Cite&gt;&lt;Author&gt;Wasserstein&lt;/Author&gt;&lt;Year&gt;2016&lt;/Year&gt;&lt;RecNum&gt;3094&lt;/RecNum&gt;&lt;DisplayText&gt;(41)&lt;/DisplayText&gt;&lt;record&gt;&lt;rec-number&gt;3094&lt;/rec-number&gt;&lt;foreign-keys&gt;&lt;key app="EN" db-id="ezvw0f203faewuestptxwd2nsp2evzepttpf" timestamp="1555090230"&gt;3094&lt;/key&gt;&lt;/foreign-keys&gt;&lt;ref-type name="Journal Article"&gt;17&lt;/ref-type&gt;&lt;contributors&gt;&lt;authors&gt;&lt;author&gt;Wasserstein, R.L.&lt;/author&gt;&lt;author&gt;Lazar, N.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lt;style face="underline" font="default" size="100%"&gt;https://doi.org/10.1080/00031305.2016.1154108&lt;/style&gt;&lt;/url&gt;&lt;/related-urls&gt;&lt;/urls&gt;&lt;electronic-resource-num&gt;10.1080/00031305.2016.1154108&lt;/electronic-resource-num&gt;&lt;/record&gt;&lt;/Cite&gt;&lt;/EndNote&gt;</w:instrText>
      </w:r>
      <w:r w:rsidRPr="00E74345">
        <w:rPr>
          <w:highlight w:val="cyan"/>
        </w:rPr>
        <w:fldChar w:fldCharType="separate"/>
      </w:r>
      <w:r w:rsidR="00C473A5" w:rsidRPr="00E74345">
        <w:rPr>
          <w:noProof/>
          <w:highlight w:val="cyan"/>
        </w:rPr>
        <w:t>(41)</w:t>
      </w:r>
      <w:r w:rsidRPr="00E74345">
        <w:rPr>
          <w:highlight w:val="cyan"/>
        </w:rPr>
        <w:fldChar w:fldCharType="end"/>
      </w:r>
      <w:r w:rsidRPr="005920A7">
        <w:t>.</w:t>
      </w:r>
      <w:r w:rsidR="00567FF0">
        <w:t xml:space="preserve"> </w:t>
      </w:r>
      <w:r w:rsidRPr="005920A7">
        <w:t>A list of the key principles from that statement is shown below:</w:t>
      </w:r>
    </w:p>
    <w:p w14:paraId="20D62F82" w14:textId="77777777" w:rsidR="005920A7" w:rsidRPr="005920A7" w:rsidRDefault="005920A7" w:rsidP="005920A7"/>
    <w:p w14:paraId="53E959FA" w14:textId="77777777" w:rsidR="005920A7" w:rsidRPr="0039757A" w:rsidRDefault="005920A7" w:rsidP="00C627EA">
      <w:pPr>
        <w:numPr>
          <w:ilvl w:val="0"/>
          <w:numId w:val="11"/>
        </w:numPr>
        <w:spacing w:after="200"/>
        <w:contextualSpacing/>
      </w:pPr>
      <w:r w:rsidRPr="0039757A">
        <w:t>P-values can indicate how incompatible the data are with a specified statistical model.</w:t>
      </w:r>
      <w:r w:rsidRPr="0039757A">
        <w:br/>
      </w:r>
    </w:p>
    <w:p w14:paraId="3A2DBE29" w14:textId="77777777" w:rsidR="005920A7" w:rsidRPr="0039757A" w:rsidRDefault="005920A7" w:rsidP="00C627EA">
      <w:pPr>
        <w:numPr>
          <w:ilvl w:val="0"/>
          <w:numId w:val="11"/>
        </w:numPr>
        <w:spacing w:after="200"/>
        <w:contextualSpacing/>
      </w:pPr>
      <w:r w:rsidRPr="0039757A">
        <w:t>P-values do not measure the probability that the studied hypothesis is true, or the probability that the data were produced by random chance alone.</w:t>
      </w:r>
      <w:r w:rsidRPr="0039757A">
        <w:br/>
      </w:r>
    </w:p>
    <w:p w14:paraId="07E50BC8" w14:textId="77777777" w:rsidR="005920A7" w:rsidRPr="0039757A" w:rsidRDefault="005920A7" w:rsidP="00C627EA">
      <w:pPr>
        <w:numPr>
          <w:ilvl w:val="0"/>
          <w:numId w:val="11"/>
        </w:numPr>
        <w:spacing w:after="200"/>
        <w:contextualSpacing/>
      </w:pPr>
      <w:r w:rsidRPr="0039757A">
        <w:t>Scientific conclusions and business or policy decisions should not be based only on whether a p-value passes a specific threshold.</w:t>
      </w:r>
      <w:r w:rsidRPr="0039757A">
        <w:br/>
      </w:r>
    </w:p>
    <w:p w14:paraId="7901A5CF" w14:textId="77777777" w:rsidR="005920A7" w:rsidRPr="0039757A" w:rsidRDefault="005920A7" w:rsidP="00C627EA">
      <w:pPr>
        <w:numPr>
          <w:ilvl w:val="0"/>
          <w:numId w:val="11"/>
        </w:numPr>
        <w:spacing w:after="200"/>
        <w:contextualSpacing/>
      </w:pPr>
      <w:r w:rsidRPr="0039757A">
        <w:t>Proper inference requires full reporting and transparency.</w:t>
      </w:r>
      <w:r w:rsidRPr="0039757A">
        <w:br/>
      </w:r>
    </w:p>
    <w:p w14:paraId="4F42F234" w14:textId="77777777" w:rsidR="005920A7" w:rsidRPr="0039757A" w:rsidRDefault="005920A7" w:rsidP="00C627EA">
      <w:pPr>
        <w:numPr>
          <w:ilvl w:val="0"/>
          <w:numId w:val="11"/>
        </w:numPr>
        <w:spacing w:after="200"/>
        <w:contextualSpacing/>
      </w:pPr>
      <w:r w:rsidRPr="0039757A">
        <w:t xml:space="preserve">A </w:t>
      </w:r>
      <w:r w:rsidRPr="0039757A">
        <w:rPr>
          <w:i/>
          <w:iCs/>
        </w:rPr>
        <w:t>p</w:t>
      </w:r>
      <w:r w:rsidRPr="0039757A">
        <w:t>-value, or statistical significance, does not measure the size of an effect or the importance of a result.</w:t>
      </w:r>
      <w:r w:rsidRPr="0039757A">
        <w:br/>
      </w:r>
    </w:p>
    <w:p w14:paraId="5652A668" w14:textId="77777777" w:rsidR="005920A7" w:rsidRPr="0039757A" w:rsidRDefault="005920A7" w:rsidP="00C627EA">
      <w:pPr>
        <w:numPr>
          <w:ilvl w:val="0"/>
          <w:numId w:val="11"/>
        </w:numPr>
        <w:spacing w:after="200"/>
        <w:contextualSpacing/>
      </w:pPr>
      <w:r w:rsidRPr="0039757A">
        <w:t xml:space="preserve">By itself, a </w:t>
      </w:r>
      <w:r w:rsidRPr="0039757A">
        <w:rPr>
          <w:i/>
          <w:iCs/>
        </w:rPr>
        <w:t>p</w:t>
      </w:r>
      <w:r w:rsidRPr="0039757A">
        <w:t>-value does not provide a good measure of evidence regarding a model or hypothesis.</w:t>
      </w:r>
    </w:p>
    <w:p w14:paraId="3BC6C4BD" w14:textId="77777777" w:rsidR="005920A7" w:rsidRPr="0039757A" w:rsidRDefault="005920A7" w:rsidP="005920A7"/>
    <w:p w14:paraId="53766226" w14:textId="0354515F" w:rsidR="005920A7" w:rsidRPr="005920A7" w:rsidRDefault="005920A7" w:rsidP="005920A7">
      <w:r w:rsidRPr="005920A7">
        <w:t xml:space="preserve">We refer the reader to the main article and a </w:t>
      </w:r>
      <w:r w:rsidR="00CC4727">
        <w:t>discussion article</w:t>
      </w:r>
      <w:r w:rsidRPr="005920A7">
        <w:t xml:space="preserve"> for further information</w:t>
      </w:r>
      <w:r w:rsidR="004A3789">
        <w:t xml:space="preserve"> </w:t>
      </w:r>
      <w:r w:rsidR="004A3789" w:rsidRPr="00E74345">
        <w:rPr>
          <w:highlight w:val="cyan"/>
        </w:rPr>
        <w:fldChar w:fldCharType="begin"/>
      </w:r>
      <w:r w:rsidR="00C473A5" w:rsidRPr="00E74345">
        <w:rPr>
          <w:highlight w:val="cyan"/>
        </w:rPr>
        <w:instrText xml:space="preserve"> ADDIN EN.CITE &lt;EndNote&gt;&lt;Cite&gt;&lt;Author&gt;Bretz&lt;/Author&gt;&lt;Year&gt;2010&lt;/Year&gt;&lt;RecNum&gt;3095&lt;/RecNum&gt;&lt;DisplayText&gt;(41, 42)&lt;/DisplayText&gt;&lt;record&gt;&lt;rec-number&gt;3095&lt;/rec-number&gt;&lt;foreign-keys&gt;&lt;key app="EN" db-id="ezvw0f203faewuestptxwd2nsp2evzepttpf" timestamp="1555090799"&gt;3095&lt;/key&gt;&lt;/foreign-keys&gt;&lt;ref-type name="Book"&gt;6&lt;/ref-type&gt;&lt;contributors&gt;&lt;authors&gt;&lt;author&gt;Bretz, F.&lt;/author&gt;&lt;author&gt;Hothorn, T.&lt;/author&gt;&lt;author&gt;Westfall, P.&lt;/author&gt;&lt;/authors&gt;&lt;/contributors&gt;&lt;titles&gt;&lt;title&gt;Multiple Comparisons Using R&lt;/title&gt;&lt;/titles&gt;&lt;dates&gt;&lt;year&gt;2010&lt;/year&gt;&lt;/dates&gt;&lt;pub-location&gt;New York, NY&lt;/pub-location&gt;&lt;publisher&gt;Chapman and Hall/CRC&lt;/publisher&gt;&lt;urls&gt;&lt;/urls&gt;&lt;/record&gt;&lt;/Cite&gt;&lt;Cite&gt;&lt;Author&gt;Wasserstein&lt;/Author&gt;&lt;Year&gt;2016&lt;/Year&gt;&lt;RecNum&gt;3094&lt;/RecNum&gt;&lt;record&gt;&lt;rec-number&gt;3094&lt;/rec-number&gt;&lt;foreign-keys&gt;&lt;key app="EN" db-id="ezvw0f203faewuestptxwd2nsp2evzepttpf" timestamp="1555090230"&gt;3094&lt;/key&gt;&lt;/foreign-keys&gt;&lt;ref-type name="Journal Article"&gt;17&lt;/ref-type&gt;&lt;contributors&gt;&lt;authors&gt;&lt;author&gt;Wasserstein, R.L.&lt;/author&gt;&lt;author&gt;Lazar, N.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lt;style face="underline" font="default" size="100%"&gt;https://doi.org/10.1080/00031305.2016.1154108&lt;/style&gt;&lt;/url&gt;&lt;/related-urls&gt;&lt;/urls&gt;&lt;electronic-resource-num&gt;10.1080/00031305.2016.1154108&lt;/electronic-resource-num&gt;&lt;/record&gt;&lt;/Cite&gt;&lt;/EndNote&gt;</w:instrText>
      </w:r>
      <w:r w:rsidR="004A3789" w:rsidRPr="00E74345">
        <w:rPr>
          <w:highlight w:val="cyan"/>
        </w:rPr>
        <w:fldChar w:fldCharType="separate"/>
      </w:r>
      <w:r w:rsidR="00E74345" w:rsidRPr="00E74345">
        <w:rPr>
          <w:noProof/>
          <w:highlight w:val="cyan"/>
        </w:rPr>
        <w:t>(41,</w:t>
      </w:r>
      <w:r w:rsidR="00C473A5" w:rsidRPr="00E74345">
        <w:rPr>
          <w:noProof/>
          <w:highlight w:val="cyan"/>
        </w:rPr>
        <w:t>42)</w:t>
      </w:r>
      <w:r w:rsidR="004A3789" w:rsidRPr="00E74345">
        <w:rPr>
          <w:highlight w:val="cyan"/>
        </w:rPr>
        <w:fldChar w:fldCharType="end"/>
      </w:r>
      <w:r w:rsidRPr="005920A7">
        <w:t>.</w:t>
      </w:r>
    </w:p>
    <w:p w14:paraId="7FA01D53" w14:textId="77777777" w:rsidR="005920A7" w:rsidRPr="005920A7" w:rsidRDefault="005920A7" w:rsidP="005920A7"/>
    <w:p w14:paraId="3C91EAF8" w14:textId="031CAFDF" w:rsidR="005920A7" w:rsidRPr="005920A7" w:rsidRDefault="005920A7" w:rsidP="005920A7">
      <w:r w:rsidRPr="005920A7">
        <w:t>A key topic related to p-</w:t>
      </w:r>
      <w:r w:rsidR="00532D44">
        <w:t>values is multiple comparisons or</w:t>
      </w:r>
      <w:r w:rsidRPr="005920A7">
        <w:t xml:space="preserve"> multiple testing. When multiple groups from the same experiment are compared pairwise or in rela</w:t>
      </w:r>
      <w:r w:rsidR="00E74345">
        <w:t>tion to a control group, the un</w:t>
      </w:r>
      <w:r w:rsidRPr="005920A7">
        <w:t>adjusted p-values can overstate the overall significance. Appropriate adjustmen</w:t>
      </w:r>
      <w:r w:rsidR="00E74345">
        <w:t>ts should be made using methods such as Bonferroni, Dunnett,</w:t>
      </w:r>
      <w:r w:rsidRPr="005920A7">
        <w:t xml:space="preserve"> or Tukey depending on what is being compared (i.e., comparisons vs. a control group or all possible pairwise comparisons between groups) </w:t>
      </w:r>
      <w:r w:rsidRPr="00E74345">
        <w:rPr>
          <w:highlight w:val="cyan"/>
        </w:rPr>
        <w:fldChar w:fldCharType="begin"/>
      </w:r>
      <w:r w:rsidR="00C473A5" w:rsidRPr="00E74345">
        <w:rPr>
          <w:highlight w:val="cyan"/>
        </w:rPr>
        <w:instrText xml:space="preserve"> ADDIN EN.CITE &lt;EndNote&gt;&lt;Cite&gt;&lt;Author&gt;Bretz&lt;/Author&gt;&lt;Year&gt;2010&lt;/Year&gt;&lt;RecNum&gt;3095&lt;/RecNum&gt;&lt;DisplayText&gt;(42)&lt;/DisplayText&gt;&lt;record&gt;&lt;rec-number&gt;3095&lt;/rec-number&gt;&lt;foreign-keys&gt;&lt;key app="EN" db-id="ezvw0f203faewuestptxwd2nsp2evzepttpf" timestamp="1555090799"&gt;3095&lt;/key&gt;&lt;/foreign-keys&gt;&lt;ref-type name="Book"&gt;6&lt;/ref-type&gt;&lt;contributors&gt;&lt;authors&gt;&lt;author&gt;Bretz, F.&lt;/author&gt;&lt;author&gt;Hothorn, T.&lt;/author&gt;&lt;author&gt;Westfall, P.&lt;/author&gt;&lt;/authors&gt;&lt;/contributors&gt;&lt;titles&gt;&lt;title&gt;Multiple Comparisons Using R&lt;/title&gt;&lt;/titles&gt;&lt;dates&gt;&lt;year&gt;2010&lt;/year&gt;&lt;/dates&gt;&lt;pub-location&gt;New York, NY&lt;/pub-location&gt;&lt;publisher&gt;Chapman and Hall/CRC&lt;/publisher&gt;&lt;urls&gt;&lt;/urls&gt;&lt;/record&gt;&lt;/Cite&gt;&lt;/EndNote&gt;</w:instrText>
      </w:r>
      <w:r w:rsidRPr="00E74345">
        <w:rPr>
          <w:highlight w:val="cyan"/>
        </w:rPr>
        <w:fldChar w:fldCharType="separate"/>
      </w:r>
      <w:r w:rsidR="00C473A5" w:rsidRPr="00E74345">
        <w:rPr>
          <w:noProof/>
          <w:highlight w:val="cyan"/>
        </w:rPr>
        <w:t>(42)</w:t>
      </w:r>
      <w:r w:rsidRPr="00E74345">
        <w:rPr>
          <w:highlight w:val="cyan"/>
        </w:rPr>
        <w:fldChar w:fldCharType="end"/>
      </w:r>
      <w:r w:rsidRPr="005920A7">
        <w:t>.</w:t>
      </w:r>
      <w:r w:rsidR="00567FF0">
        <w:t xml:space="preserve"> </w:t>
      </w:r>
      <w:r w:rsidRPr="005920A7">
        <w:t xml:space="preserve">In situations with a very large number of comparisons, such as with ‘omics data, the False Discovery Rate (FDR) method is often recommended </w:t>
      </w:r>
      <w:r w:rsidRPr="00E74345">
        <w:rPr>
          <w:highlight w:val="cyan"/>
        </w:rPr>
        <w:fldChar w:fldCharType="begin"/>
      </w:r>
      <w:r w:rsidR="00C473A5" w:rsidRPr="00E74345">
        <w:rPr>
          <w:highlight w:val="cyan"/>
        </w:rPr>
        <w:instrText xml:space="preserve"> ADDIN EN.CITE &lt;EndNote&gt;&lt;Cite&gt;&lt;Author&gt;Benjamini&lt;/Author&gt;&lt;Year&gt;1995&lt;/Year&gt;&lt;RecNum&gt;3096&lt;/RecNum&gt;&lt;DisplayText&gt;(43)&lt;/DisplayText&gt;&lt;record&gt;&lt;rec-number&gt;3096&lt;/rec-number&gt;&lt;foreign-keys&gt;&lt;key app="EN" db-id="ezvw0f203faewuestptxwd2nsp2evzepttpf" timestamp="1555091099"&gt;3096&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lt;style face="underline" font="default" size="100%"&gt;http://www.jstor.org/stable/2346101&lt;/style&gt;&lt;/url&gt;&lt;/related-urls&gt;&lt;/urls&gt;&lt;custom1&gt;Full publication date: 1995&lt;/custom1&gt;&lt;remote-database-name&gt;JSTOR&lt;/remote-database-name&gt;&lt;/record&gt;&lt;/Cite&gt;&lt;/EndNote&gt;</w:instrText>
      </w:r>
      <w:r w:rsidRPr="00E74345">
        <w:rPr>
          <w:highlight w:val="cyan"/>
        </w:rPr>
        <w:fldChar w:fldCharType="separate"/>
      </w:r>
      <w:r w:rsidR="00C473A5" w:rsidRPr="00E74345">
        <w:rPr>
          <w:noProof/>
          <w:highlight w:val="cyan"/>
        </w:rPr>
        <w:t>(43)</w:t>
      </w:r>
      <w:r w:rsidRPr="00E74345">
        <w:rPr>
          <w:highlight w:val="cyan"/>
        </w:rPr>
        <w:fldChar w:fldCharType="end"/>
      </w:r>
      <w:r w:rsidRPr="005920A7">
        <w:t>.</w:t>
      </w:r>
    </w:p>
    <w:p w14:paraId="099DA437" w14:textId="77777777" w:rsidR="002A7691" w:rsidRDefault="002A7691" w:rsidP="00B21E05"/>
    <w:p w14:paraId="7AF50DD8" w14:textId="22EB8121" w:rsidR="00770225" w:rsidRPr="00C627EA" w:rsidRDefault="00770225" w:rsidP="00C627EA">
      <w:pPr>
        <w:pStyle w:val="Heading2"/>
      </w:pPr>
      <w:bookmarkStart w:id="75" w:name="_Toc6044265"/>
      <w:bookmarkStart w:id="76" w:name="_Toc14781570"/>
      <w:r w:rsidRPr="00C627EA">
        <w:t>Calculation of Upper and Lower Quantitation Limits</w:t>
      </w:r>
      <w:bookmarkEnd w:id="75"/>
      <w:bookmarkEnd w:id="76"/>
    </w:p>
    <w:p w14:paraId="5C01EDA9" w14:textId="2B5623F9" w:rsidR="000F1522" w:rsidRPr="00C413E0" w:rsidRDefault="0050760C" w:rsidP="0001793A">
      <w:pPr>
        <w:rPr>
          <w:i/>
        </w:rPr>
      </w:pPr>
      <w:r w:rsidRPr="00BD1739">
        <w:t xml:space="preserve">Assays where the analyte concentration levels are calibrated from a reference standard curve entail special statistical considerations and evaluation of additional parameters during the development, optimization and validation, as explained in the </w:t>
      </w:r>
      <w:hyperlink r:id="rId25" w:history="1">
        <w:r w:rsidRPr="00CE7A21">
          <w:rPr>
            <w:rStyle w:val="Hyperlink"/>
          </w:rPr>
          <w:t xml:space="preserve">Immunoassay </w:t>
        </w:r>
        <w:r w:rsidR="00CE7A21" w:rsidRPr="00CE7A21">
          <w:rPr>
            <w:rStyle w:val="Hyperlink"/>
          </w:rPr>
          <w:t>Methods</w:t>
        </w:r>
      </w:hyperlink>
      <w:r w:rsidR="00CE7A21">
        <w:t xml:space="preserve"> </w:t>
      </w:r>
      <w:r w:rsidRPr="00BD1739">
        <w:t>chapter in this manual</w:t>
      </w:r>
      <w:r>
        <w:t xml:space="preserve"> </w:t>
      </w:r>
      <w:r w:rsidR="003A2495" w:rsidRPr="00E74345">
        <w:rPr>
          <w:highlight w:val="cyan"/>
        </w:rPr>
        <w:fldChar w:fldCharType="begin"/>
      </w:r>
      <w:r w:rsidR="00C473A5" w:rsidRPr="00E74345">
        <w:rPr>
          <w:highlight w:val="cyan"/>
        </w:rPr>
        <w:instrText xml:space="preserve"> ADDIN EN.CITE &lt;EndNote&gt;&lt;Cite&gt;&lt;Author&gt;Cox&lt;/Author&gt;&lt;Year&gt;2004&lt;/Year&gt;&lt;RecNum&gt;2021&lt;/RecNum&gt;&lt;DisplayText&gt;(44)&lt;/DisplayText&gt;&lt;record&gt;&lt;rec-number&gt;2021&lt;/rec-number&gt;&lt;foreign-keys&gt;&lt;key app="EN" db-id="ezvw0f203faewuestptxwd2nsp2evzepttpf" timestamp="1426083501"&gt;2021&lt;/key&gt;&lt;/foreign-keys&gt;&lt;ref-type name="Book Section"&gt;5&lt;/ref-type&gt;&lt;contributors&gt;&lt;authors&gt;&lt;author&gt;Cox, K. L.&lt;/author&gt;&lt;author&gt;Devanarayan, V.&lt;/author&gt;&lt;author&gt;Kriauciunas, A.&lt;/author&gt;&lt;author&gt;Manetta, J.&lt;/author&gt;&lt;author&gt;Montrose, C.&lt;/author&gt;&lt;author&gt;Sittampalam, S.&lt;/author&gt;&lt;/authors&gt;&lt;secondary-authors&gt;&lt;author&gt;Sittampalam, G. S.&lt;/author&gt;&lt;author&gt;Coussens, N. P.&lt;/author&gt;&lt;author&gt;Nelson, H.&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 Jr.&lt;/author&gt;&lt;author&gt;Weidner, J.&lt;/author&gt;&lt;/secondary-authors&gt;&lt;/contributors&gt;&lt;titles&gt;&lt;title&gt;Immunoassay Methods&lt;/title&gt;&lt;secondary-title&gt;Assay Guidance Manual&lt;/secondary-title&gt;&lt;/titles&gt;&lt;dates&gt;&lt;year&gt;2004&lt;/year&gt;&lt;/dates&gt;&lt;pub-location&gt;Bethesda (MD)&lt;/pub-location&gt;&lt;accession-num&gt;22553884&lt;/accession-num&gt;&lt;urls&gt;&lt;related-urls&gt;&lt;url&gt;http://www.ncbi.nlm.nih.gov/pubmed/22553884&lt;/url&gt;&lt;/related-urls&gt;&lt;/urls&gt;&lt;language&gt;eng&lt;/language&gt;&lt;/record&gt;&lt;/Cite&gt;&lt;/EndNote&gt;</w:instrText>
      </w:r>
      <w:r w:rsidR="003A2495" w:rsidRPr="00E74345">
        <w:rPr>
          <w:highlight w:val="cyan"/>
        </w:rPr>
        <w:fldChar w:fldCharType="separate"/>
      </w:r>
      <w:r w:rsidR="00C473A5" w:rsidRPr="00E74345">
        <w:rPr>
          <w:noProof/>
          <w:highlight w:val="cyan"/>
        </w:rPr>
        <w:t>(44)</w:t>
      </w:r>
      <w:r w:rsidR="003A2495" w:rsidRPr="00E74345">
        <w:rPr>
          <w:highlight w:val="cyan"/>
        </w:rPr>
        <w:fldChar w:fldCharType="end"/>
      </w:r>
      <w:r w:rsidR="003A2495">
        <w:t>.</w:t>
      </w:r>
      <w:r w:rsidR="005519ED">
        <w:t xml:space="preserve"> </w:t>
      </w:r>
      <w:r w:rsidRPr="00BD1739">
        <w:t xml:space="preserve">This includes accuracy, intermediate precision, sensitivity, dynamic range with the lower and upper quantitation limits, dilution linearity, parallelism, stability, etc. The lower </w:t>
      </w:r>
      <w:r w:rsidR="00532D44">
        <w:t xml:space="preserve">limit of quantitation (LLOQ) </w:t>
      </w:r>
      <w:r w:rsidRPr="00BD1739">
        <w:t xml:space="preserve">and upper </w:t>
      </w:r>
      <w:r w:rsidR="00532D44">
        <w:t>limit of quantitation (ULOQ)</w:t>
      </w:r>
      <w:r w:rsidRPr="00BD1739">
        <w:t xml:space="preserve"> are defined as the lowest and highest concentrations of the analyte that can be reliably measured by the assay based on pre-specifi</w:t>
      </w:r>
      <w:r>
        <w:t>ed</w:t>
      </w:r>
      <w:r w:rsidRPr="00BD1739">
        <w:t xml:space="preserve"> criteria around accuracy</w:t>
      </w:r>
      <w:r>
        <w:t>,</w:t>
      </w:r>
      <w:r w:rsidRPr="00BD1739">
        <w:t xml:space="preserve"> imprecision</w:t>
      </w:r>
      <w:r>
        <w:t xml:space="preserve"> and sometimes total error (see </w:t>
      </w:r>
      <w:r w:rsidRPr="00532D44">
        <w:t xml:space="preserve">Table </w:t>
      </w:r>
      <w:r w:rsidR="00C413E0" w:rsidRPr="00532D44">
        <w:t>8</w:t>
      </w:r>
      <w:r w:rsidR="00C413E0">
        <w:t xml:space="preserve"> in the </w:t>
      </w:r>
      <w:hyperlink r:id="rId26" w:history="1">
        <w:r w:rsidR="00C413E0" w:rsidRPr="00CE7A21">
          <w:rPr>
            <w:rStyle w:val="Hyperlink"/>
          </w:rPr>
          <w:t>Immunoassay</w:t>
        </w:r>
        <w:r w:rsidR="005C58A1" w:rsidRPr="00CE7A21">
          <w:rPr>
            <w:rStyle w:val="Hyperlink"/>
          </w:rPr>
          <w:t xml:space="preserve"> Methods</w:t>
        </w:r>
      </w:hyperlink>
      <w:r w:rsidR="005C58A1">
        <w:t xml:space="preserve"> </w:t>
      </w:r>
      <w:r w:rsidR="00C413E0">
        <w:t>chapter of the</w:t>
      </w:r>
      <w:r>
        <w:t xml:space="preserve"> </w:t>
      </w:r>
      <w:r w:rsidRPr="00C413E0">
        <w:rPr>
          <w:i/>
        </w:rPr>
        <w:t>AGM</w:t>
      </w:r>
      <w:r w:rsidR="005C58A1">
        <w:rPr>
          <w:i/>
        </w:rPr>
        <w:t xml:space="preserve"> </w:t>
      </w:r>
      <w:r w:rsidR="001B6FA6" w:rsidRPr="00CE7A21">
        <w:rPr>
          <w:highlight w:val="cyan"/>
        </w:rPr>
        <w:fldChar w:fldCharType="begin"/>
      </w:r>
      <w:r w:rsidR="00C473A5" w:rsidRPr="00CE7A21">
        <w:rPr>
          <w:highlight w:val="cyan"/>
        </w:rPr>
        <w:instrText xml:space="preserve"> ADDIN EN.CITE &lt;EndNote&gt;&lt;Cite&gt;&lt;Author&gt;Cox&lt;/Author&gt;&lt;Year&gt;2004&lt;/Year&gt;&lt;RecNum&gt;2021&lt;/RecNum&gt;&lt;DisplayText&gt;(44)&lt;/DisplayText&gt;&lt;record&gt;&lt;rec-number&gt;2021&lt;/rec-number&gt;&lt;foreign-keys&gt;&lt;key app="EN" db-id="ezvw0f203faewuestptxwd2nsp2evzepttpf" timestamp="1426083501"&gt;2021&lt;/key&gt;&lt;/foreign-keys&gt;&lt;ref-type name="Book Section"&gt;5&lt;/ref-type&gt;&lt;contributors&gt;&lt;authors&gt;&lt;author&gt;Cox, K. L.&lt;/author&gt;&lt;author&gt;Devanarayan, V.&lt;/author&gt;&lt;author&gt;Kriauciunas, A.&lt;/author&gt;&lt;author&gt;Manetta, J.&lt;/author&gt;&lt;author&gt;Montrose, C.&lt;/author&gt;&lt;author&gt;Sittampalam, S.&lt;/author&gt;&lt;/authors&gt;&lt;secondary-authors&gt;&lt;author&gt;Sittampalam, G. S.&lt;/author&gt;&lt;author&gt;Coussens, N. P.&lt;/author&gt;&lt;author&gt;Nelson, H.&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 Jr.&lt;/author&gt;&lt;author&gt;Weidner, J.&lt;/author&gt;&lt;/secondary-authors&gt;&lt;/contributors&gt;&lt;titles&gt;&lt;title&gt;Immunoassay Methods&lt;/title&gt;&lt;secondary-title&gt;Assay Guidance Manual&lt;/secondary-title&gt;&lt;/titles&gt;&lt;dates&gt;&lt;year&gt;2004&lt;/year&gt;&lt;/dates&gt;&lt;pub-location&gt;Bethesda (MD)&lt;/pub-location&gt;&lt;accession-num&gt;22553884&lt;/accession-num&gt;&lt;urls&gt;&lt;related-urls&gt;&lt;url&gt;http://www.ncbi.nlm.nih.gov/pubmed/22553884&lt;/url&gt;&lt;/related-urls&gt;&lt;/urls&gt;&lt;language&gt;eng&lt;/language&gt;&lt;/record&gt;&lt;/Cite&gt;&lt;/EndNote&gt;</w:instrText>
      </w:r>
      <w:r w:rsidR="001B6FA6" w:rsidRPr="00CE7A21">
        <w:rPr>
          <w:highlight w:val="cyan"/>
        </w:rPr>
        <w:fldChar w:fldCharType="separate"/>
      </w:r>
      <w:r w:rsidR="00C473A5" w:rsidRPr="00CE7A21">
        <w:rPr>
          <w:noProof/>
          <w:highlight w:val="cyan"/>
        </w:rPr>
        <w:t>(44)</w:t>
      </w:r>
      <w:r w:rsidR="001B6FA6" w:rsidRPr="00CE7A21">
        <w:rPr>
          <w:highlight w:val="cyan"/>
        </w:rPr>
        <w:fldChar w:fldCharType="end"/>
      </w:r>
      <w:r>
        <w:t>).</w:t>
      </w:r>
      <w:r w:rsidRPr="00BD1739">
        <w:t xml:space="preserve"> </w:t>
      </w:r>
      <w:r>
        <w:t xml:space="preserve">Accuracy is typically defined in terms of percent relative bias of the measured analyte concentration from the calibration curve relative to its spiked nominal level. Imprecision (also referred </w:t>
      </w:r>
      <w:r w:rsidR="00532D44">
        <w:t xml:space="preserve">to </w:t>
      </w:r>
      <w:r>
        <w:t xml:space="preserve">simply as precision) is defined by the percent coefficient of variation. Total error is defined as the sum of the absolute value of relative bias plus the imprecision (%CV). </w:t>
      </w:r>
      <w:r w:rsidRPr="00BD1739">
        <w:t xml:space="preserve">The criteria for </w:t>
      </w:r>
      <w:r>
        <w:t xml:space="preserve">total error, </w:t>
      </w:r>
      <w:r w:rsidRPr="00BD1739">
        <w:t>accuracy</w:t>
      </w:r>
      <w:r w:rsidR="00CE7A21">
        <w:t>,</w:t>
      </w:r>
      <w:r w:rsidRPr="00BD1739">
        <w:t xml:space="preserve"> and imprecision vary on a case by case basis</w:t>
      </w:r>
      <w:r>
        <w:t>. F</w:t>
      </w:r>
      <w:r w:rsidRPr="00BD1739">
        <w:t xml:space="preserve">or </w:t>
      </w:r>
      <w:r>
        <w:t>example</w:t>
      </w:r>
      <w:r w:rsidRPr="00BD1739">
        <w:t>, accuracy and imprecision are typically expected to be &lt; 15% for PK assays of small molecules, &lt; 20% for PK assays of large molecules, &lt; 25 to 30% for biomarker assays.</w:t>
      </w:r>
      <w:r w:rsidR="00CE7A21">
        <w:t xml:space="preserve"> For biomarker assays, a white </w:t>
      </w:r>
      <w:r>
        <w:t>paper from th</w:t>
      </w:r>
      <w:r w:rsidR="00267700">
        <w:t xml:space="preserve">e cross-industry working group </w:t>
      </w:r>
      <w:r w:rsidR="00267700" w:rsidRPr="00CE7A21">
        <w:rPr>
          <w:highlight w:val="cyan"/>
        </w:rPr>
        <w:fldChar w:fldCharType="begin">
          <w:fldData xml:space="preserve">PEVuZE5vdGU+PENpdGU+PEF1dGhvcj5MZWU8L0F1dGhvcj48WWVhcj4yMDA1PC9ZZWFyPjxSZWNO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</w:fldData>
        </w:fldChar>
      </w:r>
      <w:r w:rsidR="00C473A5" w:rsidRPr="00CE7A21">
        <w:rPr>
          <w:highlight w:val="cyan"/>
        </w:rPr>
        <w:instrText xml:space="preserve"> ADDIN EN.CITE </w:instrText>
      </w:r>
      <w:r w:rsidR="00C473A5" w:rsidRPr="00CE7A21">
        <w:rPr>
          <w:highlight w:val="cyan"/>
        </w:rPr>
        <w:fldChar w:fldCharType="begin">
          <w:fldData xml:space="preserve">PEVuZE5vdGU+PENpdGU+PEF1dGhvcj5MZWU8L0F1dGhvcj48WWVhcj4yMDA1PC9ZZWFyPjxSZWNO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</w:fldData>
        </w:fldChar>
      </w:r>
      <w:r w:rsidR="00C473A5" w:rsidRPr="00CE7A21">
        <w:rPr>
          <w:highlight w:val="cyan"/>
        </w:rPr>
        <w:instrText xml:space="preserve"> ADDIN EN.CITE.DATA </w:instrText>
      </w:r>
      <w:r w:rsidR="00C473A5" w:rsidRPr="00CE7A21">
        <w:rPr>
          <w:highlight w:val="cyan"/>
        </w:rPr>
      </w:r>
      <w:r w:rsidR="00C473A5" w:rsidRPr="00CE7A21">
        <w:rPr>
          <w:highlight w:val="cyan"/>
        </w:rPr>
        <w:fldChar w:fldCharType="end"/>
      </w:r>
      <w:r w:rsidR="00267700" w:rsidRPr="00CE7A21">
        <w:rPr>
          <w:highlight w:val="cyan"/>
        </w:rPr>
      </w:r>
      <w:r w:rsidR="00267700" w:rsidRPr="00CE7A21">
        <w:rPr>
          <w:highlight w:val="cyan"/>
        </w:rPr>
        <w:fldChar w:fldCharType="separate"/>
      </w:r>
      <w:r w:rsidR="00C473A5" w:rsidRPr="00CE7A21">
        <w:rPr>
          <w:noProof/>
          <w:highlight w:val="cyan"/>
        </w:rPr>
        <w:t>(45)</w:t>
      </w:r>
      <w:r w:rsidR="00267700" w:rsidRPr="00CE7A21">
        <w:rPr>
          <w:highlight w:val="cyan"/>
        </w:rPr>
        <w:fldChar w:fldCharType="end"/>
      </w:r>
      <w:r>
        <w:t xml:space="preserve"> proposed the criteria for LLOQ and ULOQ to be based on 30% total error, 25% accuracy</w:t>
      </w:r>
      <w:r w:rsidR="00CE7A21">
        <w:t>,</w:t>
      </w:r>
      <w:r>
        <w:t xml:space="preserve"> and 25% imprecision. </w:t>
      </w:r>
    </w:p>
    <w:p w14:paraId="1D52DE97" w14:textId="77777777" w:rsidR="000F1522" w:rsidRDefault="000F1522" w:rsidP="0001793A"/>
    <w:p w14:paraId="2621229D" w14:textId="3019DA8C" w:rsidR="00BD1739" w:rsidRDefault="00532D44" w:rsidP="0001793A">
      <w:r>
        <w:t>A</w:t>
      </w:r>
      <w:r w:rsidR="005A2E9A">
        <w:t>s mentioned above, a</w:t>
      </w:r>
      <w:r>
        <w:t xml:space="preserve"> Microsoft </w:t>
      </w:r>
      <w:r w:rsidR="005A2E9A">
        <w:t>Excel-based template</w:t>
      </w:r>
      <w:r w:rsidR="0050760C">
        <w:t xml:space="preserve"> for the analysis of pre-study validation data for these types of assays </w:t>
      </w:r>
      <w:r>
        <w:t>associated with</w:t>
      </w:r>
      <w:r w:rsidR="0050760C">
        <w:t xml:space="preserve"> the calculation of assay performance char</w:t>
      </w:r>
      <w:r w:rsidR="003120AF">
        <w:t xml:space="preserve">acteristics such as accuracy, </w:t>
      </w:r>
      <w:r w:rsidR="0050760C">
        <w:t xml:space="preserve">precision, sensitivity, etc., is available in </w:t>
      </w:r>
      <w:r w:rsidR="00116EBE">
        <w:t>the</w:t>
      </w:r>
      <w:r w:rsidR="005A2E9A" w:rsidRPr="005A2E9A">
        <w:t xml:space="preserve"> </w:t>
      </w:r>
      <w:hyperlink r:id="rId27" w:history="1">
        <w:r w:rsidR="005A2E9A" w:rsidRPr="00E74345">
          <w:rPr>
            <w:rStyle w:val="Hyperlink"/>
          </w:rPr>
          <w:t>Replicate-Experiment Study</w:t>
        </w:r>
      </w:hyperlink>
      <w:r w:rsidR="005A2E9A">
        <w:t xml:space="preserve"> section of the </w:t>
      </w:r>
      <w:r w:rsidR="005A2E9A" w:rsidRPr="00C413E0">
        <w:rPr>
          <w:i/>
        </w:rPr>
        <w:t>AGM</w:t>
      </w:r>
      <w:r w:rsidR="005A2E9A" w:rsidRPr="00C46BFF">
        <w:t xml:space="preserve"> chapter on </w:t>
      </w:r>
      <w:hyperlink r:id="rId28" w:history="1">
        <w:r w:rsidR="005A2E9A" w:rsidRPr="00783B58">
          <w:rPr>
            <w:rStyle w:val="Hyperlink"/>
          </w:rPr>
          <w:t>HTS Assay Validation</w:t>
        </w:r>
      </w:hyperlink>
      <w:r w:rsidR="0050760C">
        <w:t>. An example output from this Ex</w:t>
      </w:r>
      <w:r>
        <w:t xml:space="preserve">cel-based tool is provided in </w:t>
      </w:r>
      <w:r w:rsidR="00CC42A4" w:rsidRPr="00532D44">
        <w:rPr>
          <w:b/>
        </w:rPr>
        <w:t>Figure 10</w:t>
      </w:r>
      <w:r w:rsidR="0050760C">
        <w:t>. This is a graph of the Bias, Imprecision (%CV) and Total Error for each validation sample. If the LLOQ and ULOQ are defined as the lowest and highest concentrations where the bias and imprecision are less than 25% and the total error is less than 30%, then</w:t>
      </w:r>
      <w:r w:rsidR="00B357C9">
        <w:t xml:space="preserve"> in this example dataset,</w:t>
      </w:r>
      <w:r w:rsidR="0050760C">
        <w:t xml:space="preserve"> the LLOQ is 5.9 pg/mL and the ULOQ is 550 pg/mL.</w:t>
      </w:r>
    </w:p>
    <w:p w14:paraId="01B80994" w14:textId="77777777" w:rsidR="0050760C" w:rsidRDefault="0050760C" w:rsidP="00E95593"/>
    <w:p w14:paraId="557D5119" w14:textId="7594FE22" w:rsidR="009F52F6" w:rsidRDefault="00E16A68" w:rsidP="003D49C2">
      <w:pPr>
        <w:pStyle w:val="Figuregraphic"/>
      </w:pPr>
      <w:r>
        <w:rPr>
          <w:noProof/>
        </w:rPr>
        <w:drawing>
          <wp:inline distT="0" distB="0" distL="0" distR="0" wp14:anchorId="026281EF" wp14:editId="049F9A0F">
            <wp:extent cx="4754880" cy="21799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10.tif"/>
                    <pic:cNvPicPr/>
                  </pic:nvPicPr>
                  <pic:blipFill>
                    <a:blip r:embed="rId29">
                      <a:extLst>
                        <a:ext uri="{28A0092B-C50C-407E-A947-70E740481C1C}">
                          <a14:useLocalDpi xmlns:a14="http://schemas.microsoft.com/office/drawing/2010/main" val="0"/>
                        </a:ext>
                      </a:extLst>
                    </a:blip>
                    <a:stretch>
                      <a:fillRect/>
                    </a:stretch>
                  </pic:blipFill>
                  <pic:spPr>
                    <a:xfrm>
                      <a:off x="0" y="0"/>
                      <a:ext cx="4758359" cy="2181591"/>
                    </a:xfrm>
                    <a:prstGeom prst="rect">
                      <a:avLst/>
                    </a:prstGeom>
                  </pic:spPr>
                </pic:pic>
              </a:graphicData>
            </a:graphic>
          </wp:inline>
        </w:drawing>
      </w:r>
    </w:p>
    <w:p w14:paraId="3C9811C8" w14:textId="77777777" w:rsidR="009B38CC" w:rsidRDefault="009B38CC" w:rsidP="009B38CC">
      <w:pPr>
        <w:pStyle w:val="Figurecaptioncontinued"/>
      </w:pPr>
      <w:bookmarkStart w:id="77" w:name="_Toc14781522"/>
      <w:r w:rsidRPr="00F03398">
        <w:t xml:space="preserve">Profile of the % relative error (bias), % imprecision (coefficient of variation; CV) and % total error for the samples used in </w:t>
      </w:r>
      <w:r>
        <w:t>a</w:t>
      </w:r>
      <w:r w:rsidRPr="00F03398">
        <w:t xml:space="preserve"> validation experiment. Additional assay parameters such as the sensitivity and dynamic range are derived from this analysis.</w:t>
      </w:r>
      <w:r>
        <w:t xml:space="preserve"> </w:t>
      </w:r>
      <w:r w:rsidRPr="00F03398">
        <w:t xml:space="preserve">For practical purposes the useful calibration range is below the </w:t>
      </w:r>
      <w:r>
        <w:t>25-</w:t>
      </w:r>
      <w:r w:rsidRPr="00F03398">
        <w:t xml:space="preserve">30% CV line. </w:t>
      </w:r>
    </w:p>
    <w:p w14:paraId="1E4229B7" w14:textId="79C45414" w:rsidR="00990AF9" w:rsidRDefault="009F52F6" w:rsidP="003D49C2">
      <w:pPr>
        <w:pStyle w:val="Figurenumberandcaption"/>
      </w:pPr>
      <w:r w:rsidRPr="009F52F6">
        <w:t xml:space="preserve">Figure </w:t>
      </w:r>
      <w:r w:rsidR="00C413E0">
        <w:rPr>
          <w:noProof/>
        </w:rPr>
        <w:fldChar w:fldCharType="begin"/>
      </w:r>
      <w:r w:rsidR="00C413E0">
        <w:rPr>
          <w:noProof/>
        </w:rPr>
        <w:instrText xml:space="preserve"> SEQ Figure \* ARABIC </w:instrText>
      </w:r>
      <w:r w:rsidR="00C413E0">
        <w:rPr>
          <w:noProof/>
        </w:rPr>
        <w:fldChar w:fldCharType="separate"/>
      </w:r>
      <w:r w:rsidR="00A53DB6">
        <w:rPr>
          <w:noProof/>
        </w:rPr>
        <w:t>10</w:t>
      </w:r>
      <w:r w:rsidR="00C413E0">
        <w:rPr>
          <w:noProof/>
        </w:rPr>
        <w:fldChar w:fldCharType="end"/>
      </w:r>
      <w:r>
        <w:t>.</w:t>
      </w:r>
      <w:r w:rsidR="00567FF0">
        <w:t xml:space="preserve"> </w:t>
      </w:r>
      <w:r w:rsidRPr="009F52F6">
        <w:t>Profile for Total error, precision and bias.</w:t>
      </w:r>
      <w:bookmarkEnd w:id="77"/>
    </w:p>
    <w:p w14:paraId="307B2F27" w14:textId="77777777" w:rsidR="00990AF9" w:rsidRDefault="00990AF9" w:rsidP="00E95593"/>
    <w:p w14:paraId="65151F90" w14:textId="34F530CF" w:rsidR="0053157F" w:rsidRPr="00F41B7C" w:rsidRDefault="0053157F" w:rsidP="00C627EA">
      <w:pPr>
        <w:pStyle w:val="Heading2"/>
      </w:pPr>
      <w:bookmarkStart w:id="78" w:name="_Toc6044266"/>
      <w:bookmarkStart w:id="79" w:name="_Toc14781571"/>
      <w:r>
        <w:t xml:space="preserve">Area </w:t>
      </w:r>
      <w:r w:rsidR="00F37E1A">
        <w:t>under</w:t>
      </w:r>
      <w:r>
        <w:t xml:space="preserve"> the Curve</w:t>
      </w:r>
      <w:bookmarkEnd w:id="78"/>
      <w:bookmarkEnd w:id="79"/>
    </w:p>
    <w:p w14:paraId="1DC962D5" w14:textId="20C930E9" w:rsidR="00E52069" w:rsidRDefault="00532D44" w:rsidP="00E95593">
      <w:r>
        <w:t xml:space="preserve">The area under a concentration </w:t>
      </w:r>
      <w:r w:rsidR="007145CF">
        <w:t xml:space="preserve">response curve </w:t>
      </w:r>
      <w:r w:rsidR="0064470E">
        <w:t xml:space="preserve">or </w:t>
      </w:r>
      <w:r w:rsidR="00467468">
        <w:t xml:space="preserve">kinetic time course </w:t>
      </w:r>
      <w:r w:rsidR="007145CF">
        <w:t xml:space="preserve">can be quantified and used as a metric to compare data, which is referred to as </w:t>
      </w:r>
      <w:r>
        <w:t xml:space="preserve">the </w:t>
      </w:r>
      <w:r w:rsidR="007145CF" w:rsidRPr="007145CF">
        <w:t>area under the curve (AUC)</w:t>
      </w:r>
      <w:r w:rsidR="00D2659F">
        <w:t xml:space="preserve">. This metric </w:t>
      </w:r>
      <w:r w:rsidR="001967AA">
        <w:t>provides a basis for comparing data when it is not possible to determine the values of</w:t>
      </w:r>
      <w:r w:rsidR="00D2659F">
        <w:t xml:space="preserve"> EC</w:t>
      </w:r>
      <w:r w:rsidR="00D2659F" w:rsidRPr="00D2659F">
        <w:rPr>
          <w:vertAlign w:val="subscript"/>
        </w:rPr>
        <w:t>50</w:t>
      </w:r>
      <w:r w:rsidR="001967AA">
        <w:t xml:space="preserve"> and</w:t>
      </w:r>
      <w:r w:rsidR="00CD574C">
        <w:t xml:space="preserve"> E</w:t>
      </w:r>
      <w:r w:rsidR="00D2659F" w:rsidRPr="00D2659F">
        <w:rPr>
          <w:vertAlign w:val="subscript"/>
        </w:rPr>
        <w:t>max</w:t>
      </w:r>
      <w:r w:rsidR="001967AA">
        <w:t xml:space="preserve">. </w:t>
      </w:r>
      <w:r w:rsidR="00CD574C">
        <w:t xml:space="preserve">However, even when these parameters </w:t>
      </w:r>
      <w:r w:rsidR="000C18B8">
        <w:t>are</w:t>
      </w:r>
      <w:r w:rsidR="00CD574C">
        <w:t xml:space="preserve"> determined</w:t>
      </w:r>
      <w:r w:rsidR="001967AA">
        <w:t>, the AUC</w:t>
      </w:r>
      <w:r w:rsidR="00CD574C">
        <w:t xml:space="preserve"> </w:t>
      </w:r>
      <w:r w:rsidR="000C18B8">
        <w:t>can</w:t>
      </w:r>
      <w:r w:rsidR="00CD574C">
        <w:t xml:space="preserve"> be preferable because it</w:t>
      </w:r>
      <w:r w:rsidR="0053157F">
        <w:t xml:space="preserve"> incorporates </w:t>
      </w:r>
      <w:r w:rsidR="0053157F" w:rsidRPr="0053157F">
        <w:t xml:space="preserve">both potency and efficacy </w:t>
      </w:r>
      <w:r w:rsidR="00CD574C">
        <w:t>with</w:t>
      </w:r>
      <w:r w:rsidR="0053157F" w:rsidRPr="0053157F">
        <w:t>in a single metric</w:t>
      </w:r>
      <w:r w:rsidR="0053157F">
        <w:t xml:space="preserve"> </w:t>
      </w:r>
      <w:r w:rsidR="0053157F" w:rsidRPr="00AE7A58">
        <w:rPr>
          <w:highlight w:val="cyan"/>
        </w:rPr>
        <w:fldChar w:fldCharType="begin"/>
      </w:r>
      <w:r w:rsidR="00C473A5" w:rsidRPr="00AE7A58">
        <w:rPr>
          <w:highlight w:val="cyan"/>
        </w:rPr>
        <w:instrText xml:space="preserve"> ADDIN EN.CITE &lt;EndNote&gt;&lt;Cite&gt;&lt;Author&gt;Fallahi-Sichani&lt;/Author&gt;&lt;Year&gt;2013&lt;/Year&gt;&lt;RecNum&gt;38&lt;/RecNum&gt;&lt;DisplayText&gt;(46)&lt;/DisplayText&gt;&lt;record&gt;&lt;rec-number&gt;38&lt;/rec-number&gt;&lt;foreign-keys&gt;&lt;key app="EN" db-id="t9z2sp25iras0bevrvgvv5fk2erserwsvpat" timestamp="1553778714"&gt;38&lt;/key&gt;&lt;/foreign-keys&gt;&lt;ref-type name="Journal Article"&gt;17&lt;/ref-type&gt;&lt;contributors&gt;&lt;authors&gt;&lt;author&gt;Fallahi-Sichani, Mohammad&lt;/author&gt;&lt;author&gt;Honarnejad, Saman&lt;/author&gt;&lt;author&gt;Heiser, Laura M&lt;/author&gt;&lt;author&gt;Gray, Joe W&lt;/author&gt;&lt;author&gt;Sorger, Peter K&lt;/author&gt;&lt;/authors&gt;&lt;/contributors&gt;&lt;titles&gt;&lt;title&gt;Metrics other than potency reveal systematic variation in responses to cancer drugs&lt;/title&gt;&lt;secondary-title&gt;Nature chemical biology&lt;/secondary-title&gt;&lt;/titles&gt;&lt;periodical&gt;&lt;full-title&gt;Nature chemical biology&lt;/full-title&gt;&lt;/periodical&gt;&lt;pages&gt;708&lt;/pages&gt;&lt;volume&gt;9&lt;/volume&gt;&lt;number&gt;11&lt;/number&gt;&lt;dates&gt;&lt;year&gt;2013&lt;/year&gt;&lt;/dates&gt;&lt;isbn&gt;1552-4469&lt;/isbn&gt;&lt;urls&gt;&lt;/urls&gt;&lt;/record&gt;&lt;/Cite&gt;&lt;/EndNote&gt;</w:instrText>
      </w:r>
      <w:r w:rsidR="0053157F" w:rsidRPr="00AE7A58">
        <w:rPr>
          <w:highlight w:val="cyan"/>
        </w:rPr>
        <w:fldChar w:fldCharType="separate"/>
      </w:r>
      <w:r w:rsidR="00C473A5" w:rsidRPr="00AE7A58">
        <w:rPr>
          <w:noProof/>
          <w:highlight w:val="cyan"/>
        </w:rPr>
        <w:t>(46)</w:t>
      </w:r>
      <w:r w:rsidR="0053157F" w:rsidRPr="00AE7A58">
        <w:rPr>
          <w:highlight w:val="cyan"/>
        </w:rPr>
        <w:fldChar w:fldCharType="end"/>
      </w:r>
      <w:r w:rsidR="001967AA">
        <w:t>.</w:t>
      </w:r>
      <w:r w:rsidR="000C18B8">
        <w:t xml:space="preserve"> </w:t>
      </w:r>
      <w:r w:rsidR="000C18B8" w:rsidRPr="00532D44">
        <w:rPr>
          <w:b/>
        </w:rPr>
        <w:t xml:space="preserve">Figure </w:t>
      </w:r>
      <w:r w:rsidRPr="00532D44">
        <w:rPr>
          <w:b/>
        </w:rPr>
        <w:t>11</w:t>
      </w:r>
      <w:r w:rsidR="003A2495">
        <w:t xml:space="preserve"> </w:t>
      </w:r>
      <w:r w:rsidR="000C18B8">
        <w:t>illustrates the concept of AUC.</w:t>
      </w:r>
    </w:p>
    <w:p w14:paraId="3376F4DB" w14:textId="77777777" w:rsidR="00402D73" w:rsidRDefault="00402D73" w:rsidP="00E95593"/>
    <w:p w14:paraId="4FC4956D" w14:textId="1670EB43" w:rsidR="00990AF9" w:rsidRDefault="00A51998" w:rsidP="003D49C2">
      <w:pPr>
        <w:pStyle w:val="Figuregraphic"/>
      </w:pPr>
      <w:r>
        <w:rPr>
          <w:noProof/>
        </w:rPr>
        <w:drawing>
          <wp:inline distT="0" distB="0" distL="0" distR="0" wp14:anchorId="04FE1421" wp14:editId="674477C8">
            <wp:extent cx="3641697" cy="248037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11.tif"/>
                    <pic:cNvPicPr/>
                  </pic:nvPicPr>
                  <pic:blipFill>
                    <a:blip r:embed="rId30">
                      <a:extLst>
                        <a:ext uri="{28A0092B-C50C-407E-A947-70E740481C1C}">
                          <a14:useLocalDpi xmlns:a14="http://schemas.microsoft.com/office/drawing/2010/main" val="0"/>
                        </a:ext>
                      </a:extLst>
                    </a:blip>
                    <a:stretch>
                      <a:fillRect/>
                    </a:stretch>
                  </pic:blipFill>
                  <pic:spPr>
                    <a:xfrm>
                      <a:off x="0" y="0"/>
                      <a:ext cx="3643782" cy="2481799"/>
                    </a:xfrm>
                    <a:prstGeom prst="rect">
                      <a:avLst/>
                    </a:prstGeom>
                  </pic:spPr>
                </pic:pic>
              </a:graphicData>
            </a:graphic>
          </wp:inline>
        </w:drawing>
      </w:r>
    </w:p>
    <w:p w14:paraId="579A9733" w14:textId="77777777" w:rsidR="009B38CC" w:rsidRPr="00B11B78" w:rsidRDefault="009B38CC" w:rsidP="009B38CC">
      <w:pPr>
        <w:pStyle w:val="Figurecaptioncontinued"/>
        <w:rPr>
          <w:b/>
        </w:rPr>
      </w:pPr>
      <w:bookmarkStart w:id="80" w:name="_Toc14781523"/>
      <w:r>
        <w:t>A</w:t>
      </w:r>
      <w:r w:rsidRPr="00F37E1A">
        <w:t>r</w:t>
      </w:r>
      <w:r>
        <w:t xml:space="preserve">ea under the curve (AUC) </w:t>
      </w:r>
      <w:r w:rsidRPr="00F37E1A">
        <w:t>is shown as the green shaded region. The advantage of calculating AUC is that both potency and efficacy are incorporated into a single metric.</w:t>
      </w:r>
    </w:p>
    <w:p w14:paraId="2F10B8D0" w14:textId="05BF2947" w:rsidR="00402D73" w:rsidRDefault="00990AF9" w:rsidP="003D49C2">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1</w:t>
      </w:r>
      <w:r w:rsidR="00077F4C">
        <w:rPr>
          <w:noProof/>
        </w:rPr>
        <w:fldChar w:fldCharType="end"/>
      </w:r>
      <w:r>
        <w:t>.</w:t>
      </w:r>
      <w:r w:rsidR="00567FF0">
        <w:t xml:space="preserve"> </w:t>
      </w:r>
      <w:r>
        <w:t>CRC plot illustrating the quantification of area under the curve (AUC).</w:t>
      </w:r>
      <w:bookmarkEnd w:id="80"/>
    </w:p>
    <w:p w14:paraId="759C480D" w14:textId="77777777" w:rsidR="00402D73" w:rsidRDefault="00402D73" w:rsidP="00B21E05"/>
    <w:p w14:paraId="3E9E8375" w14:textId="41EF0E45" w:rsidR="0053157F" w:rsidRDefault="0053157F" w:rsidP="00A73FD3"/>
    <w:p w14:paraId="51E13974" w14:textId="77777777" w:rsidR="00921A6E" w:rsidRPr="00F37E1A" w:rsidRDefault="00921A6E" w:rsidP="00C627EA">
      <w:pPr>
        <w:pStyle w:val="Heading2"/>
      </w:pPr>
      <w:bookmarkStart w:id="81" w:name="_Toc6044267"/>
      <w:bookmarkStart w:id="82" w:name="_Toc14781572"/>
      <w:r w:rsidRPr="00F37E1A">
        <w:t>Graph Elements</w:t>
      </w:r>
      <w:bookmarkEnd w:id="81"/>
      <w:bookmarkEnd w:id="82"/>
    </w:p>
    <w:p w14:paraId="4865FA32" w14:textId="77777777" w:rsidR="00921A6E" w:rsidRDefault="00921A6E" w:rsidP="00E95593"/>
    <w:p w14:paraId="0B3C2EF4" w14:textId="77777777" w:rsidR="00E52069" w:rsidRPr="00131B98" w:rsidRDefault="00E52069" w:rsidP="00C627EA">
      <w:pPr>
        <w:pStyle w:val="Heading3"/>
      </w:pPr>
      <w:bookmarkStart w:id="83" w:name="_Toc6044268"/>
      <w:bookmarkStart w:id="84" w:name="_Toc14781573"/>
      <w:r w:rsidRPr="00131B98">
        <w:t>Title</w:t>
      </w:r>
      <w:bookmarkEnd w:id="83"/>
      <w:bookmarkEnd w:id="84"/>
    </w:p>
    <w:p w14:paraId="1EE1F181" w14:textId="474EAD4F" w:rsidR="00207C9D" w:rsidRDefault="00755594" w:rsidP="00E95593">
      <w:r>
        <w:t>A</w:t>
      </w:r>
      <w:r w:rsidR="003F36D4">
        <w:t xml:space="preserve"> graph in written format </w:t>
      </w:r>
      <w:r w:rsidR="00304CC6">
        <w:t xml:space="preserve">typically </w:t>
      </w:r>
      <w:r w:rsidR="003F36D4">
        <w:t xml:space="preserve">has a figure number and a legend title </w:t>
      </w:r>
      <w:r w:rsidR="00E52069">
        <w:t xml:space="preserve">(see </w:t>
      </w:r>
      <w:hyperlink w:anchor="_Figure_Legends" w:history="1">
        <w:r w:rsidR="00535BC8" w:rsidRPr="00F86455">
          <w:rPr>
            <w:rStyle w:val="Hyperlink"/>
          </w:rPr>
          <w:t>Figure Legend</w:t>
        </w:r>
        <w:r w:rsidR="00F86455" w:rsidRPr="00F86455">
          <w:rPr>
            <w:rStyle w:val="Hyperlink"/>
          </w:rPr>
          <w:t>s</w:t>
        </w:r>
      </w:hyperlink>
      <w:r w:rsidR="00535BC8">
        <w:t xml:space="preserve"> section </w:t>
      </w:r>
      <w:r w:rsidR="00E52069">
        <w:t>below)</w:t>
      </w:r>
      <w:r>
        <w:t xml:space="preserve"> whereas a graph used in a presentation or discussion may have</w:t>
      </w:r>
      <w:r w:rsidR="00532D44">
        <w:t xml:space="preserve"> only</w:t>
      </w:r>
      <w:r>
        <w:t xml:space="preserve"> a title</w:t>
      </w:r>
      <w:r w:rsidR="003F36D4">
        <w:t>.</w:t>
      </w:r>
      <w:r w:rsidR="005519ED">
        <w:t xml:space="preserve"> </w:t>
      </w:r>
      <w:r>
        <w:t>This title can provide</w:t>
      </w:r>
      <w:r w:rsidR="00F86455">
        <w:t xml:space="preserve"> the speaker with a visual c</w:t>
      </w:r>
      <w:r w:rsidR="00731886">
        <w:t>ue, but it</w:t>
      </w:r>
      <w:r w:rsidR="00304CC6">
        <w:t xml:space="preserve"> should be succinct so that it does not distract the listener</w:t>
      </w:r>
      <w:r w:rsidR="001E1424">
        <w:t xml:space="preserve"> or reader </w:t>
      </w:r>
      <w:r w:rsidR="00B54CBE">
        <w:t>from the message being delivered</w:t>
      </w:r>
      <w:r w:rsidR="00731886">
        <w:t xml:space="preserve">, often </w:t>
      </w:r>
      <w:r>
        <w:t>during</w:t>
      </w:r>
      <w:r w:rsidR="00731886">
        <w:t xml:space="preserve"> a short time period</w:t>
      </w:r>
      <w:r w:rsidR="00304CC6">
        <w:t>.</w:t>
      </w:r>
      <w:r w:rsidR="005519ED">
        <w:t xml:space="preserve"> </w:t>
      </w:r>
      <w:r w:rsidR="00532D44">
        <w:t xml:space="preserve">Examples of </w:t>
      </w:r>
      <w:r w:rsidR="00207C9D">
        <w:t>succinct titles for a</w:t>
      </w:r>
      <w:r>
        <w:t xml:space="preserve"> </w:t>
      </w:r>
      <w:r w:rsidR="00207C9D">
        <w:t xml:space="preserve">standard </w:t>
      </w:r>
      <w:r w:rsidR="00966AA2">
        <w:t>CRC</w:t>
      </w:r>
      <w:r w:rsidR="00207C9D">
        <w:t xml:space="preserve"> like those shown</w:t>
      </w:r>
      <w:r w:rsidR="00532D44">
        <w:t xml:space="preserve"> previously</w:t>
      </w:r>
      <w:r w:rsidR="00207C9D">
        <w:t xml:space="preserve"> in </w:t>
      </w:r>
      <w:r w:rsidR="00207C9D" w:rsidRPr="00532D44">
        <w:rPr>
          <w:b/>
        </w:rPr>
        <w:t xml:space="preserve">Figure </w:t>
      </w:r>
      <w:r w:rsidR="005E4687" w:rsidRPr="00532D44">
        <w:rPr>
          <w:b/>
        </w:rPr>
        <w:t>1</w:t>
      </w:r>
      <w:r w:rsidR="00207C9D">
        <w:t xml:space="preserve"> might be:</w:t>
      </w:r>
    </w:p>
    <w:p w14:paraId="5CFA9171" w14:textId="77777777" w:rsidR="00755594" w:rsidRDefault="00755594" w:rsidP="00E95593"/>
    <w:p w14:paraId="13AA8301" w14:textId="77777777" w:rsidR="00207C9D" w:rsidRPr="00755594" w:rsidRDefault="00207C9D" w:rsidP="00E95593">
      <w:r w:rsidRPr="00755594">
        <w:t>Concentration</w:t>
      </w:r>
      <w:r w:rsidR="005E4687">
        <w:t>-</w:t>
      </w:r>
      <w:r w:rsidRPr="00755594">
        <w:t>Response Curve for Compound X</w:t>
      </w:r>
    </w:p>
    <w:p w14:paraId="0F7086DF" w14:textId="77777777" w:rsidR="00207C9D" w:rsidRPr="00755594" w:rsidRDefault="00207C9D" w:rsidP="00E95593">
      <w:r w:rsidRPr="00755594">
        <w:t>CRC for Compound X</w:t>
      </w:r>
    </w:p>
    <w:p w14:paraId="6AF2D3C1" w14:textId="77777777" w:rsidR="00207C9D" w:rsidRDefault="00755594" w:rsidP="00E95593">
      <w:r>
        <w:t xml:space="preserve">or simply, </w:t>
      </w:r>
      <w:r w:rsidR="00207C9D" w:rsidRPr="00755594">
        <w:rPr>
          <w:i/>
        </w:rPr>
        <w:t>Compound X</w:t>
      </w:r>
    </w:p>
    <w:p w14:paraId="00B27C8B" w14:textId="77777777" w:rsidR="00304CC6" w:rsidRDefault="00304CC6" w:rsidP="00B21E05"/>
    <w:p w14:paraId="5A60837C" w14:textId="77777777" w:rsidR="00755594" w:rsidRDefault="00755594" w:rsidP="00A73FD3">
      <w:r>
        <w:t>Much of the context for a graph in a discussion</w:t>
      </w:r>
      <w:r w:rsidR="00535BC8">
        <w:t>/presentation</w:t>
      </w:r>
      <w:r>
        <w:t xml:space="preserve"> format can be provided during the presentation.</w:t>
      </w:r>
    </w:p>
    <w:p w14:paraId="182B9BE6" w14:textId="77777777" w:rsidR="00755594" w:rsidRDefault="00755594" w:rsidP="0001793A"/>
    <w:p w14:paraId="5C088711" w14:textId="77777777" w:rsidR="00D54F69" w:rsidRPr="00131B98" w:rsidRDefault="003761C3" w:rsidP="00C627EA">
      <w:pPr>
        <w:pStyle w:val="Heading3"/>
      </w:pPr>
      <w:bookmarkStart w:id="85" w:name="_Figure_Legends"/>
      <w:bookmarkStart w:id="86" w:name="_Toc6044269"/>
      <w:bookmarkStart w:id="87" w:name="_Toc14781574"/>
      <w:bookmarkEnd w:id="85"/>
      <w:r w:rsidRPr="00131B98">
        <w:t>Figure Legend</w:t>
      </w:r>
      <w:r w:rsidR="00131B98">
        <w:t>s</w:t>
      </w:r>
      <w:bookmarkEnd w:id="86"/>
      <w:bookmarkEnd w:id="87"/>
    </w:p>
    <w:p w14:paraId="4E328013" w14:textId="451C5BC8" w:rsidR="00442680" w:rsidRPr="00131B98" w:rsidRDefault="00442680" w:rsidP="0001793A">
      <w:r w:rsidRPr="00131B98">
        <w:t>Figure legends</w:t>
      </w:r>
      <w:r w:rsidR="001678FC">
        <w:t xml:space="preserve"> (also referred to as captions)</w:t>
      </w:r>
      <w:r w:rsidRPr="00131B98">
        <w:t xml:space="preserve"> are crucial components of scientific figures</w:t>
      </w:r>
      <w:r w:rsidR="00207C9D">
        <w:t xml:space="preserve"> in the literature</w:t>
      </w:r>
      <w:r w:rsidRPr="00131B98">
        <w:t>.</w:t>
      </w:r>
      <w:r w:rsidR="005519ED">
        <w:t xml:space="preserve"> </w:t>
      </w:r>
      <w:r w:rsidRPr="00131B98">
        <w:t>Remember, figures and their accompanying legends should function as stand-alone material.</w:t>
      </w:r>
      <w:r w:rsidR="005519ED">
        <w:t xml:space="preserve"> </w:t>
      </w:r>
      <w:r w:rsidRPr="00131B98">
        <w:t xml:space="preserve">In other words, readers should be able to interpret the </w:t>
      </w:r>
      <w:r w:rsidRPr="006C19AF">
        <w:rPr>
          <w:i/>
        </w:rPr>
        <w:t>overall message of the figure without having to consult the primary text</w:t>
      </w:r>
      <w:r w:rsidRPr="00131B98">
        <w:t>.</w:t>
      </w:r>
      <w:r w:rsidR="005519ED">
        <w:t xml:space="preserve"> </w:t>
      </w:r>
      <w:r w:rsidRPr="00131B98">
        <w:t>High-quality figure legen</w:t>
      </w:r>
      <w:r w:rsidR="00C0617C">
        <w:t>ds should contain the following</w:t>
      </w:r>
      <w:r w:rsidRPr="00131B98">
        <w:t xml:space="preserve">: title, description of techniques used, summary of results, and </w:t>
      </w:r>
      <w:r w:rsidR="001678FC" w:rsidRPr="00131B98">
        <w:t>definitions</w:t>
      </w:r>
      <w:r w:rsidRPr="00131B98">
        <w:t>.</w:t>
      </w:r>
      <w:r w:rsidR="005519ED">
        <w:t xml:space="preserve"> </w:t>
      </w:r>
      <w:r w:rsidRPr="00131B98">
        <w:t>Note that depending on the publication source, certain components may be emphasized or de-emphasized.</w:t>
      </w:r>
      <w:r w:rsidR="005519ED">
        <w:t xml:space="preserve"> </w:t>
      </w:r>
      <w:r w:rsidRPr="00131B98">
        <w:t>Figure legends typically comprise 100 to 300 words in total.</w:t>
      </w:r>
    </w:p>
    <w:p w14:paraId="02683E22" w14:textId="77777777" w:rsidR="00442680" w:rsidRPr="00131B98" w:rsidRDefault="00442680" w:rsidP="00E95593"/>
    <w:p w14:paraId="74246109" w14:textId="02CB1B89" w:rsidR="00442680" w:rsidRPr="00131B98" w:rsidRDefault="00442680" w:rsidP="0001793A">
      <w:r w:rsidRPr="00131B98">
        <w:t>Titles should be brief and either descriptive (“Inhibition of enzyme X by compound Y”) or declarative (“Compound Y is a nanomolar inhibitor of enzyme X”).</w:t>
      </w:r>
      <w:r w:rsidR="005519ED">
        <w:t xml:space="preserve"> </w:t>
      </w:r>
      <w:r w:rsidRPr="00131B98">
        <w:t>The choice of descriptive versus declarative titles may depend on journal formats or author preference.</w:t>
      </w:r>
      <w:r w:rsidR="005519ED">
        <w:t xml:space="preserve"> </w:t>
      </w:r>
      <w:r w:rsidRPr="00131B98">
        <w:t xml:space="preserve">For multi-panel figures, the title should </w:t>
      </w:r>
      <w:r w:rsidR="00195C70">
        <w:t xml:space="preserve">encompass </w:t>
      </w:r>
      <w:r w:rsidR="005E4687">
        <w:t>a common</w:t>
      </w:r>
      <w:r w:rsidR="00532D44">
        <w:t xml:space="preserve"> message for </w:t>
      </w:r>
      <w:r w:rsidR="00195C70">
        <w:t xml:space="preserve">all of the </w:t>
      </w:r>
      <w:r w:rsidRPr="00131B98">
        <w:t>panels.</w:t>
      </w:r>
    </w:p>
    <w:p w14:paraId="32AB8970" w14:textId="77777777" w:rsidR="00442680" w:rsidRPr="00131B98" w:rsidRDefault="00442680" w:rsidP="0001793A"/>
    <w:p w14:paraId="79C45F22" w14:textId="3C688387" w:rsidR="00442680" w:rsidRPr="00131B98" w:rsidRDefault="00442680" w:rsidP="0001793A">
      <w:r w:rsidRPr="00131B98">
        <w:t xml:space="preserve">The techniques used should be briefly described (“Inhibition of enzyme X was determined by radiolabeled substrate incorporation”) and should be minimized to only what is </w:t>
      </w:r>
      <w:r w:rsidR="00A35387" w:rsidRPr="00131B98">
        <w:t>necessary</w:t>
      </w:r>
      <w:r w:rsidRPr="00131B98">
        <w:t xml:space="preserve"> to understand the figure.</w:t>
      </w:r>
      <w:r w:rsidR="005519ED">
        <w:t xml:space="preserve"> </w:t>
      </w:r>
      <w:r w:rsidRPr="00131B98">
        <w:t>This should include the number and type of replic</w:t>
      </w:r>
      <w:r w:rsidR="00EC3919">
        <w:t>ates</w:t>
      </w:r>
      <w:r w:rsidRPr="00131B98">
        <w:t xml:space="preserve"> </w:t>
      </w:r>
      <w:r w:rsidR="00EC3919">
        <w:t xml:space="preserve">as well as </w:t>
      </w:r>
      <w:r w:rsidRPr="00131B98">
        <w:t>independent experiments, whether the result</w:t>
      </w:r>
      <w:r w:rsidR="00EC3919">
        <w:t xml:space="preserve">s are pooled or representative </w:t>
      </w:r>
      <w:r w:rsidRPr="00131B98">
        <w:t xml:space="preserve">and any statistical tests </w:t>
      </w:r>
      <w:r w:rsidR="00EC3919">
        <w:t xml:space="preserve">utilized </w:t>
      </w:r>
      <w:r w:rsidRPr="00131B98">
        <w:t xml:space="preserve">(e.g., SD or SEM). </w:t>
      </w:r>
    </w:p>
    <w:p w14:paraId="7D828632" w14:textId="77777777" w:rsidR="00442680" w:rsidRPr="00131B98" w:rsidRDefault="00442680" w:rsidP="0001793A"/>
    <w:p w14:paraId="13632D45" w14:textId="77777777" w:rsidR="00442680" w:rsidRPr="00131B98" w:rsidRDefault="00442680" w:rsidP="0001793A">
      <w:r w:rsidRPr="00131B98">
        <w:t xml:space="preserve">Depending on the nature of the data and figure, a brief statement about the key results should be included in the figure legend (“Compound Y is 5-fold more potent than the previously reported Compound Z”). </w:t>
      </w:r>
    </w:p>
    <w:p w14:paraId="5ECC6257" w14:textId="77777777" w:rsidR="00442680" w:rsidRPr="00131B98" w:rsidRDefault="00442680" w:rsidP="0001793A"/>
    <w:p w14:paraId="61E59F3C" w14:textId="34F6377F" w:rsidR="00442680" w:rsidRPr="00131B98" w:rsidRDefault="00442680" w:rsidP="0001793A">
      <w:r w:rsidRPr="00131B98">
        <w:t>Lastly, figure legends should define any abbreviations, symbols, coloring, or scaling.</w:t>
      </w:r>
      <w:r w:rsidR="005519ED">
        <w:t xml:space="preserve"> </w:t>
      </w:r>
      <w:r w:rsidRPr="00131B98">
        <w:t>Uncommon features, such as broken axes, may need to be explicitly noted</w:t>
      </w:r>
      <w:r w:rsidR="003C4709">
        <w:t xml:space="preserve"> (see below)</w:t>
      </w:r>
      <w:r w:rsidRPr="00131B98">
        <w:t>.</w:t>
      </w:r>
    </w:p>
    <w:p w14:paraId="411AB5C3" w14:textId="77777777" w:rsidR="00442680" w:rsidRPr="00131B98" w:rsidRDefault="00442680" w:rsidP="0001793A"/>
    <w:p w14:paraId="38BBC212" w14:textId="77777777" w:rsidR="00442680" w:rsidRPr="00131B98" w:rsidRDefault="00442680" w:rsidP="0001793A">
      <w:r w:rsidRPr="00131B98">
        <w:t>Other important miscellaneous notes:</w:t>
      </w:r>
    </w:p>
    <w:p w14:paraId="16110A47" w14:textId="14198B84" w:rsidR="00442680" w:rsidRPr="00532D44" w:rsidRDefault="00442680" w:rsidP="00C627EA">
      <w:pPr>
        <w:pStyle w:val="ListParagraph"/>
        <w:numPr>
          <w:ilvl w:val="0"/>
          <w:numId w:val="3"/>
        </w:numPr>
        <w:rPr>
          <w:rFonts w:ascii="Times New Roman" w:hAnsi="Times New Roman" w:cs="Times New Roman"/>
          <w:sz w:val="24"/>
          <w:szCs w:val="24"/>
        </w:rPr>
      </w:pPr>
      <w:r w:rsidRPr="00532D44">
        <w:rPr>
          <w:rFonts w:ascii="Times New Roman" w:hAnsi="Times New Roman" w:cs="Times New Roman"/>
          <w:sz w:val="24"/>
          <w:szCs w:val="24"/>
        </w:rPr>
        <w:t>For multi-panel figures, it may not be possibl</w:t>
      </w:r>
      <w:r w:rsidR="008B7B79" w:rsidRPr="00532D44">
        <w:rPr>
          <w:rFonts w:ascii="Times New Roman" w:hAnsi="Times New Roman" w:cs="Times New Roman"/>
          <w:sz w:val="24"/>
          <w:szCs w:val="24"/>
        </w:rPr>
        <w:t xml:space="preserve">e to describe each panel </w:t>
      </w:r>
      <w:r w:rsidR="00326184" w:rsidRPr="00532D44">
        <w:rPr>
          <w:rFonts w:ascii="Times New Roman" w:hAnsi="Times New Roman" w:cs="Times New Roman"/>
          <w:sz w:val="24"/>
          <w:szCs w:val="24"/>
        </w:rPr>
        <w:t xml:space="preserve">in </w:t>
      </w:r>
      <w:r w:rsidRPr="00532D44">
        <w:rPr>
          <w:rFonts w:ascii="Times New Roman" w:hAnsi="Times New Roman" w:cs="Times New Roman"/>
          <w:sz w:val="24"/>
          <w:szCs w:val="24"/>
        </w:rPr>
        <w:t>detail.</w:t>
      </w:r>
      <w:r w:rsidR="005519ED" w:rsidRPr="00532D44">
        <w:rPr>
          <w:rFonts w:ascii="Times New Roman" w:hAnsi="Times New Roman" w:cs="Times New Roman"/>
          <w:sz w:val="24"/>
          <w:szCs w:val="24"/>
        </w:rPr>
        <w:t xml:space="preserve"> </w:t>
      </w:r>
      <w:r w:rsidRPr="00532D44">
        <w:rPr>
          <w:rFonts w:ascii="Times New Roman" w:hAnsi="Times New Roman" w:cs="Times New Roman"/>
          <w:sz w:val="24"/>
          <w:szCs w:val="24"/>
        </w:rPr>
        <w:t>In such cases, it may be most effective (and efficient) to summarize several r</w:t>
      </w:r>
      <w:r w:rsidR="00A35387" w:rsidRPr="00532D44">
        <w:rPr>
          <w:rFonts w:ascii="Times New Roman" w:hAnsi="Times New Roman" w:cs="Times New Roman"/>
          <w:sz w:val="24"/>
          <w:szCs w:val="24"/>
        </w:rPr>
        <w:t>elated panels in one statement.</w:t>
      </w:r>
      <w:r w:rsidR="00A35387" w:rsidRPr="00532D44">
        <w:rPr>
          <w:rFonts w:ascii="Times New Roman" w:hAnsi="Times New Roman" w:cs="Times New Roman"/>
          <w:sz w:val="24"/>
          <w:szCs w:val="24"/>
        </w:rPr>
        <w:br/>
      </w:r>
    </w:p>
    <w:p w14:paraId="26C40230" w14:textId="217A1865" w:rsidR="00442680" w:rsidRPr="00532D44" w:rsidRDefault="00442680" w:rsidP="00C627EA">
      <w:pPr>
        <w:pStyle w:val="ListParagraph"/>
        <w:numPr>
          <w:ilvl w:val="0"/>
          <w:numId w:val="3"/>
        </w:numPr>
        <w:rPr>
          <w:rFonts w:ascii="Times New Roman" w:hAnsi="Times New Roman" w:cs="Times New Roman"/>
          <w:sz w:val="24"/>
          <w:szCs w:val="24"/>
        </w:rPr>
      </w:pPr>
      <w:r w:rsidRPr="00532D44">
        <w:rPr>
          <w:rFonts w:ascii="Times New Roman" w:hAnsi="Times New Roman" w:cs="Times New Roman"/>
          <w:sz w:val="24"/>
          <w:szCs w:val="24"/>
        </w:rPr>
        <w:t>Utilize consistent verb tense.</w:t>
      </w:r>
      <w:r w:rsidR="005519ED" w:rsidRPr="00532D44">
        <w:rPr>
          <w:rFonts w:ascii="Times New Roman" w:hAnsi="Times New Roman" w:cs="Times New Roman"/>
          <w:sz w:val="24"/>
          <w:szCs w:val="24"/>
        </w:rPr>
        <w:t xml:space="preserve"> </w:t>
      </w:r>
      <w:r w:rsidRPr="00532D44">
        <w:rPr>
          <w:rFonts w:ascii="Times New Roman" w:hAnsi="Times New Roman" w:cs="Times New Roman"/>
          <w:sz w:val="24"/>
          <w:szCs w:val="24"/>
        </w:rPr>
        <w:t>Past tense is used most often for describing completed experiments (“Inhibition of enzyme X was determined by radiolabeled substrate incorporation”), while present tense can be used for declarative statements (“Compound Y is a nanomolar inhibitor of enzyme X”).</w:t>
      </w:r>
    </w:p>
    <w:p w14:paraId="4894AE59" w14:textId="77777777" w:rsidR="00442680" w:rsidRPr="00131B98" w:rsidRDefault="00442680" w:rsidP="00E95593"/>
    <w:p w14:paraId="0AF16E0B" w14:textId="51E4D881" w:rsidR="00442680" w:rsidRDefault="00442680" w:rsidP="00E95593">
      <w:r w:rsidRPr="00131B98">
        <w:t xml:space="preserve">To illustrate these concepts, consider the </w:t>
      </w:r>
      <w:r w:rsidR="00467EB9">
        <w:t xml:space="preserve">graph in </w:t>
      </w:r>
      <w:r w:rsidR="00383718">
        <w:rPr>
          <w:b/>
        </w:rPr>
        <w:t xml:space="preserve">Figure </w:t>
      </w:r>
      <w:r w:rsidR="00532D44">
        <w:rPr>
          <w:b/>
        </w:rPr>
        <w:t>12</w:t>
      </w:r>
      <w:r w:rsidR="009C6DA1">
        <w:t xml:space="preserve"> </w:t>
      </w:r>
      <w:r w:rsidR="00131B98">
        <w:t>and several examples of a figure legend:</w:t>
      </w:r>
    </w:p>
    <w:p w14:paraId="6B174A13" w14:textId="77777777" w:rsidR="00B11B78" w:rsidRDefault="00B11B78" w:rsidP="00E95593"/>
    <w:p w14:paraId="72B16C51" w14:textId="77777777" w:rsidR="00990AF9" w:rsidRDefault="006569A7" w:rsidP="003D49C2">
      <w:pPr>
        <w:pStyle w:val="Figuregraphic"/>
      </w:pPr>
      <w:r>
        <w:rPr>
          <w:noProof/>
        </w:rPr>
        <w:drawing>
          <wp:inline distT="0" distB="0" distL="0" distR="0" wp14:anchorId="514FD0FF" wp14:editId="7E11AF02">
            <wp:extent cx="4067556" cy="27614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8.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7556" cy="2761488"/>
                    </a:xfrm>
                    <a:prstGeom prst="rect">
                      <a:avLst/>
                    </a:prstGeom>
                  </pic:spPr>
                </pic:pic>
              </a:graphicData>
            </a:graphic>
          </wp:inline>
        </w:drawing>
      </w:r>
    </w:p>
    <w:p w14:paraId="232F1AD3" w14:textId="77777777" w:rsidR="00990F6B" w:rsidRPr="00131B98" w:rsidRDefault="00990F6B" w:rsidP="00990F6B">
      <w:pPr>
        <w:pStyle w:val="Figurecaptioncontinued"/>
      </w:pPr>
      <w:bookmarkStart w:id="88" w:name="_Toc14781524"/>
      <w:r w:rsidRPr="00E95593">
        <w:t>Lower-quality example figure legend</w:t>
      </w:r>
      <w:r w:rsidRPr="00131B98">
        <w:t>:</w:t>
      </w:r>
    </w:p>
    <w:p w14:paraId="6124D044" w14:textId="77777777" w:rsidR="00990F6B" w:rsidRPr="00131B98" w:rsidRDefault="00990F6B" w:rsidP="00990F6B">
      <w:pPr>
        <w:pStyle w:val="Figurecaptioncontinued"/>
      </w:pPr>
      <w:r>
        <w:rPr>
          <w:b/>
        </w:rPr>
        <w:t>Figure 12</w:t>
      </w:r>
      <w:r w:rsidRPr="00467EB9">
        <w:rPr>
          <w:b/>
        </w:rPr>
        <w:t>.</w:t>
      </w:r>
      <w:r>
        <w:t xml:space="preserve"> </w:t>
      </w:r>
      <w:r w:rsidRPr="00131B98">
        <w:t>Effect of compou</w:t>
      </w:r>
      <w:r>
        <w:t>nd X versus enzyme Y.</w:t>
      </w:r>
    </w:p>
    <w:p w14:paraId="5C56A2B5" w14:textId="77777777" w:rsidR="00990F6B" w:rsidRPr="00131B98" w:rsidRDefault="00990F6B" w:rsidP="00990F6B">
      <w:pPr>
        <w:pStyle w:val="Figurecaptioncontinued"/>
      </w:pPr>
    </w:p>
    <w:p w14:paraId="02ACEA13" w14:textId="77777777" w:rsidR="00990F6B" w:rsidRPr="00131B98" w:rsidRDefault="00990F6B" w:rsidP="00990F6B">
      <w:pPr>
        <w:pStyle w:val="Figurecaptioncontinued"/>
      </w:pPr>
      <w:r w:rsidRPr="00E95593">
        <w:t>Better-quality example figure legend</w:t>
      </w:r>
      <w:r w:rsidRPr="00131B98">
        <w:t>:</w:t>
      </w:r>
    </w:p>
    <w:p w14:paraId="3E9C9918" w14:textId="77777777" w:rsidR="00990F6B" w:rsidRPr="00131B98" w:rsidRDefault="00990F6B" w:rsidP="00990F6B">
      <w:pPr>
        <w:pStyle w:val="Figurecaptioncontinued"/>
      </w:pPr>
      <w:r>
        <w:rPr>
          <w:b/>
        </w:rPr>
        <w:t>Figure 12</w:t>
      </w:r>
      <w:r w:rsidRPr="00467EB9">
        <w:rPr>
          <w:b/>
        </w:rPr>
        <w:t>.</w:t>
      </w:r>
      <w:r>
        <w:t xml:space="preserve"> </w:t>
      </w:r>
      <w:r w:rsidRPr="00131B98">
        <w:t>Inhibition of enzyme Y by compound X.</w:t>
      </w:r>
      <w:r>
        <w:t xml:space="preserve"> </w:t>
      </w:r>
      <w:r w:rsidRPr="00131B98">
        <w:t>Enzymatic activity was determined</w:t>
      </w:r>
      <w:r>
        <w:t xml:space="preserve"> using a</w:t>
      </w:r>
      <w:r w:rsidRPr="00131B98">
        <w:t xml:space="preserve"> radiolabeled substrate assay in triplicate.</w:t>
      </w:r>
      <w:r>
        <w:t xml:space="preserve"> </w:t>
      </w:r>
      <w:r w:rsidRPr="00131B98">
        <w:t>Compound X inhibits enzyme Y with an IC</w:t>
      </w:r>
      <w:r w:rsidRPr="00131B98">
        <w:rPr>
          <w:vertAlign w:val="subscript"/>
        </w:rPr>
        <w:t>50</w:t>
      </w:r>
      <w:r w:rsidRPr="00131B98">
        <w:t xml:space="preserve"> value of 10</w:t>
      </w:r>
      <w:r w:rsidRPr="00131B98">
        <w:sym w:font="Symbol" w:char="F020"/>
      </w:r>
      <w:r w:rsidRPr="00131B98">
        <w:sym w:font="Symbol" w:char="F06D"/>
      </w:r>
      <w:r>
        <w:t>M.</w:t>
      </w:r>
    </w:p>
    <w:p w14:paraId="18A9FE6C" w14:textId="77777777" w:rsidR="00990F6B" w:rsidRPr="00131B98" w:rsidRDefault="00990F6B" w:rsidP="00990F6B">
      <w:pPr>
        <w:pStyle w:val="Figurecaptioncontinued"/>
      </w:pPr>
    </w:p>
    <w:p w14:paraId="4C923167" w14:textId="77777777" w:rsidR="00990F6B" w:rsidRPr="00131B98" w:rsidRDefault="00990F6B" w:rsidP="00990F6B">
      <w:pPr>
        <w:pStyle w:val="Figurecaptioncontinued"/>
      </w:pPr>
      <w:r w:rsidRPr="00E95593">
        <w:t>High-quality example figure legend</w:t>
      </w:r>
      <w:r w:rsidRPr="00131B98">
        <w:t>:</w:t>
      </w:r>
    </w:p>
    <w:p w14:paraId="1F7E10CA" w14:textId="77777777" w:rsidR="00990F6B" w:rsidRPr="00131B98" w:rsidRDefault="00990F6B" w:rsidP="00990F6B">
      <w:pPr>
        <w:pStyle w:val="Figurecaptioncontinued"/>
      </w:pPr>
      <w:r>
        <w:rPr>
          <w:b/>
        </w:rPr>
        <w:t>Figure 12</w:t>
      </w:r>
      <w:r w:rsidRPr="00467EB9">
        <w:rPr>
          <w:b/>
        </w:rPr>
        <w:t>.</w:t>
      </w:r>
      <w:r>
        <w:t xml:space="preserve"> </w:t>
      </w:r>
      <w:r w:rsidRPr="00131B98">
        <w:t>Inhibition of enzyme Y by compound X.</w:t>
      </w:r>
      <w:r>
        <w:t xml:space="preserve"> </w:t>
      </w:r>
      <w:r w:rsidRPr="00131B98">
        <w:t>Enzymatic activi</w:t>
      </w:r>
      <w:r>
        <w:t>ty of enzyme Y was determined using</w:t>
      </w:r>
      <w:r w:rsidRPr="00131B98">
        <w:t xml:space="preserve"> radiolabeled substrate assay.</w:t>
      </w:r>
      <w:r>
        <w:t xml:space="preserve"> </w:t>
      </w:r>
      <w:r w:rsidRPr="00131B98">
        <w:t>Compound X inhibits enzyme Y with an IC</w:t>
      </w:r>
      <w:r w:rsidRPr="00131B98">
        <w:rPr>
          <w:vertAlign w:val="subscript"/>
        </w:rPr>
        <w:t>50</w:t>
      </w:r>
      <w:r w:rsidRPr="00131B98">
        <w:t xml:space="preserve"> value of 10 </w:t>
      </w:r>
      <w:r w:rsidRPr="00131B98">
        <w:sym w:font="Symbol" w:char="F0B1"/>
      </w:r>
      <w:r w:rsidRPr="00131B98">
        <w:t xml:space="preserve"> 2</w:t>
      </w:r>
      <w:r w:rsidRPr="00131B98">
        <w:sym w:font="Symbol" w:char="F020"/>
      </w:r>
      <w:r w:rsidRPr="00131B98">
        <w:sym w:font="Symbol" w:char="F06D"/>
      </w:r>
      <w:r>
        <w:t>M</w:t>
      </w:r>
      <w:r w:rsidRPr="00131B98">
        <w:t>.</w:t>
      </w:r>
      <w:r>
        <w:t xml:space="preserve"> </w:t>
      </w:r>
      <w:r w:rsidRPr="00131B98">
        <w:t>Data are mean</w:t>
      </w:r>
      <w:r w:rsidRPr="00131B98">
        <w:sym w:font="Symbol" w:char="F020"/>
      </w:r>
      <w:r w:rsidRPr="00131B98">
        <w:sym w:font="Symbol" w:char="F0B1"/>
      </w:r>
      <w:r w:rsidRPr="00131B98">
        <w:t xml:space="preserve"> SD from three technical replicate</w:t>
      </w:r>
      <w:r>
        <w:t>s.</w:t>
      </w:r>
    </w:p>
    <w:p w14:paraId="4256DD17" w14:textId="77777777" w:rsidR="00990F6B" w:rsidRDefault="00990F6B" w:rsidP="003D49C2">
      <w:pPr>
        <w:pStyle w:val="Figurenumberandcaption"/>
      </w:pPr>
    </w:p>
    <w:p w14:paraId="7781AFF0" w14:textId="24A9F6CF" w:rsidR="00B11B78" w:rsidRDefault="00990AF9" w:rsidP="003D49C2">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2</w:t>
      </w:r>
      <w:r w:rsidR="00077F4C">
        <w:rPr>
          <w:noProof/>
        </w:rPr>
        <w:fldChar w:fldCharType="end"/>
      </w:r>
      <w:r>
        <w:t>.</w:t>
      </w:r>
      <w:r w:rsidR="00567FF0">
        <w:t xml:space="preserve"> </w:t>
      </w:r>
      <w:r>
        <w:t>CRC plot with three example figure legends shown below.</w:t>
      </w:r>
      <w:bookmarkEnd w:id="88"/>
    </w:p>
    <w:p w14:paraId="6302822E" w14:textId="77777777" w:rsidR="00B11B78" w:rsidRPr="00B11B78" w:rsidRDefault="00B11B78" w:rsidP="00E95593"/>
    <w:p w14:paraId="4DFA1C87" w14:textId="77777777" w:rsidR="00304CC6" w:rsidRDefault="00304CC6" w:rsidP="00A73FD3"/>
    <w:p w14:paraId="0F254D79" w14:textId="77777777" w:rsidR="003C4709" w:rsidRDefault="003C4709" w:rsidP="00A73FD3"/>
    <w:p w14:paraId="2519DA0C" w14:textId="77777777" w:rsidR="003C4709" w:rsidRPr="00131B98" w:rsidRDefault="003C4709" w:rsidP="00C627EA">
      <w:pPr>
        <w:pStyle w:val="Heading3"/>
      </w:pPr>
      <w:bookmarkStart w:id="89" w:name="_Toc6044270"/>
      <w:bookmarkStart w:id="90" w:name="_Toc14781575"/>
      <w:r>
        <w:t>Axis Scale</w:t>
      </w:r>
      <w:bookmarkEnd w:id="89"/>
      <w:bookmarkEnd w:id="90"/>
    </w:p>
    <w:p w14:paraId="6BCED5F3" w14:textId="74A4027E" w:rsidR="003C4709" w:rsidRDefault="003C4709" w:rsidP="00E95593">
      <w:r>
        <w:t>Most graphs will have a single horizontal axis (x-axis) which corresponds to the independent variable and a single vertical axis (y-axis) which corresponds to a dependent variable.</w:t>
      </w:r>
      <w:r w:rsidR="005519ED">
        <w:t xml:space="preserve"> </w:t>
      </w:r>
      <w:r>
        <w:t>The axis scale can vary depending on the type of data being displayed</w:t>
      </w:r>
      <w:r w:rsidR="00C56F31">
        <w:t xml:space="preserve"> and the same data on different scales</w:t>
      </w:r>
      <w:r w:rsidR="007A40DF">
        <w:t xml:space="preserve"> </w:t>
      </w:r>
      <w:r w:rsidR="00406176">
        <w:t>may not convey the same message</w:t>
      </w:r>
      <w:r>
        <w:t>.</w:t>
      </w:r>
      <w:r w:rsidR="005519ED">
        <w:t xml:space="preserve"> </w:t>
      </w:r>
      <w:r w:rsidR="00222D85">
        <w:t>The</w:t>
      </w:r>
      <w:r>
        <w:t xml:space="preserve"> main types of scales used in assay and screening applications</w:t>
      </w:r>
      <w:r w:rsidR="00222D85">
        <w:t xml:space="preserve"> include linear (or arithmetic) or </w:t>
      </w:r>
      <w:r w:rsidR="00C56F31">
        <w:t>logarithmic (or log)</w:t>
      </w:r>
      <w:r w:rsidR="00222D85">
        <w:t>.</w:t>
      </w:r>
      <w:r w:rsidR="005519ED">
        <w:t xml:space="preserve"> </w:t>
      </w:r>
      <w:r w:rsidR="00222D85">
        <w:t>In addition</w:t>
      </w:r>
      <w:r w:rsidR="002B6271">
        <w:t>, when data is converted to log values</w:t>
      </w:r>
      <w:r w:rsidR="00222D85">
        <w:t xml:space="preserve">, the </w:t>
      </w:r>
      <w:r w:rsidR="002B6271">
        <w:t>data points</w:t>
      </w:r>
      <w:r w:rsidR="00222D85">
        <w:t xml:space="preserve"> can be plotted on a linear scale</w:t>
      </w:r>
      <w:r w:rsidR="007A40DF">
        <w:t>.</w:t>
      </w:r>
    </w:p>
    <w:p w14:paraId="78F2B213" w14:textId="77777777" w:rsidR="00C56F31" w:rsidRDefault="00C56F31" w:rsidP="00E95593"/>
    <w:p w14:paraId="11A68B33" w14:textId="4BEF5916" w:rsidR="003C4709" w:rsidRPr="00532D44" w:rsidRDefault="00C56F31" w:rsidP="00C627EA">
      <w:pPr>
        <w:pStyle w:val="ListParagraph"/>
        <w:numPr>
          <w:ilvl w:val="0"/>
          <w:numId w:val="4"/>
        </w:numPr>
        <w:spacing w:line="240" w:lineRule="auto"/>
        <w:rPr>
          <w:rFonts w:ascii="Times New Roman" w:hAnsi="Times New Roman" w:cs="Times New Roman"/>
          <w:sz w:val="24"/>
          <w:szCs w:val="24"/>
        </w:rPr>
      </w:pPr>
      <w:r w:rsidRPr="00532D44">
        <w:rPr>
          <w:rFonts w:ascii="Times New Roman" w:hAnsi="Times New Roman" w:cs="Times New Roman"/>
          <w:b/>
          <w:sz w:val="24"/>
          <w:szCs w:val="24"/>
        </w:rPr>
        <w:t>Linear</w:t>
      </w:r>
      <w:r w:rsidR="003F0D44" w:rsidRPr="00532D44">
        <w:rPr>
          <w:rFonts w:ascii="Times New Roman" w:hAnsi="Times New Roman" w:cs="Times New Roman"/>
          <w:b/>
          <w:sz w:val="24"/>
          <w:szCs w:val="24"/>
        </w:rPr>
        <w:t xml:space="preserve"> scale</w:t>
      </w:r>
      <w:r w:rsidR="003F0D44" w:rsidRPr="00532D44">
        <w:rPr>
          <w:rFonts w:ascii="Times New Roman" w:hAnsi="Times New Roman" w:cs="Times New Roman"/>
          <w:sz w:val="24"/>
          <w:szCs w:val="24"/>
        </w:rPr>
        <w:t xml:space="preserve"> </w:t>
      </w:r>
      <w:r w:rsidRPr="00532D44">
        <w:rPr>
          <w:rFonts w:ascii="Times New Roman" w:hAnsi="Times New Roman" w:cs="Times New Roman"/>
          <w:sz w:val="24"/>
          <w:szCs w:val="24"/>
        </w:rPr>
        <w:t>–</w:t>
      </w:r>
      <w:r w:rsidR="003F0D44" w:rsidRPr="00532D44">
        <w:rPr>
          <w:rFonts w:ascii="Times New Roman" w:hAnsi="Times New Roman" w:cs="Times New Roman"/>
          <w:sz w:val="24"/>
          <w:szCs w:val="24"/>
        </w:rPr>
        <w:t xml:space="preserve"> </w:t>
      </w:r>
      <w:r w:rsidRPr="00532D44">
        <w:rPr>
          <w:rFonts w:ascii="Times New Roman" w:hAnsi="Times New Roman" w:cs="Times New Roman"/>
          <w:sz w:val="24"/>
          <w:szCs w:val="24"/>
        </w:rPr>
        <w:t xml:space="preserve">a linear scale will show equal spacing between </w:t>
      </w:r>
      <w:r w:rsidR="00222D85" w:rsidRPr="00532D44">
        <w:rPr>
          <w:rFonts w:ascii="Times New Roman" w:hAnsi="Times New Roman" w:cs="Times New Roman"/>
          <w:sz w:val="24"/>
          <w:szCs w:val="24"/>
        </w:rPr>
        <w:t>the scale units or tick marks.</w:t>
      </w:r>
      <w:r w:rsidR="005519ED" w:rsidRPr="00532D44">
        <w:rPr>
          <w:rFonts w:ascii="Times New Roman" w:hAnsi="Times New Roman" w:cs="Times New Roman"/>
          <w:sz w:val="24"/>
          <w:szCs w:val="24"/>
        </w:rPr>
        <w:t xml:space="preserve"> </w:t>
      </w:r>
      <w:r w:rsidR="0088479F" w:rsidRPr="00532D44">
        <w:rPr>
          <w:rFonts w:ascii="Times New Roman" w:hAnsi="Times New Roman" w:cs="Times New Roman"/>
          <w:sz w:val="24"/>
          <w:szCs w:val="24"/>
        </w:rPr>
        <w:t>With a linear axis, the baseline</w:t>
      </w:r>
      <w:r w:rsidR="00945DB3" w:rsidRPr="00532D44">
        <w:rPr>
          <w:rFonts w:ascii="Times New Roman" w:hAnsi="Times New Roman" w:cs="Times New Roman"/>
          <w:sz w:val="24"/>
          <w:szCs w:val="24"/>
        </w:rPr>
        <w:t xml:space="preserve"> often begins with zero.</w:t>
      </w:r>
      <w:r w:rsidR="005519ED" w:rsidRPr="00532D44">
        <w:rPr>
          <w:rFonts w:ascii="Times New Roman" w:hAnsi="Times New Roman" w:cs="Times New Roman"/>
          <w:sz w:val="24"/>
          <w:szCs w:val="24"/>
        </w:rPr>
        <w:t xml:space="preserve"> </w:t>
      </w:r>
      <w:r w:rsidR="00220BC5" w:rsidRPr="00532D44">
        <w:rPr>
          <w:rFonts w:ascii="Times New Roman" w:hAnsi="Times New Roman" w:cs="Times New Roman"/>
          <w:sz w:val="24"/>
          <w:szCs w:val="24"/>
        </w:rPr>
        <w:t>Log-transformed data can be plotted on a linear scale</w:t>
      </w:r>
      <w:r w:rsidR="00F8374F" w:rsidRPr="00532D44">
        <w:rPr>
          <w:rFonts w:ascii="Times New Roman" w:hAnsi="Times New Roman" w:cs="Times New Roman"/>
          <w:sz w:val="24"/>
          <w:szCs w:val="24"/>
        </w:rPr>
        <w:t xml:space="preserve"> as well</w:t>
      </w:r>
      <w:r w:rsidR="00220BC5" w:rsidRPr="00532D44">
        <w:rPr>
          <w:rFonts w:ascii="Times New Roman" w:hAnsi="Times New Roman" w:cs="Times New Roman"/>
          <w:sz w:val="24"/>
          <w:szCs w:val="24"/>
        </w:rPr>
        <w:t>.</w:t>
      </w:r>
      <w:r w:rsidR="0088479F" w:rsidRPr="00532D44">
        <w:rPr>
          <w:rFonts w:ascii="Times New Roman" w:hAnsi="Times New Roman" w:cs="Times New Roman"/>
          <w:sz w:val="24"/>
          <w:szCs w:val="24"/>
        </w:rPr>
        <w:br/>
      </w:r>
    </w:p>
    <w:p w14:paraId="3D36E697" w14:textId="4EC5FF1B" w:rsidR="0088479F" w:rsidRPr="00532D44" w:rsidRDefault="0088479F" w:rsidP="00C627EA">
      <w:pPr>
        <w:pStyle w:val="ListParagraph"/>
        <w:numPr>
          <w:ilvl w:val="0"/>
          <w:numId w:val="4"/>
        </w:numPr>
        <w:spacing w:line="240" w:lineRule="auto"/>
        <w:rPr>
          <w:rFonts w:ascii="Times New Roman" w:hAnsi="Times New Roman" w:cs="Times New Roman"/>
          <w:sz w:val="24"/>
          <w:szCs w:val="24"/>
        </w:rPr>
      </w:pPr>
      <w:r w:rsidRPr="00532D44">
        <w:rPr>
          <w:rFonts w:ascii="Times New Roman" w:hAnsi="Times New Roman" w:cs="Times New Roman"/>
          <w:b/>
          <w:sz w:val="24"/>
          <w:szCs w:val="24"/>
        </w:rPr>
        <w:t xml:space="preserve">Log </w:t>
      </w:r>
      <w:r w:rsidR="00B11B78" w:rsidRPr="00532D44">
        <w:rPr>
          <w:rFonts w:ascii="Times New Roman" w:hAnsi="Times New Roman" w:cs="Times New Roman"/>
          <w:b/>
          <w:sz w:val="24"/>
          <w:szCs w:val="24"/>
        </w:rPr>
        <w:t>s</w:t>
      </w:r>
      <w:r w:rsidRPr="00532D44">
        <w:rPr>
          <w:rFonts w:ascii="Times New Roman" w:hAnsi="Times New Roman" w:cs="Times New Roman"/>
          <w:b/>
          <w:sz w:val="24"/>
          <w:szCs w:val="24"/>
        </w:rPr>
        <w:t xml:space="preserve">cale </w:t>
      </w:r>
      <w:r w:rsidR="001B041D" w:rsidRPr="00532D44">
        <w:rPr>
          <w:rFonts w:ascii="Times New Roman" w:hAnsi="Times New Roman" w:cs="Times New Roman"/>
          <w:sz w:val="24"/>
          <w:szCs w:val="24"/>
        </w:rPr>
        <w:t>–</w:t>
      </w:r>
      <w:r w:rsidRPr="00532D44">
        <w:rPr>
          <w:rFonts w:ascii="Times New Roman" w:hAnsi="Times New Roman" w:cs="Times New Roman"/>
          <w:sz w:val="24"/>
          <w:szCs w:val="24"/>
        </w:rPr>
        <w:t xml:space="preserve"> </w:t>
      </w:r>
      <w:r w:rsidR="001B041D" w:rsidRPr="00532D44">
        <w:rPr>
          <w:rFonts w:ascii="Times New Roman" w:hAnsi="Times New Roman" w:cs="Times New Roman"/>
          <w:sz w:val="24"/>
          <w:szCs w:val="24"/>
        </w:rPr>
        <w:t>a log scale will have unequal spacing between scale units or tick marks.</w:t>
      </w:r>
      <w:r w:rsidR="005519ED" w:rsidRPr="00532D44">
        <w:rPr>
          <w:rFonts w:ascii="Times New Roman" w:hAnsi="Times New Roman" w:cs="Times New Roman"/>
          <w:sz w:val="24"/>
          <w:szCs w:val="24"/>
        </w:rPr>
        <w:t xml:space="preserve"> </w:t>
      </w:r>
      <w:r w:rsidR="001B041D" w:rsidRPr="00532D44">
        <w:rPr>
          <w:rFonts w:ascii="Times New Roman" w:hAnsi="Times New Roman" w:cs="Times New Roman"/>
          <w:sz w:val="24"/>
          <w:szCs w:val="24"/>
        </w:rPr>
        <w:t>Major tick marks will have a consistent r</w:t>
      </w:r>
      <w:r w:rsidR="00220BC5" w:rsidRPr="00532D44">
        <w:rPr>
          <w:rFonts w:ascii="Times New Roman" w:hAnsi="Times New Roman" w:cs="Times New Roman"/>
          <w:sz w:val="24"/>
          <w:szCs w:val="24"/>
        </w:rPr>
        <w:t xml:space="preserve">atio between them, such as </w:t>
      </w:r>
      <w:r w:rsidR="00B11B78" w:rsidRPr="00532D44">
        <w:rPr>
          <w:rFonts w:ascii="Times New Roman" w:hAnsi="Times New Roman" w:cs="Times New Roman"/>
          <w:sz w:val="24"/>
          <w:szCs w:val="24"/>
        </w:rPr>
        <w:t>ten</w:t>
      </w:r>
      <w:r w:rsidR="00220BC5" w:rsidRPr="00532D44">
        <w:rPr>
          <w:rFonts w:ascii="Times New Roman" w:hAnsi="Times New Roman" w:cs="Times New Roman"/>
          <w:sz w:val="24"/>
          <w:szCs w:val="24"/>
        </w:rPr>
        <w:t>.</w:t>
      </w:r>
      <w:r w:rsidR="005519ED" w:rsidRPr="00532D44">
        <w:rPr>
          <w:rFonts w:ascii="Times New Roman" w:hAnsi="Times New Roman" w:cs="Times New Roman"/>
          <w:sz w:val="24"/>
          <w:szCs w:val="24"/>
        </w:rPr>
        <w:t xml:space="preserve"> </w:t>
      </w:r>
      <w:r w:rsidR="001B041D" w:rsidRPr="00532D44">
        <w:rPr>
          <w:rFonts w:ascii="Times New Roman" w:hAnsi="Times New Roman" w:cs="Times New Roman"/>
          <w:sz w:val="24"/>
          <w:szCs w:val="24"/>
        </w:rPr>
        <w:t xml:space="preserve">By definition, logarithmic axes </w:t>
      </w:r>
      <w:r w:rsidR="001B041D" w:rsidRPr="00532D44">
        <w:rPr>
          <w:rFonts w:ascii="Times New Roman" w:hAnsi="Times New Roman" w:cs="Times New Roman"/>
          <w:sz w:val="24"/>
          <w:szCs w:val="24"/>
          <w:u w:val="single"/>
        </w:rPr>
        <w:t>do not</w:t>
      </w:r>
      <w:r w:rsidR="001B041D" w:rsidRPr="00532D44">
        <w:rPr>
          <w:rFonts w:ascii="Times New Roman" w:hAnsi="Times New Roman" w:cs="Times New Roman"/>
          <w:sz w:val="24"/>
          <w:szCs w:val="24"/>
        </w:rPr>
        <w:t xml:space="preserve"> contain negative numbers.</w:t>
      </w:r>
      <w:r w:rsidR="005519ED" w:rsidRPr="00532D44">
        <w:rPr>
          <w:rFonts w:ascii="Times New Roman" w:hAnsi="Times New Roman" w:cs="Times New Roman"/>
          <w:sz w:val="24"/>
          <w:szCs w:val="24"/>
        </w:rPr>
        <w:t xml:space="preserve"> </w:t>
      </w:r>
      <w:r w:rsidR="001B041D" w:rsidRPr="00532D44">
        <w:rPr>
          <w:rFonts w:ascii="Times New Roman" w:hAnsi="Times New Roman" w:cs="Times New Roman"/>
          <w:sz w:val="24"/>
          <w:szCs w:val="24"/>
        </w:rPr>
        <w:t xml:space="preserve">In addition, zero cannot be </w:t>
      </w:r>
      <w:r w:rsidR="00971F4F">
        <w:rPr>
          <w:rFonts w:ascii="Times New Roman" w:hAnsi="Times New Roman" w:cs="Times New Roman"/>
          <w:sz w:val="24"/>
          <w:szCs w:val="24"/>
        </w:rPr>
        <w:t xml:space="preserve">plotted </w:t>
      </w:r>
      <w:r w:rsidR="001B041D" w:rsidRPr="00532D44">
        <w:rPr>
          <w:rFonts w:ascii="Times New Roman" w:hAnsi="Times New Roman" w:cs="Times New Roman"/>
          <w:sz w:val="24"/>
          <w:szCs w:val="24"/>
        </w:rPr>
        <w:t>on a log</w:t>
      </w:r>
      <w:r w:rsidR="00B11B78" w:rsidRPr="00532D44">
        <w:rPr>
          <w:rFonts w:ascii="Times New Roman" w:hAnsi="Times New Roman" w:cs="Times New Roman"/>
          <w:sz w:val="24"/>
          <w:szCs w:val="24"/>
        </w:rPr>
        <w:t>arithmic axi</w:t>
      </w:r>
      <w:r w:rsidR="001B041D" w:rsidRPr="00532D44">
        <w:rPr>
          <w:rFonts w:ascii="Times New Roman" w:hAnsi="Times New Roman" w:cs="Times New Roman"/>
          <w:sz w:val="24"/>
          <w:szCs w:val="24"/>
        </w:rPr>
        <w:t>s.</w:t>
      </w:r>
      <w:r w:rsidR="005519ED" w:rsidRPr="00532D44">
        <w:rPr>
          <w:rFonts w:ascii="Times New Roman" w:hAnsi="Times New Roman" w:cs="Times New Roman"/>
          <w:sz w:val="24"/>
          <w:szCs w:val="24"/>
        </w:rPr>
        <w:t xml:space="preserve"> </w:t>
      </w:r>
      <w:r w:rsidR="001B041D" w:rsidRPr="00532D44">
        <w:rPr>
          <w:rFonts w:ascii="Times New Roman" w:hAnsi="Times New Roman" w:cs="Times New Roman"/>
          <w:sz w:val="24"/>
          <w:szCs w:val="24"/>
        </w:rPr>
        <w:t>To use a log</w:t>
      </w:r>
      <w:r w:rsidR="00B11B78" w:rsidRPr="00532D44">
        <w:rPr>
          <w:rFonts w:ascii="Times New Roman" w:hAnsi="Times New Roman" w:cs="Times New Roman"/>
          <w:sz w:val="24"/>
          <w:szCs w:val="24"/>
        </w:rPr>
        <w:t>arithmic</w:t>
      </w:r>
      <w:r w:rsidR="001B041D" w:rsidRPr="00532D44">
        <w:rPr>
          <w:rFonts w:ascii="Times New Roman" w:hAnsi="Times New Roman" w:cs="Times New Roman"/>
          <w:sz w:val="24"/>
          <w:szCs w:val="24"/>
        </w:rPr>
        <w:t xml:space="preserve"> scale, the actual data values </w:t>
      </w:r>
      <w:r w:rsidR="00220BC5" w:rsidRPr="00532D44">
        <w:rPr>
          <w:rFonts w:ascii="Times New Roman" w:hAnsi="Times New Roman" w:cs="Times New Roman"/>
          <w:sz w:val="24"/>
          <w:szCs w:val="24"/>
        </w:rPr>
        <w:t>are plotted.</w:t>
      </w:r>
    </w:p>
    <w:p w14:paraId="7E38F822" w14:textId="77777777" w:rsidR="001B041D" w:rsidRDefault="001B041D" w:rsidP="00E95593"/>
    <w:p w14:paraId="6A9422EA" w14:textId="6822E212" w:rsidR="00220BC5" w:rsidRDefault="00220BC5" w:rsidP="00E95593">
      <w:r>
        <w:t xml:space="preserve">Consider the data </w:t>
      </w:r>
      <w:r w:rsidR="00383718">
        <w:t xml:space="preserve">values </w:t>
      </w:r>
      <w:r w:rsidR="0060767F">
        <w:t>from the curves</w:t>
      </w:r>
      <w:r w:rsidR="00A41FA3">
        <w:t xml:space="preserve"> </w:t>
      </w:r>
      <w:r>
        <w:t xml:space="preserve">in </w:t>
      </w:r>
      <w:r w:rsidR="00383718">
        <w:rPr>
          <w:b/>
        </w:rPr>
        <w:t>Figure 2</w:t>
      </w:r>
      <w:r>
        <w:t xml:space="preserve">, </w:t>
      </w:r>
      <w:r w:rsidR="007A40DF">
        <w:t xml:space="preserve">shown in </w:t>
      </w:r>
      <w:r w:rsidR="001D66FA">
        <w:rPr>
          <w:b/>
        </w:rPr>
        <w:t xml:space="preserve">Table </w:t>
      </w:r>
      <w:r w:rsidR="009C6DA1">
        <w:rPr>
          <w:b/>
        </w:rPr>
        <w:t>1</w:t>
      </w:r>
      <w:r w:rsidR="00C14BF0">
        <w:rPr>
          <w:b/>
        </w:rPr>
        <w:t>2</w:t>
      </w:r>
      <w:r w:rsidR="009C6DA1">
        <w:t xml:space="preserve"> </w:t>
      </w:r>
      <w:r w:rsidR="007A40DF">
        <w:t xml:space="preserve">with </w:t>
      </w:r>
      <w:r w:rsidR="00C57E05">
        <w:t>the concentration (x-axis)</w:t>
      </w:r>
      <w:r w:rsidR="00765A1C">
        <w:t xml:space="preserve"> listed in the</w:t>
      </w:r>
      <w:r w:rsidR="00C57E05">
        <w:t xml:space="preserve"> native format</w:t>
      </w:r>
      <w:r w:rsidR="00467EB9">
        <w:t xml:space="preserve"> (Concentration, [nM]) </w:t>
      </w:r>
      <w:r w:rsidR="00C57E05">
        <w:t xml:space="preserve">and in the </w:t>
      </w:r>
      <w:r w:rsidR="00841DFB">
        <w:t>log-transformed</w:t>
      </w:r>
      <w:r w:rsidR="00467EB9">
        <w:t xml:space="preserve"> format (</w:t>
      </w:r>
      <w:r w:rsidR="00C57E05">
        <w:t>Log M</w:t>
      </w:r>
      <w:r w:rsidR="00467EB9">
        <w:t>).</w:t>
      </w:r>
    </w:p>
    <w:p w14:paraId="3EDEBA73" w14:textId="77777777" w:rsidR="004D3EC0" w:rsidRDefault="004D3EC0" w:rsidP="004D3EC0">
      <w:pPr>
        <w:pStyle w:val="Tablenumberandcaption"/>
      </w:pPr>
      <w:bookmarkStart w:id="91" w:name="_Toc14781502"/>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12</w:t>
      </w:r>
      <w:r w:rsidR="003120AF">
        <w:rPr>
          <w:noProof/>
        </w:rPr>
        <w:fldChar w:fldCharType="end"/>
      </w:r>
      <w:r>
        <w:t xml:space="preserve">.  </w:t>
      </w:r>
      <w:r w:rsidRPr="007F7CC4">
        <w:t>CRC data with x-axis values in native and log-transformed formats.</w:t>
      </w:r>
      <w:bookmarkEnd w:id="91"/>
    </w:p>
    <w:tbl>
      <w:tblPr>
        <w:tblStyle w:val="TableGrid"/>
        <w:tblW w:w="0" w:type="auto"/>
        <w:tblLook w:val="04A0" w:firstRow="1" w:lastRow="0" w:firstColumn="1" w:lastColumn="0" w:noHBand="0" w:noVBand="1"/>
      </w:tblPr>
      <w:tblGrid>
        <w:gridCol w:w="1756"/>
        <w:gridCol w:w="1756"/>
        <w:gridCol w:w="1399"/>
        <w:gridCol w:w="1479"/>
        <w:gridCol w:w="1480"/>
        <w:gridCol w:w="1480"/>
      </w:tblGrid>
      <w:tr w:rsidR="004D3EC0" w:rsidRPr="00C57E05" w14:paraId="499BE227" w14:textId="77777777" w:rsidTr="005C6F8D">
        <w:tc>
          <w:tcPr>
            <w:tcW w:w="1756" w:type="dxa"/>
          </w:tcPr>
          <w:p w14:paraId="01A3AD77" w14:textId="77777777" w:rsidR="004D3EC0" w:rsidRPr="00042728" w:rsidRDefault="004D3EC0" w:rsidP="007F6C22">
            <w:pPr>
              <w:pStyle w:val="Tableheader"/>
              <w:jc w:val="right"/>
            </w:pPr>
            <w:r w:rsidRPr="00042728">
              <w:t>Concentration, [nM]</w:t>
            </w:r>
          </w:p>
        </w:tc>
        <w:tc>
          <w:tcPr>
            <w:tcW w:w="1756" w:type="dxa"/>
          </w:tcPr>
          <w:p w14:paraId="7F425FFB" w14:textId="77777777" w:rsidR="004D3EC0" w:rsidRPr="00042728" w:rsidRDefault="004D3EC0" w:rsidP="007F6C22">
            <w:pPr>
              <w:pStyle w:val="Tableheader"/>
              <w:jc w:val="right"/>
            </w:pPr>
            <w:r w:rsidRPr="00042728">
              <w:t>Concentration, [Molar]</w:t>
            </w:r>
          </w:p>
        </w:tc>
        <w:tc>
          <w:tcPr>
            <w:tcW w:w="1399" w:type="dxa"/>
            <w:vAlign w:val="center"/>
          </w:tcPr>
          <w:p w14:paraId="30691167" w14:textId="77777777" w:rsidR="004D3EC0" w:rsidRPr="00042728" w:rsidRDefault="004D3EC0" w:rsidP="007F6C22">
            <w:pPr>
              <w:pStyle w:val="Tableheader"/>
              <w:jc w:val="right"/>
            </w:pPr>
            <w:r w:rsidRPr="00042728">
              <w:t>Log M</w:t>
            </w:r>
          </w:p>
        </w:tc>
        <w:tc>
          <w:tcPr>
            <w:tcW w:w="1479" w:type="dxa"/>
            <w:vAlign w:val="center"/>
          </w:tcPr>
          <w:p w14:paraId="49CD6D1E" w14:textId="77777777" w:rsidR="004D3EC0" w:rsidRPr="00042728" w:rsidRDefault="004D3EC0" w:rsidP="007F6C22">
            <w:pPr>
              <w:pStyle w:val="Tableheader"/>
              <w:jc w:val="right"/>
            </w:pPr>
            <w:r w:rsidRPr="00042728">
              <w:t>Replicate 1</w:t>
            </w:r>
          </w:p>
        </w:tc>
        <w:tc>
          <w:tcPr>
            <w:tcW w:w="1480" w:type="dxa"/>
            <w:vAlign w:val="center"/>
          </w:tcPr>
          <w:p w14:paraId="68DFE36D" w14:textId="77777777" w:rsidR="004D3EC0" w:rsidRPr="00042728" w:rsidRDefault="004D3EC0" w:rsidP="007F6C22">
            <w:pPr>
              <w:pStyle w:val="Tableheader"/>
              <w:jc w:val="right"/>
            </w:pPr>
            <w:r w:rsidRPr="00042728">
              <w:t>Replicate 2</w:t>
            </w:r>
          </w:p>
        </w:tc>
        <w:tc>
          <w:tcPr>
            <w:tcW w:w="1480" w:type="dxa"/>
            <w:vAlign w:val="center"/>
          </w:tcPr>
          <w:p w14:paraId="7024AA08" w14:textId="77777777" w:rsidR="004D3EC0" w:rsidRPr="00042728" w:rsidRDefault="004D3EC0" w:rsidP="007F6C22">
            <w:pPr>
              <w:pStyle w:val="Tableheader"/>
              <w:jc w:val="right"/>
            </w:pPr>
            <w:r w:rsidRPr="00042728">
              <w:t>Replicate 3</w:t>
            </w:r>
          </w:p>
        </w:tc>
      </w:tr>
      <w:tr w:rsidR="004D3EC0" w:rsidRPr="00C57E05" w14:paraId="634C3634" w14:textId="77777777" w:rsidTr="005C6F8D">
        <w:tc>
          <w:tcPr>
            <w:tcW w:w="1756" w:type="dxa"/>
          </w:tcPr>
          <w:p w14:paraId="7C3FC5B6" w14:textId="77777777" w:rsidR="004D3EC0" w:rsidRPr="00C57E05" w:rsidRDefault="004D3EC0" w:rsidP="007F6C22">
            <w:pPr>
              <w:pStyle w:val="Tablebody"/>
              <w:jc w:val="right"/>
            </w:pPr>
            <w:r w:rsidRPr="00C57E05">
              <w:t>100</w:t>
            </w:r>
          </w:p>
        </w:tc>
        <w:tc>
          <w:tcPr>
            <w:tcW w:w="1756" w:type="dxa"/>
          </w:tcPr>
          <w:p w14:paraId="3590C543" w14:textId="77777777" w:rsidR="004D3EC0" w:rsidRPr="00C57E05" w:rsidRDefault="004D3EC0" w:rsidP="007F6C22">
            <w:pPr>
              <w:pStyle w:val="Tablebody"/>
              <w:jc w:val="right"/>
            </w:pPr>
            <w:r w:rsidRPr="00C57E05">
              <w:t>1.00E-07</w:t>
            </w:r>
          </w:p>
        </w:tc>
        <w:tc>
          <w:tcPr>
            <w:tcW w:w="1399" w:type="dxa"/>
          </w:tcPr>
          <w:p w14:paraId="0DEC75C8" w14:textId="77777777" w:rsidR="004D3EC0" w:rsidRPr="00C57E05" w:rsidRDefault="004D3EC0" w:rsidP="007F6C22">
            <w:pPr>
              <w:pStyle w:val="Tablebody"/>
              <w:jc w:val="right"/>
            </w:pPr>
            <w:r w:rsidRPr="00C57E05">
              <w:t>-7.00</w:t>
            </w:r>
          </w:p>
        </w:tc>
        <w:tc>
          <w:tcPr>
            <w:tcW w:w="1479" w:type="dxa"/>
          </w:tcPr>
          <w:p w14:paraId="436F3659" w14:textId="77777777" w:rsidR="004D3EC0" w:rsidRPr="00C57E05" w:rsidRDefault="004D3EC0" w:rsidP="007F6C22">
            <w:pPr>
              <w:pStyle w:val="Tablebody"/>
              <w:jc w:val="right"/>
            </w:pPr>
            <w:r w:rsidRPr="00C57E05">
              <w:t>97.3</w:t>
            </w:r>
          </w:p>
        </w:tc>
        <w:tc>
          <w:tcPr>
            <w:tcW w:w="1480" w:type="dxa"/>
          </w:tcPr>
          <w:p w14:paraId="1C84D31E" w14:textId="77777777" w:rsidR="004D3EC0" w:rsidRPr="00C57E05" w:rsidRDefault="004D3EC0" w:rsidP="007F6C22">
            <w:pPr>
              <w:pStyle w:val="Tablebody"/>
              <w:jc w:val="right"/>
            </w:pPr>
            <w:r w:rsidRPr="00C57E05">
              <w:t>90.5</w:t>
            </w:r>
          </w:p>
        </w:tc>
        <w:tc>
          <w:tcPr>
            <w:tcW w:w="1480" w:type="dxa"/>
          </w:tcPr>
          <w:p w14:paraId="2EA3F71F" w14:textId="77777777" w:rsidR="004D3EC0" w:rsidRPr="00C57E05" w:rsidRDefault="004D3EC0" w:rsidP="007F6C22">
            <w:pPr>
              <w:pStyle w:val="Tablebody"/>
              <w:jc w:val="right"/>
            </w:pPr>
            <w:r w:rsidRPr="00C57E05">
              <w:t>96.4</w:t>
            </w:r>
          </w:p>
        </w:tc>
      </w:tr>
      <w:tr w:rsidR="004D3EC0" w:rsidRPr="00C57E05" w14:paraId="0390AEE9" w14:textId="77777777" w:rsidTr="005C6F8D">
        <w:tc>
          <w:tcPr>
            <w:tcW w:w="1756" w:type="dxa"/>
          </w:tcPr>
          <w:p w14:paraId="7DC84FD7" w14:textId="77777777" w:rsidR="004D3EC0" w:rsidRPr="00C57E05" w:rsidRDefault="004D3EC0" w:rsidP="007F6C22">
            <w:pPr>
              <w:pStyle w:val="Tablebody"/>
              <w:jc w:val="right"/>
            </w:pPr>
            <w:r w:rsidRPr="00C57E05">
              <w:t>33.3</w:t>
            </w:r>
          </w:p>
        </w:tc>
        <w:tc>
          <w:tcPr>
            <w:tcW w:w="1756" w:type="dxa"/>
          </w:tcPr>
          <w:p w14:paraId="08ABDAFA" w14:textId="77777777" w:rsidR="004D3EC0" w:rsidRPr="00C57E05" w:rsidRDefault="004D3EC0" w:rsidP="007F6C22">
            <w:pPr>
              <w:pStyle w:val="Tablebody"/>
              <w:jc w:val="right"/>
            </w:pPr>
            <w:r w:rsidRPr="00C57E05">
              <w:t>3.33E-08</w:t>
            </w:r>
          </w:p>
        </w:tc>
        <w:tc>
          <w:tcPr>
            <w:tcW w:w="1399" w:type="dxa"/>
          </w:tcPr>
          <w:p w14:paraId="43FC63A4" w14:textId="77777777" w:rsidR="004D3EC0" w:rsidRPr="00C57E05" w:rsidRDefault="004D3EC0" w:rsidP="007F6C22">
            <w:pPr>
              <w:pStyle w:val="Tablebody"/>
              <w:jc w:val="right"/>
            </w:pPr>
            <w:r w:rsidRPr="00C57E05">
              <w:t>-7.48</w:t>
            </w:r>
          </w:p>
        </w:tc>
        <w:tc>
          <w:tcPr>
            <w:tcW w:w="1479" w:type="dxa"/>
          </w:tcPr>
          <w:p w14:paraId="4487549B" w14:textId="77777777" w:rsidR="004D3EC0" w:rsidRPr="00C57E05" w:rsidRDefault="004D3EC0" w:rsidP="007F6C22">
            <w:pPr>
              <w:pStyle w:val="Tablebody"/>
              <w:jc w:val="right"/>
            </w:pPr>
            <w:r w:rsidRPr="00C57E05">
              <w:t>94.3</w:t>
            </w:r>
          </w:p>
        </w:tc>
        <w:tc>
          <w:tcPr>
            <w:tcW w:w="1480" w:type="dxa"/>
          </w:tcPr>
          <w:p w14:paraId="16C5A9D5" w14:textId="77777777" w:rsidR="004D3EC0" w:rsidRPr="00C57E05" w:rsidRDefault="004D3EC0" w:rsidP="007F6C22">
            <w:pPr>
              <w:pStyle w:val="Tablebody"/>
              <w:jc w:val="right"/>
            </w:pPr>
            <w:r w:rsidRPr="00C57E05">
              <w:t>97.9</w:t>
            </w:r>
          </w:p>
        </w:tc>
        <w:tc>
          <w:tcPr>
            <w:tcW w:w="1480" w:type="dxa"/>
          </w:tcPr>
          <w:p w14:paraId="38111CF5" w14:textId="77777777" w:rsidR="004D3EC0" w:rsidRPr="00C57E05" w:rsidRDefault="004D3EC0" w:rsidP="007F6C22">
            <w:pPr>
              <w:pStyle w:val="Tablebody"/>
              <w:jc w:val="right"/>
            </w:pPr>
            <w:r w:rsidRPr="00C57E05">
              <w:t>100.4</w:t>
            </w:r>
          </w:p>
        </w:tc>
      </w:tr>
      <w:tr w:rsidR="004D3EC0" w:rsidRPr="00C57E05" w14:paraId="504B4FD5" w14:textId="77777777" w:rsidTr="005C6F8D">
        <w:tc>
          <w:tcPr>
            <w:tcW w:w="1756" w:type="dxa"/>
          </w:tcPr>
          <w:p w14:paraId="6092D432" w14:textId="77777777" w:rsidR="004D3EC0" w:rsidRPr="00C57E05" w:rsidRDefault="004D3EC0" w:rsidP="007F6C22">
            <w:pPr>
              <w:pStyle w:val="Tablebody"/>
              <w:jc w:val="right"/>
            </w:pPr>
            <w:r w:rsidRPr="00C57E05">
              <w:t>11.1</w:t>
            </w:r>
          </w:p>
        </w:tc>
        <w:tc>
          <w:tcPr>
            <w:tcW w:w="1756" w:type="dxa"/>
          </w:tcPr>
          <w:p w14:paraId="7BE35ACD" w14:textId="77777777" w:rsidR="004D3EC0" w:rsidRPr="00C57E05" w:rsidRDefault="004D3EC0" w:rsidP="007F6C22">
            <w:pPr>
              <w:pStyle w:val="Tablebody"/>
              <w:jc w:val="right"/>
            </w:pPr>
            <w:r w:rsidRPr="00C57E05">
              <w:t>1.11E-08</w:t>
            </w:r>
          </w:p>
        </w:tc>
        <w:tc>
          <w:tcPr>
            <w:tcW w:w="1399" w:type="dxa"/>
          </w:tcPr>
          <w:p w14:paraId="5C1F661A" w14:textId="77777777" w:rsidR="004D3EC0" w:rsidRPr="00C57E05" w:rsidRDefault="004D3EC0" w:rsidP="007F6C22">
            <w:pPr>
              <w:pStyle w:val="Tablebody"/>
              <w:jc w:val="right"/>
            </w:pPr>
            <w:r w:rsidRPr="00C57E05">
              <w:t>-7.95</w:t>
            </w:r>
          </w:p>
        </w:tc>
        <w:tc>
          <w:tcPr>
            <w:tcW w:w="1479" w:type="dxa"/>
          </w:tcPr>
          <w:p w14:paraId="3B9CE88F" w14:textId="77777777" w:rsidR="004D3EC0" w:rsidRPr="00C57E05" w:rsidRDefault="004D3EC0" w:rsidP="007F6C22">
            <w:pPr>
              <w:pStyle w:val="Tablebody"/>
              <w:jc w:val="right"/>
            </w:pPr>
            <w:r w:rsidRPr="00C57E05">
              <w:t>93.3</w:t>
            </w:r>
          </w:p>
        </w:tc>
        <w:tc>
          <w:tcPr>
            <w:tcW w:w="1480" w:type="dxa"/>
          </w:tcPr>
          <w:p w14:paraId="0D928C1F" w14:textId="77777777" w:rsidR="004D3EC0" w:rsidRPr="00C57E05" w:rsidRDefault="004D3EC0" w:rsidP="007F6C22">
            <w:pPr>
              <w:pStyle w:val="Tablebody"/>
              <w:jc w:val="right"/>
            </w:pPr>
            <w:r w:rsidRPr="00C57E05">
              <w:t>94.3</w:t>
            </w:r>
          </w:p>
        </w:tc>
        <w:tc>
          <w:tcPr>
            <w:tcW w:w="1480" w:type="dxa"/>
          </w:tcPr>
          <w:p w14:paraId="4A163064" w14:textId="77777777" w:rsidR="004D3EC0" w:rsidRPr="00C57E05" w:rsidRDefault="004D3EC0" w:rsidP="007F6C22">
            <w:pPr>
              <w:pStyle w:val="Tablebody"/>
              <w:jc w:val="right"/>
            </w:pPr>
            <w:r w:rsidRPr="00C57E05">
              <w:t>96.6</w:t>
            </w:r>
          </w:p>
        </w:tc>
      </w:tr>
      <w:tr w:rsidR="004D3EC0" w:rsidRPr="00C57E05" w14:paraId="036C05C1" w14:textId="77777777" w:rsidTr="005C6F8D">
        <w:tc>
          <w:tcPr>
            <w:tcW w:w="1756" w:type="dxa"/>
          </w:tcPr>
          <w:p w14:paraId="7442809B" w14:textId="77777777" w:rsidR="004D3EC0" w:rsidRPr="00C57E05" w:rsidRDefault="004D3EC0" w:rsidP="007F6C22">
            <w:pPr>
              <w:pStyle w:val="Tablebody"/>
              <w:jc w:val="right"/>
            </w:pPr>
            <w:r w:rsidRPr="00C57E05">
              <w:t>3.70</w:t>
            </w:r>
          </w:p>
        </w:tc>
        <w:tc>
          <w:tcPr>
            <w:tcW w:w="1756" w:type="dxa"/>
          </w:tcPr>
          <w:p w14:paraId="364CBF88" w14:textId="77777777" w:rsidR="004D3EC0" w:rsidRPr="00C57E05" w:rsidRDefault="004D3EC0" w:rsidP="007F6C22">
            <w:pPr>
              <w:pStyle w:val="Tablebody"/>
              <w:jc w:val="right"/>
            </w:pPr>
            <w:r w:rsidRPr="00C57E05">
              <w:t>3.70E-09</w:t>
            </w:r>
          </w:p>
        </w:tc>
        <w:tc>
          <w:tcPr>
            <w:tcW w:w="1399" w:type="dxa"/>
          </w:tcPr>
          <w:p w14:paraId="395C9CBF" w14:textId="77777777" w:rsidR="004D3EC0" w:rsidRPr="00C57E05" w:rsidRDefault="004D3EC0" w:rsidP="007F6C22">
            <w:pPr>
              <w:pStyle w:val="Tablebody"/>
              <w:jc w:val="right"/>
            </w:pPr>
            <w:r w:rsidRPr="00C57E05">
              <w:t>-8.43</w:t>
            </w:r>
          </w:p>
        </w:tc>
        <w:tc>
          <w:tcPr>
            <w:tcW w:w="1479" w:type="dxa"/>
          </w:tcPr>
          <w:p w14:paraId="30F62B25" w14:textId="77777777" w:rsidR="004D3EC0" w:rsidRPr="00C57E05" w:rsidRDefault="004D3EC0" w:rsidP="007F6C22">
            <w:pPr>
              <w:pStyle w:val="Tablebody"/>
              <w:jc w:val="right"/>
            </w:pPr>
            <w:r w:rsidRPr="00C57E05">
              <w:t>86.6</w:t>
            </w:r>
          </w:p>
        </w:tc>
        <w:tc>
          <w:tcPr>
            <w:tcW w:w="1480" w:type="dxa"/>
          </w:tcPr>
          <w:p w14:paraId="6EE20986" w14:textId="77777777" w:rsidR="004D3EC0" w:rsidRPr="00C57E05" w:rsidRDefault="004D3EC0" w:rsidP="007F6C22">
            <w:pPr>
              <w:pStyle w:val="Tablebody"/>
              <w:jc w:val="right"/>
            </w:pPr>
            <w:r w:rsidRPr="00C57E05">
              <w:t>86.9</w:t>
            </w:r>
          </w:p>
        </w:tc>
        <w:tc>
          <w:tcPr>
            <w:tcW w:w="1480" w:type="dxa"/>
          </w:tcPr>
          <w:p w14:paraId="709446C6" w14:textId="77777777" w:rsidR="004D3EC0" w:rsidRPr="00C57E05" w:rsidRDefault="004D3EC0" w:rsidP="007F6C22">
            <w:pPr>
              <w:pStyle w:val="Tablebody"/>
              <w:jc w:val="right"/>
            </w:pPr>
            <w:r w:rsidRPr="00C57E05">
              <w:t>89.2</w:t>
            </w:r>
          </w:p>
        </w:tc>
      </w:tr>
      <w:tr w:rsidR="004D3EC0" w:rsidRPr="00C57E05" w14:paraId="3B4BD544" w14:textId="77777777" w:rsidTr="005C6F8D">
        <w:tc>
          <w:tcPr>
            <w:tcW w:w="1756" w:type="dxa"/>
          </w:tcPr>
          <w:p w14:paraId="62257F46" w14:textId="77777777" w:rsidR="004D3EC0" w:rsidRPr="00C57E05" w:rsidRDefault="004D3EC0" w:rsidP="007F6C22">
            <w:pPr>
              <w:pStyle w:val="Tablebody"/>
              <w:jc w:val="right"/>
            </w:pPr>
            <w:r w:rsidRPr="00C57E05">
              <w:t>1.23</w:t>
            </w:r>
          </w:p>
        </w:tc>
        <w:tc>
          <w:tcPr>
            <w:tcW w:w="1756" w:type="dxa"/>
          </w:tcPr>
          <w:p w14:paraId="5390892E" w14:textId="77777777" w:rsidR="004D3EC0" w:rsidRPr="00C57E05" w:rsidRDefault="004D3EC0" w:rsidP="007F6C22">
            <w:pPr>
              <w:pStyle w:val="Tablebody"/>
              <w:jc w:val="right"/>
            </w:pPr>
            <w:r w:rsidRPr="00C57E05">
              <w:t>1.23E-09</w:t>
            </w:r>
          </w:p>
        </w:tc>
        <w:tc>
          <w:tcPr>
            <w:tcW w:w="1399" w:type="dxa"/>
          </w:tcPr>
          <w:p w14:paraId="6AEB8100" w14:textId="77777777" w:rsidR="004D3EC0" w:rsidRPr="00C57E05" w:rsidRDefault="004D3EC0" w:rsidP="007F6C22">
            <w:pPr>
              <w:pStyle w:val="Tablebody"/>
              <w:jc w:val="right"/>
            </w:pPr>
            <w:r w:rsidRPr="00C57E05">
              <w:t>-8.91</w:t>
            </w:r>
          </w:p>
        </w:tc>
        <w:tc>
          <w:tcPr>
            <w:tcW w:w="1479" w:type="dxa"/>
          </w:tcPr>
          <w:p w14:paraId="67C0CE4A" w14:textId="77777777" w:rsidR="004D3EC0" w:rsidRPr="00C57E05" w:rsidRDefault="004D3EC0" w:rsidP="007F6C22">
            <w:pPr>
              <w:pStyle w:val="Tablebody"/>
              <w:jc w:val="right"/>
            </w:pPr>
            <w:r w:rsidRPr="00C57E05">
              <w:t>72.7</w:t>
            </w:r>
          </w:p>
        </w:tc>
        <w:tc>
          <w:tcPr>
            <w:tcW w:w="1480" w:type="dxa"/>
          </w:tcPr>
          <w:p w14:paraId="6AB6DF4C" w14:textId="77777777" w:rsidR="004D3EC0" w:rsidRPr="00C57E05" w:rsidRDefault="004D3EC0" w:rsidP="007F6C22">
            <w:pPr>
              <w:pStyle w:val="Tablebody"/>
              <w:jc w:val="right"/>
            </w:pPr>
            <w:r w:rsidRPr="00C57E05">
              <w:t>70.3</w:t>
            </w:r>
          </w:p>
        </w:tc>
        <w:tc>
          <w:tcPr>
            <w:tcW w:w="1480" w:type="dxa"/>
          </w:tcPr>
          <w:p w14:paraId="04A14E77" w14:textId="77777777" w:rsidR="004D3EC0" w:rsidRPr="00C57E05" w:rsidRDefault="004D3EC0" w:rsidP="007F6C22">
            <w:pPr>
              <w:pStyle w:val="Tablebody"/>
              <w:jc w:val="right"/>
            </w:pPr>
            <w:r w:rsidRPr="00C57E05">
              <w:t>81.0</w:t>
            </w:r>
          </w:p>
        </w:tc>
      </w:tr>
      <w:tr w:rsidR="004D3EC0" w:rsidRPr="00C57E05" w14:paraId="06AC30F2" w14:textId="77777777" w:rsidTr="005C6F8D">
        <w:tc>
          <w:tcPr>
            <w:tcW w:w="1756" w:type="dxa"/>
          </w:tcPr>
          <w:p w14:paraId="674167B8" w14:textId="77777777" w:rsidR="004D3EC0" w:rsidRPr="00C57E05" w:rsidRDefault="004D3EC0" w:rsidP="007F6C22">
            <w:pPr>
              <w:pStyle w:val="Tablebody"/>
              <w:jc w:val="right"/>
            </w:pPr>
            <w:r w:rsidRPr="00C57E05">
              <w:t>0.412</w:t>
            </w:r>
          </w:p>
        </w:tc>
        <w:tc>
          <w:tcPr>
            <w:tcW w:w="1756" w:type="dxa"/>
          </w:tcPr>
          <w:p w14:paraId="5334EBC3" w14:textId="77777777" w:rsidR="004D3EC0" w:rsidRPr="00C57E05" w:rsidRDefault="004D3EC0" w:rsidP="007F6C22">
            <w:pPr>
              <w:pStyle w:val="Tablebody"/>
              <w:jc w:val="right"/>
            </w:pPr>
            <w:r w:rsidRPr="00C57E05">
              <w:t>4.12E-10</w:t>
            </w:r>
          </w:p>
        </w:tc>
        <w:tc>
          <w:tcPr>
            <w:tcW w:w="1399" w:type="dxa"/>
          </w:tcPr>
          <w:p w14:paraId="30458397" w14:textId="77777777" w:rsidR="004D3EC0" w:rsidRPr="00C57E05" w:rsidRDefault="004D3EC0" w:rsidP="007F6C22">
            <w:pPr>
              <w:pStyle w:val="Tablebody"/>
              <w:jc w:val="right"/>
            </w:pPr>
            <w:r w:rsidRPr="00C57E05">
              <w:t>-9.39</w:t>
            </w:r>
          </w:p>
        </w:tc>
        <w:tc>
          <w:tcPr>
            <w:tcW w:w="1479" w:type="dxa"/>
          </w:tcPr>
          <w:p w14:paraId="75D5F2F9" w14:textId="77777777" w:rsidR="004D3EC0" w:rsidRPr="00C57E05" w:rsidRDefault="004D3EC0" w:rsidP="007F6C22">
            <w:pPr>
              <w:pStyle w:val="Tablebody"/>
              <w:jc w:val="right"/>
            </w:pPr>
            <w:r w:rsidRPr="00C57E05">
              <w:t>53.1</w:t>
            </w:r>
          </w:p>
        </w:tc>
        <w:tc>
          <w:tcPr>
            <w:tcW w:w="1480" w:type="dxa"/>
          </w:tcPr>
          <w:p w14:paraId="2BD7205C" w14:textId="77777777" w:rsidR="004D3EC0" w:rsidRPr="00C57E05" w:rsidRDefault="004D3EC0" w:rsidP="007F6C22">
            <w:pPr>
              <w:pStyle w:val="Tablebody"/>
              <w:jc w:val="right"/>
            </w:pPr>
            <w:r w:rsidRPr="00C57E05">
              <w:t>47.3</w:t>
            </w:r>
          </w:p>
        </w:tc>
        <w:tc>
          <w:tcPr>
            <w:tcW w:w="1480" w:type="dxa"/>
          </w:tcPr>
          <w:p w14:paraId="77014475" w14:textId="77777777" w:rsidR="004D3EC0" w:rsidRPr="00C57E05" w:rsidRDefault="004D3EC0" w:rsidP="007F6C22">
            <w:pPr>
              <w:pStyle w:val="Tablebody"/>
              <w:jc w:val="right"/>
            </w:pPr>
            <w:r w:rsidRPr="00C57E05">
              <w:t>55.7</w:t>
            </w:r>
          </w:p>
        </w:tc>
      </w:tr>
      <w:tr w:rsidR="004D3EC0" w:rsidRPr="00C57E05" w14:paraId="5525C6D6" w14:textId="77777777" w:rsidTr="005C6F8D">
        <w:tc>
          <w:tcPr>
            <w:tcW w:w="1756" w:type="dxa"/>
          </w:tcPr>
          <w:p w14:paraId="16DE71E2" w14:textId="77777777" w:rsidR="004D3EC0" w:rsidRPr="00C57E05" w:rsidRDefault="004D3EC0" w:rsidP="007F6C22">
            <w:pPr>
              <w:pStyle w:val="Tablebody"/>
              <w:jc w:val="right"/>
            </w:pPr>
            <w:r w:rsidRPr="00C57E05">
              <w:t>0.137</w:t>
            </w:r>
          </w:p>
        </w:tc>
        <w:tc>
          <w:tcPr>
            <w:tcW w:w="1756" w:type="dxa"/>
          </w:tcPr>
          <w:p w14:paraId="6EC3A6E4" w14:textId="77777777" w:rsidR="004D3EC0" w:rsidRPr="00C57E05" w:rsidRDefault="004D3EC0" w:rsidP="007F6C22">
            <w:pPr>
              <w:pStyle w:val="Tablebody"/>
              <w:jc w:val="right"/>
            </w:pPr>
            <w:r w:rsidRPr="00C57E05">
              <w:t>1.37E-10</w:t>
            </w:r>
          </w:p>
        </w:tc>
        <w:tc>
          <w:tcPr>
            <w:tcW w:w="1399" w:type="dxa"/>
          </w:tcPr>
          <w:p w14:paraId="62E67715" w14:textId="77777777" w:rsidR="004D3EC0" w:rsidRPr="00C57E05" w:rsidRDefault="004D3EC0" w:rsidP="007F6C22">
            <w:pPr>
              <w:pStyle w:val="Tablebody"/>
              <w:jc w:val="right"/>
            </w:pPr>
            <w:r w:rsidRPr="00C57E05">
              <w:t>-9.86</w:t>
            </w:r>
          </w:p>
        </w:tc>
        <w:tc>
          <w:tcPr>
            <w:tcW w:w="1479" w:type="dxa"/>
          </w:tcPr>
          <w:p w14:paraId="3E733D04" w14:textId="77777777" w:rsidR="004D3EC0" w:rsidRPr="00C57E05" w:rsidRDefault="004D3EC0" w:rsidP="007F6C22">
            <w:pPr>
              <w:pStyle w:val="Tablebody"/>
              <w:jc w:val="right"/>
            </w:pPr>
            <w:r w:rsidRPr="00C57E05">
              <w:t>27.0</w:t>
            </w:r>
          </w:p>
        </w:tc>
        <w:tc>
          <w:tcPr>
            <w:tcW w:w="1480" w:type="dxa"/>
          </w:tcPr>
          <w:p w14:paraId="65F89ADE" w14:textId="77777777" w:rsidR="004D3EC0" w:rsidRPr="00C57E05" w:rsidRDefault="004D3EC0" w:rsidP="007F6C22">
            <w:pPr>
              <w:pStyle w:val="Tablebody"/>
              <w:jc w:val="right"/>
            </w:pPr>
            <w:r w:rsidRPr="00C57E05">
              <w:t>31.4</w:t>
            </w:r>
          </w:p>
        </w:tc>
        <w:tc>
          <w:tcPr>
            <w:tcW w:w="1480" w:type="dxa"/>
          </w:tcPr>
          <w:p w14:paraId="0D5A1D61" w14:textId="77777777" w:rsidR="004D3EC0" w:rsidRPr="00C57E05" w:rsidRDefault="004D3EC0" w:rsidP="007F6C22">
            <w:pPr>
              <w:pStyle w:val="Tablebody"/>
              <w:jc w:val="right"/>
            </w:pPr>
            <w:r w:rsidRPr="00C57E05">
              <w:t>30.0</w:t>
            </w:r>
          </w:p>
        </w:tc>
      </w:tr>
      <w:tr w:rsidR="004D3EC0" w:rsidRPr="00C57E05" w14:paraId="0E7AE023" w14:textId="77777777" w:rsidTr="005C6F8D">
        <w:tc>
          <w:tcPr>
            <w:tcW w:w="1756" w:type="dxa"/>
          </w:tcPr>
          <w:p w14:paraId="2549ED37" w14:textId="77777777" w:rsidR="004D3EC0" w:rsidRPr="00C57E05" w:rsidRDefault="004D3EC0" w:rsidP="007F6C22">
            <w:pPr>
              <w:pStyle w:val="Tablebody"/>
              <w:jc w:val="right"/>
            </w:pPr>
            <w:r w:rsidRPr="00C57E05">
              <w:t>0.0457</w:t>
            </w:r>
          </w:p>
        </w:tc>
        <w:tc>
          <w:tcPr>
            <w:tcW w:w="1756" w:type="dxa"/>
          </w:tcPr>
          <w:p w14:paraId="201E18EB" w14:textId="77777777" w:rsidR="004D3EC0" w:rsidRPr="00C57E05" w:rsidRDefault="004D3EC0" w:rsidP="007F6C22">
            <w:pPr>
              <w:pStyle w:val="Tablebody"/>
              <w:jc w:val="right"/>
            </w:pPr>
            <w:r w:rsidRPr="00C57E05">
              <w:t>4.57E-11</w:t>
            </w:r>
          </w:p>
        </w:tc>
        <w:tc>
          <w:tcPr>
            <w:tcW w:w="1399" w:type="dxa"/>
          </w:tcPr>
          <w:p w14:paraId="3DAEC337" w14:textId="77777777" w:rsidR="004D3EC0" w:rsidRPr="00C57E05" w:rsidRDefault="004D3EC0" w:rsidP="007F6C22">
            <w:pPr>
              <w:pStyle w:val="Tablebody"/>
              <w:jc w:val="right"/>
            </w:pPr>
            <w:r w:rsidRPr="00C57E05">
              <w:t>-10.34</w:t>
            </w:r>
          </w:p>
        </w:tc>
        <w:tc>
          <w:tcPr>
            <w:tcW w:w="1479" w:type="dxa"/>
          </w:tcPr>
          <w:p w14:paraId="7483F8A2" w14:textId="77777777" w:rsidR="004D3EC0" w:rsidRPr="00C57E05" w:rsidRDefault="004D3EC0" w:rsidP="007F6C22">
            <w:pPr>
              <w:pStyle w:val="Tablebody"/>
              <w:jc w:val="right"/>
            </w:pPr>
            <w:r w:rsidRPr="00C57E05">
              <w:t>31.4</w:t>
            </w:r>
          </w:p>
        </w:tc>
        <w:tc>
          <w:tcPr>
            <w:tcW w:w="1480" w:type="dxa"/>
          </w:tcPr>
          <w:p w14:paraId="05E64F06" w14:textId="77777777" w:rsidR="004D3EC0" w:rsidRPr="00C57E05" w:rsidRDefault="004D3EC0" w:rsidP="007F6C22">
            <w:pPr>
              <w:pStyle w:val="Tablebody"/>
              <w:jc w:val="right"/>
            </w:pPr>
            <w:r w:rsidRPr="00C57E05">
              <w:t>-3.0</w:t>
            </w:r>
          </w:p>
        </w:tc>
        <w:tc>
          <w:tcPr>
            <w:tcW w:w="1480" w:type="dxa"/>
          </w:tcPr>
          <w:p w14:paraId="6F724982" w14:textId="77777777" w:rsidR="004D3EC0" w:rsidRPr="00C57E05" w:rsidRDefault="004D3EC0" w:rsidP="007F6C22">
            <w:pPr>
              <w:pStyle w:val="Tablebody"/>
              <w:jc w:val="right"/>
            </w:pPr>
            <w:r w:rsidRPr="00C57E05">
              <w:t>17.2</w:t>
            </w:r>
          </w:p>
        </w:tc>
      </w:tr>
      <w:tr w:rsidR="004D3EC0" w:rsidRPr="00C57E05" w14:paraId="74C506B8" w14:textId="77777777" w:rsidTr="005C6F8D">
        <w:tc>
          <w:tcPr>
            <w:tcW w:w="1756" w:type="dxa"/>
          </w:tcPr>
          <w:p w14:paraId="1AF56560" w14:textId="77777777" w:rsidR="004D3EC0" w:rsidRPr="00C57E05" w:rsidRDefault="004D3EC0" w:rsidP="007F6C22">
            <w:pPr>
              <w:pStyle w:val="Tablebody"/>
              <w:jc w:val="right"/>
            </w:pPr>
            <w:r w:rsidRPr="00C57E05">
              <w:t>0.0152</w:t>
            </w:r>
          </w:p>
        </w:tc>
        <w:tc>
          <w:tcPr>
            <w:tcW w:w="1756" w:type="dxa"/>
          </w:tcPr>
          <w:p w14:paraId="533ED25D" w14:textId="77777777" w:rsidR="004D3EC0" w:rsidRPr="00C57E05" w:rsidRDefault="004D3EC0" w:rsidP="007F6C22">
            <w:pPr>
              <w:pStyle w:val="Tablebody"/>
              <w:jc w:val="right"/>
            </w:pPr>
            <w:r w:rsidRPr="00C57E05">
              <w:t>1.52E-11</w:t>
            </w:r>
          </w:p>
        </w:tc>
        <w:tc>
          <w:tcPr>
            <w:tcW w:w="1399" w:type="dxa"/>
          </w:tcPr>
          <w:p w14:paraId="2C19265C" w14:textId="77777777" w:rsidR="004D3EC0" w:rsidRPr="00C57E05" w:rsidRDefault="004D3EC0" w:rsidP="007F6C22">
            <w:pPr>
              <w:pStyle w:val="Tablebody"/>
              <w:jc w:val="right"/>
            </w:pPr>
            <w:r w:rsidRPr="00C57E05">
              <w:t>-10.82</w:t>
            </w:r>
          </w:p>
        </w:tc>
        <w:tc>
          <w:tcPr>
            <w:tcW w:w="1479" w:type="dxa"/>
          </w:tcPr>
          <w:p w14:paraId="5BE15277" w14:textId="77777777" w:rsidR="004D3EC0" w:rsidRPr="00C57E05" w:rsidRDefault="004D3EC0" w:rsidP="007F6C22">
            <w:pPr>
              <w:pStyle w:val="Tablebody"/>
              <w:jc w:val="right"/>
            </w:pPr>
            <w:r w:rsidRPr="00C57E05">
              <w:t>14.1</w:t>
            </w:r>
          </w:p>
        </w:tc>
        <w:tc>
          <w:tcPr>
            <w:tcW w:w="1480" w:type="dxa"/>
          </w:tcPr>
          <w:p w14:paraId="6E257E2A" w14:textId="77777777" w:rsidR="004D3EC0" w:rsidRPr="00C57E05" w:rsidRDefault="004D3EC0" w:rsidP="007F6C22">
            <w:pPr>
              <w:pStyle w:val="Tablebody"/>
              <w:jc w:val="right"/>
            </w:pPr>
            <w:r w:rsidRPr="00C57E05">
              <w:t>-4.2</w:t>
            </w:r>
          </w:p>
        </w:tc>
        <w:tc>
          <w:tcPr>
            <w:tcW w:w="1480" w:type="dxa"/>
          </w:tcPr>
          <w:p w14:paraId="2F65F06B" w14:textId="77777777" w:rsidR="004D3EC0" w:rsidRPr="00C57E05" w:rsidRDefault="004D3EC0" w:rsidP="007F6C22">
            <w:pPr>
              <w:pStyle w:val="Tablebody"/>
              <w:jc w:val="right"/>
            </w:pPr>
            <w:r w:rsidRPr="00C57E05">
              <w:t>0.5</w:t>
            </w:r>
          </w:p>
        </w:tc>
      </w:tr>
      <w:tr w:rsidR="004D3EC0" w:rsidRPr="00C57E05" w14:paraId="5527BC57" w14:textId="77777777" w:rsidTr="005C6F8D">
        <w:tc>
          <w:tcPr>
            <w:tcW w:w="1756" w:type="dxa"/>
          </w:tcPr>
          <w:p w14:paraId="459FB67B" w14:textId="77777777" w:rsidR="004D3EC0" w:rsidRPr="00C57E05" w:rsidRDefault="004D3EC0" w:rsidP="007F6C22">
            <w:pPr>
              <w:pStyle w:val="Tablebody"/>
              <w:jc w:val="right"/>
            </w:pPr>
            <w:r w:rsidRPr="00C57E05">
              <w:t>0.00508</w:t>
            </w:r>
          </w:p>
        </w:tc>
        <w:tc>
          <w:tcPr>
            <w:tcW w:w="1756" w:type="dxa"/>
          </w:tcPr>
          <w:p w14:paraId="1B286D6B" w14:textId="77777777" w:rsidR="004D3EC0" w:rsidRPr="00C57E05" w:rsidRDefault="004D3EC0" w:rsidP="007F6C22">
            <w:pPr>
              <w:pStyle w:val="Tablebody"/>
              <w:jc w:val="right"/>
            </w:pPr>
            <w:r w:rsidRPr="00C57E05">
              <w:t>5.08E-12</w:t>
            </w:r>
          </w:p>
        </w:tc>
        <w:tc>
          <w:tcPr>
            <w:tcW w:w="1399" w:type="dxa"/>
          </w:tcPr>
          <w:p w14:paraId="78FA6873" w14:textId="77777777" w:rsidR="004D3EC0" w:rsidRPr="00C57E05" w:rsidRDefault="004D3EC0" w:rsidP="007F6C22">
            <w:pPr>
              <w:pStyle w:val="Tablebody"/>
              <w:jc w:val="right"/>
            </w:pPr>
            <w:r w:rsidRPr="00C57E05">
              <w:t>-11.29</w:t>
            </w:r>
          </w:p>
        </w:tc>
        <w:tc>
          <w:tcPr>
            <w:tcW w:w="1479" w:type="dxa"/>
          </w:tcPr>
          <w:p w14:paraId="39860807" w14:textId="77777777" w:rsidR="004D3EC0" w:rsidRPr="00C57E05" w:rsidRDefault="004D3EC0" w:rsidP="007F6C22">
            <w:pPr>
              <w:pStyle w:val="Tablebody"/>
              <w:jc w:val="right"/>
            </w:pPr>
            <w:r w:rsidRPr="00C57E05">
              <w:t>13.7</w:t>
            </w:r>
          </w:p>
        </w:tc>
        <w:tc>
          <w:tcPr>
            <w:tcW w:w="1480" w:type="dxa"/>
          </w:tcPr>
          <w:p w14:paraId="65EEBEF2" w14:textId="77777777" w:rsidR="004D3EC0" w:rsidRPr="00C57E05" w:rsidRDefault="004D3EC0" w:rsidP="007F6C22">
            <w:pPr>
              <w:pStyle w:val="Tablebody"/>
              <w:jc w:val="right"/>
            </w:pPr>
            <w:r w:rsidRPr="00C57E05">
              <w:t>-1.5</w:t>
            </w:r>
          </w:p>
        </w:tc>
        <w:tc>
          <w:tcPr>
            <w:tcW w:w="1480" w:type="dxa"/>
          </w:tcPr>
          <w:p w14:paraId="132031EB" w14:textId="77777777" w:rsidR="004D3EC0" w:rsidRPr="00C57E05" w:rsidRDefault="004D3EC0" w:rsidP="007F6C22">
            <w:pPr>
              <w:pStyle w:val="Tablebody"/>
              <w:jc w:val="right"/>
            </w:pPr>
            <w:r w:rsidRPr="00C57E05">
              <w:t>5.8</w:t>
            </w:r>
          </w:p>
        </w:tc>
      </w:tr>
    </w:tbl>
    <w:p w14:paraId="500C60DF" w14:textId="77777777" w:rsidR="00467EB9" w:rsidRDefault="00467EB9" w:rsidP="00E95593"/>
    <w:p w14:paraId="729C3325" w14:textId="77777777" w:rsidR="007A40DF" w:rsidRPr="001B041D" w:rsidRDefault="007A40DF" w:rsidP="00B21E05"/>
    <w:p w14:paraId="6D630A53" w14:textId="0AA9F83D" w:rsidR="003C4709" w:rsidRDefault="00BA1461" w:rsidP="00A73FD3">
      <w:r>
        <w:t xml:space="preserve">The </w:t>
      </w:r>
      <w:r w:rsidR="00467EB9">
        <w:t xml:space="preserve">data in </w:t>
      </w:r>
      <w:r w:rsidR="00383718">
        <w:rPr>
          <w:b/>
        </w:rPr>
        <w:t xml:space="preserve">Table </w:t>
      </w:r>
      <w:r w:rsidR="009C6DA1">
        <w:rPr>
          <w:b/>
        </w:rPr>
        <w:t>1</w:t>
      </w:r>
      <w:r w:rsidR="00C14BF0">
        <w:rPr>
          <w:b/>
        </w:rPr>
        <w:t>2</w:t>
      </w:r>
      <w:r w:rsidR="009C6DA1">
        <w:t xml:space="preserve"> </w:t>
      </w:r>
      <w:r w:rsidR="00467EB9">
        <w:t xml:space="preserve">can be </w:t>
      </w:r>
      <w:r>
        <w:t xml:space="preserve">plotted on a </w:t>
      </w:r>
      <w:r w:rsidR="00B11B78">
        <w:t>l</w:t>
      </w:r>
      <w:r>
        <w:t xml:space="preserve">og </w:t>
      </w:r>
      <w:r w:rsidR="00B11B78">
        <w:t>s</w:t>
      </w:r>
      <w:r>
        <w:t>cale (</w:t>
      </w:r>
      <w:r w:rsidRPr="00467EB9">
        <w:rPr>
          <w:b/>
        </w:rPr>
        <w:t>Fi</w:t>
      </w:r>
      <w:r w:rsidR="00383718">
        <w:rPr>
          <w:b/>
        </w:rPr>
        <w:t xml:space="preserve">gure </w:t>
      </w:r>
      <w:r w:rsidR="004D7DCE">
        <w:rPr>
          <w:b/>
        </w:rPr>
        <w:t>13</w:t>
      </w:r>
      <w:r w:rsidR="009C6DA1">
        <w:rPr>
          <w:b/>
        </w:rPr>
        <w:t>A</w:t>
      </w:r>
      <w:r>
        <w:t xml:space="preserve">), </w:t>
      </w:r>
      <w:r w:rsidR="00B11B78">
        <w:t>l</w:t>
      </w:r>
      <w:r>
        <w:t xml:space="preserve">inear </w:t>
      </w:r>
      <w:r w:rsidR="00B11B78">
        <w:t>s</w:t>
      </w:r>
      <w:r>
        <w:t>cale (</w:t>
      </w:r>
      <w:r w:rsidR="00383718">
        <w:rPr>
          <w:b/>
        </w:rPr>
        <w:t xml:space="preserve">Figure </w:t>
      </w:r>
      <w:r w:rsidR="004D7DCE">
        <w:rPr>
          <w:b/>
        </w:rPr>
        <w:t>13</w:t>
      </w:r>
      <w:r w:rsidR="009C6DA1">
        <w:rPr>
          <w:b/>
        </w:rPr>
        <w:t>B</w:t>
      </w:r>
      <w:r>
        <w:t xml:space="preserve">) and using </w:t>
      </w:r>
      <w:r w:rsidR="00B11B78">
        <w:t>log-t</w:t>
      </w:r>
      <w:r>
        <w:t>ransformed data on a linear scale (</w:t>
      </w:r>
      <w:r w:rsidR="00383718">
        <w:rPr>
          <w:b/>
        </w:rPr>
        <w:t xml:space="preserve">Figure </w:t>
      </w:r>
      <w:r w:rsidR="004D7DCE">
        <w:rPr>
          <w:b/>
        </w:rPr>
        <w:t>13</w:t>
      </w:r>
      <w:r w:rsidR="009C6DA1">
        <w:rPr>
          <w:b/>
        </w:rPr>
        <w:t>C</w:t>
      </w:r>
      <w:r>
        <w:t>).</w:t>
      </w:r>
      <w:r w:rsidR="005519ED">
        <w:t xml:space="preserve"> </w:t>
      </w:r>
    </w:p>
    <w:p w14:paraId="0B9003F9" w14:textId="77777777" w:rsidR="00765A1C" w:rsidRDefault="00765A1C" w:rsidP="00A73FD3"/>
    <w:p w14:paraId="1950793C" w14:textId="77777777" w:rsidR="00990AF9" w:rsidRDefault="006569A7" w:rsidP="0041158C">
      <w:pPr>
        <w:pStyle w:val="Figuregraphic"/>
      </w:pPr>
      <w:r>
        <w:rPr>
          <w:noProof/>
        </w:rPr>
        <w:drawing>
          <wp:inline distT="0" distB="0" distL="0" distR="0" wp14:anchorId="0773E0E8" wp14:editId="0387DD75">
            <wp:extent cx="5943600" cy="16090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9.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1609090"/>
                    </a:xfrm>
                    <a:prstGeom prst="rect">
                      <a:avLst/>
                    </a:prstGeom>
                  </pic:spPr>
                </pic:pic>
              </a:graphicData>
            </a:graphic>
          </wp:inline>
        </w:drawing>
      </w:r>
    </w:p>
    <w:p w14:paraId="00D02218" w14:textId="77777777" w:rsidR="009B38CC" w:rsidRDefault="009B38CC" w:rsidP="009B38CC">
      <w:pPr>
        <w:pStyle w:val="Figurecaptioncontinued"/>
      </w:pPr>
      <w:bookmarkStart w:id="92" w:name="OLE_LINK4"/>
      <w:bookmarkStart w:id="93" w:name="_Toc14781525"/>
      <w:r>
        <w:t xml:space="preserve">Data from </w:t>
      </w:r>
      <w:r w:rsidRPr="0095491F">
        <w:rPr>
          <w:b/>
        </w:rPr>
        <w:t>Table 1</w:t>
      </w:r>
      <w:r>
        <w:rPr>
          <w:b/>
        </w:rPr>
        <w:t>2</w:t>
      </w:r>
      <w:r>
        <w:t xml:space="preserve"> was plotted using a log x-axis scale (</w:t>
      </w:r>
      <w:r w:rsidRPr="0095491F">
        <w:rPr>
          <w:b/>
        </w:rPr>
        <w:t>A</w:t>
      </w:r>
      <w:r>
        <w:t>), linear x-axis scale (</w:t>
      </w:r>
      <w:r w:rsidRPr="0095491F">
        <w:rPr>
          <w:b/>
        </w:rPr>
        <w:t>B</w:t>
      </w:r>
      <w:r>
        <w:t>) or log-transformed data on a linear x-axis scale (</w:t>
      </w:r>
      <w:r w:rsidRPr="0095491F">
        <w:rPr>
          <w:b/>
        </w:rPr>
        <w:t>C</w:t>
      </w:r>
      <w:r>
        <w:t>).</w:t>
      </w:r>
      <w:bookmarkEnd w:id="92"/>
      <w:r>
        <w:t xml:space="preserve"> Data points for all graphs are the mean of three technical replicates. Error bars represent SD. The same nonlinear equation (4-parameter Hill equation </w:t>
      </w:r>
      <w:r w:rsidRPr="00AE7A58">
        <w:rPr>
          <w:highlight w:val="cyan"/>
        </w:rPr>
        <w:fldChar w:fldCharType="begin"/>
      </w:r>
      <w:r w:rsidRPr="00AE7A58">
        <w:rPr>
          <w:highlight w:val="cyan"/>
        </w:rPr>
        <w:instrText xml:space="preserve"> ADDIN EN.CITE &lt;EndNote&gt;&lt;Cite&gt;&lt;Author&gt;Weiss&lt;/Author&gt;&lt;Year&gt;1997&lt;/Year&gt;&lt;RecNum&gt;3192&lt;/RecNum&gt;&lt;DisplayText&gt;(47)&lt;/DisplayText&gt;&lt;record&gt;&lt;rec-number&gt;3192&lt;/rec-number&gt;&lt;foreign-keys&gt;&lt;key app="EN" db-id="ezvw0f203faewuestptxwd2nsp2evzepttpf" timestamp="1563277524"&gt;3192&lt;/key&gt;&lt;/foreign-keys&gt;&lt;ref-type name="Journal Article"&gt;17&lt;/ref-type&gt;&lt;contributors&gt;&lt;authors&gt;&lt;author&gt;Weiss, J. N.&lt;/author&gt;&lt;/authors&gt;&lt;/contributors&gt;&lt;auth-address&gt;Department of Medicine (Cardiology), UCLA School of Medicine, Los Angeles, California 90095-1760, USA.&lt;/auth-address&gt;&lt;titles&gt;&lt;title&gt;The Hill equation revisited: uses and misuses&lt;/title&gt;&lt;secondary-title&gt;FASEB J&lt;/secondary-title&gt;&lt;/titles&gt;&lt;periodical&gt;&lt;full-title&gt;FASEB J&lt;/full-title&gt;&lt;abbr-1&gt;FASEB journal : official publication of the Federation of American Societies for Experimental Biology&lt;/abbr-1&gt;&lt;/periodical&gt;&lt;pages&gt;835-41&lt;/pages&gt;&lt;volume&gt;11&lt;/volume&gt;&lt;number&gt;11&lt;/number&gt;&lt;edition&gt;1997/09/01&lt;/edition&gt;&lt;keywords&gt;&lt;keyword&gt;Animals&lt;/keyword&gt;&lt;keyword&gt;Binding Sites&lt;/keyword&gt;&lt;keyword&gt;Humans&lt;/keyword&gt;&lt;keyword&gt;Kinetics&lt;/keyword&gt;&lt;keyword&gt;Ligands&lt;/keyword&gt;&lt;keyword&gt;Receptors, Cell Surface/*metabolism&lt;/keyword&gt;&lt;/keywords&gt;&lt;dates&gt;&lt;year&gt;1997&lt;/year&gt;&lt;pub-dates&gt;&lt;date&gt;Sep&lt;/date&gt;&lt;/pub-dates&gt;&lt;/dates&gt;&lt;isbn&gt;0892-6638 (Print)&amp;#xD;0892-6638 (Linking)&lt;/isbn&gt;&lt;accession-num&gt;9285481&lt;/accession-num&gt;&lt;urls&gt;&lt;related-urls&gt;&lt;url&gt;https://www.ncbi.nlm.nih.gov/pubmed/9285481&lt;/url&gt;&lt;/related-urls&gt;&lt;/urls&gt;&lt;/record&gt;&lt;/Cite&gt;&lt;/EndNote&gt;</w:instrText>
      </w:r>
      <w:r w:rsidRPr="00AE7A58">
        <w:rPr>
          <w:highlight w:val="cyan"/>
        </w:rPr>
        <w:fldChar w:fldCharType="separate"/>
      </w:r>
      <w:r w:rsidRPr="00AE7A58">
        <w:rPr>
          <w:noProof/>
          <w:highlight w:val="cyan"/>
        </w:rPr>
        <w:t>(47)</w:t>
      </w:r>
      <w:r w:rsidRPr="00AE7A58">
        <w:rPr>
          <w:highlight w:val="cyan"/>
        </w:rPr>
        <w:fldChar w:fldCharType="end"/>
      </w:r>
      <w:r>
        <w:t>) was used for each curve fit.</w:t>
      </w:r>
    </w:p>
    <w:p w14:paraId="2EF517A3" w14:textId="49794DB4" w:rsidR="00765A1C" w:rsidRDefault="00990AF9"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3</w:t>
      </w:r>
      <w:r w:rsidR="00077F4C">
        <w:rPr>
          <w:noProof/>
        </w:rPr>
        <w:fldChar w:fldCharType="end"/>
      </w:r>
      <w:r>
        <w:t>.</w:t>
      </w:r>
      <w:r w:rsidR="00567FF0">
        <w:t xml:space="preserve"> </w:t>
      </w:r>
      <w:r>
        <w:t>CRC data plotted with three different x-axis scales.</w:t>
      </w:r>
      <w:bookmarkEnd w:id="93"/>
    </w:p>
    <w:p w14:paraId="785FF255" w14:textId="77777777" w:rsidR="00BB2D3F" w:rsidRDefault="00BB2D3F" w:rsidP="00042728"/>
    <w:p w14:paraId="13E0B159" w14:textId="77777777" w:rsidR="00BA1461" w:rsidRDefault="00BB2D3F" w:rsidP="00042728">
      <w:r>
        <w:t>Comments about each sub-figure are shown below:</w:t>
      </w:r>
    </w:p>
    <w:p w14:paraId="2E007096" w14:textId="77777777" w:rsidR="00BB2D3F" w:rsidRDefault="00BB2D3F" w:rsidP="00042728"/>
    <w:p w14:paraId="61EBE862" w14:textId="2E95053B" w:rsidR="00BA1461" w:rsidRDefault="00383718" w:rsidP="00042728">
      <w:bookmarkStart w:id="94" w:name="OLE_LINK1"/>
      <w:r w:rsidRPr="00864015">
        <w:rPr>
          <w:b/>
          <w:i/>
        </w:rPr>
        <w:t xml:space="preserve">Figure </w:t>
      </w:r>
      <w:r w:rsidR="004D7DCE" w:rsidRPr="00864015">
        <w:rPr>
          <w:b/>
          <w:i/>
        </w:rPr>
        <w:t>13</w:t>
      </w:r>
      <w:r w:rsidR="003A2495" w:rsidRPr="00864015">
        <w:rPr>
          <w:b/>
          <w:i/>
        </w:rPr>
        <w:t>A</w:t>
      </w:r>
      <w:r w:rsidR="00BA1461" w:rsidRPr="00864015">
        <w:t>.</w:t>
      </w:r>
      <w:r w:rsidR="005519ED" w:rsidRPr="00864015">
        <w:t xml:space="preserve"> </w:t>
      </w:r>
      <w:r w:rsidR="00C22682" w:rsidRPr="00864015">
        <w:t>This figure uses the</w:t>
      </w:r>
      <w:r w:rsidR="00BA1461" w:rsidRPr="00864015">
        <w:t xml:space="preserve"> </w:t>
      </w:r>
      <w:r w:rsidR="00E93BB4" w:rsidRPr="00864015">
        <w:t xml:space="preserve">actual </w:t>
      </w:r>
      <w:r w:rsidR="00BA1461" w:rsidRPr="00864015">
        <w:t xml:space="preserve">concentration values </w:t>
      </w:r>
      <w:r w:rsidR="00C0559E" w:rsidRPr="00864015">
        <w:t xml:space="preserve">(Molar) </w:t>
      </w:r>
      <w:r w:rsidR="00BA1461" w:rsidRPr="00864015">
        <w:t>with an x-axis log scale</w:t>
      </w:r>
      <w:r w:rsidR="008F65E2" w:rsidRPr="00864015">
        <w:t>.</w:t>
      </w:r>
      <w:r w:rsidR="00BA1461" w:rsidRPr="00864015">
        <w:t xml:space="preserve"> </w:t>
      </w:r>
      <w:r w:rsidR="00C0559E" w:rsidRPr="00864015">
        <w:t>The resulting curve f</w:t>
      </w:r>
      <w:r w:rsidR="00864015">
        <w:t>it from GraphPad Prism is ambigu</w:t>
      </w:r>
      <w:r w:rsidR="00C0559E" w:rsidRPr="00864015">
        <w:t>ous</w:t>
      </w:r>
      <w:r w:rsidR="005E5D84" w:rsidRPr="00864015">
        <w:t xml:space="preserve"> </w:t>
      </w:r>
      <w:r w:rsidR="0095491F" w:rsidRPr="00864015">
        <w:t xml:space="preserve">(compare the curve fit of </w:t>
      </w:r>
      <w:r w:rsidR="004D7DCE" w:rsidRPr="00864015">
        <w:rPr>
          <w:b/>
        </w:rPr>
        <w:t>13</w:t>
      </w:r>
      <w:r w:rsidR="0095491F" w:rsidRPr="00864015">
        <w:rPr>
          <w:b/>
        </w:rPr>
        <w:t>A</w:t>
      </w:r>
      <w:r w:rsidR="0095491F" w:rsidRPr="00864015">
        <w:t xml:space="preserve"> and </w:t>
      </w:r>
      <w:r w:rsidR="004D7DCE" w:rsidRPr="00864015">
        <w:rPr>
          <w:b/>
        </w:rPr>
        <w:t>13</w:t>
      </w:r>
      <w:r w:rsidR="0095491F" w:rsidRPr="00864015">
        <w:rPr>
          <w:b/>
        </w:rPr>
        <w:t>C</w:t>
      </w:r>
      <w:r w:rsidR="005E5D84" w:rsidRPr="00864015">
        <w:t xml:space="preserve">, which both use </w:t>
      </w:r>
      <w:r w:rsidR="007A74E6" w:rsidRPr="00864015">
        <w:t xml:space="preserve">the </w:t>
      </w:r>
      <w:r w:rsidR="005E5D84" w:rsidRPr="00864015">
        <w:t xml:space="preserve">same nonlinear </w:t>
      </w:r>
      <w:r w:rsidR="004D7DCE" w:rsidRPr="00864015">
        <w:t xml:space="preserve">curve fitting </w:t>
      </w:r>
      <w:r w:rsidR="005E5D84" w:rsidRPr="00864015">
        <w:t>routine</w:t>
      </w:r>
      <w:r w:rsidR="007A74E6" w:rsidRPr="00864015">
        <w:t>, but difference x-axis scales</w:t>
      </w:r>
      <w:r w:rsidR="00E93BB4" w:rsidRPr="00864015">
        <w:t>).</w:t>
      </w:r>
      <w:r w:rsidR="005519ED" w:rsidRPr="00864015">
        <w:t xml:space="preserve"> </w:t>
      </w:r>
      <w:r w:rsidR="00E93BB4" w:rsidRPr="00864015">
        <w:t xml:space="preserve">This type of scale is not </w:t>
      </w:r>
      <w:r w:rsidR="007A74E6" w:rsidRPr="00864015">
        <w:t>typically</w:t>
      </w:r>
      <w:r w:rsidR="00E93BB4" w:rsidRPr="00864015">
        <w:t xml:space="preserve"> used with </w:t>
      </w:r>
      <w:r w:rsidR="0095491F" w:rsidRPr="00864015">
        <w:t>CRC</w:t>
      </w:r>
      <w:r w:rsidR="00055539" w:rsidRPr="00864015">
        <w:t xml:space="preserve"> </w:t>
      </w:r>
      <w:r w:rsidR="00E93BB4" w:rsidRPr="00864015">
        <w:t>data.</w:t>
      </w:r>
    </w:p>
    <w:p w14:paraId="323ED2CA" w14:textId="77777777" w:rsidR="00E93BB4" w:rsidRDefault="00E93BB4" w:rsidP="00042728"/>
    <w:p w14:paraId="2F296B65" w14:textId="781C80B5" w:rsidR="00E93BB4" w:rsidRDefault="00383718" w:rsidP="00042728">
      <w:r>
        <w:rPr>
          <w:b/>
          <w:i/>
        </w:rPr>
        <w:t xml:space="preserve">Figure </w:t>
      </w:r>
      <w:r w:rsidR="004D7DCE">
        <w:rPr>
          <w:b/>
          <w:i/>
        </w:rPr>
        <w:t>13</w:t>
      </w:r>
      <w:r w:rsidR="003A2495" w:rsidRPr="0095491F">
        <w:rPr>
          <w:b/>
          <w:i/>
        </w:rPr>
        <w:t>B</w:t>
      </w:r>
      <w:r w:rsidR="00E93BB4">
        <w:t>.</w:t>
      </w:r>
      <w:r w:rsidR="005519ED">
        <w:t xml:space="preserve"> </w:t>
      </w:r>
      <w:r w:rsidR="007A74E6">
        <w:t xml:space="preserve">This figure uses </w:t>
      </w:r>
      <w:r w:rsidR="00E93BB4">
        <w:t>a linear scale for the actual concentration values</w:t>
      </w:r>
      <w:r w:rsidR="007A74E6">
        <w:t>.</w:t>
      </w:r>
      <w:r w:rsidR="00567FF0">
        <w:t xml:space="preserve"> </w:t>
      </w:r>
      <w:r w:rsidR="007A74E6">
        <w:t xml:space="preserve">As a result, </w:t>
      </w:r>
      <w:r w:rsidR="00E93BB4">
        <w:t xml:space="preserve">the </w:t>
      </w:r>
      <w:r w:rsidR="007A74E6">
        <w:t xml:space="preserve">data </w:t>
      </w:r>
      <w:r w:rsidR="00E93BB4">
        <w:t xml:space="preserve">points on </w:t>
      </w:r>
      <w:r w:rsidR="007A74E6">
        <w:t>the</w:t>
      </w:r>
      <w:r w:rsidR="00E93BB4">
        <w:t xml:space="preserve"> graph will be clus</w:t>
      </w:r>
      <w:r w:rsidR="002C3358">
        <w:t>tered at one end of the scale</w:t>
      </w:r>
      <w:r w:rsidR="007A74E6">
        <w:t xml:space="preserve"> </w:t>
      </w:r>
      <w:r w:rsidR="00864015">
        <w:t>and the curve fit is also ambigu</w:t>
      </w:r>
      <w:r w:rsidR="007A74E6">
        <w:t>ous</w:t>
      </w:r>
      <w:r w:rsidR="00E93BB4">
        <w:t>.</w:t>
      </w:r>
      <w:r w:rsidR="005519ED">
        <w:t xml:space="preserve"> </w:t>
      </w:r>
      <w:r w:rsidR="00E93BB4">
        <w:t xml:space="preserve">This type of scale is seldom used with </w:t>
      </w:r>
      <w:r w:rsidR="00055539">
        <w:t>CRC</w:t>
      </w:r>
      <w:r w:rsidR="00E93BB4">
        <w:t xml:space="preserve"> data</w:t>
      </w:r>
      <w:r w:rsidR="005E5D84">
        <w:t xml:space="preserve"> that has a concentration range over several log scales</w:t>
      </w:r>
      <w:r w:rsidR="00E93BB4">
        <w:t>.</w:t>
      </w:r>
    </w:p>
    <w:p w14:paraId="6309DDA0" w14:textId="77777777" w:rsidR="00E93BB4" w:rsidRDefault="00E93BB4" w:rsidP="00042728"/>
    <w:p w14:paraId="0C883E76" w14:textId="16BFA65A" w:rsidR="00E93BB4" w:rsidRDefault="00E93BB4" w:rsidP="00042728">
      <w:r w:rsidRPr="0095491F">
        <w:rPr>
          <w:b/>
          <w:i/>
        </w:rPr>
        <w:t>Figure</w:t>
      </w:r>
      <w:r w:rsidR="00383718">
        <w:rPr>
          <w:b/>
          <w:i/>
        </w:rPr>
        <w:t xml:space="preserve"> </w:t>
      </w:r>
      <w:r w:rsidR="004D7DCE">
        <w:rPr>
          <w:b/>
          <w:i/>
        </w:rPr>
        <w:t>13</w:t>
      </w:r>
      <w:r w:rsidR="003A2495" w:rsidRPr="0095491F">
        <w:rPr>
          <w:b/>
          <w:i/>
        </w:rPr>
        <w:t>C</w:t>
      </w:r>
      <w:r>
        <w:t>.</w:t>
      </w:r>
      <w:r w:rsidR="005519ED">
        <w:t xml:space="preserve"> </w:t>
      </w:r>
      <w:r w:rsidR="007A74E6">
        <w:t>This figure uses l</w:t>
      </w:r>
      <w:r>
        <w:t>og</w:t>
      </w:r>
      <w:r w:rsidR="007A74E6">
        <w:t>-</w:t>
      </w:r>
      <w:r>
        <w:t xml:space="preserve">transformed concentration </w:t>
      </w:r>
      <w:r w:rsidR="00055539">
        <w:t>values</w:t>
      </w:r>
      <w:r>
        <w:t xml:space="preserve"> on a linear scale </w:t>
      </w:r>
      <w:r w:rsidR="009F13CC">
        <w:t xml:space="preserve">and </w:t>
      </w:r>
      <w:r>
        <w:t xml:space="preserve">is the most common method </w:t>
      </w:r>
      <w:r w:rsidR="0095491F">
        <w:t>for plotting CRC data</w:t>
      </w:r>
      <w:r w:rsidR="009F13CC">
        <w:t>.</w:t>
      </w:r>
      <w:r w:rsidR="0095491F">
        <w:t xml:space="preserve"> </w:t>
      </w:r>
      <w:r w:rsidR="009F13CC">
        <w:t>The common</w:t>
      </w:r>
      <w:r w:rsidR="0095491F">
        <w:t xml:space="preserve"> sigmoidal curve resulting from the nonlinear regression analysis</w:t>
      </w:r>
      <w:r w:rsidR="009F13CC">
        <w:t xml:space="preserve"> is shown</w:t>
      </w:r>
      <w:r w:rsidR="00055539">
        <w:t>.</w:t>
      </w:r>
    </w:p>
    <w:bookmarkEnd w:id="94"/>
    <w:p w14:paraId="61D0E798" w14:textId="77777777" w:rsidR="00BA1461" w:rsidRDefault="00BA1461" w:rsidP="00042728"/>
    <w:p w14:paraId="26518AF0" w14:textId="51000128" w:rsidR="00362F24" w:rsidRDefault="00055539" w:rsidP="00042728">
      <w:r>
        <w:t xml:space="preserve">In a different example, consider the data in </w:t>
      </w:r>
      <w:r w:rsidR="001D66FA">
        <w:rPr>
          <w:b/>
        </w:rPr>
        <w:t xml:space="preserve">Table </w:t>
      </w:r>
      <w:r w:rsidR="003A2495">
        <w:rPr>
          <w:b/>
        </w:rPr>
        <w:t>1</w:t>
      </w:r>
      <w:r w:rsidR="00EE2750">
        <w:rPr>
          <w:b/>
        </w:rPr>
        <w:t>3</w:t>
      </w:r>
      <w:r w:rsidR="003A2495">
        <w:t xml:space="preserve"> </w:t>
      </w:r>
      <w:r w:rsidR="00C11CBC">
        <w:t>from a standard</w:t>
      </w:r>
      <w:r>
        <w:t xml:space="preserve"> </w:t>
      </w:r>
      <w:r w:rsidR="00C11CBC">
        <w:t xml:space="preserve">radioligand </w:t>
      </w:r>
      <w:r w:rsidR="00C22285">
        <w:t xml:space="preserve">binding </w:t>
      </w:r>
      <w:r>
        <w:t>saturation analysis</w:t>
      </w:r>
      <w:r w:rsidR="003A2495">
        <w:t xml:space="preserve"> </w:t>
      </w:r>
      <w:r w:rsidR="00D801F1" w:rsidRPr="00AE7A58">
        <w:rPr>
          <w:highlight w:val="cyan"/>
        </w:rPr>
        <w:fldChar w:fldCharType="begin">
          <w:fldData xml:space="preserve">PEVuZE5vdGU+PENpdGU+PEF1dGhvcj5BdWxkPC9BdXRob3I+PFllYXI+MjAwNDwvWWVhcj48UmVj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</w:fldData>
        </w:fldChar>
      </w:r>
      <w:r w:rsidR="009A402D" w:rsidRPr="00AE7A58">
        <w:rPr>
          <w:highlight w:val="cyan"/>
        </w:rPr>
        <w:instrText xml:space="preserve"> ADDIN EN.CITE </w:instrText>
      </w:r>
      <w:r w:rsidR="009A402D" w:rsidRPr="00AE7A58">
        <w:rPr>
          <w:highlight w:val="cyan"/>
        </w:rPr>
        <w:fldChar w:fldCharType="begin">
          <w:fldData xml:space="preserve">PEVuZE5vdGU+PENpdGU+PEF1dGhvcj5BdWxkPC9BdXRob3I+PFllYXI+MjAwNDwvWWVhcj48UmVj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</w:fldData>
        </w:fldChar>
      </w:r>
      <w:r w:rsidR="009A402D" w:rsidRPr="00AE7A58">
        <w:rPr>
          <w:highlight w:val="cyan"/>
        </w:rPr>
        <w:instrText xml:space="preserve"> ADDIN EN.CITE.DATA </w:instrText>
      </w:r>
      <w:r w:rsidR="009A402D" w:rsidRPr="00AE7A58">
        <w:rPr>
          <w:highlight w:val="cyan"/>
        </w:rPr>
      </w:r>
      <w:r w:rsidR="009A402D" w:rsidRPr="00AE7A58">
        <w:rPr>
          <w:highlight w:val="cyan"/>
        </w:rPr>
        <w:fldChar w:fldCharType="end"/>
      </w:r>
      <w:r w:rsidR="00D801F1" w:rsidRPr="00AE7A58">
        <w:rPr>
          <w:highlight w:val="cyan"/>
        </w:rPr>
      </w:r>
      <w:r w:rsidR="00D801F1" w:rsidRPr="00AE7A58">
        <w:rPr>
          <w:highlight w:val="cyan"/>
        </w:rPr>
        <w:fldChar w:fldCharType="separate"/>
      </w:r>
      <w:r w:rsidR="009A402D" w:rsidRPr="00AE7A58">
        <w:rPr>
          <w:noProof/>
          <w:highlight w:val="cyan"/>
        </w:rPr>
        <w:t>(29)</w:t>
      </w:r>
      <w:r w:rsidR="00D801F1" w:rsidRPr="00AE7A58">
        <w:rPr>
          <w:highlight w:val="cyan"/>
        </w:rPr>
        <w:fldChar w:fldCharType="end"/>
      </w:r>
      <w:r w:rsidR="00C11CBC">
        <w:t>.</w:t>
      </w:r>
      <w:r w:rsidR="005519ED">
        <w:t xml:space="preserve"> </w:t>
      </w:r>
      <w:r w:rsidR="00C11CBC">
        <w:t xml:space="preserve">The goal of this type of experiment is to determine </w:t>
      </w:r>
      <w:r w:rsidR="00C22285">
        <w:t>a plateau of binding activity that results from varying the concentration of radioligand (x-axis) and measuring the binding response (pmol/mg)</w:t>
      </w:r>
      <w:r w:rsidR="0095491F">
        <w:t>.</w:t>
      </w:r>
    </w:p>
    <w:p w14:paraId="17384921" w14:textId="77777777" w:rsidR="004D3EC0" w:rsidRDefault="004D3EC0" w:rsidP="004D3EC0">
      <w:pPr>
        <w:pStyle w:val="Tablenumberandcaption"/>
      </w:pPr>
      <w:bookmarkStart w:id="95" w:name="_Toc14781503"/>
      <w:r>
        <w:t xml:space="preserve">Table </w:t>
      </w:r>
      <w:r w:rsidR="003120AF">
        <w:rPr>
          <w:noProof/>
        </w:rPr>
        <w:fldChar w:fldCharType="begin"/>
      </w:r>
      <w:r w:rsidR="003120AF">
        <w:rPr>
          <w:noProof/>
        </w:rPr>
        <w:instrText xml:space="preserve"> SEQ Table \* ARABIC </w:instrText>
      </w:r>
      <w:r w:rsidR="003120AF">
        <w:rPr>
          <w:noProof/>
        </w:rPr>
        <w:fldChar w:fldCharType="separate"/>
      </w:r>
      <w:r>
        <w:rPr>
          <w:noProof/>
        </w:rPr>
        <w:t>13</w:t>
      </w:r>
      <w:r w:rsidR="003120AF">
        <w:rPr>
          <w:noProof/>
        </w:rPr>
        <w:fldChar w:fldCharType="end"/>
      </w:r>
      <w:r>
        <w:t xml:space="preserve">.  </w:t>
      </w:r>
      <w:r w:rsidRPr="00511B7C">
        <w:t>Data from a saturation binding analysis.</w:t>
      </w:r>
      <w:bookmarkEnd w:id="95"/>
    </w:p>
    <w:tbl>
      <w:tblPr>
        <w:tblW w:w="3840" w:type="dxa"/>
        <w:tblLook w:val="04A0" w:firstRow="1" w:lastRow="0" w:firstColumn="1" w:lastColumn="0" w:noHBand="0" w:noVBand="1"/>
      </w:tblPr>
      <w:tblGrid>
        <w:gridCol w:w="1300"/>
        <w:gridCol w:w="1300"/>
        <w:gridCol w:w="1240"/>
      </w:tblGrid>
      <w:tr w:rsidR="004D3EC0" w:rsidRPr="00042728" w14:paraId="5D6AE03C" w14:textId="77777777" w:rsidTr="005C6F8D">
        <w:trPr>
          <w:trHeight w:val="517"/>
        </w:trPr>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A2D89" w14:textId="77777777" w:rsidR="004D3EC0" w:rsidRPr="00042728" w:rsidRDefault="004D3EC0" w:rsidP="007F6C22">
            <w:pPr>
              <w:pStyle w:val="Tableheader"/>
              <w:jc w:val="right"/>
            </w:pPr>
            <w:r w:rsidRPr="00042728">
              <w:t>nM</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1C399" w14:textId="77777777" w:rsidR="004D3EC0" w:rsidRPr="00042728" w:rsidRDefault="004D3EC0" w:rsidP="007F6C22">
            <w:pPr>
              <w:pStyle w:val="Tableheader"/>
              <w:jc w:val="right"/>
            </w:pPr>
            <w:r w:rsidRPr="00042728">
              <w:t>Log nM</w:t>
            </w:r>
          </w:p>
        </w:tc>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9B4D4" w14:textId="77777777" w:rsidR="004D3EC0" w:rsidRPr="00042728" w:rsidRDefault="004D3EC0" w:rsidP="007F6C22">
            <w:pPr>
              <w:pStyle w:val="Tableheader"/>
              <w:jc w:val="right"/>
            </w:pPr>
            <w:r w:rsidRPr="00042728">
              <w:t>pmol/mg</w:t>
            </w:r>
          </w:p>
        </w:tc>
      </w:tr>
      <w:tr w:rsidR="004D3EC0" w:rsidRPr="00042728" w14:paraId="4D731404" w14:textId="77777777" w:rsidTr="005C6F8D">
        <w:trPr>
          <w:trHeight w:val="517"/>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682958FA" w14:textId="77777777" w:rsidR="004D3EC0" w:rsidRPr="00042728" w:rsidRDefault="004D3EC0" w:rsidP="007F6C22">
            <w:pPr>
              <w:jc w:val="right"/>
              <w:rPr>
                <w:b/>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15476057" w14:textId="77777777" w:rsidR="004D3EC0" w:rsidRPr="00042728" w:rsidRDefault="004D3EC0" w:rsidP="007F6C22">
            <w:pPr>
              <w:jc w:val="right"/>
              <w:rPr>
                <w:b/>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6E47A432" w14:textId="77777777" w:rsidR="004D3EC0" w:rsidRPr="00042728" w:rsidRDefault="004D3EC0" w:rsidP="007F6C22">
            <w:pPr>
              <w:jc w:val="right"/>
              <w:rPr>
                <w:b/>
              </w:rPr>
            </w:pPr>
          </w:p>
        </w:tc>
      </w:tr>
      <w:tr w:rsidR="004D3EC0" w:rsidRPr="00C219D6" w14:paraId="0788F1C4"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2D3AF0D" w14:textId="77777777" w:rsidR="004D3EC0" w:rsidRPr="00C219D6" w:rsidRDefault="004D3EC0" w:rsidP="007F6C22">
            <w:pPr>
              <w:pStyle w:val="Tablebody"/>
              <w:jc w:val="right"/>
            </w:pPr>
            <w:r w:rsidRPr="00C219D6">
              <w:t>0.30</w:t>
            </w:r>
          </w:p>
        </w:tc>
        <w:tc>
          <w:tcPr>
            <w:tcW w:w="1300" w:type="dxa"/>
            <w:tcBorders>
              <w:top w:val="nil"/>
              <w:left w:val="nil"/>
              <w:bottom w:val="single" w:sz="4" w:space="0" w:color="auto"/>
              <w:right w:val="single" w:sz="4" w:space="0" w:color="auto"/>
            </w:tcBorders>
            <w:shd w:val="clear" w:color="auto" w:fill="auto"/>
            <w:noWrap/>
            <w:vAlign w:val="bottom"/>
            <w:hideMark/>
          </w:tcPr>
          <w:p w14:paraId="1DEF5825" w14:textId="77777777" w:rsidR="004D3EC0" w:rsidRPr="00C219D6" w:rsidRDefault="004D3EC0" w:rsidP="007F6C22">
            <w:pPr>
              <w:pStyle w:val="Tablebody"/>
              <w:jc w:val="right"/>
            </w:pPr>
            <w:r w:rsidRPr="00C219D6">
              <w:t>-0.516</w:t>
            </w:r>
          </w:p>
        </w:tc>
        <w:tc>
          <w:tcPr>
            <w:tcW w:w="1240" w:type="dxa"/>
            <w:tcBorders>
              <w:top w:val="nil"/>
              <w:left w:val="nil"/>
              <w:bottom w:val="single" w:sz="4" w:space="0" w:color="auto"/>
              <w:right w:val="single" w:sz="4" w:space="0" w:color="auto"/>
            </w:tcBorders>
            <w:shd w:val="clear" w:color="auto" w:fill="auto"/>
            <w:noWrap/>
            <w:vAlign w:val="bottom"/>
            <w:hideMark/>
          </w:tcPr>
          <w:p w14:paraId="021555CB" w14:textId="77777777" w:rsidR="004D3EC0" w:rsidRPr="00C219D6" w:rsidRDefault="004D3EC0" w:rsidP="007F6C22">
            <w:pPr>
              <w:pStyle w:val="Tablebody"/>
              <w:jc w:val="right"/>
            </w:pPr>
            <w:r w:rsidRPr="00C219D6">
              <w:t>0.385</w:t>
            </w:r>
          </w:p>
        </w:tc>
      </w:tr>
      <w:tr w:rsidR="004D3EC0" w:rsidRPr="00C219D6" w14:paraId="134A9933"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AF9558" w14:textId="77777777" w:rsidR="004D3EC0" w:rsidRPr="00C219D6" w:rsidRDefault="004D3EC0" w:rsidP="007F6C22">
            <w:pPr>
              <w:pStyle w:val="Tablebody"/>
              <w:jc w:val="right"/>
            </w:pPr>
            <w:r w:rsidRPr="00C219D6">
              <w:t>0.53</w:t>
            </w:r>
          </w:p>
        </w:tc>
        <w:tc>
          <w:tcPr>
            <w:tcW w:w="1300" w:type="dxa"/>
            <w:tcBorders>
              <w:top w:val="nil"/>
              <w:left w:val="nil"/>
              <w:bottom w:val="single" w:sz="4" w:space="0" w:color="auto"/>
              <w:right w:val="single" w:sz="4" w:space="0" w:color="auto"/>
            </w:tcBorders>
            <w:shd w:val="clear" w:color="auto" w:fill="auto"/>
            <w:noWrap/>
            <w:vAlign w:val="bottom"/>
            <w:hideMark/>
          </w:tcPr>
          <w:p w14:paraId="0A0110BA" w14:textId="77777777" w:rsidR="004D3EC0" w:rsidRPr="00C219D6" w:rsidRDefault="004D3EC0" w:rsidP="007F6C22">
            <w:pPr>
              <w:pStyle w:val="Tablebody"/>
              <w:jc w:val="right"/>
            </w:pPr>
            <w:r w:rsidRPr="00C219D6">
              <w:t>-0.274</w:t>
            </w:r>
          </w:p>
        </w:tc>
        <w:tc>
          <w:tcPr>
            <w:tcW w:w="1240" w:type="dxa"/>
            <w:tcBorders>
              <w:top w:val="nil"/>
              <w:left w:val="nil"/>
              <w:bottom w:val="single" w:sz="4" w:space="0" w:color="auto"/>
              <w:right w:val="single" w:sz="4" w:space="0" w:color="auto"/>
            </w:tcBorders>
            <w:shd w:val="clear" w:color="auto" w:fill="auto"/>
            <w:noWrap/>
            <w:vAlign w:val="bottom"/>
            <w:hideMark/>
          </w:tcPr>
          <w:p w14:paraId="65EB69E6" w14:textId="77777777" w:rsidR="004D3EC0" w:rsidRPr="00C219D6" w:rsidRDefault="004D3EC0" w:rsidP="007F6C22">
            <w:pPr>
              <w:pStyle w:val="Tablebody"/>
              <w:jc w:val="right"/>
            </w:pPr>
            <w:r w:rsidRPr="00C219D6">
              <w:t>0.587</w:t>
            </w:r>
          </w:p>
        </w:tc>
      </w:tr>
      <w:tr w:rsidR="004D3EC0" w:rsidRPr="00C219D6" w14:paraId="121238F5"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FE40641" w14:textId="77777777" w:rsidR="004D3EC0" w:rsidRPr="00C219D6" w:rsidRDefault="004D3EC0" w:rsidP="007F6C22">
            <w:pPr>
              <w:pStyle w:val="Tablebody"/>
              <w:jc w:val="right"/>
            </w:pPr>
            <w:r w:rsidRPr="00C219D6">
              <w:t>0.98</w:t>
            </w:r>
          </w:p>
        </w:tc>
        <w:tc>
          <w:tcPr>
            <w:tcW w:w="1300" w:type="dxa"/>
            <w:tcBorders>
              <w:top w:val="nil"/>
              <w:left w:val="nil"/>
              <w:bottom w:val="single" w:sz="4" w:space="0" w:color="auto"/>
              <w:right w:val="single" w:sz="4" w:space="0" w:color="auto"/>
            </w:tcBorders>
            <w:shd w:val="clear" w:color="auto" w:fill="auto"/>
            <w:noWrap/>
            <w:vAlign w:val="bottom"/>
            <w:hideMark/>
          </w:tcPr>
          <w:p w14:paraId="59D0C573" w14:textId="77777777" w:rsidR="004D3EC0" w:rsidRPr="00C219D6" w:rsidRDefault="004D3EC0" w:rsidP="007F6C22">
            <w:pPr>
              <w:pStyle w:val="Tablebody"/>
              <w:jc w:val="right"/>
            </w:pPr>
            <w:r w:rsidRPr="00C219D6">
              <w:t>-0.008</w:t>
            </w:r>
          </w:p>
        </w:tc>
        <w:tc>
          <w:tcPr>
            <w:tcW w:w="1240" w:type="dxa"/>
            <w:tcBorders>
              <w:top w:val="nil"/>
              <w:left w:val="nil"/>
              <w:bottom w:val="single" w:sz="4" w:space="0" w:color="auto"/>
              <w:right w:val="single" w:sz="4" w:space="0" w:color="auto"/>
            </w:tcBorders>
            <w:shd w:val="clear" w:color="auto" w:fill="auto"/>
            <w:noWrap/>
            <w:vAlign w:val="bottom"/>
            <w:hideMark/>
          </w:tcPr>
          <w:p w14:paraId="3933C4D0" w14:textId="77777777" w:rsidR="004D3EC0" w:rsidRPr="00C219D6" w:rsidRDefault="004D3EC0" w:rsidP="007F6C22">
            <w:pPr>
              <w:pStyle w:val="Tablebody"/>
              <w:jc w:val="right"/>
            </w:pPr>
            <w:r w:rsidRPr="00C219D6">
              <w:t>0.908</w:t>
            </w:r>
          </w:p>
        </w:tc>
      </w:tr>
      <w:tr w:rsidR="004D3EC0" w:rsidRPr="00C219D6" w14:paraId="16E89094"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01FB6DD" w14:textId="77777777" w:rsidR="004D3EC0" w:rsidRPr="00C219D6" w:rsidRDefault="004D3EC0" w:rsidP="007F6C22">
            <w:pPr>
              <w:pStyle w:val="Tablebody"/>
              <w:jc w:val="right"/>
            </w:pPr>
            <w:r w:rsidRPr="00C219D6">
              <w:t>1.7</w:t>
            </w:r>
          </w:p>
        </w:tc>
        <w:tc>
          <w:tcPr>
            <w:tcW w:w="1300" w:type="dxa"/>
            <w:tcBorders>
              <w:top w:val="nil"/>
              <w:left w:val="nil"/>
              <w:bottom w:val="single" w:sz="4" w:space="0" w:color="auto"/>
              <w:right w:val="single" w:sz="4" w:space="0" w:color="auto"/>
            </w:tcBorders>
            <w:shd w:val="clear" w:color="auto" w:fill="auto"/>
            <w:noWrap/>
            <w:vAlign w:val="bottom"/>
            <w:hideMark/>
          </w:tcPr>
          <w:p w14:paraId="3BB72E67" w14:textId="77777777" w:rsidR="004D3EC0" w:rsidRPr="00C219D6" w:rsidRDefault="004D3EC0" w:rsidP="007F6C22">
            <w:pPr>
              <w:pStyle w:val="Tablebody"/>
              <w:jc w:val="right"/>
            </w:pPr>
            <w:r w:rsidRPr="00C219D6">
              <w:t>0.238</w:t>
            </w:r>
          </w:p>
        </w:tc>
        <w:tc>
          <w:tcPr>
            <w:tcW w:w="1240" w:type="dxa"/>
            <w:tcBorders>
              <w:top w:val="nil"/>
              <w:left w:val="nil"/>
              <w:bottom w:val="single" w:sz="4" w:space="0" w:color="auto"/>
              <w:right w:val="single" w:sz="4" w:space="0" w:color="auto"/>
            </w:tcBorders>
            <w:shd w:val="clear" w:color="auto" w:fill="auto"/>
            <w:noWrap/>
            <w:vAlign w:val="bottom"/>
            <w:hideMark/>
          </w:tcPr>
          <w:p w14:paraId="7D7BF164" w14:textId="77777777" w:rsidR="004D3EC0" w:rsidRPr="00C219D6" w:rsidRDefault="004D3EC0" w:rsidP="007F6C22">
            <w:pPr>
              <w:pStyle w:val="Tablebody"/>
              <w:jc w:val="right"/>
            </w:pPr>
            <w:r w:rsidRPr="00C219D6">
              <w:t>1.38</w:t>
            </w:r>
          </w:p>
        </w:tc>
      </w:tr>
      <w:tr w:rsidR="004D3EC0" w:rsidRPr="00C219D6" w14:paraId="0ADDB39F"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2FF2BFE" w14:textId="77777777" w:rsidR="004D3EC0" w:rsidRPr="00C219D6" w:rsidRDefault="004D3EC0" w:rsidP="007F6C22">
            <w:pPr>
              <w:pStyle w:val="Tablebody"/>
              <w:jc w:val="right"/>
            </w:pPr>
            <w:r w:rsidRPr="00C219D6">
              <w:t>2.7</w:t>
            </w:r>
          </w:p>
        </w:tc>
        <w:tc>
          <w:tcPr>
            <w:tcW w:w="1300" w:type="dxa"/>
            <w:tcBorders>
              <w:top w:val="nil"/>
              <w:left w:val="nil"/>
              <w:bottom w:val="single" w:sz="4" w:space="0" w:color="auto"/>
              <w:right w:val="single" w:sz="4" w:space="0" w:color="auto"/>
            </w:tcBorders>
            <w:shd w:val="clear" w:color="auto" w:fill="auto"/>
            <w:noWrap/>
            <w:vAlign w:val="bottom"/>
            <w:hideMark/>
          </w:tcPr>
          <w:p w14:paraId="4247B240" w14:textId="77777777" w:rsidR="004D3EC0" w:rsidRPr="00C219D6" w:rsidRDefault="004D3EC0" w:rsidP="007F6C22">
            <w:pPr>
              <w:pStyle w:val="Tablebody"/>
              <w:jc w:val="right"/>
            </w:pPr>
            <w:r w:rsidRPr="00C219D6">
              <w:t>0.432</w:t>
            </w:r>
          </w:p>
        </w:tc>
        <w:tc>
          <w:tcPr>
            <w:tcW w:w="1240" w:type="dxa"/>
            <w:tcBorders>
              <w:top w:val="nil"/>
              <w:left w:val="nil"/>
              <w:bottom w:val="single" w:sz="4" w:space="0" w:color="auto"/>
              <w:right w:val="single" w:sz="4" w:space="0" w:color="auto"/>
            </w:tcBorders>
            <w:shd w:val="clear" w:color="auto" w:fill="auto"/>
            <w:noWrap/>
            <w:vAlign w:val="bottom"/>
            <w:hideMark/>
          </w:tcPr>
          <w:p w14:paraId="538E0835" w14:textId="77777777" w:rsidR="004D3EC0" w:rsidRPr="00C219D6" w:rsidRDefault="004D3EC0" w:rsidP="007F6C22">
            <w:pPr>
              <w:pStyle w:val="Tablebody"/>
              <w:jc w:val="right"/>
            </w:pPr>
            <w:r w:rsidRPr="00C219D6">
              <w:t>1.93</w:t>
            </w:r>
          </w:p>
        </w:tc>
      </w:tr>
      <w:tr w:rsidR="004D3EC0" w:rsidRPr="00C219D6" w14:paraId="0FC810E1"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640907B" w14:textId="77777777" w:rsidR="004D3EC0" w:rsidRPr="00C219D6" w:rsidRDefault="004D3EC0" w:rsidP="007F6C22">
            <w:pPr>
              <w:pStyle w:val="Tablebody"/>
              <w:jc w:val="right"/>
            </w:pPr>
            <w:r w:rsidRPr="00C219D6">
              <w:t>4.4</w:t>
            </w:r>
          </w:p>
        </w:tc>
        <w:tc>
          <w:tcPr>
            <w:tcW w:w="1300" w:type="dxa"/>
            <w:tcBorders>
              <w:top w:val="nil"/>
              <w:left w:val="nil"/>
              <w:bottom w:val="single" w:sz="4" w:space="0" w:color="auto"/>
              <w:right w:val="single" w:sz="4" w:space="0" w:color="auto"/>
            </w:tcBorders>
            <w:shd w:val="clear" w:color="auto" w:fill="auto"/>
            <w:noWrap/>
            <w:vAlign w:val="bottom"/>
            <w:hideMark/>
          </w:tcPr>
          <w:p w14:paraId="25F3C7F4" w14:textId="77777777" w:rsidR="004D3EC0" w:rsidRPr="00C219D6" w:rsidRDefault="004D3EC0" w:rsidP="007F6C22">
            <w:pPr>
              <w:pStyle w:val="Tablebody"/>
              <w:jc w:val="right"/>
            </w:pPr>
            <w:r w:rsidRPr="00C219D6">
              <w:t>0.646</w:t>
            </w:r>
          </w:p>
        </w:tc>
        <w:tc>
          <w:tcPr>
            <w:tcW w:w="1240" w:type="dxa"/>
            <w:tcBorders>
              <w:top w:val="nil"/>
              <w:left w:val="nil"/>
              <w:bottom w:val="single" w:sz="4" w:space="0" w:color="auto"/>
              <w:right w:val="single" w:sz="4" w:space="0" w:color="auto"/>
            </w:tcBorders>
            <w:shd w:val="clear" w:color="auto" w:fill="auto"/>
            <w:noWrap/>
            <w:vAlign w:val="bottom"/>
            <w:hideMark/>
          </w:tcPr>
          <w:p w14:paraId="144AAC7E" w14:textId="77777777" w:rsidR="004D3EC0" w:rsidRPr="00C219D6" w:rsidRDefault="004D3EC0" w:rsidP="007F6C22">
            <w:pPr>
              <w:pStyle w:val="Tablebody"/>
              <w:jc w:val="right"/>
            </w:pPr>
            <w:r w:rsidRPr="00C219D6">
              <w:t>3.13</w:t>
            </w:r>
          </w:p>
        </w:tc>
      </w:tr>
      <w:tr w:rsidR="004D3EC0" w:rsidRPr="00C219D6" w14:paraId="2876EF1B"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93C3692" w14:textId="77777777" w:rsidR="004D3EC0" w:rsidRPr="00C219D6" w:rsidRDefault="004D3EC0" w:rsidP="007F6C22">
            <w:pPr>
              <w:pStyle w:val="Tablebody"/>
              <w:jc w:val="right"/>
            </w:pPr>
            <w:r w:rsidRPr="00C219D6">
              <w:t>6.9</w:t>
            </w:r>
          </w:p>
        </w:tc>
        <w:tc>
          <w:tcPr>
            <w:tcW w:w="1300" w:type="dxa"/>
            <w:tcBorders>
              <w:top w:val="nil"/>
              <w:left w:val="nil"/>
              <w:bottom w:val="single" w:sz="4" w:space="0" w:color="auto"/>
              <w:right w:val="single" w:sz="4" w:space="0" w:color="auto"/>
            </w:tcBorders>
            <w:shd w:val="clear" w:color="auto" w:fill="auto"/>
            <w:noWrap/>
            <w:vAlign w:val="bottom"/>
            <w:hideMark/>
          </w:tcPr>
          <w:p w14:paraId="660646AB" w14:textId="77777777" w:rsidR="004D3EC0" w:rsidRPr="00C219D6" w:rsidRDefault="004D3EC0" w:rsidP="007F6C22">
            <w:pPr>
              <w:pStyle w:val="Tablebody"/>
              <w:jc w:val="right"/>
            </w:pPr>
            <w:r w:rsidRPr="00C219D6">
              <w:t>0.842</w:t>
            </w:r>
          </w:p>
        </w:tc>
        <w:tc>
          <w:tcPr>
            <w:tcW w:w="1240" w:type="dxa"/>
            <w:tcBorders>
              <w:top w:val="nil"/>
              <w:left w:val="nil"/>
              <w:bottom w:val="single" w:sz="4" w:space="0" w:color="auto"/>
              <w:right w:val="single" w:sz="4" w:space="0" w:color="auto"/>
            </w:tcBorders>
            <w:shd w:val="clear" w:color="auto" w:fill="auto"/>
            <w:noWrap/>
            <w:vAlign w:val="bottom"/>
            <w:hideMark/>
          </w:tcPr>
          <w:p w14:paraId="19D200D7" w14:textId="77777777" w:rsidR="004D3EC0" w:rsidRPr="00C219D6" w:rsidRDefault="004D3EC0" w:rsidP="007F6C22">
            <w:pPr>
              <w:pStyle w:val="Tablebody"/>
              <w:jc w:val="right"/>
            </w:pPr>
            <w:r w:rsidRPr="00C219D6">
              <w:t>3.70</w:t>
            </w:r>
          </w:p>
        </w:tc>
      </w:tr>
      <w:tr w:rsidR="004D3EC0" w:rsidRPr="00C219D6" w14:paraId="6EDB20AF"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5BF9EB8" w14:textId="77777777" w:rsidR="004D3EC0" w:rsidRPr="00C219D6" w:rsidRDefault="004D3EC0" w:rsidP="007F6C22">
            <w:pPr>
              <w:pStyle w:val="Tablebody"/>
              <w:jc w:val="right"/>
            </w:pPr>
            <w:r w:rsidRPr="00C219D6">
              <w:t>11</w:t>
            </w:r>
          </w:p>
        </w:tc>
        <w:tc>
          <w:tcPr>
            <w:tcW w:w="1300" w:type="dxa"/>
            <w:tcBorders>
              <w:top w:val="nil"/>
              <w:left w:val="nil"/>
              <w:bottom w:val="single" w:sz="4" w:space="0" w:color="auto"/>
              <w:right w:val="single" w:sz="4" w:space="0" w:color="auto"/>
            </w:tcBorders>
            <w:shd w:val="clear" w:color="auto" w:fill="auto"/>
            <w:noWrap/>
            <w:vAlign w:val="bottom"/>
            <w:hideMark/>
          </w:tcPr>
          <w:p w14:paraId="5338F6B9" w14:textId="77777777" w:rsidR="004D3EC0" w:rsidRPr="00C219D6" w:rsidRDefault="004D3EC0" w:rsidP="007F6C22">
            <w:pPr>
              <w:pStyle w:val="Tablebody"/>
              <w:jc w:val="right"/>
            </w:pPr>
            <w:r w:rsidRPr="00C219D6">
              <w:t>1.05</w:t>
            </w:r>
          </w:p>
        </w:tc>
        <w:tc>
          <w:tcPr>
            <w:tcW w:w="1240" w:type="dxa"/>
            <w:tcBorders>
              <w:top w:val="nil"/>
              <w:left w:val="nil"/>
              <w:bottom w:val="single" w:sz="4" w:space="0" w:color="auto"/>
              <w:right w:val="single" w:sz="4" w:space="0" w:color="auto"/>
            </w:tcBorders>
            <w:shd w:val="clear" w:color="auto" w:fill="auto"/>
            <w:noWrap/>
            <w:vAlign w:val="bottom"/>
            <w:hideMark/>
          </w:tcPr>
          <w:p w14:paraId="4B5DF70A" w14:textId="77777777" w:rsidR="004D3EC0" w:rsidRPr="00C219D6" w:rsidRDefault="004D3EC0" w:rsidP="007F6C22">
            <w:pPr>
              <w:pStyle w:val="Tablebody"/>
              <w:jc w:val="right"/>
            </w:pPr>
            <w:r w:rsidRPr="00C219D6">
              <w:t>4.57</w:t>
            </w:r>
          </w:p>
        </w:tc>
      </w:tr>
      <w:tr w:rsidR="004D3EC0" w:rsidRPr="00C219D6" w14:paraId="10BC3F86"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781C28C" w14:textId="77777777" w:rsidR="004D3EC0" w:rsidRPr="00C219D6" w:rsidRDefault="004D3EC0" w:rsidP="007F6C22">
            <w:pPr>
              <w:pStyle w:val="Tablebody"/>
              <w:jc w:val="right"/>
            </w:pPr>
            <w:r w:rsidRPr="00C219D6">
              <w:t>18</w:t>
            </w:r>
          </w:p>
        </w:tc>
        <w:tc>
          <w:tcPr>
            <w:tcW w:w="1300" w:type="dxa"/>
            <w:tcBorders>
              <w:top w:val="nil"/>
              <w:left w:val="nil"/>
              <w:bottom w:val="single" w:sz="4" w:space="0" w:color="auto"/>
              <w:right w:val="single" w:sz="4" w:space="0" w:color="auto"/>
            </w:tcBorders>
            <w:shd w:val="clear" w:color="auto" w:fill="auto"/>
            <w:noWrap/>
            <w:vAlign w:val="bottom"/>
            <w:hideMark/>
          </w:tcPr>
          <w:p w14:paraId="78116121" w14:textId="77777777" w:rsidR="004D3EC0" w:rsidRPr="00C219D6" w:rsidRDefault="004D3EC0" w:rsidP="007F6C22">
            <w:pPr>
              <w:pStyle w:val="Tablebody"/>
              <w:jc w:val="right"/>
            </w:pPr>
            <w:r w:rsidRPr="00C219D6">
              <w:t>1.26</w:t>
            </w:r>
          </w:p>
        </w:tc>
        <w:tc>
          <w:tcPr>
            <w:tcW w:w="1240" w:type="dxa"/>
            <w:tcBorders>
              <w:top w:val="nil"/>
              <w:left w:val="nil"/>
              <w:bottom w:val="single" w:sz="4" w:space="0" w:color="auto"/>
              <w:right w:val="single" w:sz="4" w:space="0" w:color="auto"/>
            </w:tcBorders>
            <w:shd w:val="clear" w:color="auto" w:fill="auto"/>
            <w:noWrap/>
            <w:vAlign w:val="bottom"/>
            <w:hideMark/>
          </w:tcPr>
          <w:p w14:paraId="4DC81AE2" w14:textId="77777777" w:rsidR="004D3EC0" w:rsidRPr="00C219D6" w:rsidRDefault="004D3EC0" w:rsidP="007F6C22">
            <w:pPr>
              <w:pStyle w:val="Tablebody"/>
              <w:jc w:val="right"/>
            </w:pPr>
            <w:r w:rsidRPr="00C219D6">
              <w:t>5.00</w:t>
            </w:r>
          </w:p>
        </w:tc>
      </w:tr>
      <w:tr w:rsidR="004D3EC0" w:rsidRPr="00C219D6" w14:paraId="4264CDB9"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0DDAEFB" w14:textId="77777777" w:rsidR="004D3EC0" w:rsidRPr="00C219D6" w:rsidRDefault="004D3EC0" w:rsidP="007F6C22">
            <w:pPr>
              <w:pStyle w:val="Tablebody"/>
              <w:jc w:val="right"/>
            </w:pPr>
            <w:r w:rsidRPr="00C219D6">
              <w:t>29</w:t>
            </w:r>
          </w:p>
        </w:tc>
        <w:tc>
          <w:tcPr>
            <w:tcW w:w="1300" w:type="dxa"/>
            <w:tcBorders>
              <w:top w:val="nil"/>
              <w:left w:val="nil"/>
              <w:bottom w:val="single" w:sz="4" w:space="0" w:color="auto"/>
              <w:right w:val="single" w:sz="4" w:space="0" w:color="auto"/>
            </w:tcBorders>
            <w:shd w:val="clear" w:color="auto" w:fill="auto"/>
            <w:noWrap/>
            <w:vAlign w:val="bottom"/>
            <w:hideMark/>
          </w:tcPr>
          <w:p w14:paraId="738E889B" w14:textId="77777777" w:rsidR="004D3EC0" w:rsidRPr="00C219D6" w:rsidRDefault="004D3EC0" w:rsidP="007F6C22">
            <w:pPr>
              <w:pStyle w:val="Tablebody"/>
              <w:jc w:val="right"/>
            </w:pPr>
            <w:r w:rsidRPr="00C219D6">
              <w:t>1.47</w:t>
            </w:r>
          </w:p>
        </w:tc>
        <w:tc>
          <w:tcPr>
            <w:tcW w:w="1240" w:type="dxa"/>
            <w:tcBorders>
              <w:top w:val="nil"/>
              <w:left w:val="nil"/>
              <w:bottom w:val="single" w:sz="4" w:space="0" w:color="auto"/>
              <w:right w:val="single" w:sz="4" w:space="0" w:color="auto"/>
            </w:tcBorders>
            <w:shd w:val="clear" w:color="auto" w:fill="auto"/>
            <w:noWrap/>
            <w:vAlign w:val="bottom"/>
            <w:hideMark/>
          </w:tcPr>
          <w:p w14:paraId="3E1B8FB4" w14:textId="77777777" w:rsidR="004D3EC0" w:rsidRPr="00C219D6" w:rsidRDefault="004D3EC0" w:rsidP="007F6C22">
            <w:pPr>
              <w:pStyle w:val="Tablebody"/>
              <w:jc w:val="right"/>
            </w:pPr>
            <w:r w:rsidRPr="00C219D6">
              <w:t>5.35</w:t>
            </w:r>
          </w:p>
        </w:tc>
      </w:tr>
      <w:tr w:rsidR="004D3EC0" w:rsidRPr="00C219D6" w14:paraId="641002C3"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0350A2D" w14:textId="77777777" w:rsidR="004D3EC0" w:rsidRPr="00C219D6" w:rsidRDefault="004D3EC0" w:rsidP="007F6C22">
            <w:pPr>
              <w:pStyle w:val="Tablebody"/>
              <w:jc w:val="right"/>
            </w:pPr>
            <w:r w:rsidRPr="00C219D6">
              <w:t>47</w:t>
            </w:r>
          </w:p>
        </w:tc>
        <w:tc>
          <w:tcPr>
            <w:tcW w:w="1300" w:type="dxa"/>
            <w:tcBorders>
              <w:top w:val="nil"/>
              <w:left w:val="nil"/>
              <w:bottom w:val="single" w:sz="4" w:space="0" w:color="auto"/>
              <w:right w:val="single" w:sz="4" w:space="0" w:color="auto"/>
            </w:tcBorders>
            <w:shd w:val="clear" w:color="auto" w:fill="auto"/>
            <w:noWrap/>
            <w:vAlign w:val="bottom"/>
            <w:hideMark/>
          </w:tcPr>
          <w:p w14:paraId="7DD41D43" w14:textId="77777777" w:rsidR="004D3EC0" w:rsidRPr="00C219D6" w:rsidRDefault="004D3EC0" w:rsidP="007F6C22">
            <w:pPr>
              <w:pStyle w:val="Tablebody"/>
              <w:jc w:val="right"/>
            </w:pPr>
            <w:r w:rsidRPr="00C219D6">
              <w:t>1.67</w:t>
            </w:r>
          </w:p>
        </w:tc>
        <w:tc>
          <w:tcPr>
            <w:tcW w:w="1240" w:type="dxa"/>
            <w:tcBorders>
              <w:top w:val="nil"/>
              <w:left w:val="nil"/>
              <w:bottom w:val="single" w:sz="4" w:space="0" w:color="auto"/>
              <w:right w:val="single" w:sz="4" w:space="0" w:color="auto"/>
            </w:tcBorders>
            <w:shd w:val="clear" w:color="auto" w:fill="auto"/>
            <w:noWrap/>
            <w:vAlign w:val="bottom"/>
            <w:hideMark/>
          </w:tcPr>
          <w:p w14:paraId="4D738707" w14:textId="77777777" w:rsidR="004D3EC0" w:rsidRPr="00C219D6" w:rsidRDefault="004D3EC0" w:rsidP="007F6C22">
            <w:pPr>
              <w:pStyle w:val="Tablebody"/>
              <w:jc w:val="right"/>
            </w:pPr>
            <w:r w:rsidRPr="00C219D6">
              <w:t>5.68</w:t>
            </w:r>
          </w:p>
        </w:tc>
      </w:tr>
      <w:tr w:rsidR="004D3EC0" w:rsidRPr="00C219D6" w14:paraId="4A79FB50" w14:textId="77777777" w:rsidTr="005C6F8D">
        <w:trPr>
          <w:trHeight w:val="28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546F045" w14:textId="77777777" w:rsidR="004D3EC0" w:rsidRPr="00C219D6" w:rsidRDefault="004D3EC0" w:rsidP="007F6C22">
            <w:pPr>
              <w:pStyle w:val="Tablebody"/>
              <w:jc w:val="right"/>
            </w:pPr>
            <w:r w:rsidRPr="00C219D6">
              <w:t>75</w:t>
            </w:r>
          </w:p>
        </w:tc>
        <w:tc>
          <w:tcPr>
            <w:tcW w:w="1300" w:type="dxa"/>
            <w:tcBorders>
              <w:top w:val="nil"/>
              <w:left w:val="nil"/>
              <w:bottom w:val="single" w:sz="4" w:space="0" w:color="auto"/>
              <w:right w:val="single" w:sz="4" w:space="0" w:color="auto"/>
            </w:tcBorders>
            <w:shd w:val="clear" w:color="auto" w:fill="auto"/>
            <w:noWrap/>
            <w:vAlign w:val="bottom"/>
            <w:hideMark/>
          </w:tcPr>
          <w:p w14:paraId="1D7C6375" w14:textId="77777777" w:rsidR="004D3EC0" w:rsidRPr="00C219D6" w:rsidRDefault="004D3EC0" w:rsidP="007F6C22">
            <w:pPr>
              <w:pStyle w:val="Tablebody"/>
              <w:jc w:val="right"/>
            </w:pPr>
            <w:r w:rsidRPr="00C219D6">
              <w:t>1.87</w:t>
            </w:r>
          </w:p>
        </w:tc>
        <w:tc>
          <w:tcPr>
            <w:tcW w:w="1240" w:type="dxa"/>
            <w:tcBorders>
              <w:top w:val="nil"/>
              <w:left w:val="nil"/>
              <w:bottom w:val="single" w:sz="4" w:space="0" w:color="auto"/>
              <w:right w:val="single" w:sz="4" w:space="0" w:color="auto"/>
            </w:tcBorders>
            <w:shd w:val="clear" w:color="auto" w:fill="auto"/>
            <w:noWrap/>
            <w:vAlign w:val="bottom"/>
            <w:hideMark/>
          </w:tcPr>
          <w:p w14:paraId="4800318E" w14:textId="77777777" w:rsidR="004D3EC0" w:rsidRPr="00C219D6" w:rsidRDefault="004D3EC0" w:rsidP="007F6C22">
            <w:pPr>
              <w:pStyle w:val="Tablebody"/>
              <w:jc w:val="right"/>
            </w:pPr>
            <w:r w:rsidRPr="00C219D6">
              <w:t>5.77</w:t>
            </w:r>
          </w:p>
        </w:tc>
      </w:tr>
    </w:tbl>
    <w:p w14:paraId="44AB0707" w14:textId="77777777" w:rsidR="004D3EC0" w:rsidRDefault="004D3EC0" w:rsidP="004D3EC0"/>
    <w:p w14:paraId="214BCF10" w14:textId="77777777" w:rsidR="0095491F" w:rsidRDefault="0095491F" w:rsidP="00042728"/>
    <w:p w14:paraId="1A4E1EFA" w14:textId="77777777" w:rsidR="00362F24" w:rsidRDefault="00362F24" w:rsidP="00B21E05"/>
    <w:p w14:paraId="42071A1D" w14:textId="684F1B58" w:rsidR="00055539" w:rsidRDefault="00BE42AD" w:rsidP="00A73FD3">
      <w:r>
        <w:t>Like</w:t>
      </w:r>
      <w:r w:rsidR="0095491F">
        <w:t xml:space="preserve"> </w:t>
      </w:r>
      <w:r w:rsidR="0095491F" w:rsidRPr="0002557E">
        <w:rPr>
          <w:b/>
        </w:rPr>
        <w:t xml:space="preserve">Figure </w:t>
      </w:r>
      <w:r w:rsidR="004D7DCE">
        <w:rPr>
          <w:b/>
        </w:rPr>
        <w:t>13</w:t>
      </w:r>
      <w:r w:rsidR="0095491F">
        <w:t xml:space="preserve">, the data </w:t>
      </w:r>
      <w:r w:rsidR="00E30403">
        <w:t xml:space="preserve">in </w:t>
      </w:r>
      <w:r w:rsidR="00383718">
        <w:rPr>
          <w:b/>
        </w:rPr>
        <w:t xml:space="preserve">Table </w:t>
      </w:r>
      <w:r w:rsidR="003A2495">
        <w:rPr>
          <w:b/>
        </w:rPr>
        <w:t>1</w:t>
      </w:r>
      <w:r w:rsidR="00EE2750">
        <w:rPr>
          <w:b/>
        </w:rPr>
        <w:t>3</w:t>
      </w:r>
      <w:r w:rsidR="003A2495">
        <w:t xml:space="preserve"> </w:t>
      </w:r>
      <w:r w:rsidR="0095491F">
        <w:t>was plotted using</w:t>
      </w:r>
      <w:r w:rsidR="00034800">
        <w:t xml:space="preserve"> the concentration </w:t>
      </w:r>
      <w:r w:rsidR="0002557E">
        <w:t>vales</w:t>
      </w:r>
      <w:r w:rsidR="00034800">
        <w:t xml:space="preserve"> </w:t>
      </w:r>
      <w:r w:rsidR="00362F24">
        <w:t xml:space="preserve">on the x-axis </w:t>
      </w:r>
      <w:r w:rsidR="0002557E">
        <w:t>with</w:t>
      </w:r>
      <w:r w:rsidR="00034800">
        <w:t xml:space="preserve"> a </w:t>
      </w:r>
      <w:r w:rsidR="0076192E">
        <w:t>l</w:t>
      </w:r>
      <w:r w:rsidR="00034800">
        <w:t xml:space="preserve">og </w:t>
      </w:r>
      <w:r w:rsidR="0076192E">
        <w:t>s</w:t>
      </w:r>
      <w:r w:rsidR="00034800">
        <w:t>cale (</w:t>
      </w:r>
      <w:r w:rsidR="00383718">
        <w:rPr>
          <w:b/>
        </w:rPr>
        <w:t xml:space="preserve">Figure </w:t>
      </w:r>
      <w:r w:rsidR="004D7DCE">
        <w:rPr>
          <w:b/>
        </w:rPr>
        <w:t>14</w:t>
      </w:r>
      <w:r w:rsidR="003A2495" w:rsidRPr="0002557E">
        <w:rPr>
          <w:b/>
        </w:rPr>
        <w:t>A</w:t>
      </w:r>
      <w:r w:rsidR="00034800">
        <w:t xml:space="preserve">), a </w:t>
      </w:r>
      <w:r w:rsidR="0076192E">
        <w:t>l</w:t>
      </w:r>
      <w:r w:rsidR="00C219D6">
        <w:t xml:space="preserve">inear </w:t>
      </w:r>
      <w:r w:rsidR="0076192E">
        <w:t>s</w:t>
      </w:r>
      <w:r w:rsidR="00C219D6">
        <w:t>cale (</w:t>
      </w:r>
      <w:r w:rsidR="00383718">
        <w:rPr>
          <w:b/>
        </w:rPr>
        <w:t xml:space="preserve">Figure </w:t>
      </w:r>
      <w:r w:rsidR="004D7DCE">
        <w:rPr>
          <w:b/>
        </w:rPr>
        <w:t>14</w:t>
      </w:r>
      <w:r w:rsidR="003A2495" w:rsidRPr="0002557E">
        <w:rPr>
          <w:b/>
        </w:rPr>
        <w:t>B</w:t>
      </w:r>
      <w:r w:rsidR="00C219D6">
        <w:t xml:space="preserve">) and </w:t>
      </w:r>
      <w:r w:rsidR="00034800">
        <w:t xml:space="preserve">a linear scale using </w:t>
      </w:r>
      <w:r w:rsidR="0076192E">
        <w:t>log-t</w:t>
      </w:r>
      <w:r w:rsidR="00034800">
        <w:t>ransformed data (</w:t>
      </w:r>
      <w:r w:rsidR="00383718">
        <w:rPr>
          <w:b/>
        </w:rPr>
        <w:t xml:space="preserve">Figure </w:t>
      </w:r>
      <w:r w:rsidR="004D7DCE">
        <w:rPr>
          <w:b/>
        </w:rPr>
        <w:t>14</w:t>
      </w:r>
      <w:r w:rsidR="003A2495" w:rsidRPr="0002557E">
        <w:rPr>
          <w:b/>
        </w:rPr>
        <w:t>C</w:t>
      </w:r>
      <w:r w:rsidR="00034800">
        <w:t>).</w:t>
      </w:r>
    </w:p>
    <w:p w14:paraId="25819457" w14:textId="77777777" w:rsidR="00055539" w:rsidRDefault="00055539" w:rsidP="00712F14"/>
    <w:p w14:paraId="6857E72A" w14:textId="77777777" w:rsidR="00990AF9" w:rsidRDefault="006569A7" w:rsidP="0041158C">
      <w:pPr>
        <w:pStyle w:val="Figuregraphic"/>
      </w:pPr>
      <w:r>
        <w:rPr>
          <w:noProof/>
        </w:rPr>
        <w:drawing>
          <wp:inline distT="0" distB="0" distL="0" distR="0" wp14:anchorId="0E477553" wp14:editId="666C9DE2">
            <wp:extent cx="5943600" cy="16135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10.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1613535"/>
                    </a:xfrm>
                    <a:prstGeom prst="rect">
                      <a:avLst/>
                    </a:prstGeom>
                  </pic:spPr>
                </pic:pic>
              </a:graphicData>
            </a:graphic>
          </wp:inline>
        </w:drawing>
      </w:r>
    </w:p>
    <w:p w14:paraId="17D0C2F1" w14:textId="77777777" w:rsidR="00990F6B" w:rsidRDefault="00990F6B" w:rsidP="00990F6B">
      <w:pPr>
        <w:pStyle w:val="Figurecaptioncontinued"/>
      </w:pPr>
      <w:bookmarkStart w:id="96" w:name="_Toc14781526"/>
      <w:r>
        <w:t xml:space="preserve">Data from </w:t>
      </w:r>
      <w:r>
        <w:rPr>
          <w:b/>
        </w:rPr>
        <w:t>Table 13</w:t>
      </w:r>
      <w:r>
        <w:t xml:space="preserve"> was plotted using a log x-axis scale (</w:t>
      </w:r>
      <w:r w:rsidRPr="0095491F">
        <w:rPr>
          <w:b/>
        </w:rPr>
        <w:t>A</w:t>
      </w:r>
      <w:r>
        <w:t>), linear x-axis scale (</w:t>
      </w:r>
      <w:r w:rsidRPr="0095491F">
        <w:rPr>
          <w:b/>
        </w:rPr>
        <w:t>B</w:t>
      </w:r>
      <w:r>
        <w:t>) or log-transformed data on a linear x-axis scale (</w:t>
      </w:r>
      <w:r w:rsidRPr="0095491F">
        <w:rPr>
          <w:b/>
        </w:rPr>
        <w:t>C</w:t>
      </w:r>
      <w:r>
        <w:t>). Data points are from a single measurement at each concentration level and were fit in GraphPad Prism with nonlinear regression routines as follows: (</w:t>
      </w:r>
      <w:r w:rsidRPr="007D5478">
        <w:rPr>
          <w:b/>
        </w:rPr>
        <w:t>A</w:t>
      </w:r>
      <w:r>
        <w:t>) and (</w:t>
      </w:r>
      <w:r w:rsidRPr="007D5478">
        <w:rPr>
          <w:b/>
        </w:rPr>
        <w:t>B</w:t>
      </w:r>
      <w:r>
        <w:t>) using a one-site hyperbolic function; (</w:t>
      </w:r>
      <w:r w:rsidRPr="007D5478">
        <w:rPr>
          <w:b/>
        </w:rPr>
        <w:t>C</w:t>
      </w:r>
      <w:r>
        <w:t>) using a four-parameter log inhibitor versus response function.</w:t>
      </w:r>
    </w:p>
    <w:p w14:paraId="3ED344BC" w14:textId="77777777" w:rsidR="00990F6B" w:rsidRDefault="00990F6B" w:rsidP="00990F6B">
      <w:pPr>
        <w:pStyle w:val="Figurecaptioncontinued"/>
      </w:pPr>
    </w:p>
    <w:p w14:paraId="4A00A814" w14:textId="77777777" w:rsidR="00990F6B" w:rsidRDefault="00990F6B" w:rsidP="00990F6B">
      <w:pPr>
        <w:pStyle w:val="Figurecaptioncontinued"/>
      </w:pPr>
      <w:r>
        <w:rPr>
          <w:b/>
          <w:i/>
        </w:rPr>
        <w:t>Figure 14</w:t>
      </w:r>
      <w:r w:rsidRPr="0002557E">
        <w:rPr>
          <w:b/>
          <w:i/>
        </w:rPr>
        <w:t>A</w:t>
      </w:r>
      <w:r>
        <w:t>. Using the actual concentration values with an x-axis logarithmic scale can yield information about the level of saturation achieved.</w:t>
      </w:r>
    </w:p>
    <w:p w14:paraId="163CE18F" w14:textId="77777777" w:rsidR="00990F6B" w:rsidRDefault="00990F6B" w:rsidP="00990F6B">
      <w:pPr>
        <w:pStyle w:val="Figurecaptioncontinued"/>
      </w:pPr>
    </w:p>
    <w:p w14:paraId="38A5D9B5" w14:textId="77777777" w:rsidR="00990F6B" w:rsidRDefault="00990F6B" w:rsidP="00990F6B">
      <w:pPr>
        <w:pStyle w:val="Figurecaptioncontinued"/>
      </w:pPr>
      <w:r>
        <w:rPr>
          <w:b/>
          <w:i/>
        </w:rPr>
        <w:t>Figure 14</w:t>
      </w:r>
      <w:r w:rsidRPr="0002557E">
        <w:rPr>
          <w:b/>
          <w:i/>
        </w:rPr>
        <w:t>B</w:t>
      </w:r>
      <w:r>
        <w:t>. A linear scale is used with the actual concentration values. The binding activity does not appear to change after ~30 nM concentration on the x-axis.</w:t>
      </w:r>
    </w:p>
    <w:p w14:paraId="4D9DB56B" w14:textId="77777777" w:rsidR="00990F6B" w:rsidRDefault="00990F6B" w:rsidP="00990F6B">
      <w:pPr>
        <w:pStyle w:val="Figurecaptioncontinued"/>
      </w:pPr>
    </w:p>
    <w:p w14:paraId="36459A58" w14:textId="77777777" w:rsidR="00990F6B" w:rsidRDefault="00990F6B" w:rsidP="00990F6B">
      <w:pPr>
        <w:pStyle w:val="Figurecaptioncontinued"/>
      </w:pPr>
      <w:r>
        <w:rPr>
          <w:b/>
          <w:i/>
        </w:rPr>
        <w:t>Figure 14</w:t>
      </w:r>
      <w:r w:rsidRPr="0002557E">
        <w:rPr>
          <w:b/>
          <w:i/>
        </w:rPr>
        <w:t>C</w:t>
      </w:r>
      <w:r>
        <w:t>. Log-transformed concentration values on a linear scale are possible in software programs, however, this format is seldom used.</w:t>
      </w:r>
    </w:p>
    <w:p w14:paraId="273EFEF5" w14:textId="77777777" w:rsidR="00990F6B" w:rsidRDefault="00990F6B" w:rsidP="0041158C">
      <w:pPr>
        <w:pStyle w:val="Figurenumberandcaption"/>
      </w:pPr>
    </w:p>
    <w:p w14:paraId="7724A438" w14:textId="6E1E9B4B" w:rsidR="00055539" w:rsidRDefault="00990AF9"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4</w:t>
      </w:r>
      <w:r w:rsidR="00077F4C">
        <w:rPr>
          <w:noProof/>
        </w:rPr>
        <w:fldChar w:fldCharType="end"/>
      </w:r>
      <w:r>
        <w:t>.</w:t>
      </w:r>
      <w:r w:rsidR="00567FF0">
        <w:t xml:space="preserve"> </w:t>
      </w:r>
      <w:r>
        <w:t>Saturation binding data plotted with thr</w:t>
      </w:r>
      <w:bookmarkStart w:id="97" w:name="_GoBack"/>
      <w:bookmarkEnd w:id="97"/>
      <w:r>
        <w:t>ee different x-axis scales.</w:t>
      </w:r>
      <w:bookmarkEnd w:id="96"/>
    </w:p>
    <w:p w14:paraId="317C69F8" w14:textId="77777777" w:rsidR="00C11CBC" w:rsidRDefault="00C11CBC" w:rsidP="00042728"/>
    <w:p w14:paraId="0CFA1BD3" w14:textId="29BB0796" w:rsidR="00C11CBC" w:rsidRDefault="0002557E" w:rsidP="00042728">
      <w:r>
        <w:t xml:space="preserve">The graph in </w:t>
      </w:r>
      <w:r w:rsidR="00383718">
        <w:rPr>
          <w:b/>
        </w:rPr>
        <w:t xml:space="preserve">Figure </w:t>
      </w:r>
      <w:r w:rsidR="004D7DCE">
        <w:rPr>
          <w:b/>
        </w:rPr>
        <w:t>14</w:t>
      </w:r>
      <w:r w:rsidR="003A2495" w:rsidRPr="0002557E">
        <w:rPr>
          <w:b/>
        </w:rPr>
        <w:t>B</w:t>
      </w:r>
      <w:r w:rsidR="003A2495">
        <w:t xml:space="preserve"> </w:t>
      </w:r>
      <w:r w:rsidR="00C22285">
        <w:t>is most commonly used when evaluating saturation binding experiments.</w:t>
      </w:r>
      <w:r w:rsidR="005519ED">
        <w:t xml:space="preserve"> </w:t>
      </w:r>
      <w:r w:rsidR="004D7DCE">
        <w:t>However, the graph</w:t>
      </w:r>
      <w:r w:rsidR="00C22285">
        <w:t xml:space="preserve"> in </w:t>
      </w:r>
      <w:r w:rsidR="004D7DCE">
        <w:rPr>
          <w:b/>
        </w:rPr>
        <w:t>Figure 14</w:t>
      </w:r>
      <w:r w:rsidRPr="0002557E">
        <w:rPr>
          <w:b/>
        </w:rPr>
        <w:t>A</w:t>
      </w:r>
      <w:r>
        <w:t xml:space="preserve"> </w:t>
      </w:r>
      <w:r w:rsidR="00C22285">
        <w:t xml:space="preserve">may be </w:t>
      </w:r>
      <w:r w:rsidR="004D7DCE">
        <w:t>a better example</w:t>
      </w:r>
      <w:r w:rsidR="00C22285">
        <w:t xml:space="preserve"> of demonstrating </w:t>
      </w:r>
      <w:r w:rsidR="00B21814">
        <w:t>that</w:t>
      </w:r>
      <w:r>
        <w:t xml:space="preserve"> the binding activity reaches a significant</w:t>
      </w:r>
      <w:r w:rsidR="00B21814">
        <w:t xml:space="preserve"> asymptote.</w:t>
      </w:r>
    </w:p>
    <w:p w14:paraId="720A2120" w14:textId="77777777" w:rsidR="00055539" w:rsidRDefault="00055539" w:rsidP="00042728"/>
    <w:p w14:paraId="09A5C0AA" w14:textId="77777777" w:rsidR="00055539" w:rsidRDefault="00841DFB" w:rsidP="00042728">
      <w:r>
        <w:t>Therefore, the</w:t>
      </w:r>
      <w:r w:rsidR="002825D8">
        <w:t xml:space="preserve"> type of </w:t>
      </w:r>
      <w:r>
        <w:t xml:space="preserve">scale chosen for </w:t>
      </w:r>
      <w:r w:rsidR="002825D8">
        <w:t xml:space="preserve">each graph should be carefully </w:t>
      </w:r>
      <w:r>
        <w:t xml:space="preserve">evaluated </w:t>
      </w:r>
      <w:bookmarkStart w:id="98" w:name="OLE_LINK2"/>
      <w:r>
        <w:t xml:space="preserve">to ensure that information is conveyed </w:t>
      </w:r>
      <w:r w:rsidR="00C22285">
        <w:t>as desired</w:t>
      </w:r>
      <w:r>
        <w:t>.</w:t>
      </w:r>
      <w:bookmarkEnd w:id="98"/>
    </w:p>
    <w:p w14:paraId="36DCECEF" w14:textId="77777777" w:rsidR="002825D8" w:rsidRDefault="002825D8" w:rsidP="00042728"/>
    <w:p w14:paraId="547A68FC" w14:textId="77777777" w:rsidR="00FE2A3A" w:rsidRDefault="00FE2A3A" w:rsidP="00042728"/>
    <w:p w14:paraId="771A756B" w14:textId="77777777" w:rsidR="00FE2A3A" w:rsidRPr="00FE2A3A" w:rsidRDefault="009905C7" w:rsidP="00C627EA">
      <w:pPr>
        <w:pStyle w:val="Heading3"/>
      </w:pPr>
      <w:bookmarkStart w:id="99" w:name="_Toc6044271"/>
      <w:bookmarkStart w:id="100" w:name="_Toc14781576"/>
      <w:r>
        <w:t xml:space="preserve">Axis </w:t>
      </w:r>
      <w:r w:rsidR="00FE2A3A" w:rsidRPr="00FE2A3A">
        <w:t>Scale Range</w:t>
      </w:r>
      <w:bookmarkEnd w:id="99"/>
      <w:bookmarkEnd w:id="100"/>
    </w:p>
    <w:p w14:paraId="4D177CF6" w14:textId="332AB0B2" w:rsidR="00FE2A3A" w:rsidRDefault="002B7795" w:rsidP="00042728">
      <w:r>
        <w:t>In most cases, the vertical (y) axis should begin at zero.</w:t>
      </w:r>
      <w:r w:rsidR="005519ED">
        <w:t xml:space="preserve"> </w:t>
      </w:r>
      <w:r w:rsidR="00FE2A3A">
        <w:t xml:space="preserve">Not </w:t>
      </w:r>
      <w:r w:rsidR="0076192E">
        <w:t>having the origin begin</w:t>
      </w:r>
      <w:r w:rsidR="00FE2A3A">
        <w:t xml:space="preserve"> at zero can distort</w:t>
      </w:r>
      <w:r w:rsidR="004D7DCE">
        <w:t xml:space="preserve"> the</w:t>
      </w:r>
      <w:r w:rsidR="00FE2A3A">
        <w:t xml:space="preserve"> relative magnitudes between data </w:t>
      </w:r>
      <w:r w:rsidR="003A5F0E">
        <w:t>values.</w:t>
      </w:r>
      <w:r w:rsidR="005519ED">
        <w:t xml:space="preserve"> </w:t>
      </w:r>
      <w:r w:rsidR="003A5F0E">
        <w:t>This concept is</w:t>
      </w:r>
      <w:r w:rsidR="00FE2A3A">
        <w:t xml:space="preserve"> s</w:t>
      </w:r>
      <w:r w:rsidR="003A5F0E">
        <w:t>hown</w:t>
      </w:r>
      <w:r w:rsidR="00FE2A3A">
        <w:t xml:space="preserve"> in </w:t>
      </w:r>
      <w:r w:rsidR="00FE2A3A" w:rsidRPr="0002557E">
        <w:rPr>
          <w:b/>
        </w:rPr>
        <w:t>F</w:t>
      </w:r>
      <w:r w:rsidR="00383718">
        <w:rPr>
          <w:b/>
        </w:rPr>
        <w:t xml:space="preserve">igure </w:t>
      </w:r>
      <w:r w:rsidR="004D7DCE">
        <w:rPr>
          <w:b/>
        </w:rPr>
        <w:t>15</w:t>
      </w:r>
      <w:r w:rsidR="003A2495" w:rsidRPr="0002557E">
        <w:rPr>
          <w:b/>
        </w:rPr>
        <w:t>A</w:t>
      </w:r>
      <w:r w:rsidR="003A2495">
        <w:t xml:space="preserve"> </w:t>
      </w:r>
      <w:r w:rsidR="003F64B7">
        <w:t>(scale begins at 1.6</w:t>
      </w:r>
      <w:r w:rsidR="003A5F0E">
        <w:t>)</w:t>
      </w:r>
      <w:r w:rsidR="008D3458">
        <w:t xml:space="preserve"> and </w:t>
      </w:r>
      <w:r w:rsidR="00383718">
        <w:rPr>
          <w:b/>
        </w:rPr>
        <w:t xml:space="preserve">Figure </w:t>
      </w:r>
      <w:r w:rsidR="004D7DCE">
        <w:rPr>
          <w:b/>
        </w:rPr>
        <w:t>15</w:t>
      </w:r>
      <w:r w:rsidR="003A2495" w:rsidRPr="008D3458">
        <w:rPr>
          <w:b/>
        </w:rPr>
        <w:t>B</w:t>
      </w:r>
      <w:r w:rsidR="003A2495">
        <w:t xml:space="preserve"> </w:t>
      </w:r>
      <w:r w:rsidR="003F64B7">
        <w:t xml:space="preserve">(scale begins </w:t>
      </w:r>
      <w:r w:rsidR="003A5F0E">
        <w:t>at zero</w:t>
      </w:r>
      <w:r w:rsidR="003F64B7">
        <w:t>)</w:t>
      </w:r>
      <w:r w:rsidR="003A5F0E">
        <w:t xml:space="preserve"> for the same data values</w:t>
      </w:r>
      <w:r w:rsidR="003F64B7">
        <w:t>.</w:t>
      </w:r>
    </w:p>
    <w:p w14:paraId="1921C335" w14:textId="77777777" w:rsidR="003F64B7" w:rsidRDefault="003F64B7" w:rsidP="00042728"/>
    <w:p w14:paraId="72B45554" w14:textId="77777777" w:rsidR="003B09CC" w:rsidRDefault="006569A7" w:rsidP="0041158C">
      <w:pPr>
        <w:pStyle w:val="Figuregraphic"/>
      </w:pPr>
      <w:r>
        <w:rPr>
          <w:noProof/>
        </w:rPr>
        <w:drawing>
          <wp:inline distT="0" distB="0" distL="0" distR="0" wp14:anchorId="6FF1D1CC" wp14:editId="2B0A7220">
            <wp:extent cx="5943600" cy="2124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 11.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124075"/>
                    </a:xfrm>
                    <a:prstGeom prst="rect">
                      <a:avLst/>
                    </a:prstGeom>
                  </pic:spPr>
                </pic:pic>
              </a:graphicData>
            </a:graphic>
          </wp:inline>
        </w:drawing>
      </w:r>
    </w:p>
    <w:p w14:paraId="5D1E66F8" w14:textId="5EE2051E" w:rsidR="009B38CC" w:rsidRPr="00E30403" w:rsidRDefault="00CA5C08" w:rsidP="009B38CC">
      <w:pPr>
        <w:pStyle w:val="Figurecaptioncontinued"/>
      </w:pPr>
      <w:bookmarkStart w:id="101" w:name="_Toc14781527"/>
      <w:r w:rsidRPr="00E62EA2">
        <w:rPr>
          <w:rStyle w:val="Processinginstructionchar"/>
        </w:rPr>
        <w:t>&lt;?escape?&gt;</w:t>
      </w:r>
      <w:r w:rsidR="009B38CC">
        <w:t>(</w:t>
      </w:r>
      <w:r w:rsidR="009B38CC" w:rsidRPr="00E30403">
        <w:rPr>
          <w:b/>
        </w:rPr>
        <w:t>A</w:t>
      </w:r>
      <w:r w:rsidR="009B38CC">
        <w:t>) Y-axis scale begins at a value of 1.6 and skews the relative difference between the three samples. (</w:t>
      </w:r>
      <w:r w:rsidR="009B38CC" w:rsidRPr="00E30403">
        <w:rPr>
          <w:b/>
        </w:rPr>
        <w:t>B</w:t>
      </w:r>
      <w:r w:rsidR="009B38CC">
        <w:t>) Y-axis scale begins at zero and the relative differences between the three samples are properly depicted.</w:t>
      </w:r>
    </w:p>
    <w:p w14:paraId="3F4A99ED" w14:textId="3EA1F2D6" w:rsidR="003F64B7"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5</w:t>
      </w:r>
      <w:r w:rsidR="00077F4C">
        <w:rPr>
          <w:noProof/>
        </w:rPr>
        <w:fldChar w:fldCharType="end"/>
      </w:r>
      <w:r>
        <w:t>.</w:t>
      </w:r>
      <w:r w:rsidR="00567FF0">
        <w:t xml:space="preserve"> </w:t>
      </w:r>
      <w:r>
        <w:t>Example bar graphs with non-zero and zero y-axis origin.</w:t>
      </w:r>
      <w:bookmarkEnd w:id="101"/>
    </w:p>
    <w:p w14:paraId="150673A3" w14:textId="77777777" w:rsidR="0002557E" w:rsidRDefault="0002557E" w:rsidP="00042728"/>
    <w:p w14:paraId="338EFFF8" w14:textId="102287B9" w:rsidR="00534B5D" w:rsidRDefault="00346B8D" w:rsidP="00042728">
      <w:r>
        <w:t>Starting</w:t>
      </w:r>
      <w:r w:rsidR="00534B5D">
        <w:t xml:space="preserve"> the y-axis</w:t>
      </w:r>
      <w:r w:rsidR="00E30403">
        <w:t xml:space="preserve"> scale</w:t>
      </w:r>
      <w:r w:rsidR="00534B5D">
        <w:t xml:space="preserve"> at zero may be preferred, </w:t>
      </w:r>
      <w:r>
        <w:t xml:space="preserve">but </w:t>
      </w:r>
      <w:r w:rsidR="00534B5D">
        <w:t xml:space="preserve">consider the example </w:t>
      </w:r>
      <w:r>
        <w:t xml:space="preserve">shown </w:t>
      </w:r>
      <w:r w:rsidR="00E30403">
        <w:t xml:space="preserve">in </w:t>
      </w:r>
      <w:r w:rsidR="00383718">
        <w:rPr>
          <w:b/>
        </w:rPr>
        <w:t xml:space="preserve">Figure </w:t>
      </w:r>
      <w:r w:rsidR="004D7DCE">
        <w:rPr>
          <w:b/>
        </w:rPr>
        <w:t>16</w:t>
      </w:r>
      <w:r w:rsidR="003A2495">
        <w:t xml:space="preserve"> </w:t>
      </w:r>
      <w:r>
        <w:t xml:space="preserve">where the same data is plotted with a y-axis </w:t>
      </w:r>
      <w:r w:rsidR="00E30403">
        <w:t xml:space="preserve">scale </w:t>
      </w:r>
      <w:r>
        <w:t>that begins at zero (</w:t>
      </w:r>
      <w:r w:rsidR="004D7DCE">
        <w:rPr>
          <w:b/>
        </w:rPr>
        <w:t>Figure 16</w:t>
      </w:r>
      <w:r w:rsidR="00E30403" w:rsidRPr="00E30403">
        <w:rPr>
          <w:b/>
        </w:rPr>
        <w:t>A</w:t>
      </w:r>
      <w:r>
        <w:t xml:space="preserve">) and a y-axis </w:t>
      </w:r>
      <w:r w:rsidR="00E30403">
        <w:t xml:space="preserve">scale </w:t>
      </w:r>
      <w:r>
        <w:t>that do</w:t>
      </w:r>
      <w:r w:rsidR="00E30403">
        <w:t>es not begin at zero (</w:t>
      </w:r>
      <w:r w:rsidR="00383718">
        <w:rPr>
          <w:b/>
        </w:rPr>
        <w:t xml:space="preserve">Figure </w:t>
      </w:r>
      <w:r w:rsidR="004D7DCE">
        <w:rPr>
          <w:b/>
        </w:rPr>
        <w:t>16</w:t>
      </w:r>
      <w:r w:rsidR="003A2495" w:rsidRPr="00E30403">
        <w:rPr>
          <w:b/>
        </w:rPr>
        <w:t>B</w:t>
      </w:r>
      <w:r>
        <w:t>)</w:t>
      </w:r>
      <w:r w:rsidR="00E30403">
        <w:t>.</w:t>
      </w:r>
    </w:p>
    <w:p w14:paraId="0FFE9913" w14:textId="77777777" w:rsidR="00534B5D" w:rsidRDefault="00534B5D" w:rsidP="00042728"/>
    <w:p w14:paraId="1797504B" w14:textId="77777777" w:rsidR="003B09CC" w:rsidRDefault="006569A7" w:rsidP="0041158C">
      <w:pPr>
        <w:pStyle w:val="Figuregraphic"/>
      </w:pPr>
      <w:r>
        <w:rPr>
          <w:noProof/>
        </w:rPr>
        <w:drawing>
          <wp:inline distT="0" distB="0" distL="0" distR="0" wp14:anchorId="4AC90892" wp14:editId="1D5AA5CD">
            <wp:extent cx="5943600" cy="21882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 12.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188210"/>
                    </a:xfrm>
                    <a:prstGeom prst="rect">
                      <a:avLst/>
                    </a:prstGeom>
                  </pic:spPr>
                </pic:pic>
              </a:graphicData>
            </a:graphic>
          </wp:inline>
        </w:drawing>
      </w:r>
    </w:p>
    <w:p w14:paraId="15579538" w14:textId="14B6D689" w:rsidR="009B38CC" w:rsidRPr="00E30403" w:rsidRDefault="00CA5C08" w:rsidP="009B38CC">
      <w:pPr>
        <w:pStyle w:val="Figurecaptioncontinued"/>
      </w:pPr>
      <w:bookmarkStart w:id="102" w:name="_Toc14781528"/>
      <w:r w:rsidRPr="00E62EA2">
        <w:rPr>
          <w:rStyle w:val="Processinginstructionchar"/>
        </w:rPr>
        <w:t>&lt;?escape?&gt;</w:t>
      </w:r>
      <w:r w:rsidR="009B38CC">
        <w:t>(</w:t>
      </w:r>
      <w:r w:rsidR="009B38CC" w:rsidRPr="00E30403">
        <w:rPr>
          <w:b/>
        </w:rPr>
        <w:t>A</w:t>
      </w:r>
      <w:r w:rsidR="009B38CC">
        <w:t>) Y-axis scale begins at a value of zero; the data appears to be uniform. (</w:t>
      </w:r>
      <w:r w:rsidR="009B38CC" w:rsidRPr="00E30403">
        <w:rPr>
          <w:b/>
        </w:rPr>
        <w:t>B</w:t>
      </w:r>
      <w:r w:rsidR="009B38CC">
        <w:t>) Y-axis scale begins at a value of 3800 and a repetitive pattern is observed. This is an example of systematic error.</w:t>
      </w:r>
    </w:p>
    <w:p w14:paraId="3543286C" w14:textId="6F9AAD23" w:rsidR="00534B5D"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6</w:t>
      </w:r>
      <w:r w:rsidR="00077F4C">
        <w:rPr>
          <w:noProof/>
        </w:rPr>
        <w:fldChar w:fldCharType="end"/>
      </w:r>
      <w:r>
        <w:t>.</w:t>
      </w:r>
      <w:r w:rsidR="00567FF0">
        <w:t xml:space="preserve"> </w:t>
      </w:r>
      <w:r>
        <w:t>Example line graphs with non-zero and zero y-axis origin.</w:t>
      </w:r>
      <w:bookmarkEnd w:id="102"/>
    </w:p>
    <w:p w14:paraId="016840C3" w14:textId="77777777" w:rsidR="008A4DC8" w:rsidRDefault="008A4DC8" w:rsidP="00A73FD3"/>
    <w:p w14:paraId="17891DA2" w14:textId="5D261F1C" w:rsidR="00534B5D" w:rsidRDefault="00346B8D" w:rsidP="00712F14">
      <w:r>
        <w:t>While t</w:t>
      </w:r>
      <w:r w:rsidR="00C765E2">
        <w:t xml:space="preserve">his data has been exaggerated to demonstrate a point, these types of patterns can exist with </w:t>
      </w:r>
      <w:r>
        <w:t>assays that</w:t>
      </w:r>
      <w:r w:rsidR="00C765E2">
        <w:t xml:space="preserve"> involve auto</w:t>
      </w:r>
      <w:r>
        <w:t>mated liquid handlers, plate transfers</w:t>
      </w:r>
      <w:r w:rsidR="005E4687">
        <w:t>,</w:t>
      </w:r>
      <w:r>
        <w:t xml:space="preserve"> and detection equipment</w:t>
      </w:r>
      <w:r w:rsidR="007E0F11">
        <w:t xml:space="preserve"> and usually suggest a causal relationship that can be investigated.</w:t>
      </w:r>
      <w:r w:rsidR="005519ED">
        <w:t xml:space="preserve"> </w:t>
      </w:r>
      <w:r w:rsidR="007E0F11">
        <w:t>If identified, these effects can be corrected and q</w:t>
      </w:r>
      <w:r w:rsidR="004E7320">
        <w:t xml:space="preserve">uality control chart monitored </w:t>
      </w:r>
      <w:r w:rsidR="007E0F11">
        <w:t>to reduce the overall noise and variation in the assay</w:t>
      </w:r>
      <w:r w:rsidR="004D7DCE">
        <w:t xml:space="preserve"> </w:t>
      </w:r>
      <w:r w:rsidR="004E7320" w:rsidRPr="00AE7A58">
        <w:rPr>
          <w:highlight w:val="cyan"/>
        </w:rPr>
        <w:fldChar w:fldCharType="begin"/>
      </w:r>
      <w:r w:rsidR="00777961" w:rsidRPr="00AE7A58">
        <w:rPr>
          <w:highlight w:val="cyan"/>
        </w:rPr>
        <w:instrText xml:space="preserve"> ADDIN EN.CITE &lt;EndNote&gt;&lt;Cite&gt;&lt;Author&gt;Beck&lt;/Author&gt;&lt;Year&gt;2004&lt;/Year&gt;&lt;RecNum&gt;1914&lt;/RecNum&gt;&lt;DisplayText&gt;(1)&lt;/DisplayText&gt;&lt;record&gt;&lt;rec-number&gt;1914&lt;/rec-number&gt;&lt;foreign-keys&gt;&lt;key app="EN" db-id="ezvw0f203faewuestptxwd2nsp2evzepttpf" timestamp="1424703567"&gt;1914&lt;/key&gt;&lt;/foreign-keys&gt;&lt;ref-type name="Book Section"&gt;5&lt;/ref-type&gt;&lt;contributors&gt;&lt;authors&gt;&lt;author&gt;Beck, B.&lt;/author&gt;&lt;author&gt;Chen, Y. F.&lt;/author&gt;&lt;author&gt;Dere, W.&lt;/author&gt;&lt;author&gt;Devanarayan, V.&lt;/author&gt;&lt;author&gt;Eastwood, B. J.&lt;/author&gt;&lt;author&gt;Farmen, M. W.&lt;/author&gt;&lt;author&gt;Iturria, S. J.&lt;/author&gt;&lt;author&gt;Iversen, P. W.&lt;/author&gt;&lt;author&gt;Kahl, S. D.&lt;/author&gt;&lt;author&gt;Moore, R. A.&lt;/author&gt;&lt;author&gt;Sawyer, B. D.&lt;/author&gt;&lt;author&gt;Weidner, J.&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Assay Operations for SAR Support&lt;/title&gt;&lt;secondary-title&gt;Assay Guidance Manual&lt;/secondary-title&gt;&lt;/titles&gt;&lt;dates&gt;&lt;year&gt;2004&lt;/year&gt;&lt;/dates&gt;&lt;pub-location&gt;Bethesda (MD)&lt;/pub-location&gt;&lt;accession-num&gt;22553866&lt;/accession-num&gt;&lt;urls&gt;&lt;related-urls&gt;&lt;url&gt;http://www.ncbi.nlm.nih.gov/pubmed/22553866&lt;/url&gt;&lt;/related-urls&gt;&lt;/urls&gt;&lt;language&gt;eng&lt;/language&gt;&lt;/record&gt;&lt;/Cite&gt;&lt;/EndNote&gt;</w:instrText>
      </w:r>
      <w:r w:rsidR="004E7320" w:rsidRPr="00AE7A58">
        <w:rPr>
          <w:highlight w:val="cyan"/>
        </w:rPr>
        <w:fldChar w:fldCharType="separate"/>
      </w:r>
      <w:r w:rsidR="00777961" w:rsidRPr="00AE7A58">
        <w:rPr>
          <w:noProof/>
          <w:highlight w:val="cyan"/>
        </w:rPr>
        <w:t>(1)</w:t>
      </w:r>
      <w:r w:rsidR="004E7320" w:rsidRPr="00AE7A58">
        <w:rPr>
          <w:highlight w:val="cyan"/>
        </w:rPr>
        <w:fldChar w:fldCharType="end"/>
      </w:r>
      <w:r w:rsidR="007E0F11">
        <w:t>.</w:t>
      </w:r>
      <w:r w:rsidR="005519ED">
        <w:t xml:space="preserve"> </w:t>
      </w:r>
      <w:r>
        <w:t>Viewing data by rows or columns with a non-zero y-axis scale may be necessary to identify potential issues</w:t>
      </w:r>
      <w:r w:rsidR="008A4DC8">
        <w:t xml:space="preserve"> or patterns</w:t>
      </w:r>
      <w:r>
        <w:t>.</w:t>
      </w:r>
    </w:p>
    <w:p w14:paraId="02428A73" w14:textId="77777777" w:rsidR="000636AC" w:rsidRDefault="000636AC" w:rsidP="00042728"/>
    <w:p w14:paraId="4DC61E67" w14:textId="75562763" w:rsidR="000636AC" w:rsidRDefault="000636AC" w:rsidP="00042728">
      <w:r>
        <w:t xml:space="preserve">An example where a reduced scale may be required is demonstrated in </w:t>
      </w:r>
      <w:r w:rsidR="00383718">
        <w:rPr>
          <w:b/>
        </w:rPr>
        <w:t xml:space="preserve">Figure </w:t>
      </w:r>
      <w:r w:rsidR="004D7DCE">
        <w:rPr>
          <w:b/>
        </w:rPr>
        <w:t>17</w:t>
      </w:r>
      <w:r>
        <w:t>.</w:t>
      </w:r>
      <w:r w:rsidR="005519ED">
        <w:t xml:space="preserve"> </w:t>
      </w:r>
      <w:r w:rsidR="006D676F">
        <w:t>Here</w:t>
      </w:r>
      <w:r>
        <w:t xml:space="preserve"> a single obvious extreme outlier</w:t>
      </w:r>
      <w:r w:rsidR="007363B9">
        <w:t xml:space="preserve"> (data point in red)</w:t>
      </w:r>
      <w:r>
        <w:t xml:space="preserve"> </w:t>
      </w:r>
      <w:r w:rsidR="008A4DC8">
        <w:t>enlarges the</w:t>
      </w:r>
      <w:r>
        <w:t xml:space="preserve"> </w:t>
      </w:r>
      <w:r w:rsidR="008A4DC8">
        <w:t>scale, which</w:t>
      </w:r>
      <w:r>
        <w:t xml:space="preserve"> masks the effect of the </w:t>
      </w:r>
      <w:r w:rsidR="004D7DCE">
        <w:t>remaining</w:t>
      </w:r>
      <w:r>
        <w:t xml:space="preserve"> data</w:t>
      </w:r>
      <w:r w:rsidR="004D7DCE">
        <w:t xml:space="preserve"> including the variability of n=3 technical replicates</w:t>
      </w:r>
      <w:r>
        <w:t>.</w:t>
      </w:r>
      <w:r w:rsidR="005519ED">
        <w:t xml:space="preserve"> </w:t>
      </w:r>
      <w:r>
        <w:t xml:space="preserve">Changing the scale so that the obvious outlier is not shown may yield the desired </w:t>
      </w:r>
      <w:r w:rsidR="00127EA5">
        <w:t>curve</w:t>
      </w:r>
      <w:r>
        <w:t>.</w:t>
      </w:r>
      <w:r w:rsidR="005519ED">
        <w:t xml:space="preserve"> </w:t>
      </w:r>
      <w:r w:rsidR="007363B9">
        <w:t xml:space="preserve">An explanation for excluding the data point should be described in a figure legend, </w:t>
      </w:r>
      <w:r w:rsidR="00127EA5">
        <w:t xml:space="preserve">text, orally, </w:t>
      </w:r>
      <w:r w:rsidR="007363B9">
        <w:t>etc.</w:t>
      </w:r>
      <w:r w:rsidR="005519ED">
        <w:t xml:space="preserve"> </w:t>
      </w:r>
    </w:p>
    <w:p w14:paraId="44893597" w14:textId="77777777" w:rsidR="00534B5D" w:rsidRDefault="00534B5D" w:rsidP="00042728"/>
    <w:p w14:paraId="49ADA402" w14:textId="77777777" w:rsidR="003B09CC" w:rsidRDefault="006569A7" w:rsidP="0041158C">
      <w:pPr>
        <w:pStyle w:val="Figuregraphic"/>
      </w:pPr>
      <w:r>
        <w:rPr>
          <w:noProof/>
        </w:rPr>
        <w:drawing>
          <wp:inline distT="0" distB="0" distL="0" distR="0" wp14:anchorId="39977E5E" wp14:editId="03D7AE46">
            <wp:extent cx="5943600" cy="22942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e 13.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294255"/>
                    </a:xfrm>
                    <a:prstGeom prst="rect">
                      <a:avLst/>
                    </a:prstGeom>
                  </pic:spPr>
                </pic:pic>
              </a:graphicData>
            </a:graphic>
          </wp:inline>
        </w:drawing>
      </w:r>
    </w:p>
    <w:p w14:paraId="3CFB94F0" w14:textId="7E66358A" w:rsidR="009B38CC" w:rsidRDefault="00CA5C08" w:rsidP="009B38CC">
      <w:pPr>
        <w:pStyle w:val="Figurecaptioncontinued"/>
      </w:pPr>
      <w:bookmarkStart w:id="103" w:name="_Toc14781529"/>
      <w:r w:rsidRPr="00E62EA2">
        <w:rPr>
          <w:rStyle w:val="Processinginstructionchar"/>
        </w:rPr>
        <w:t>&lt;?escape?&gt;</w:t>
      </w:r>
      <w:r w:rsidR="009B38CC">
        <w:t>(</w:t>
      </w:r>
      <w:r w:rsidR="009B38CC" w:rsidRPr="008D45EF">
        <w:rPr>
          <w:b/>
        </w:rPr>
        <w:t>A</w:t>
      </w:r>
      <w:r w:rsidR="009B38CC">
        <w:t>) One extreme outlier (in red) creates a large y-axis scale that obscures the remaining data points. (</w:t>
      </w:r>
      <w:r w:rsidR="009B38CC" w:rsidRPr="008D45EF">
        <w:rPr>
          <w:b/>
        </w:rPr>
        <w:t>B</w:t>
      </w:r>
      <w:r w:rsidR="009B38CC">
        <w:t xml:space="preserve">) The extreme outlier is omitted and a standard sigmoidal CRC curve is observed compared to the previously flattened CRC shown in </w:t>
      </w:r>
      <w:r w:rsidR="009B38CC" w:rsidRPr="008D45EF">
        <w:rPr>
          <w:b/>
        </w:rPr>
        <w:t>A</w:t>
      </w:r>
      <w:r w:rsidR="009B38CC">
        <w:t xml:space="preserve"> (n=3 technical replicates).</w:t>
      </w:r>
    </w:p>
    <w:p w14:paraId="5ED9C4AF" w14:textId="06E27594" w:rsidR="007363B9"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7</w:t>
      </w:r>
      <w:r w:rsidR="00077F4C">
        <w:rPr>
          <w:noProof/>
        </w:rPr>
        <w:fldChar w:fldCharType="end"/>
      </w:r>
      <w:r>
        <w:t>.</w:t>
      </w:r>
      <w:r w:rsidR="00567FF0">
        <w:t xml:space="preserve"> </w:t>
      </w:r>
      <w:r>
        <w:t>Effect of including all data when an extreme outlier exists.</w:t>
      </w:r>
      <w:bookmarkEnd w:id="103"/>
    </w:p>
    <w:p w14:paraId="432AF883" w14:textId="77777777" w:rsidR="008A4DC8" w:rsidRPr="008A4DC8" w:rsidRDefault="008A4DC8" w:rsidP="0001793A"/>
    <w:p w14:paraId="628C8E68" w14:textId="7C91E888" w:rsidR="007363B9" w:rsidRDefault="008A4DC8" w:rsidP="0001793A">
      <w:r>
        <w:t xml:space="preserve">Alternatively, </w:t>
      </w:r>
      <w:r w:rsidR="008D45EF">
        <w:t xml:space="preserve">the use of </w:t>
      </w:r>
      <w:r>
        <w:t>a broken axis (</w:t>
      </w:r>
      <w:r w:rsidR="004D7DCE">
        <w:t xml:space="preserve">see </w:t>
      </w:r>
      <w:r w:rsidRPr="008D45EF">
        <w:rPr>
          <w:b/>
        </w:rPr>
        <w:t xml:space="preserve">Figure </w:t>
      </w:r>
      <w:r w:rsidR="004D7DCE">
        <w:rPr>
          <w:b/>
        </w:rPr>
        <w:t>19</w:t>
      </w:r>
      <w:r>
        <w:t xml:space="preserve">) </w:t>
      </w:r>
      <w:r w:rsidR="008D45EF">
        <w:t>may be an acceptable alternative</w:t>
      </w:r>
      <w:r>
        <w:t xml:space="preserve"> to show </w:t>
      </w:r>
      <w:r w:rsidR="008D45EF">
        <w:t>both the</w:t>
      </w:r>
      <w:r>
        <w:t xml:space="preserve"> </w:t>
      </w:r>
      <w:r w:rsidR="008D45EF">
        <w:t>expected CRC</w:t>
      </w:r>
      <w:r>
        <w:t xml:space="preserve"> and the outlier.</w:t>
      </w:r>
    </w:p>
    <w:p w14:paraId="45401D4C" w14:textId="77777777" w:rsidR="008A4DC8" w:rsidRDefault="008A4DC8" w:rsidP="0001793A"/>
    <w:p w14:paraId="47B0CD91" w14:textId="30374901" w:rsidR="002B7795" w:rsidRDefault="007363B9" w:rsidP="0001793A">
      <w:r>
        <w:t>Finally</w:t>
      </w:r>
      <w:r w:rsidR="00FE2A3A">
        <w:t xml:space="preserve">, two different samples </w:t>
      </w:r>
      <w:r w:rsidR="003A5F0E">
        <w:t xml:space="preserve">that are tested </w:t>
      </w:r>
      <w:r w:rsidR="00B263F1">
        <w:t>in the same experiment</w:t>
      </w:r>
      <w:r w:rsidR="00A97566">
        <w:t xml:space="preserve"> should have</w:t>
      </w:r>
      <w:r w:rsidR="00B05B56">
        <w:t xml:space="preserve"> </w:t>
      </w:r>
      <w:r w:rsidR="005E5D84">
        <w:t>the same</w:t>
      </w:r>
      <w:r>
        <w:t xml:space="preserve"> scale range</w:t>
      </w:r>
      <w:r w:rsidR="00B263F1">
        <w:t xml:space="preserve"> so that relative differences are obvious to the observer.</w:t>
      </w:r>
      <w:r w:rsidR="005519ED">
        <w:t xml:space="preserve"> </w:t>
      </w:r>
      <w:r w:rsidR="00383718">
        <w:rPr>
          <w:b/>
        </w:rPr>
        <w:t xml:space="preserve">Figure </w:t>
      </w:r>
      <w:r w:rsidR="004D7DCE">
        <w:rPr>
          <w:b/>
        </w:rPr>
        <w:t>18</w:t>
      </w:r>
      <w:r w:rsidR="003A2495">
        <w:t xml:space="preserve"> </w:t>
      </w:r>
      <w:r w:rsidR="008D45EF">
        <w:t xml:space="preserve">demonstrates </w:t>
      </w:r>
      <w:r w:rsidR="00A97566">
        <w:t>how conclusions could be misinterpreted</w:t>
      </w:r>
      <w:r w:rsidR="00B263F1">
        <w:t xml:space="preserve"> when the y-axis scales for like-treated samples are not kept the same</w:t>
      </w:r>
      <w:r w:rsidR="00A97566">
        <w:t>.</w:t>
      </w:r>
      <w:r w:rsidR="005519ED">
        <w:t xml:space="preserve"> </w:t>
      </w:r>
      <w:r w:rsidR="008D45EF">
        <w:t>In this example, Sample 1 and Sample 2 are two different preparations of the same protein tested in the same assay with the same conditions and reagents.</w:t>
      </w:r>
      <w:r w:rsidR="005519ED">
        <w:t xml:space="preserve"> </w:t>
      </w:r>
      <w:r w:rsidR="00B263F1" w:rsidRPr="008D45EF">
        <w:rPr>
          <w:b/>
        </w:rPr>
        <w:t xml:space="preserve">Figure </w:t>
      </w:r>
      <w:r w:rsidR="004D7DCE">
        <w:rPr>
          <w:b/>
        </w:rPr>
        <w:t>18</w:t>
      </w:r>
      <w:r w:rsidR="003A2495" w:rsidRPr="007D5478">
        <w:t xml:space="preserve"> </w:t>
      </w:r>
      <w:r w:rsidR="007D5478" w:rsidRPr="007D5478">
        <w:t>panels</w:t>
      </w:r>
      <w:r w:rsidR="007D5478">
        <w:rPr>
          <w:b/>
        </w:rPr>
        <w:t xml:space="preserve"> </w:t>
      </w:r>
      <w:r w:rsidR="008D45EF" w:rsidRPr="008D45EF">
        <w:rPr>
          <w:b/>
        </w:rPr>
        <w:t>A</w:t>
      </w:r>
      <w:r w:rsidR="007D5478">
        <w:rPr>
          <w:b/>
        </w:rPr>
        <w:t xml:space="preserve"> </w:t>
      </w:r>
      <w:r w:rsidR="007D5478" w:rsidRPr="004D7DCE">
        <w:t xml:space="preserve">and </w:t>
      </w:r>
      <w:r w:rsidR="007D5478">
        <w:rPr>
          <w:b/>
        </w:rPr>
        <w:t>C</w:t>
      </w:r>
      <w:r w:rsidR="00BB234C">
        <w:t xml:space="preserve"> </w:t>
      </w:r>
      <w:r w:rsidR="008D45EF">
        <w:t>may give</w:t>
      </w:r>
      <w:r w:rsidR="00BB234C">
        <w:t xml:space="preserve"> the appearance that Sample 1 and Sample 2 </w:t>
      </w:r>
      <w:r w:rsidR="00B263F1">
        <w:t xml:space="preserve">have </w:t>
      </w:r>
      <w:r w:rsidR="008D45EF">
        <w:t xml:space="preserve">similar activities, since </w:t>
      </w:r>
      <w:r w:rsidR="001F66D5">
        <w:t>y-axis</w:t>
      </w:r>
      <w:r w:rsidR="008D45EF">
        <w:t xml:space="preserve"> scales</w:t>
      </w:r>
      <w:r w:rsidR="001F66D5">
        <w:t>,</w:t>
      </w:r>
      <w:r w:rsidR="008D45EF">
        <w:t xml:space="preserve"> relative to each maximum</w:t>
      </w:r>
      <w:r w:rsidR="001F66D5">
        <w:t>,</w:t>
      </w:r>
      <w:r w:rsidR="008D45EF">
        <w:t xml:space="preserve"> were used</w:t>
      </w:r>
      <w:r w:rsidR="001F66D5">
        <w:t xml:space="preserve"> in the two graphs</w:t>
      </w:r>
      <w:r w:rsidR="008D45EF">
        <w:t>.</w:t>
      </w:r>
      <w:r w:rsidR="005519ED">
        <w:t xml:space="preserve"> </w:t>
      </w:r>
      <w:r w:rsidR="00383718">
        <w:rPr>
          <w:b/>
        </w:rPr>
        <w:t xml:space="preserve">Figure </w:t>
      </w:r>
      <w:r w:rsidR="004D7DCE">
        <w:rPr>
          <w:b/>
        </w:rPr>
        <w:t>18</w:t>
      </w:r>
      <w:r w:rsidR="003A2495" w:rsidRPr="007D5478">
        <w:t xml:space="preserve"> </w:t>
      </w:r>
      <w:r w:rsidR="007D5478" w:rsidRPr="007D5478">
        <w:t>panels</w:t>
      </w:r>
      <w:r w:rsidR="007D5478">
        <w:rPr>
          <w:b/>
        </w:rPr>
        <w:t xml:space="preserve"> </w:t>
      </w:r>
      <w:r w:rsidR="008D45EF" w:rsidRPr="008D45EF">
        <w:rPr>
          <w:b/>
        </w:rPr>
        <w:t>B</w:t>
      </w:r>
      <w:r w:rsidR="007D5478" w:rsidRPr="004D7DCE">
        <w:t xml:space="preserve"> and</w:t>
      </w:r>
      <w:r w:rsidR="007D5478">
        <w:rPr>
          <w:b/>
        </w:rPr>
        <w:t xml:space="preserve"> D</w:t>
      </w:r>
      <w:r w:rsidR="007D5478">
        <w:t xml:space="preserve"> demonstrate</w:t>
      </w:r>
      <w:r w:rsidR="00B263F1">
        <w:t xml:space="preserve"> the difference in </w:t>
      </w:r>
      <w:r w:rsidR="001F66D5">
        <w:t>relative activities</w:t>
      </w:r>
      <w:r w:rsidR="00BB234C">
        <w:t xml:space="preserve"> for the two samples</w:t>
      </w:r>
      <w:r w:rsidR="001F66D5">
        <w:t>, when the same y-axis scale is used in each graph.</w:t>
      </w:r>
    </w:p>
    <w:p w14:paraId="64CB0F29" w14:textId="77777777" w:rsidR="002B7795" w:rsidRDefault="002B7795" w:rsidP="0001793A"/>
    <w:p w14:paraId="676CF208" w14:textId="77777777" w:rsidR="003B09CC" w:rsidRDefault="006569A7" w:rsidP="0041158C">
      <w:pPr>
        <w:pStyle w:val="Figuregraphic"/>
      </w:pPr>
      <w:r>
        <w:rPr>
          <w:noProof/>
        </w:rPr>
        <w:drawing>
          <wp:inline distT="0" distB="0" distL="0" distR="0" wp14:anchorId="044569E8" wp14:editId="75FC9EC7">
            <wp:extent cx="5943600" cy="42202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 14.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4220210"/>
                    </a:xfrm>
                    <a:prstGeom prst="rect">
                      <a:avLst/>
                    </a:prstGeom>
                  </pic:spPr>
                </pic:pic>
              </a:graphicData>
            </a:graphic>
          </wp:inline>
        </w:drawing>
      </w:r>
    </w:p>
    <w:p w14:paraId="535EF21F" w14:textId="77777777" w:rsidR="009B38CC" w:rsidRDefault="009B38CC" w:rsidP="009B38CC">
      <w:pPr>
        <w:pStyle w:val="Figurecaptioncontinued"/>
      </w:pPr>
      <w:bookmarkStart w:id="104" w:name="_Toc14781530"/>
      <w:r>
        <w:t xml:space="preserve">Sample 1 and Sample 2 are two different protein preparations that were treated in the same experiment with the same reagents and conditions. Nonspecific binding (solid squares) and total binding in the absence of competitor (open circles) were measured. In </w:t>
      </w:r>
      <w:r w:rsidRPr="00577119">
        <w:rPr>
          <w:b/>
        </w:rPr>
        <w:t>A</w:t>
      </w:r>
      <w:r w:rsidRPr="00941E60">
        <w:t xml:space="preserve"> and</w:t>
      </w:r>
      <w:r>
        <w:rPr>
          <w:b/>
        </w:rPr>
        <w:t xml:space="preserve"> C</w:t>
      </w:r>
      <w:r>
        <w:t xml:space="preserve">, the y-axis scale range is determined by the maximum observed response for each sample. In </w:t>
      </w:r>
      <w:r w:rsidRPr="00577119">
        <w:rPr>
          <w:b/>
        </w:rPr>
        <w:t>B</w:t>
      </w:r>
      <w:r w:rsidRPr="00941E60">
        <w:t xml:space="preserve"> and</w:t>
      </w:r>
      <w:r>
        <w:rPr>
          <w:b/>
        </w:rPr>
        <w:t xml:space="preserve"> D</w:t>
      </w:r>
      <w:r>
        <w:t xml:space="preserve">, the same y-axis scale range is used for both samples. Panels </w:t>
      </w:r>
      <w:r w:rsidRPr="00577119">
        <w:rPr>
          <w:b/>
        </w:rPr>
        <w:t>B</w:t>
      </w:r>
      <w:r w:rsidRPr="00941E60">
        <w:t xml:space="preserve"> and</w:t>
      </w:r>
      <w:r>
        <w:rPr>
          <w:b/>
        </w:rPr>
        <w:t xml:space="preserve"> D</w:t>
      </w:r>
      <w:r>
        <w:t xml:space="preserve"> give an accurate representation of their relative activities compared to each other (n=1).</w:t>
      </w:r>
    </w:p>
    <w:p w14:paraId="5D118FC7" w14:textId="08174D89" w:rsidR="002825D8"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8</w:t>
      </w:r>
      <w:r w:rsidR="00077F4C">
        <w:rPr>
          <w:noProof/>
        </w:rPr>
        <w:fldChar w:fldCharType="end"/>
      </w:r>
      <w:r>
        <w:t>.</w:t>
      </w:r>
      <w:r w:rsidR="00567FF0">
        <w:t xml:space="preserve"> </w:t>
      </w:r>
      <w:r>
        <w:t>The effect of using different y-axis scales on similarly treated samples.</w:t>
      </w:r>
      <w:bookmarkEnd w:id="104"/>
    </w:p>
    <w:p w14:paraId="0D0E83A4" w14:textId="77777777" w:rsidR="001F66D5" w:rsidRDefault="001F66D5" w:rsidP="00042728">
      <w:pPr>
        <w:jc w:val="both"/>
      </w:pPr>
    </w:p>
    <w:p w14:paraId="00DCF596" w14:textId="6E87D193" w:rsidR="00B263F1" w:rsidRDefault="00B263F1" w:rsidP="00042728">
      <w:pPr>
        <w:jc w:val="both"/>
      </w:pPr>
      <w:r>
        <w:t>Therefore, the scale range should be carefully evaluated to ensure that information is conveyed appropriately.</w:t>
      </w:r>
      <w:r w:rsidR="005519ED">
        <w:t xml:space="preserve"> </w:t>
      </w:r>
      <w:r w:rsidR="00BB234C">
        <w:t xml:space="preserve">In some cases, the activity of Sample 1 </w:t>
      </w:r>
      <w:r w:rsidR="00577119">
        <w:t>should</w:t>
      </w:r>
      <w:r w:rsidR="00BB234C">
        <w:t xml:space="preserve"> be depicted as shown in </w:t>
      </w:r>
      <w:r w:rsidR="00BB234C" w:rsidRPr="00577119">
        <w:rPr>
          <w:b/>
        </w:rPr>
        <w:t xml:space="preserve">Figure </w:t>
      </w:r>
      <w:r w:rsidR="00BC3EFA">
        <w:rPr>
          <w:b/>
        </w:rPr>
        <w:t>18</w:t>
      </w:r>
      <w:r w:rsidR="003A2495" w:rsidRPr="00577119">
        <w:rPr>
          <w:b/>
        </w:rPr>
        <w:t>A</w:t>
      </w:r>
      <w:r w:rsidR="003A2495">
        <w:t xml:space="preserve"> </w:t>
      </w:r>
      <w:r w:rsidR="00BB234C">
        <w:t>to indicate that there is potentially a useable signal with that sample, depending on the situation.</w:t>
      </w:r>
    </w:p>
    <w:p w14:paraId="37C62826" w14:textId="77777777" w:rsidR="00E01118" w:rsidRDefault="00E01118" w:rsidP="00042728">
      <w:pPr>
        <w:jc w:val="both"/>
      </w:pPr>
    </w:p>
    <w:p w14:paraId="47FF1D89" w14:textId="77777777" w:rsidR="00E01118" w:rsidRDefault="00E01118" w:rsidP="00042728">
      <w:pPr>
        <w:jc w:val="both"/>
      </w:pPr>
      <w:r>
        <w:t>Generally, it is acceptable to extend the scale range a few percent on either side</w:t>
      </w:r>
      <w:r w:rsidR="003904A8">
        <w:t xml:space="preserve"> of the axis</w:t>
      </w:r>
      <w:r>
        <w:t xml:space="preserve"> to avoid data points on the plot frame (if using one) or on the axis extremes.</w:t>
      </w:r>
    </w:p>
    <w:p w14:paraId="211CED02" w14:textId="77777777" w:rsidR="00B263F1" w:rsidRDefault="00B263F1" w:rsidP="00042728">
      <w:pPr>
        <w:jc w:val="both"/>
      </w:pPr>
    </w:p>
    <w:p w14:paraId="6DBD3034" w14:textId="77777777" w:rsidR="00B263F1" w:rsidRDefault="00B263F1" w:rsidP="00042728">
      <w:pPr>
        <w:jc w:val="both"/>
      </w:pPr>
    </w:p>
    <w:p w14:paraId="0DEF29DD" w14:textId="77777777" w:rsidR="00865A01" w:rsidRPr="003C4709" w:rsidRDefault="003C4709" w:rsidP="00C627EA">
      <w:pPr>
        <w:pStyle w:val="Heading3"/>
      </w:pPr>
      <w:bookmarkStart w:id="105" w:name="_Toc6044272"/>
      <w:bookmarkStart w:id="106" w:name="_Toc14781577"/>
      <w:r w:rsidRPr="003C4709">
        <w:t>Broken Axes</w:t>
      </w:r>
      <w:bookmarkEnd w:id="105"/>
      <w:bookmarkEnd w:id="106"/>
    </w:p>
    <w:p w14:paraId="2B25B736" w14:textId="53FE41D0" w:rsidR="003C4709" w:rsidRDefault="00D470D6" w:rsidP="0001793A">
      <w:r>
        <w:t xml:space="preserve">If a broken axis is used to emphasize a specific point regarding the data being plotted, </w:t>
      </w:r>
      <w:r w:rsidR="00A02F28">
        <w:t>a</w:t>
      </w:r>
      <w:r>
        <w:t xml:space="preserve"> note</w:t>
      </w:r>
      <w:r w:rsidR="00A02F28">
        <w:t xml:space="preserve"> to indicate the broken axis</w:t>
      </w:r>
      <w:r>
        <w:t xml:space="preserve"> in the figure legend, text, discussion, etc.</w:t>
      </w:r>
      <w:r w:rsidR="00A02F28">
        <w:t xml:space="preserve"> should be included.</w:t>
      </w:r>
      <w:r w:rsidR="005519ED">
        <w:t xml:space="preserve"> </w:t>
      </w:r>
      <w:r>
        <w:t xml:space="preserve">This alerts the observer </w:t>
      </w:r>
      <w:r w:rsidR="003904A8">
        <w:t xml:space="preserve">to </w:t>
      </w:r>
      <w:r w:rsidR="00585881">
        <w:t xml:space="preserve">this non-standard technique </w:t>
      </w:r>
      <w:r>
        <w:t>and can prevent misinterpretation</w:t>
      </w:r>
      <w:r w:rsidR="00585881">
        <w:t xml:space="preserve"> of the data</w:t>
      </w:r>
      <w:r>
        <w:t>.</w:t>
      </w:r>
      <w:r w:rsidR="005519ED">
        <w:t xml:space="preserve"> </w:t>
      </w:r>
      <w:r w:rsidR="00383718">
        <w:rPr>
          <w:b/>
        </w:rPr>
        <w:t xml:space="preserve">Figure </w:t>
      </w:r>
      <w:r w:rsidR="00BC3EFA">
        <w:rPr>
          <w:b/>
        </w:rPr>
        <w:t>19</w:t>
      </w:r>
      <w:r w:rsidR="003A2495">
        <w:t xml:space="preserve"> </w:t>
      </w:r>
      <w:r w:rsidR="003904A8">
        <w:t>utilizes a broken y-axis to capture all data points of a CRC experiment (</w:t>
      </w:r>
      <w:r w:rsidR="00941E60">
        <w:t>same data presented in</w:t>
      </w:r>
      <w:r w:rsidR="003904A8">
        <w:t xml:space="preserve"> </w:t>
      </w:r>
      <w:r w:rsidR="00383718">
        <w:rPr>
          <w:b/>
        </w:rPr>
        <w:t xml:space="preserve">Figure </w:t>
      </w:r>
      <w:r w:rsidR="00BC3EFA">
        <w:rPr>
          <w:b/>
        </w:rPr>
        <w:t>17</w:t>
      </w:r>
      <w:r w:rsidR="003904A8">
        <w:t>).</w:t>
      </w:r>
      <w:r w:rsidR="005519ED">
        <w:t xml:space="preserve"> </w:t>
      </w:r>
      <w:r w:rsidR="003904A8">
        <w:t>It demonstrates the value of a broken axis so that key CRC information is retained while including all data points.</w:t>
      </w:r>
    </w:p>
    <w:p w14:paraId="60F267BC" w14:textId="77777777" w:rsidR="00026A2C" w:rsidRDefault="00026A2C" w:rsidP="0001793A"/>
    <w:p w14:paraId="4CB09F13" w14:textId="77777777" w:rsidR="003B09CC" w:rsidRDefault="006569A7" w:rsidP="0041158C">
      <w:pPr>
        <w:pStyle w:val="Figuregraphic"/>
      </w:pPr>
      <w:r>
        <w:rPr>
          <w:noProof/>
        </w:rPr>
        <w:drawing>
          <wp:inline distT="0" distB="0" distL="0" distR="0" wp14:anchorId="77642CA7" wp14:editId="59120651">
            <wp:extent cx="3936492" cy="26517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15.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36492" cy="2651760"/>
                    </a:xfrm>
                    <a:prstGeom prst="rect">
                      <a:avLst/>
                    </a:prstGeom>
                  </pic:spPr>
                </pic:pic>
              </a:graphicData>
            </a:graphic>
          </wp:inline>
        </w:drawing>
      </w:r>
    </w:p>
    <w:p w14:paraId="6AE79742" w14:textId="77777777" w:rsidR="009B38CC" w:rsidRDefault="009B38CC" w:rsidP="009B38CC">
      <w:pPr>
        <w:pStyle w:val="Figurecaptioncontinued"/>
      </w:pPr>
      <w:bookmarkStart w:id="107" w:name="_Toc14781531"/>
      <w:r>
        <w:t xml:space="preserve">A broken y-axis is used to include an outlier while still maintaining an appropriate concentration response curve for analysis. See the graphs in </w:t>
      </w:r>
      <w:r>
        <w:rPr>
          <w:b/>
        </w:rPr>
        <w:t>Figure 17</w:t>
      </w:r>
      <w:r>
        <w:t xml:space="preserve"> to compare other possible ways to present this data (n=3 technical replicates).</w:t>
      </w:r>
    </w:p>
    <w:p w14:paraId="4E827E53" w14:textId="64DB9465" w:rsidR="00585881"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19</w:t>
      </w:r>
      <w:r w:rsidR="00077F4C">
        <w:rPr>
          <w:noProof/>
        </w:rPr>
        <w:fldChar w:fldCharType="end"/>
      </w:r>
      <w:r>
        <w:t>.</w:t>
      </w:r>
      <w:r w:rsidR="00567FF0">
        <w:t xml:space="preserve"> </w:t>
      </w:r>
      <w:r>
        <w:t>Using a broken axis to include all data points in a CRC.</w:t>
      </w:r>
      <w:bookmarkEnd w:id="107"/>
    </w:p>
    <w:p w14:paraId="304C051D" w14:textId="77777777" w:rsidR="003C4709" w:rsidRDefault="003C4709" w:rsidP="00042728">
      <w:pPr>
        <w:jc w:val="both"/>
      </w:pPr>
    </w:p>
    <w:p w14:paraId="6F6CED0B" w14:textId="77777777" w:rsidR="003904A8" w:rsidRDefault="003904A8" w:rsidP="00042728">
      <w:pPr>
        <w:jc w:val="both"/>
      </w:pPr>
    </w:p>
    <w:p w14:paraId="40CEB216" w14:textId="77777777" w:rsidR="003C4709" w:rsidRDefault="003C4709" w:rsidP="00C627EA">
      <w:pPr>
        <w:pStyle w:val="Heading3"/>
      </w:pPr>
      <w:bookmarkStart w:id="108" w:name="_Toc6044273"/>
      <w:bookmarkStart w:id="109" w:name="_Toc14781578"/>
      <w:r>
        <w:t>Tick Marks</w:t>
      </w:r>
      <w:bookmarkEnd w:id="108"/>
      <w:bookmarkEnd w:id="109"/>
    </w:p>
    <w:p w14:paraId="5492CFD5" w14:textId="66FCA77A" w:rsidR="009905C7" w:rsidRDefault="009905C7" w:rsidP="00BC3EFA">
      <w:r>
        <w:t>The most common placement of tick marks in a graph</w:t>
      </w:r>
      <w:r w:rsidR="006D676F">
        <w:t xml:space="preserve"> are on the outside of the axis;</w:t>
      </w:r>
      <w:r>
        <w:t xml:space="preserve"> however, tick marks inside the axis are acceptable in many cases.</w:t>
      </w:r>
    </w:p>
    <w:p w14:paraId="1F3BF00E" w14:textId="77777777" w:rsidR="009905C7" w:rsidRDefault="009905C7" w:rsidP="00BC3EFA"/>
    <w:p w14:paraId="5974FC1C" w14:textId="142EEC01" w:rsidR="00C025B1" w:rsidRDefault="009905C7" w:rsidP="00BC3EFA">
      <w:r>
        <w:t xml:space="preserve">The number of tick marks being </w:t>
      </w:r>
      <w:r w:rsidR="009A5EAE">
        <w:t>used on a</w:t>
      </w:r>
      <w:r w:rsidR="00DC38BF">
        <w:t xml:space="preserve"> graph </w:t>
      </w:r>
      <w:r w:rsidR="009A5EAE">
        <w:t xml:space="preserve">axis </w:t>
      </w:r>
      <w:r>
        <w:t>should be chosen to represent the scale range adequately, without clutter</w:t>
      </w:r>
      <w:r w:rsidR="00941E60">
        <w:t>, including</w:t>
      </w:r>
      <w:r w:rsidR="00BC3EFA">
        <w:t xml:space="preserve"> </w:t>
      </w:r>
      <w:r w:rsidR="003A0EB2">
        <w:t>extraneous tick marks that distract the reader</w:t>
      </w:r>
      <w:r>
        <w:t>.</w:t>
      </w:r>
      <w:r w:rsidR="005519ED">
        <w:t xml:space="preserve"> </w:t>
      </w:r>
      <w:r w:rsidR="00DC38BF">
        <w:t>Placing tick marks at round integer numbers to correspond with the range is most frequently practiced.</w:t>
      </w:r>
      <w:r w:rsidR="005519ED">
        <w:t xml:space="preserve"> </w:t>
      </w:r>
      <w:r w:rsidR="00DC38BF">
        <w:t>Minor tick marks and unlabeled tick marks should be avoided whenever possible.</w:t>
      </w:r>
    </w:p>
    <w:p w14:paraId="77F8B2C2" w14:textId="77777777" w:rsidR="00C025B1" w:rsidRDefault="00C025B1" w:rsidP="00042728"/>
    <w:p w14:paraId="1AEEAE98" w14:textId="14E7C07E" w:rsidR="003C4709" w:rsidRDefault="008408F8" w:rsidP="00042728">
      <w:r>
        <w:t>The</w:t>
      </w:r>
      <w:r w:rsidR="00941E60">
        <w:t xml:space="preserve"> examples shown</w:t>
      </w:r>
      <w:r w:rsidR="003904A8">
        <w:t xml:space="preserve"> in </w:t>
      </w:r>
      <w:r w:rsidR="00383718">
        <w:rPr>
          <w:b/>
        </w:rPr>
        <w:t xml:space="preserve">Figure </w:t>
      </w:r>
      <w:r w:rsidR="00BC3EFA">
        <w:rPr>
          <w:b/>
        </w:rPr>
        <w:t>20</w:t>
      </w:r>
      <w:r w:rsidR="003A2495">
        <w:t xml:space="preserve"> </w:t>
      </w:r>
      <w:r>
        <w:t xml:space="preserve">demonstrate </w:t>
      </w:r>
      <w:r w:rsidR="00C025B1">
        <w:t>three</w:t>
      </w:r>
      <w:r w:rsidR="00130563">
        <w:t xml:space="preserve"> different </w:t>
      </w:r>
      <w:r w:rsidR="00941E60">
        <w:t>axi</w:t>
      </w:r>
      <w:r w:rsidR="00C025B1">
        <w:t>s</w:t>
      </w:r>
      <w:r w:rsidR="00941E60">
        <w:t xml:space="preserve"> scales for the same data range</w:t>
      </w:r>
      <w:r>
        <w:t>.</w:t>
      </w:r>
      <w:r w:rsidR="005519ED">
        <w:t xml:space="preserve"> </w:t>
      </w:r>
      <w:r w:rsidR="000522E7">
        <w:t xml:space="preserve">In </w:t>
      </w:r>
      <w:r w:rsidR="00383718">
        <w:rPr>
          <w:b/>
        </w:rPr>
        <w:t xml:space="preserve">Figure </w:t>
      </w:r>
      <w:r w:rsidR="00BC3EFA">
        <w:rPr>
          <w:b/>
        </w:rPr>
        <w:t>20</w:t>
      </w:r>
      <w:r w:rsidR="003A2495" w:rsidRPr="000522E7">
        <w:rPr>
          <w:b/>
        </w:rPr>
        <w:t>A</w:t>
      </w:r>
      <w:r w:rsidR="00130563">
        <w:t>, the tick marks are integers and evenly spaced acros</w:t>
      </w:r>
      <w:r w:rsidR="000522E7">
        <w:t>s the scale range</w:t>
      </w:r>
      <w:r w:rsidR="00941E60">
        <w:t>, which represents a desirable presentation of the axis</w:t>
      </w:r>
      <w:r w:rsidR="000522E7">
        <w:t>.</w:t>
      </w:r>
      <w:r w:rsidR="005519ED">
        <w:t xml:space="preserve"> </w:t>
      </w:r>
      <w:r w:rsidR="000522E7">
        <w:t xml:space="preserve">In </w:t>
      </w:r>
      <w:r w:rsidR="00383718">
        <w:rPr>
          <w:b/>
        </w:rPr>
        <w:t xml:space="preserve">Figure </w:t>
      </w:r>
      <w:r w:rsidR="00BC3EFA">
        <w:rPr>
          <w:b/>
        </w:rPr>
        <w:t>20</w:t>
      </w:r>
      <w:r w:rsidR="003A2495" w:rsidRPr="000522E7">
        <w:rPr>
          <w:b/>
        </w:rPr>
        <w:t>B</w:t>
      </w:r>
      <w:r w:rsidR="00130563">
        <w:t>, there are unnecessary minor ti</w:t>
      </w:r>
      <w:r w:rsidR="000522E7">
        <w:t>ck marks included.</w:t>
      </w:r>
      <w:r w:rsidR="005519ED">
        <w:t xml:space="preserve"> </w:t>
      </w:r>
      <w:r w:rsidR="000522E7">
        <w:t xml:space="preserve">In </w:t>
      </w:r>
      <w:r w:rsidR="00383718">
        <w:rPr>
          <w:b/>
        </w:rPr>
        <w:t xml:space="preserve">Figure </w:t>
      </w:r>
      <w:r w:rsidR="00BC3EFA">
        <w:rPr>
          <w:b/>
        </w:rPr>
        <w:t>20</w:t>
      </w:r>
      <w:r w:rsidR="003A2495" w:rsidRPr="000522E7">
        <w:rPr>
          <w:b/>
        </w:rPr>
        <w:t>C</w:t>
      </w:r>
      <w:r w:rsidR="00130563">
        <w:t xml:space="preserve">, there are too many </w:t>
      </w:r>
      <w:r w:rsidR="000257E9">
        <w:t xml:space="preserve">numbered </w:t>
      </w:r>
      <w:r w:rsidR="00130563">
        <w:t xml:space="preserve">major tick marks and </w:t>
      </w:r>
      <w:r w:rsidR="00941E60">
        <w:t>the labels</w:t>
      </w:r>
      <w:r w:rsidR="00BC3EFA">
        <w:t xml:space="preserve"> are</w:t>
      </w:r>
      <w:r w:rsidR="000522E7">
        <w:t xml:space="preserve"> uneven</w:t>
      </w:r>
      <w:r w:rsidR="00130563">
        <w:t xml:space="preserve"> integers.</w:t>
      </w:r>
    </w:p>
    <w:p w14:paraId="51ACC945" w14:textId="77777777" w:rsidR="00941E60" w:rsidRDefault="00941E60" w:rsidP="00042728"/>
    <w:p w14:paraId="175EC4A9" w14:textId="77777777" w:rsidR="003B09CC" w:rsidRDefault="006569A7" w:rsidP="0041158C">
      <w:pPr>
        <w:pStyle w:val="Figuregraphic"/>
      </w:pPr>
      <w:r>
        <w:rPr>
          <w:noProof/>
        </w:rPr>
        <w:drawing>
          <wp:inline distT="0" distB="0" distL="0" distR="0" wp14:anchorId="238930D0" wp14:editId="612257CE">
            <wp:extent cx="4627880" cy="34428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16.tif"/>
                    <pic:cNvPicPr/>
                  </pic:nvPicPr>
                  <pic:blipFill rotWithShape="1">
                    <a:blip r:embed="rId39">
                      <a:extLst>
                        <a:ext uri="{28A0092B-C50C-407E-A947-70E740481C1C}">
                          <a14:useLocalDpi xmlns:a14="http://schemas.microsoft.com/office/drawing/2010/main" val="0"/>
                        </a:ext>
                      </a:extLst>
                    </a:blip>
                    <a:srcRect/>
                    <a:stretch/>
                  </pic:blipFill>
                  <pic:spPr bwMode="auto">
                    <a:xfrm>
                      <a:off x="0" y="0"/>
                      <a:ext cx="4628388" cy="344323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266F3E23" w14:textId="4BCCF83A" w:rsidR="009B38CC" w:rsidRDefault="00CA5C08" w:rsidP="009B38CC">
      <w:pPr>
        <w:pStyle w:val="Figurecaptioncontinued"/>
      </w:pPr>
      <w:bookmarkStart w:id="110" w:name="_Toc14781532"/>
      <w:r w:rsidRPr="00E62EA2">
        <w:rPr>
          <w:rStyle w:val="Processinginstructionchar"/>
        </w:rPr>
        <w:t>&lt;?escape?&gt;</w:t>
      </w:r>
      <w:r w:rsidR="009B38CC">
        <w:t>(</w:t>
      </w:r>
      <w:r w:rsidR="009B38CC" w:rsidRPr="000522E7">
        <w:rPr>
          <w:b/>
        </w:rPr>
        <w:t>A</w:t>
      </w:r>
      <w:r w:rsidR="009B38CC">
        <w:t>) A standard, visually acceptable axis with even integers spaced across the entire length of the axis. (</w:t>
      </w:r>
      <w:r w:rsidR="009B38CC" w:rsidRPr="000522E7">
        <w:rPr>
          <w:b/>
        </w:rPr>
        <w:t>B</w:t>
      </w:r>
      <w:r w:rsidR="009B38CC">
        <w:t>) This axis has unmarked minor tick marks which do not add information necessary to understand a graph. (</w:t>
      </w:r>
      <w:r w:rsidR="009B38CC" w:rsidRPr="000522E7">
        <w:rPr>
          <w:b/>
        </w:rPr>
        <w:t>C</w:t>
      </w:r>
      <w:r w:rsidR="009B38CC">
        <w:t>) This axis has too many tick mark labels and the labels are non-standard integers.</w:t>
      </w:r>
    </w:p>
    <w:p w14:paraId="6CB243EA" w14:textId="5724FE99" w:rsidR="008408F8"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0</w:t>
      </w:r>
      <w:r w:rsidR="00077F4C">
        <w:rPr>
          <w:noProof/>
        </w:rPr>
        <w:fldChar w:fldCharType="end"/>
      </w:r>
      <w:r>
        <w:t>.</w:t>
      </w:r>
      <w:r w:rsidR="00567FF0">
        <w:t xml:space="preserve"> </w:t>
      </w:r>
      <w:r>
        <w:t>The effect of the number of tick mark labels on a graph axis.</w:t>
      </w:r>
      <w:bookmarkEnd w:id="110"/>
    </w:p>
    <w:p w14:paraId="0D1481AA" w14:textId="77777777" w:rsidR="002B7795" w:rsidRDefault="002B7795" w:rsidP="00A73FD3"/>
    <w:p w14:paraId="66BEFEEB" w14:textId="02CAB61A" w:rsidR="00DC38BF" w:rsidRDefault="00DC38BF" w:rsidP="00712F14">
      <w:r>
        <w:t>When the data</w:t>
      </w:r>
      <w:r w:rsidR="00A02F28">
        <w:t xml:space="preserve"> values being plotted are large, resulting in axis labels </w:t>
      </w:r>
      <w:r>
        <w:t xml:space="preserve">with </w:t>
      </w:r>
      <w:r w:rsidR="000522E7">
        <w:t>several</w:t>
      </w:r>
      <w:r>
        <w:t xml:space="preserve"> </w:t>
      </w:r>
      <w:r w:rsidR="00D20544">
        <w:t>zeros</w:t>
      </w:r>
      <w:r w:rsidR="000522E7">
        <w:t xml:space="preserve"> (</w:t>
      </w:r>
      <w:r w:rsidR="000522E7" w:rsidRPr="000522E7">
        <w:rPr>
          <w:b/>
        </w:rPr>
        <w:t xml:space="preserve">Figure </w:t>
      </w:r>
      <w:r w:rsidR="00BC3EFA">
        <w:rPr>
          <w:b/>
        </w:rPr>
        <w:t>21</w:t>
      </w:r>
      <w:r w:rsidR="003A2495" w:rsidRPr="000522E7">
        <w:rPr>
          <w:b/>
        </w:rPr>
        <w:t>A</w:t>
      </w:r>
      <w:r w:rsidR="009A5EAE">
        <w:t>),</w:t>
      </w:r>
      <w:r>
        <w:t xml:space="preserve"> divide the numbers by a constant factor and indicate the manipulation in the </w:t>
      </w:r>
      <w:r w:rsidR="00A02F28">
        <w:t>axi</w:t>
      </w:r>
      <w:r w:rsidR="009A5EAE">
        <w:t xml:space="preserve">s </w:t>
      </w:r>
      <w:r>
        <w:t xml:space="preserve">label as shown in </w:t>
      </w:r>
      <w:r w:rsidRPr="000522E7">
        <w:rPr>
          <w:b/>
        </w:rPr>
        <w:t xml:space="preserve">Figure </w:t>
      </w:r>
      <w:r w:rsidR="00BC3EFA">
        <w:rPr>
          <w:b/>
        </w:rPr>
        <w:t>21</w:t>
      </w:r>
      <w:r w:rsidR="003A2495" w:rsidRPr="000522E7">
        <w:rPr>
          <w:b/>
        </w:rPr>
        <w:t>B</w:t>
      </w:r>
      <w:r>
        <w:t>.</w:t>
      </w:r>
      <w:r w:rsidR="005519ED">
        <w:t xml:space="preserve"> </w:t>
      </w:r>
      <w:r w:rsidR="003914DB">
        <w:t xml:space="preserve">The message and interpretation of the data is the same with the y-axis scale depicted in </w:t>
      </w:r>
      <w:r w:rsidR="00BC3EFA">
        <w:rPr>
          <w:b/>
        </w:rPr>
        <w:t>Figure 21</w:t>
      </w:r>
      <w:r w:rsidR="003914DB" w:rsidRPr="003914DB">
        <w:rPr>
          <w:b/>
        </w:rPr>
        <w:t>B</w:t>
      </w:r>
      <w:r w:rsidR="003914DB">
        <w:t xml:space="preserve"> being </w:t>
      </w:r>
      <w:r w:rsidR="00941E60">
        <w:t>clearer</w:t>
      </w:r>
      <w:r w:rsidR="003914DB">
        <w:t>.</w:t>
      </w:r>
    </w:p>
    <w:p w14:paraId="484664FF" w14:textId="77777777" w:rsidR="00AA05E5" w:rsidRDefault="00AA05E5" w:rsidP="00042728"/>
    <w:p w14:paraId="2FBE4438" w14:textId="77777777" w:rsidR="003B09CC" w:rsidRDefault="006569A7" w:rsidP="0041158C">
      <w:pPr>
        <w:pStyle w:val="Figuregraphic"/>
      </w:pPr>
      <w:r>
        <w:rPr>
          <w:noProof/>
        </w:rPr>
        <w:drawing>
          <wp:inline distT="0" distB="0" distL="0" distR="0" wp14:anchorId="7D8F552C" wp14:editId="7EC362EE">
            <wp:extent cx="5943600" cy="21316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17.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131695"/>
                    </a:xfrm>
                    <a:prstGeom prst="rect">
                      <a:avLst/>
                    </a:prstGeom>
                  </pic:spPr>
                </pic:pic>
              </a:graphicData>
            </a:graphic>
          </wp:inline>
        </w:drawing>
      </w:r>
    </w:p>
    <w:p w14:paraId="72EEE38E" w14:textId="77777777" w:rsidR="009B38CC" w:rsidRDefault="009B38CC" w:rsidP="009B38CC">
      <w:pPr>
        <w:pStyle w:val="Figurecaptioncontinued"/>
      </w:pPr>
      <w:bookmarkStart w:id="111" w:name="_Toc14781533"/>
      <w:r>
        <w:t>Plotted are raw data values using exponential notation on the y-axis scale (</w:t>
      </w:r>
      <w:r w:rsidRPr="003914DB">
        <w:rPr>
          <w:b/>
        </w:rPr>
        <w:t>A</w:t>
      </w:r>
      <w:r>
        <w:t>) and a transformed scale on the y-axis using a multiplier expression indicated in the x-axis label (</w:t>
      </w:r>
      <w:r w:rsidRPr="003914DB">
        <w:rPr>
          <w:b/>
        </w:rPr>
        <w:t>B</w:t>
      </w:r>
      <w:r>
        <w:t>). In this example, data points are connected with straight lines. The connected segments imply an appropriate continuous trend between the data points.</w:t>
      </w:r>
    </w:p>
    <w:p w14:paraId="4F9D6C7E" w14:textId="05A1E99D" w:rsidR="00DC38BF"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1</w:t>
      </w:r>
      <w:r w:rsidR="00077F4C">
        <w:rPr>
          <w:noProof/>
        </w:rPr>
        <w:fldChar w:fldCharType="end"/>
      </w:r>
      <w:r>
        <w:t>.</w:t>
      </w:r>
      <w:r w:rsidR="00567FF0">
        <w:t xml:space="preserve"> </w:t>
      </w:r>
      <w:r>
        <w:t>Y-axis scale with large numbers.</w:t>
      </w:r>
      <w:bookmarkEnd w:id="111"/>
    </w:p>
    <w:p w14:paraId="7C0AC4F6" w14:textId="77777777" w:rsidR="00E01118" w:rsidRDefault="00E01118" w:rsidP="00A73FD3"/>
    <w:p w14:paraId="443307AE" w14:textId="77777777" w:rsidR="003914DB" w:rsidRDefault="003914DB" w:rsidP="00A73FD3"/>
    <w:p w14:paraId="74BA70DB" w14:textId="77777777" w:rsidR="00755594" w:rsidRPr="00131B98" w:rsidRDefault="00755594" w:rsidP="00C627EA">
      <w:pPr>
        <w:pStyle w:val="Heading3"/>
      </w:pPr>
      <w:bookmarkStart w:id="112" w:name="_Toc6044274"/>
      <w:bookmarkStart w:id="113" w:name="_Toc14781579"/>
      <w:r w:rsidRPr="00131B98">
        <w:t>Axes Labels</w:t>
      </w:r>
      <w:bookmarkEnd w:id="112"/>
      <w:bookmarkEnd w:id="113"/>
    </w:p>
    <w:p w14:paraId="2F8868D0" w14:textId="4574C9C8" w:rsidR="00755594" w:rsidRDefault="00841DFB" w:rsidP="00712F14">
      <w:r>
        <w:t>Accurate</w:t>
      </w:r>
      <w:r w:rsidR="003A0EB2">
        <w:t>, unambiguous</w:t>
      </w:r>
      <w:r>
        <w:t xml:space="preserve"> axes labels are</w:t>
      </w:r>
      <w:r w:rsidR="0077715A">
        <w:t xml:space="preserve"> important to avoid confusion regarding</w:t>
      </w:r>
      <w:r>
        <w:t xml:space="preserve"> the data being plotted in a graph.</w:t>
      </w:r>
      <w:r w:rsidR="005519ED">
        <w:t xml:space="preserve"> </w:t>
      </w:r>
      <w:r w:rsidR="001D7B55">
        <w:t>As an example, a</w:t>
      </w:r>
      <w:r w:rsidR="0077715A">
        <w:t xml:space="preserve">ll of the following labels were intended to represent </w:t>
      </w:r>
      <w:r w:rsidR="0064295D">
        <w:t>log-transformed concentrations plotted on the x-axis</w:t>
      </w:r>
      <w:r w:rsidR="0077715A">
        <w:t>.</w:t>
      </w:r>
      <w:r w:rsidR="005519ED">
        <w:t xml:space="preserve"> </w:t>
      </w:r>
      <w:r w:rsidR="0077715A">
        <w:t xml:space="preserve">They </w:t>
      </w:r>
      <w:r w:rsidR="00BC4C8B">
        <w:t xml:space="preserve">were found within published journal </w:t>
      </w:r>
      <w:r w:rsidR="0064295D">
        <w:t>articles</w:t>
      </w:r>
      <w:r w:rsidR="00BC4C8B">
        <w:t xml:space="preserve"> for CRC</w:t>
      </w:r>
      <w:r w:rsidR="003A0EB2">
        <w:t>s</w:t>
      </w:r>
      <w:r w:rsidR="0064295D">
        <w:t>.</w:t>
      </w:r>
      <w:r w:rsidR="005519ED">
        <w:t xml:space="preserve"> </w:t>
      </w:r>
      <w:r w:rsidR="003A0EB2">
        <w:t>Some c</w:t>
      </w:r>
      <w:r w:rsidR="002B7795">
        <w:t>omments</w:t>
      </w:r>
      <w:r w:rsidR="0077715A">
        <w:t xml:space="preserve"> </w:t>
      </w:r>
      <w:r w:rsidR="006D676F">
        <w:t>are listed after the label</w:t>
      </w:r>
      <w:r w:rsidR="0064295D">
        <w:t>:</w:t>
      </w:r>
    </w:p>
    <w:p w14:paraId="1F29B2BB" w14:textId="77777777" w:rsidR="00BC4C8B" w:rsidRDefault="00BC4C8B" w:rsidP="00042728"/>
    <w:p w14:paraId="1DBA6822" w14:textId="26A55843" w:rsidR="0064295D" w:rsidRPr="002B7795" w:rsidRDefault="0064295D" w:rsidP="00042728">
      <w:r w:rsidRPr="002B7795">
        <w:t>Log [Compound]:</w:t>
      </w:r>
      <w:r w:rsidR="00567FF0">
        <w:t xml:space="preserve"> </w:t>
      </w:r>
      <w:r w:rsidRPr="002B7795">
        <w:t>Doesn’t specify the concentration units</w:t>
      </w:r>
    </w:p>
    <w:p w14:paraId="13399CAC" w14:textId="64A8A033" w:rsidR="00BC4C8B" w:rsidRPr="002B7795" w:rsidRDefault="00BC4C8B" w:rsidP="00042728">
      <w:r w:rsidRPr="002B7795">
        <w:t>Log [Compound] (M)</w:t>
      </w:r>
      <w:r w:rsidR="00BC3EFA">
        <w:t>:</w:t>
      </w:r>
      <w:r w:rsidR="00567FF0">
        <w:t xml:space="preserve"> </w:t>
      </w:r>
      <w:r w:rsidR="00BC3EFA">
        <w:t>Acceptable</w:t>
      </w:r>
    </w:p>
    <w:p w14:paraId="243C2E6E" w14:textId="64B4B793" w:rsidR="00BC4C8B" w:rsidRPr="002B7795" w:rsidRDefault="00BC4C8B" w:rsidP="00042728">
      <w:r w:rsidRPr="002B7795">
        <w:t>Log [Compound], M</w:t>
      </w:r>
      <w:r w:rsidR="00BC3EFA">
        <w:t>:</w:t>
      </w:r>
      <w:r w:rsidR="00567FF0">
        <w:t xml:space="preserve"> </w:t>
      </w:r>
      <w:r w:rsidR="00BC3EFA">
        <w:t>Acceptable</w:t>
      </w:r>
    </w:p>
    <w:p w14:paraId="33CDF16D" w14:textId="2D17A650" w:rsidR="00BC4C8B" w:rsidRPr="002B7795" w:rsidRDefault="00BC4C8B" w:rsidP="00042728">
      <w:r w:rsidRPr="002B7795">
        <w:t>Log Compound Concentration (M)</w:t>
      </w:r>
      <w:r w:rsidR="00BC3EFA">
        <w:t>:</w:t>
      </w:r>
      <w:r w:rsidR="00567FF0">
        <w:t xml:space="preserve"> </w:t>
      </w:r>
      <w:r w:rsidR="00BC3EFA">
        <w:t>Acceptable (less standard)</w:t>
      </w:r>
    </w:p>
    <w:p w14:paraId="7EB3B6AA" w14:textId="59328DEF" w:rsidR="00BC4C8B" w:rsidRPr="002B7795" w:rsidRDefault="00BC4C8B" w:rsidP="00042728">
      <w:r w:rsidRPr="002B7795">
        <w:t>Log [Compound]/M</w:t>
      </w:r>
      <w:r w:rsidR="0064295D" w:rsidRPr="002B7795">
        <w:t>:</w:t>
      </w:r>
      <w:r w:rsidR="00567FF0">
        <w:t xml:space="preserve"> </w:t>
      </w:r>
      <w:r w:rsidR="0064295D" w:rsidRPr="002B7795">
        <w:t>Unclear, without further information on whether the x-axis values are a ratio</w:t>
      </w:r>
    </w:p>
    <w:p w14:paraId="4F739051" w14:textId="46381BA2" w:rsidR="00BC4C8B" w:rsidRPr="002B7795" w:rsidRDefault="00BC4C8B" w:rsidP="00042728">
      <w:r w:rsidRPr="002B7795">
        <w:t>[Compound] in Log (M)</w:t>
      </w:r>
      <w:r w:rsidR="00BC3EFA">
        <w:t>:</w:t>
      </w:r>
      <w:r w:rsidR="00567FF0">
        <w:t xml:space="preserve"> </w:t>
      </w:r>
      <w:r w:rsidR="00BC3EFA">
        <w:t>Acceptable (less standard)</w:t>
      </w:r>
    </w:p>
    <w:p w14:paraId="1F74574F" w14:textId="2C017AC0" w:rsidR="00BC4C8B" w:rsidRPr="002B7795" w:rsidRDefault="00BC4C8B" w:rsidP="00042728">
      <w:r w:rsidRPr="002B7795">
        <w:t>Log</w:t>
      </w:r>
      <w:r w:rsidRPr="002B7795">
        <w:rPr>
          <w:vertAlign w:val="subscript"/>
        </w:rPr>
        <w:t>10</w:t>
      </w:r>
      <w:r w:rsidRPr="002B7795">
        <w:t xml:space="preserve"> (Concentration (M))</w:t>
      </w:r>
      <w:r w:rsidR="00BC3EFA">
        <w:t>:</w:t>
      </w:r>
      <w:r w:rsidR="00567FF0">
        <w:t xml:space="preserve"> </w:t>
      </w:r>
      <w:r w:rsidR="00BC3EFA">
        <w:t>Acceptable (less standard)</w:t>
      </w:r>
    </w:p>
    <w:p w14:paraId="4D462A0B" w14:textId="51A0F952" w:rsidR="00BC4C8B" w:rsidRPr="002B7795" w:rsidRDefault="00BC4C8B" w:rsidP="00042728">
      <w:r w:rsidRPr="002B7795">
        <w:t>[Compound], M</w:t>
      </w:r>
      <w:r w:rsidR="0064295D" w:rsidRPr="002B7795">
        <w:t>:</w:t>
      </w:r>
      <w:r w:rsidR="00567FF0">
        <w:t xml:space="preserve"> </w:t>
      </w:r>
      <w:r w:rsidR="0064295D" w:rsidRPr="002B7795">
        <w:t>Doesn’t specify that that the concentrations are log-transformed</w:t>
      </w:r>
    </w:p>
    <w:p w14:paraId="17C7D89E" w14:textId="63B9F548" w:rsidR="00BC4C8B" w:rsidRPr="002B7795" w:rsidRDefault="00BC4C8B" w:rsidP="00042728">
      <w:r w:rsidRPr="002B7795">
        <w:t>Compound [Log M]</w:t>
      </w:r>
      <w:r w:rsidR="00BC3EFA">
        <w:t>:</w:t>
      </w:r>
      <w:r w:rsidR="00567FF0">
        <w:t xml:space="preserve"> </w:t>
      </w:r>
      <w:r w:rsidR="00BC3EFA">
        <w:t>Non-standard</w:t>
      </w:r>
    </w:p>
    <w:p w14:paraId="68CDD919" w14:textId="582B0D4E" w:rsidR="0077715A" w:rsidRPr="002B7795" w:rsidRDefault="0077715A" w:rsidP="00042728">
      <w:r w:rsidRPr="002B7795">
        <w:t>Log Compound, M:</w:t>
      </w:r>
      <w:r w:rsidR="00567FF0">
        <w:t xml:space="preserve"> </w:t>
      </w:r>
      <w:r w:rsidRPr="002B7795">
        <w:t>Suggests log of a compound name rathe</w:t>
      </w:r>
      <w:r w:rsidR="001D7B55">
        <w:t>r than a compound concentration</w:t>
      </w:r>
    </w:p>
    <w:p w14:paraId="3C0E7AA9" w14:textId="4FEDC3D8" w:rsidR="00BC4C8B" w:rsidRPr="002B7795" w:rsidRDefault="00BC4C8B" w:rsidP="00042728">
      <w:r w:rsidRPr="002B7795">
        <w:t>[Compound], Log M</w:t>
      </w:r>
      <w:r w:rsidR="0077715A" w:rsidRPr="002B7795">
        <w:t>:</w:t>
      </w:r>
      <w:r w:rsidR="00567FF0">
        <w:t xml:space="preserve"> </w:t>
      </w:r>
      <w:r w:rsidR="0077715A" w:rsidRPr="002B7795">
        <w:t>Possibly suggests that the units are Log M</w:t>
      </w:r>
    </w:p>
    <w:p w14:paraId="1284726D" w14:textId="7727EAA1" w:rsidR="00BC4C8B" w:rsidRPr="002B7795" w:rsidRDefault="00BC4C8B" w:rsidP="00042728">
      <w:r w:rsidRPr="002B7795">
        <w:t>Compound, Log [M]</w:t>
      </w:r>
      <w:r w:rsidR="00BC3EFA">
        <w:t>:</w:t>
      </w:r>
      <w:r w:rsidR="00567FF0">
        <w:t xml:space="preserve"> </w:t>
      </w:r>
      <w:r w:rsidR="00BC3EFA">
        <w:t>Acceptable (less standard)</w:t>
      </w:r>
    </w:p>
    <w:p w14:paraId="7E266894" w14:textId="77777777" w:rsidR="00AA05E5" w:rsidRDefault="00AA05E5" w:rsidP="00B21E05"/>
    <w:p w14:paraId="228703AF" w14:textId="77777777" w:rsidR="00755594" w:rsidRPr="00BC3EFA" w:rsidRDefault="002B7795" w:rsidP="00042728">
      <w:pPr>
        <w:jc w:val="both"/>
      </w:pPr>
      <w:r w:rsidRPr="00BC3EFA">
        <w:t>This example illustrates a couple of important principles:</w:t>
      </w:r>
    </w:p>
    <w:p w14:paraId="30A50540" w14:textId="77777777" w:rsidR="002B7795" w:rsidRPr="00BC3EFA" w:rsidRDefault="002B7795" w:rsidP="00C627EA">
      <w:pPr>
        <w:pStyle w:val="ListParagraph"/>
        <w:numPr>
          <w:ilvl w:val="0"/>
          <w:numId w:val="5"/>
        </w:numPr>
        <w:jc w:val="both"/>
        <w:rPr>
          <w:rFonts w:ascii="Times New Roman" w:hAnsi="Times New Roman" w:cs="Times New Roman"/>
          <w:sz w:val="24"/>
          <w:szCs w:val="24"/>
        </w:rPr>
      </w:pPr>
      <w:r w:rsidRPr="00BC3EFA">
        <w:rPr>
          <w:rFonts w:ascii="Times New Roman" w:hAnsi="Times New Roman" w:cs="Times New Roman"/>
          <w:sz w:val="24"/>
          <w:szCs w:val="24"/>
        </w:rPr>
        <w:t xml:space="preserve">Be consistent with the labels throughout </w:t>
      </w:r>
      <w:r w:rsidR="003A0EB2" w:rsidRPr="00BC3EFA">
        <w:rPr>
          <w:rFonts w:ascii="Times New Roman" w:hAnsi="Times New Roman" w:cs="Times New Roman"/>
          <w:sz w:val="24"/>
          <w:szCs w:val="24"/>
        </w:rPr>
        <w:t>a</w:t>
      </w:r>
      <w:r w:rsidRPr="00BC3EFA">
        <w:rPr>
          <w:rFonts w:ascii="Times New Roman" w:hAnsi="Times New Roman" w:cs="Times New Roman"/>
          <w:sz w:val="24"/>
          <w:szCs w:val="24"/>
        </w:rPr>
        <w:t xml:space="preserve"> set of graphs</w:t>
      </w:r>
    </w:p>
    <w:p w14:paraId="45C73653" w14:textId="77777777" w:rsidR="002B7795" w:rsidRPr="00BC3EFA" w:rsidRDefault="002B7795" w:rsidP="00C627EA">
      <w:pPr>
        <w:pStyle w:val="ListParagraph"/>
        <w:numPr>
          <w:ilvl w:val="0"/>
          <w:numId w:val="5"/>
        </w:numPr>
        <w:jc w:val="both"/>
        <w:rPr>
          <w:rFonts w:ascii="Times New Roman" w:hAnsi="Times New Roman" w:cs="Times New Roman"/>
          <w:sz w:val="24"/>
          <w:szCs w:val="24"/>
        </w:rPr>
      </w:pPr>
      <w:r w:rsidRPr="00BC3EFA">
        <w:rPr>
          <w:rFonts w:ascii="Times New Roman" w:hAnsi="Times New Roman" w:cs="Times New Roman"/>
          <w:sz w:val="24"/>
          <w:szCs w:val="24"/>
        </w:rPr>
        <w:t>Make sure that the label describes accurately what is being plotted</w:t>
      </w:r>
    </w:p>
    <w:p w14:paraId="067BF256" w14:textId="77777777" w:rsidR="002B7795" w:rsidRDefault="002B7795" w:rsidP="00042728">
      <w:pPr>
        <w:jc w:val="both"/>
      </w:pPr>
    </w:p>
    <w:p w14:paraId="5C0C7B19" w14:textId="1CAB48E7" w:rsidR="002B7795" w:rsidRPr="002B7795" w:rsidRDefault="002B7795" w:rsidP="00042728">
      <w:pPr>
        <w:jc w:val="both"/>
      </w:pPr>
      <w:r>
        <w:t>Y-axis labels should follow the same principles as those listed above.</w:t>
      </w:r>
      <w:r w:rsidR="005519ED">
        <w:t xml:space="preserve"> </w:t>
      </w:r>
      <w:r>
        <w:t xml:space="preserve">An important example is a scale from </w:t>
      </w:r>
      <w:r w:rsidR="00397678">
        <w:t>zero</w:t>
      </w:r>
      <w:r>
        <w:t xml:space="preserve"> to 100 that could be a percent scale or actual data values.</w:t>
      </w:r>
      <w:r w:rsidR="005519ED">
        <w:t xml:space="preserve"> </w:t>
      </w:r>
      <w:r>
        <w:t xml:space="preserve">The label should always indicate percent if that is the intention </w:t>
      </w:r>
      <w:r w:rsidR="003A5F0E">
        <w:t>of</w:t>
      </w:r>
      <w:r>
        <w:t xml:space="preserve"> the data being plotted.</w:t>
      </w:r>
    </w:p>
    <w:p w14:paraId="65DB4E37" w14:textId="77777777" w:rsidR="002B7795" w:rsidRDefault="002B7795" w:rsidP="00042728">
      <w:pPr>
        <w:jc w:val="both"/>
      </w:pPr>
    </w:p>
    <w:p w14:paraId="29546F8B" w14:textId="77777777" w:rsidR="002E0DBD" w:rsidRDefault="002E0DBD" w:rsidP="00042728">
      <w:pPr>
        <w:jc w:val="both"/>
      </w:pPr>
    </w:p>
    <w:p w14:paraId="2747FFFD" w14:textId="77777777" w:rsidR="002E0DBD" w:rsidRPr="00921A6E" w:rsidRDefault="009905C7" w:rsidP="00C627EA">
      <w:pPr>
        <w:pStyle w:val="Heading2"/>
      </w:pPr>
      <w:bookmarkStart w:id="114" w:name="_Toc6044275"/>
      <w:bookmarkStart w:id="115" w:name="_Toc14781580"/>
      <w:r w:rsidRPr="00921A6E">
        <w:t>Types of Graphs</w:t>
      </w:r>
      <w:bookmarkEnd w:id="114"/>
      <w:bookmarkEnd w:id="115"/>
    </w:p>
    <w:p w14:paraId="1034543F" w14:textId="77777777" w:rsidR="00AA05E5" w:rsidRDefault="00AA05E5" w:rsidP="00042728"/>
    <w:p w14:paraId="4290A55E" w14:textId="02E0E804" w:rsidR="00260A1E" w:rsidRDefault="00260A1E" w:rsidP="00042728">
      <w:r>
        <w:t xml:space="preserve">Many graph and figure types exist so that your data can be tailored to a specific </w:t>
      </w:r>
      <w:r w:rsidR="00BC3EFA">
        <w:t>purpose or audience</w:t>
      </w:r>
      <w:r>
        <w:t xml:space="preserve">, </w:t>
      </w:r>
      <w:r w:rsidR="00BC3EFA">
        <w:t>regardless of whether it is in</w:t>
      </w:r>
      <w:r>
        <w:t xml:space="preserve"> written or </w:t>
      </w:r>
      <w:r w:rsidR="00BC3EFA">
        <w:t>spoken</w:t>
      </w:r>
      <w:r>
        <w:t xml:space="preserve"> </w:t>
      </w:r>
      <w:r w:rsidR="00BC3EFA">
        <w:t>format</w:t>
      </w:r>
      <w:r>
        <w:t>.</w:t>
      </w:r>
      <w:r w:rsidR="005519ED">
        <w:t xml:space="preserve"> </w:t>
      </w:r>
      <w:r>
        <w:t>A table for choosing when to use common data presentation techniques has been previously published</w:t>
      </w:r>
      <w:r w:rsidR="00BC3EFA">
        <w:t xml:space="preserve"> </w:t>
      </w:r>
      <w:r w:rsidRPr="006D676F">
        <w:rPr>
          <w:highlight w:val="cyan"/>
        </w:rPr>
        <w:fldChar w:fldCharType="begin"/>
      </w:r>
      <w:r w:rsidR="00C473A5" w:rsidRPr="006D676F">
        <w:rPr>
          <w:highlight w:val="cyan"/>
        </w:rPr>
        <w:instrText xml:space="preserve"> ADDIN EN.CITE &lt;EndNote&gt;&lt;Cite&gt;&lt;Author&gt;Franzblau&lt;/Author&gt;&lt;Year&gt;2012&lt;/Year&gt;&lt;RecNum&gt;2967&lt;/RecNum&gt;&lt;DisplayText&gt;(48)&lt;/DisplayText&gt;&lt;record&gt;&lt;rec-number&gt;2967&lt;/rec-number&gt;&lt;foreign-keys&gt;&lt;key app="EN" db-id="ezvw0f203faewuestptxwd2nsp2evzepttpf" timestamp="1539266565"&gt;2967&lt;/key&gt;&lt;/foreign-keys&gt;&lt;ref-type name="Journal Article"&gt;17&lt;/ref-type&gt;&lt;contributors&gt;&lt;authors&gt;&lt;author&gt;Franzblau, L.E.&lt;/author&gt;&lt;author&gt;Chung, K.C.&lt;/author&gt;&lt;/authors&gt;&lt;/contributors&gt;&lt;titles&gt;&lt;title&gt;Graphs, Tables, and Figures in Scientific Publications: The Good, the Bad, and How Not to Be the Latter&lt;/title&gt;&lt;secondary-title&gt;The Journal of Hand Surgery&lt;/secondary-title&gt;&lt;/titles&gt;&lt;periodical&gt;&lt;full-title&gt;The Journal of Hand Surgery&lt;/full-title&gt;&lt;/periodical&gt;&lt;pages&gt;591-596&lt;/pages&gt;&lt;volume&gt;37&lt;/volume&gt;&lt;number&gt;3&lt;/number&gt;&lt;keywords&gt;&lt;keyword&gt;Graphs&lt;/keyword&gt;&lt;keyword&gt;tables&lt;/keyword&gt;&lt;keyword&gt;charts&lt;/keyword&gt;&lt;keyword&gt;figures&lt;/keyword&gt;&lt;keyword&gt;manuscripts&lt;/keyword&gt;&lt;/keywords&gt;&lt;dates&gt;&lt;year&gt;2012&lt;/year&gt;&lt;pub-dates&gt;&lt;date&gt;2012/03/01/&lt;/date&gt;&lt;/pub-dates&gt;&lt;/dates&gt;&lt;isbn&gt;0363-5023&lt;/isbn&gt;&lt;urls&gt;&lt;related-urls&gt;&lt;url&gt;&lt;style face="underline" font="default" size="100%"&gt;http://www.sciencedirect.com/science/article/pii/S0363502311016534&lt;/style&gt;&lt;/url&gt;&lt;/related-urls&gt;&lt;/urls&gt;&lt;electronic-resource-num&gt;&lt;style face="underline" font="default" size="100%"&gt;https://doi.org/10.1016/j.jhsa.2011.12.041&lt;/style&gt;&lt;/electronic-resource-num&gt;&lt;/record&gt;&lt;/Cite&gt;&lt;/EndNote&gt;</w:instrText>
      </w:r>
      <w:r w:rsidRPr="006D676F">
        <w:rPr>
          <w:highlight w:val="cyan"/>
        </w:rPr>
        <w:fldChar w:fldCharType="separate"/>
      </w:r>
      <w:r w:rsidR="00C473A5" w:rsidRPr="006D676F">
        <w:rPr>
          <w:noProof/>
          <w:highlight w:val="cyan"/>
        </w:rPr>
        <w:t>(48)</w:t>
      </w:r>
      <w:r w:rsidRPr="006D676F">
        <w:rPr>
          <w:highlight w:val="cyan"/>
        </w:rPr>
        <w:fldChar w:fldCharType="end"/>
      </w:r>
      <w:r>
        <w:t>.</w:t>
      </w:r>
      <w:r w:rsidR="005519ED">
        <w:t xml:space="preserve"> </w:t>
      </w:r>
      <w:r w:rsidR="00546DF1">
        <w:t xml:space="preserve">One online source </w:t>
      </w:r>
      <w:r w:rsidR="00C374DB">
        <w:t>even describes</w:t>
      </w:r>
      <w:r w:rsidR="00546DF1">
        <w:t xml:space="preserve"> 44 types of graphs that can be chosen to present information</w:t>
      </w:r>
      <w:r w:rsidR="00BC3EFA">
        <w:t xml:space="preserve"> </w:t>
      </w:r>
      <w:r w:rsidR="00C374DB" w:rsidRPr="006D676F">
        <w:rPr>
          <w:highlight w:val="cyan"/>
        </w:rPr>
        <w:fldChar w:fldCharType="begin"/>
      </w:r>
      <w:r w:rsidR="00C473A5" w:rsidRPr="006D676F">
        <w:rPr>
          <w:highlight w:val="cyan"/>
        </w:rPr>
        <w:instrText xml:space="preserve"> ADDIN EN.CITE &lt;EndNote&gt;&lt;Cite&gt;&lt;Author&gt;Lile&lt;/Author&gt;&lt;RecNum&gt;3053&lt;/RecNum&gt;&lt;DisplayText&gt;(49)&lt;/DisplayText&gt;&lt;record&gt;&lt;rec-number&gt;3053&lt;/rec-number&gt;&lt;foreign-keys&gt;&lt;key app="EN" db-id="ezvw0f203faewuestptxwd2nsp2evzepttpf" timestamp="1547660075"&gt;3053&lt;/key&gt;&lt;/foreign-keys&gt;&lt;ref-type name="Web Page"&gt;12&lt;/ref-type&gt;&lt;contributors&gt;&lt;authors&gt;&lt;author&gt;Lile, S.&lt;/author&gt;&lt;/authors&gt;&lt;/contributors&gt;&lt;titles&gt;&lt;title&gt;44 Types of Graphs: Perfect for Every Top Industry&lt;/title&gt;&lt;/titles&gt;&lt;number&gt;Accessed January 23, 2019&lt;/number&gt;&lt;dates&gt;&lt;/dates&gt;&lt;urls&gt;&lt;related-urls&gt;&lt;url&gt;&lt;style face="underline" font="default" size="100%"&gt;https://visme.co/blog/types-of-graphs/&lt;/style&gt;&lt;/url&gt;&lt;/related-urls&gt;&lt;/urls&gt;&lt;/record&gt;&lt;/Cite&gt;&lt;/EndNote&gt;</w:instrText>
      </w:r>
      <w:r w:rsidR="00C374DB" w:rsidRPr="006D676F">
        <w:rPr>
          <w:highlight w:val="cyan"/>
        </w:rPr>
        <w:fldChar w:fldCharType="separate"/>
      </w:r>
      <w:r w:rsidR="00C473A5" w:rsidRPr="006D676F">
        <w:rPr>
          <w:noProof/>
          <w:highlight w:val="cyan"/>
        </w:rPr>
        <w:t>(49)</w:t>
      </w:r>
      <w:r w:rsidR="00C374DB" w:rsidRPr="006D676F">
        <w:rPr>
          <w:highlight w:val="cyan"/>
        </w:rPr>
        <w:fldChar w:fldCharType="end"/>
      </w:r>
      <w:r w:rsidR="00546DF1">
        <w:t>.</w:t>
      </w:r>
      <w:r w:rsidR="005519ED">
        <w:t xml:space="preserve"> </w:t>
      </w:r>
      <w:r>
        <w:t>This section focuses on bar graphs, line graphs, scatterplots, frequency distributions</w:t>
      </w:r>
      <w:r w:rsidR="006D676F">
        <w:t>,</w:t>
      </w:r>
      <w:r>
        <w:t xml:space="preserve"> and heat maps.</w:t>
      </w:r>
    </w:p>
    <w:p w14:paraId="03ED6FCD" w14:textId="5BB9B688" w:rsidR="00FA4597" w:rsidRDefault="00FA4597" w:rsidP="00042728"/>
    <w:p w14:paraId="1917DB45" w14:textId="77777777" w:rsidR="00921A6E" w:rsidRPr="00921A6E" w:rsidRDefault="000B0B68" w:rsidP="00C627EA">
      <w:pPr>
        <w:pStyle w:val="Heading3"/>
      </w:pPr>
      <w:bookmarkStart w:id="116" w:name="_Bar_Graph"/>
      <w:bookmarkStart w:id="117" w:name="_Toc6044276"/>
      <w:bookmarkStart w:id="118" w:name="_Toc14781581"/>
      <w:bookmarkEnd w:id="116"/>
      <w:r w:rsidRPr="00921A6E">
        <w:t>Bar Graph</w:t>
      </w:r>
      <w:bookmarkEnd w:id="117"/>
      <w:bookmarkEnd w:id="118"/>
    </w:p>
    <w:p w14:paraId="4343A54E" w14:textId="7218F2DE" w:rsidR="00585881" w:rsidRPr="00921A6E" w:rsidRDefault="00921A6E" w:rsidP="00042728">
      <w:r>
        <w:t>Bar graphs contain h</w:t>
      </w:r>
      <w:r w:rsidR="000B0B68" w:rsidRPr="00921A6E">
        <w:t>orizontal or vertical bars with lengths proportional to the value of the data.</w:t>
      </w:r>
      <w:r w:rsidR="005519ED">
        <w:t xml:space="preserve"> </w:t>
      </w:r>
      <w:r w:rsidR="000B0B68" w:rsidRPr="00921A6E">
        <w:t>A bar graph is usually used to show the relative differences between categories of data.</w:t>
      </w:r>
      <w:r w:rsidR="005519ED">
        <w:t xml:space="preserve"> </w:t>
      </w:r>
      <w:r w:rsidR="000B0B68" w:rsidRPr="00921A6E">
        <w:t xml:space="preserve">See </w:t>
      </w:r>
      <w:r w:rsidR="000B0B68" w:rsidRPr="003914DB">
        <w:rPr>
          <w:b/>
        </w:rPr>
        <w:t xml:space="preserve">Figure </w:t>
      </w:r>
      <w:r w:rsidR="00BC3EFA">
        <w:rPr>
          <w:b/>
        </w:rPr>
        <w:t>15</w:t>
      </w:r>
      <w:r w:rsidR="00BC3EFA" w:rsidRPr="00BC3EFA">
        <w:t xml:space="preserve"> for an example</w:t>
      </w:r>
      <w:r w:rsidR="003914DB" w:rsidRPr="00BC3EFA">
        <w:t>.</w:t>
      </w:r>
    </w:p>
    <w:p w14:paraId="152986DE" w14:textId="77777777" w:rsidR="000B0B68" w:rsidRDefault="000B0B68" w:rsidP="00042728"/>
    <w:p w14:paraId="7527AAD7" w14:textId="18E13DBE" w:rsidR="00921A6E" w:rsidRDefault="003914DB" w:rsidP="00042728">
      <w:r>
        <w:t>If a bar graph has too many bars, it</w:t>
      </w:r>
      <w:r w:rsidR="00CC321B">
        <w:t xml:space="preserve"> becomes cumbersome </w:t>
      </w:r>
      <w:r>
        <w:t xml:space="preserve">and </w:t>
      </w:r>
      <w:r w:rsidR="00397678">
        <w:t xml:space="preserve">can be </w:t>
      </w:r>
      <w:r>
        <w:t xml:space="preserve">difficult to interpret </w:t>
      </w:r>
      <w:r w:rsidR="00CC321B">
        <w:t>(</w:t>
      </w:r>
      <w:r w:rsidR="00614EB3">
        <w:rPr>
          <w:b/>
        </w:rPr>
        <w:t xml:space="preserve">Figure </w:t>
      </w:r>
      <w:r w:rsidR="004E04A7">
        <w:rPr>
          <w:b/>
        </w:rPr>
        <w:t>22</w:t>
      </w:r>
      <w:r w:rsidR="003A2495">
        <w:rPr>
          <w:b/>
        </w:rPr>
        <w:t>A</w:t>
      </w:r>
      <w:r w:rsidR="00CC321B">
        <w:t>).</w:t>
      </w:r>
      <w:r w:rsidR="005519ED">
        <w:t xml:space="preserve"> </w:t>
      </w:r>
      <w:r w:rsidR="00852ABE">
        <w:t>A scatterplot</w:t>
      </w:r>
      <w:r>
        <w:t xml:space="preserve"> or heat map</w:t>
      </w:r>
      <w:r w:rsidR="00852ABE">
        <w:t xml:space="preserve"> may be better choice</w:t>
      </w:r>
      <w:r>
        <w:t>s</w:t>
      </w:r>
      <w:r w:rsidR="00852ABE">
        <w:t xml:space="preserve"> for this level of data.</w:t>
      </w:r>
      <w:r w:rsidR="005519ED">
        <w:t xml:space="preserve"> </w:t>
      </w:r>
      <w:r w:rsidR="00CC321B">
        <w:t>Too few bars</w:t>
      </w:r>
      <w:r w:rsidR="00852ABE">
        <w:t xml:space="preserve"> (</w:t>
      </w:r>
      <w:r w:rsidR="00614EB3">
        <w:rPr>
          <w:b/>
        </w:rPr>
        <w:t xml:space="preserve">Figure </w:t>
      </w:r>
      <w:r w:rsidR="004E04A7">
        <w:rPr>
          <w:b/>
        </w:rPr>
        <w:t>22</w:t>
      </w:r>
      <w:r w:rsidR="003A2495" w:rsidRPr="001859D7">
        <w:rPr>
          <w:b/>
        </w:rPr>
        <w:t>B</w:t>
      </w:r>
      <w:r w:rsidR="00852ABE">
        <w:t>)</w:t>
      </w:r>
      <w:r w:rsidR="00CC321B">
        <w:t xml:space="preserve"> and the data in the plot </w:t>
      </w:r>
      <w:r w:rsidR="008C339D">
        <w:t xml:space="preserve">could </w:t>
      </w:r>
      <w:r w:rsidR="000137B3">
        <w:t>be</w:t>
      </w:r>
      <w:r w:rsidR="00CC321B">
        <w:t xml:space="preserve"> dis</w:t>
      </w:r>
      <w:r w:rsidR="00852ABE">
        <w:t xml:space="preserve">played in a table or </w:t>
      </w:r>
      <w:r w:rsidR="008C339D">
        <w:t xml:space="preserve">described </w:t>
      </w:r>
      <w:r w:rsidR="00852ABE">
        <w:t xml:space="preserve">within </w:t>
      </w:r>
      <w:r w:rsidR="000137B3">
        <w:t>text and still be effective</w:t>
      </w:r>
      <w:r w:rsidR="00852ABE">
        <w:t>.</w:t>
      </w:r>
    </w:p>
    <w:p w14:paraId="0DD20327" w14:textId="77777777" w:rsidR="00921A6E" w:rsidRDefault="00921A6E" w:rsidP="00042728"/>
    <w:p w14:paraId="695E14B2" w14:textId="77777777" w:rsidR="003B09CC" w:rsidRDefault="006569A7" w:rsidP="0041158C">
      <w:pPr>
        <w:pStyle w:val="Figuregraphic"/>
      </w:pPr>
      <w:r>
        <w:rPr>
          <w:noProof/>
        </w:rPr>
        <w:drawing>
          <wp:inline distT="0" distB="0" distL="0" distR="0" wp14:anchorId="28B73EAC" wp14:editId="18EC09DA">
            <wp:extent cx="5943600" cy="21799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 18.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179955"/>
                    </a:xfrm>
                    <a:prstGeom prst="rect">
                      <a:avLst/>
                    </a:prstGeom>
                  </pic:spPr>
                </pic:pic>
              </a:graphicData>
            </a:graphic>
          </wp:inline>
        </w:drawing>
      </w:r>
    </w:p>
    <w:p w14:paraId="6CB09AC4" w14:textId="77777777" w:rsidR="009B38CC" w:rsidRDefault="009B38CC" w:rsidP="009B38CC">
      <w:pPr>
        <w:pStyle w:val="Figurecaptioncontinued"/>
      </w:pPr>
      <w:bookmarkStart w:id="119" w:name="_Toc14781534"/>
      <w:r>
        <w:t>A representation of a bar graph with too many data points or bars (</w:t>
      </w:r>
      <w:r w:rsidRPr="000137B3">
        <w:rPr>
          <w:b/>
        </w:rPr>
        <w:t>A</w:t>
      </w:r>
      <w:r>
        <w:t>) or too few bars (</w:t>
      </w:r>
      <w:r w:rsidRPr="000137B3">
        <w:rPr>
          <w:b/>
        </w:rPr>
        <w:t>B</w:t>
      </w:r>
      <w:r>
        <w:t>).</w:t>
      </w:r>
    </w:p>
    <w:p w14:paraId="4CCFAB2F" w14:textId="148E484B" w:rsidR="00921A6E"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2</w:t>
      </w:r>
      <w:r w:rsidR="00077F4C">
        <w:rPr>
          <w:noProof/>
        </w:rPr>
        <w:fldChar w:fldCharType="end"/>
      </w:r>
      <w:r>
        <w:t>.</w:t>
      </w:r>
      <w:r w:rsidR="00567FF0">
        <w:t xml:space="preserve"> </w:t>
      </w:r>
      <w:r>
        <w:t>Bar graphs with too many and too few values.</w:t>
      </w:r>
      <w:bookmarkEnd w:id="119"/>
    </w:p>
    <w:p w14:paraId="1D6538F6" w14:textId="77777777" w:rsidR="000137B3" w:rsidRDefault="000137B3" w:rsidP="00042728">
      <w:pPr>
        <w:jc w:val="both"/>
      </w:pPr>
    </w:p>
    <w:p w14:paraId="4F4707F0" w14:textId="77777777" w:rsidR="00397678" w:rsidRDefault="00397678" w:rsidP="00042728">
      <w:pPr>
        <w:jc w:val="both"/>
      </w:pPr>
      <w:r>
        <w:t>With respect to bar graphs, the following is also recommended:</w:t>
      </w:r>
    </w:p>
    <w:p w14:paraId="73086278" w14:textId="52E743AD" w:rsidR="000D2F7D" w:rsidRPr="004E04A7" w:rsidRDefault="005A2E9A" w:rsidP="00170F11">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Use colorblind-accessible color</w:t>
      </w:r>
      <w:r w:rsidR="000D2F7D" w:rsidRPr="004E04A7">
        <w:rPr>
          <w:rFonts w:ascii="Times New Roman" w:hAnsi="Times New Roman" w:cs="Times New Roman"/>
          <w:sz w:val="24"/>
          <w:szCs w:val="24"/>
        </w:rPr>
        <w:t xml:space="preserve"> combinations </w:t>
      </w:r>
      <w:r>
        <w:rPr>
          <w:rFonts w:ascii="Times New Roman" w:hAnsi="Times New Roman" w:cs="Times New Roman"/>
          <w:sz w:val="24"/>
          <w:szCs w:val="24"/>
        </w:rPr>
        <w:t>when</w:t>
      </w:r>
      <w:r w:rsidR="00170F11">
        <w:rPr>
          <w:rFonts w:ascii="Times New Roman" w:hAnsi="Times New Roman" w:cs="Times New Roman"/>
          <w:sz w:val="24"/>
          <w:szCs w:val="24"/>
        </w:rPr>
        <w:t>ever</w:t>
      </w:r>
      <w:r>
        <w:rPr>
          <w:rFonts w:ascii="Times New Roman" w:hAnsi="Times New Roman" w:cs="Times New Roman"/>
          <w:sz w:val="24"/>
          <w:szCs w:val="24"/>
        </w:rPr>
        <w:t xml:space="preserve"> possible. Red/green pairings are most problematic but </w:t>
      </w:r>
      <w:r w:rsidR="00170F11">
        <w:rPr>
          <w:rFonts w:ascii="Times New Roman" w:hAnsi="Times New Roman" w:cs="Times New Roman"/>
          <w:sz w:val="24"/>
          <w:szCs w:val="24"/>
        </w:rPr>
        <w:t xml:space="preserve">refer to </w:t>
      </w:r>
      <w:hyperlink r:id="rId42" w:history="1">
        <w:r w:rsidR="00170F11" w:rsidRPr="00170F11">
          <w:rPr>
            <w:rStyle w:val="Hyperlink"/>
            <w:rFonts w:ascii="Times New Roman" w:hAnsi="Times New Roman" w:cs="Times New Roman"/>
            <w:sz w:val="24"/>
            <w:szCs w:val="24"/>
          </w:rPr>
          <w:t>ColorBrewer</w:t>
        </w:r>
      </w:hyperlink>
      <w:r w:rsidR="00170F11">
        <w:rPr>
          <w:rFonts w:ascii="Times New Roman" w:hAnsi="Times New Roman" w:cs="Times New Roman"/>
          <w:sz w:val="24"/>
          <w:szCs w:val="24"/>
        </w:rPr>
        <w:t xml:space="preserve">, an online </w:t>
      </w:r>
      <w:r w:rsidR="00170F11" w:rsidRPr="00170F11">
        <w:rPr>
          <w:rFonts w:ascii="Times New Roman" w:hAnsi="Times New Roman" w:cs="Times New Roman"/>
          <w:sz w:val="24"/>
          <w:szCs w:val="24"/>
        </w:rPr>
        <w:t>diagnostic tool for evaluating the robustness of individual color schemes</w:t>
      </w:r>
      <w:r w:rsidR="00170F11">
        <w:rPr>
          <w:rFonts w:ascii="Times New Roman" w:hAnsi="Times New Roman" w:cs="Times New Roman"/>
          <w:sz w:val="24"/>
          <w:szCs w:val="24"/>
        </w:rPr>
        <w:t>, for more information.</w:t>
      </w:r>
      <w:r>
        <w:rPr>
          <w:rFonts w:ascii="Times New Roman" w:hAnsi="Times New Roman" w:cs="Times New Roman"/>
          <w:sz w:val="24"/>
          <w:szCs w:val="24"/>
        </w:rPr>
        <w:t xml:space="preserve">  </w:t>
      </w:r>
    </w:p>
    <w:p w14:paraId="23B67F18" w14:textId="77777777" w:rsidR="00397678" w:rsidRPr="004E04A7" w:rsidRDefault="001719C5" w:rsidP="00C627EA">
      <w:pPr>
        <w:pStyle w:val="ListParagraph"/>
        <w:numPr>
          <w:ilvl w:val="0"/>
          <w:numId w:val="6"/>
        </w:numPr>
        <w:spacing w:line="240" w:lineRule="auto"/>
        <w:jc w:val="both"/>
        <w:rPr>
          <w:rFonts w:ascii="Times New Roman" w:hAnsi="Times New Roman" w:cs="Times New Roman"/>
          <w:sz w:val="24"/>
          <w:szCs w:val="24"/>
        </w:rPr>
      </w:pPr>
      <w:r w:rsidRPr="004E04A7">
        <w:rPr>
          <w:rFonts w:ascii="Times New Roman" w:hAnsi="Times New Roman" w:cs="Times New Roman"/>
          <w:sz w:val="24"/>
          <w:szCs w:val="24"/>
        </w:rPr>
        <w:t>Ideally, keep text on the baseline axis in the horizontal direction, without overlap.</w:t>
      </w:r>
    </w:p>
    <w:p w14:paraId="2B368BF8" w14:textId="5E387723" w:rsidR="001719C5" w:rsidRPr="004E04A7" w:rsidRDefault="001719C5" w:rsidP="00C627EA">
      <w:pPr>
        <w:pStyle w:val="ListParagraph"/>
        <w:numPr>
          <w:ilvl w:val="0"/>
          <w:numId w:val="6"/>
        </w:numPr>
        <w:spacing w:line="240" w:lineRule="auto"/>
        <w:rPr>
          <w:rFonts w:ascii="Times New Roman" w:hAnsi="Times New Roman" w:cs="Times New Roman"/>
          <w:sz w:val="24"/>
          <w:szCs w:val="24"/>
        </w:rPr>
      </w:pPr>
      <w:r w:rsidRPr="004E04A7">
        <w:rPr>
          <w:rFonts w:ascii="Times New Roman" w:hAnsi="Times New Roman" w:cs="Times New Roman"/>
          <w:sz w:val="24"/>
          <w:szCs w:val="24"/>
        </w:rPr>
        <w:t xml:space="preserve">The error (SD or SEM) should be addressed as discussed above (see </w:t>
      </w:r>
      <w:r w:rsidRPr="004E04A7">
        <w:rPr>
          <w:rFonts w:ascii="Times New Roman" w:hAnsi="Times New Roman" w:cs="Times New Roman"/>
          <w:b/>
          <w:sz w:val="24"/>
          <w:szCs w:val="24"/>
        </w:rPr>
        <w:t>Figure 1</w:t>
      </w:r>
      <w:r w:rsidR="004E04A7" w:rsidRPr="004E04A7">
        <w:rPr>
          <w:rFonts w:ascii="Times New Roman" w:hAnsi="Times New Roman" w:cs="Times New Roman"/>
          <w:sz w:val="24"/>
          <w:szCs w:val="24"/>
        </w:rPr>
        <w:t xml:space="preserve"> and</w:t>
      </w:r>
      <w:r w:rsidR="004E04A7">
        <w:rPr>
          <w:rFonts w:ascii="Times New Roman" w:hAnsi="Times New Roman" w:cs="Times New Roman"/>
          <w:b/>
          <w:sz w:val="24"/>
          <w:szCs w:val="24"/>
        </w:rPr>
        <w:t xml:space="preserve"> Figure 3</w:t>
      </w:r>
      <w:r w:rsidRPr="004E04A7">
        <w:rPr>
          <w:rFonts w:ascii="Times New Roman" w:hAnsi="Times New Roman" w:cs="Times New Roman"/>
          <w:sz w:val="24"/>
          <w:szCs w:val="24"/>
        </w:rPr>
        <w:t>).</w:t>
      </w:r>
    </w:p>
    <w:p w14:paraId="66A4712C" w14:textId="77777777" w:rsidR="00397678" w:rsidRDefault="00397678" w:rsidP="00042728"/>
    <w:p w14:paraId="4D969B25" w14:textId="77777777" w:rsidR="00921A6E" w:rsidRDefault="00921A6E" w:rsidP="00042728"/>
    <w:p w14:paraId="25CAC571" w14:textId="77777777" w:rsidR="00841C54" w:rsidRPr="00841C54" w:rsidRDefault="000B0B68" w:rsidP="00C627EA">
      <w:pPr>
        <w:pStyle w:val="Heading3"/>
      </w:pPr>
      <w:bookmarkStart w:id="120" w:name="_Toc6044277"/>
      <w:bookmarkStart w:id="121" w:name="_Toc14781582"/>
      <w:r w:rsidRPr="00841C54">
        <w:t>Line Graph</w:t>
      </w:r>
      <w:bookmarkEnd w:id="120"/>
      <w:bookmarkEnd w:id="121"/>
    </w:p>
    <w:p w14:paraId="6F054236" w14:textId="6809C95B" w:rsidR="00397678" w:rsidRPr="001719C5" w:rsidRDefault="000B0B68" w:rsidP="00042728">
      <w:r w:rsidRPr="00841C54">
        <w:t>A line graph is a series of data points connected by a line</w:t>
      </w:r>
      <w:r w:rsidR="00983023">
        <w:t xml:space="preserve"> or line segments</w:t>
      </w:r>
      <w:r w:rsidRPr="00841C54">
        <w:t>.</w:t>
      </w:r>
      <w:r w:rsidR="005519ED">
        <w:t xml:space="preserve"> </w:t>
      </w:r>
      <w:r w:rsidRPr="00841C54">
        <w:t xml:space="preserve">The lines may be </w:t>
      </w:r>
      <w:r w:rsidR="000137B3">
        <w:t>connected data points</w:t>
      </w:r>
      <w:r w:rsidR="00AA05E5" w:rsidRPr="00841C54">
        <w:t xml:space="preserve"> (</w:t>
      </w:r>
      <w:r w:rsidR="00AA05E5" w:rsidRPr="000137B3">
        <w:rPr>
          <w:b/>
        </w:rPr>
        <w:t>Fig</w:t>
      </w:r>
      <w:r w:rsidR="00614EB3">
        <w:rPr>
          <w:b/>
        </w:rPr>
        <w:t>ure 1</w:t>
      </w:r>
      <w:r w:rsidR="004E04A7">
        <w:rPr>
          <w:b/>
        </w:rPr>
        <w:t>B</w:t>
      </w:r>
      <w:r w:rsidR="00AA05E5" w:rsidRPr="00841C54">
        <w:t>)</w:t>
      </w:r>
      <w:r w:rsidRPr="00841C54">
        <w:t xml:space="preserve">, </w:t>
      </w:r>
      <w:r w:rsidR="00AA05E5" w:rsidRPr="00841C54">
        <w:t xml:space="preserve">a </w:t>
      </w:r>
      <w:r w:rsidR="00841C54">
        <w:t>linear regression fit (</w:t>
      </w:r>
      <w:r w:rsidR="00614EB3">
        <w:rPr>
          <w:b/>
        </w:rPr>
        <w:t xml:space="preserve">Figure </w:t>
      </w:r>
      <w:r w:rsidR="004E04A7">
        <w:rPr>
          <w:b/>
        </w:rPr>
        <w:t>6</w:t>
      </w:r>
      <w:r w:rsidR="005F3172">
        <w:rPr>
          <w:b/>
        </w:rPr>
        <w:t xml:space="preserve"> </w:t>
      </w:r>
      <w:r w:rsidR="00614EB3">
        <w:rPr>
          <w:b/>
        </w:rPr>
        <w:t xml:space="preserve">or </w:t>
      </w:r>
      <w:r w:rsidR="008A1EBE">
        <w:rPr>
          <w:b/>
        </w:rPr>
        <w:t xml:space="preserve">Figure </w:t>
      </w:r>
      <w:r w:rsidR="004E04A7">
        <w:rPr>
          <w:b/>
        </w:rPr>
        <w:t>7</w:t>
      </w:r>
      <w:r w:rsidRPr="00841C54">
        <w:t>)</w:t>
      </w:r>
      <w:r w:rsidR="00AA05E5" w:rsidRPr="00841C54">
        <w:t xml:space="preserve"> or a nonlinear regression fit (</w:t>
      </w:r>
      <w:r w:rsidR="00614EB3">
        <w:rPr>
          <w:b/>
        </w:rPr>
        <w:t xml:space="preserve">Figure </w:t>
      </w:r>
      <w:r w:rsidR="005F3172">
        <w:rPr>
          <w:b/>
        </w:rPr>
        <w:t>1</w:t>
      </w:r>
      <w:r w:rsidR="00214426">
        <w:rPr>
          <w:b/>
        </w:rPr>
        <w:t>4</w:t>
      </w:r>
      <w:r w:rsidR="00AA05E5" w:rsidRPr="00841C54">
        <w:t>)</w:t>
      </w:r>
      <w:r w:rsidRPr="00841C54">
        <w:t>.</w:t>
      </w:r>
      <w:r w:rsidR="005519ED">
        <w:t xml:space="preserve"> </w:t>
      </w:r>
      <w:r w:rsidR="00B778FE">
        <w:t>For the purposes</w:t>
      </w:r>
      <w:r w:rsidR="001719C5">
        <w:t xml:space="preserve"> of definition, l</w:t>
      </w:r>
      <w:r w:rsidR="00B778FE">
        <w:t>inear regression uses a linear model to determine the relationship between a dependent variable and one or more independent variables.</w:t>
      </w:r>
      <w:r w:rsidR="005519ED">
        <w:t xml:space="preserve"> </w:t>
      </w:r>
      <w:r w:rsidR="00B778FE">
        <w:t>By contrast</w:t>
      </w:r>
      <w:r w:rsidR="001719C5">
        <w:t>, n</w:t>
      </w:r>
      <w:r w:rsidR="00397678" w:rsidRPr="001719C5">
        <w:t>on-linear regression is</w:t>
      </w:r>
      <w:r w:rsidR="001719C5" w:rsidRPr="001719C5">
        <w:t xml:space="preserve"> a form of analysis modeled by a </w:t>
      </w:r>
      <w:r w:rsidR="00B778FE">
        <w:t xml:space="preserve">non-linear </w:t>
      </w:r>
      <w:r w:rsidR="001719C5" w:rsidRPr="001719C5">
        <w:t>function that utilizes model parameters and one or more independent variables.</w:t>
      </w:r>
    </w:p>
    <w:p w14:paraId="37C9FA5E" w14:textId="77777777" w:rsidR="00AA05E5" w:rsidRDefault="00AA05E5" w:rsidP="00042728">
      <w:pPr>
        <w:pStyle w:val="ListParagraph"/>
        <w:ind w:left="0"/>
      </w:pPr>
    </w:p>
    <w:p w14:paraId="5A96BF97" w14:textId="0DC33A68" w:rsidR="00841C54" w:rsidRPr="00214426" w:rsidRDefault="00B9016F" w:rsidP="00214426">
      <w:pPr>
        <w:pStyle w:val="ListParagraph"/>
        <w:spacing w:line="240" w:lineRule="auto"/>
        <w:ind w:left="0"/>
        <w:rPr>
          <w:rFonts w:ascii="Times New Roman" w:hAnsi="Times New Roman" w:cs="Times New Roman"/>
          <w:sz w:val="24"/>
          <w:szCs w:val="24"/>
        </w:rPr>
      </w:pPr>
      <w:r w:rsidRPr="00214426">
        <w:rPr>
          <w:rFonts w:ascii="Times New Roman" w:hAnsi="Times New Roman" w:cs="Times New Roman"/>
          <w:sz w:val="24"/>
          <w:szCs w:val="24"/>
        </w:rPr>
        <w:t>Like a bar gra</w:t>
      </w:r>
      <w:r w:rsidR="00336B37">
        <w:rPr>
          <w:rFonts w:ascii="Times New Roman" w:hAnsi="Times New Roman" w:cs="Times New Roman"/>
          <w:sz w:val="24"/>
          <w:szCs w:val="24"/>
        </w:rPr>
        <w:t>ph, if there are too many lines</w:t>
      </w:r>
      <w:r w:rsidRPr="00214426">
        <w:rPr>
          <w:rFonts w:ascii="Times New Roman" w:hAnsi="Times New Roman" w:cs="Times New Roman"/>
          <w:sz w:val="24"/>
          <w:szCs w:val="24"/>
        </w:rPr>
        <w:t xml:space="preserve"> the reader is distracted from the message of the data in </w:t>
      </w:r>
      <w:r w:rsidR="00703522" w:rsidRPr="00214426">
        <w:rPr>
          <w:rFonts w:ascii="Times New Roman" w:hAnsi="Times New Roman" w:cs="Times New Roman"/>
          <w:sz w:val="24"/>
          <w:szCs w:val="24"/>
        </w:rPr>
        <w:t>a line</w:t>
      </w:r>
      <w:r w:rsidR="00CC793E" w:rsidRPr="00214426">
        <w:rPr>
          <w:rFonts w:ascii="Times New Roman" w:hAnsi="Times New Roman" w:cs="Times New Roman"/>
          <w:sz w:val="24"/>
          <w:szCs w:val="24"/>
        </w:rPr>
        <w:t xml:space="preserve"> graph</w:t>
      </w:r>
      <w:r w:rsidR="004646E4" w:rsidRPr="00214426">
        <w:rPr>
          <w:rFonts w:ascii="Times New Roman" w:hAnsi="Times New Roman" w:cs="Times New Roman"/>
          <w:sz w:val="24"/>
          <w:szCs w:val="24"/>
        </w:rPr>
        <w:t>.</w:t>
      </w:r>
      <w:r w:rsidR="005519ED" w:rsidRPr="00214426">
        <w:rPr>
          <w:rFonts w:ascii="Times New Roman" w:hAnsi="Times New Roman" w:cs="Times New Roman"/>
          <w:sz w:val="24"/>
          <w:szCs w:val="24"/>
        </w:rPr>
        <w:t xml:space="preserve"> </w:t>
      </w:r>
      <w:r w:rsidR="004646E4" w:rsidRPr="00214426">
        <w:rPr>
          <w:rFonts w:ascii="Times New Roman" w:hAnsi="Times New Roman" w:cs="Times New Roman"/>
          <w:sz w:val="24"/>
          <w:szCs w:val="24"/>
        </w:rPr>
        <w:t>This is especially true if the curves being shown have similar activities (</w:t>
      </w:r>
      <w:r w:rsidR="00614EB3" w:rsidRPr="00214426">
        <w:rPr>
          <w:rFonts w:ascii="Times New Roman" w:hAnsi="Times New Roman" w:cs="Times New Roman"/>
          <w:b/>
          <w:sz w:val="24"/>
          <w:szCs w:val="24"/>
        </w:rPr>
        <w:t xml:space="preserve">Figure </w:t>
      </w:r>
      <w:r w:rsidR="00214426">
        <w:rPr>
          <w:rFonts w:ascii="Times New Roman" w:hAnsi="Times New Roman" w:cs="Times New Roman"/>
          <w:b/>
          <w:sz w:val="24"/>
          <w:szCs w:val="24"/>
        </w:rPr>
        <w:t>23</w:t>
      </w:r>
      <w:r w:rsidR="009A7394" w:rsidRPr="00214426">
        <w:rPr>
          <w:rFonts w:ascii="Times New Roman" w:hAnsi="Times New Roman" w:cs="Times New Roman"/>
          <w:sz w:val="24"/>
          <w:szCs w:val="24"/>
        </w:rPr>
        <w:t>).</w:t>
      </w:r>
      <w:r w:rsidR="005519ED" w:rsidRPr="00214426">
        <w:rPr>
          <w:rFonts w:ascii="Times New Roman" w:hAnsi="Times New Roman" w:cs="Times New Roman"/>
          <w:sz w:val="24"/>
          <w:szCs w:val="24"/>
        </w:rPr>
        <w:t xml:space="preserve"> </w:t>
      </w:r>
      <w:r w:rsidR="00AA6DAE" w:rsidRPr="00214426">
        <w:rPr>
          <w:rFonts w:ascii="Times New Roman" w:hAnsi="Times New Roman" w:cs="Times New Roman"/>
          <w:sz w:val="24"/>
          <w:szCs w:val="24"/>
        </w:rPr>
        <w:t xml:space="preserve">Figures with too many curves often force the preparer to include a legend within the graph, which can be distracting </w:t>
      </w:r>
      <w:r w:rsidR="00991769" w:rsidRPr="00214426">
        <w:rPr>
          <w:rFonts w:ascii="Times New Roman" w:hAnsi="Times New Roman" w:cs="Times New Roman"/>
          <w:sz w:val="24"/>
          <w:szCs w:val="24"/>
        </w:rPr>
        <w:t>and, in many cases</w:t>
      </w:r>
      <w:r w:rsidR="00AA6DAE" w:rsidRPr="00214426">
        <w:rPr>
          <w:rFonts w:ascii="Times New Roman" w:hAnsi="Times New Roman" w:cs="Times New Roman"/>
          <w:sz w:val="24"/>
          <w:szCs w:val="24"/>
        </w:rPr>
        <w:t>, is considered chart junk.</w:t>
      </w:r>
    </w:p>
    <w:p w14:paraId="6440DCB8" w14:textId="77777777" w:rsidR="009A7394" w:rsidRDefault="009A7394" w:rsidP="00042728">
      <w:pPr>
        <w:pStyle w:val="ListParagraph"/>
        <w:ind w:left="0"/>
        <w:jc w:val="both"/>
      </w:pPr>
    </w:p>
    <w:p w14:paraId="2605B044" w14:textId="77777777" w:rsidR="003B09CC" w:rsidRDefault="00746830" w:rsidP="0041158C">
      <w:pPr>
        <w:pStyle w:val="Figuregraphic"/>
      </w:pPr>
      <w:r>
        <w:rPr>
          <w:noProof/>
        </w:rPr>
        <w:drawing>
          <wp:inline distT="0" distB="0" distL="0" distR="0" wp14:anchorId="3242C0F8" wp14:editId="45F1BC97">
            <wp:extent cx="4649724" cy="27797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9.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49724" cy="2779776"/>
                    </a:xfrm>
                    <a:prstGeom prst="rect">
                      <a:avLst/>
                    </a:prstGeom>
                  </pic:spPr>
                </pic:pic>
              </a:graphicData>
            </a:graphic>
          </wp:inline>
        </w:drawing>
      </w:r>
    </w:p>
    <w:p w14:paraId="70420749" w14:textId="77777777" w:rsidR="009B38CC" w:rsidRPr="00214426" w:rsidRDefault="009B38CC" w:rsidP="009B38CC">
      <w:pPr>
        <w:pStyle w:val="Figurecaptioncontinued"/>
      </w:pPr>
      <w:bookmarkStart w:id="122" w:name="_Toc14781535"/>
      <w:r w:rsidRPr="00214426">
        <w:t>In this graph, the CRC for several compounds are shown with nonlinear regression curve fits. Each line has a unique symbol and the symbol legend appears at the right. There are too many compounds being shown on this graph to decipher the individual information.</w:t>
      </w:r>
    </w:p>
    <w:p w14:paraId="27606905" w14:textId="6B10B812" w:rsidR="00841C54"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3</w:t>
      </w:r>
      <w:r w:rsidR="00077F4C">
        <w:rPr>
          <w:noProof/>
        </w:rPr>
        <w:fldChar w:fldCharType="end"/>
      </w:r>
      <w:r>
        <w:t>.</w:t>
      </w:r>
      <w:r w:rsidR="00567FF0">
        <w:t xml:space="preserve"> </w:t>
      </w:r>
      <w:r>
        <w:t>Multiple compound CRC graph.</w:t>
      </w:r>
      <w:bookmarkEnd w:id="122"/>
    </w:p>
    <w:p w14:paraId="04028504" w14:textId="4CA8D5C0" w:rsidR="004268CF" w:rsidRDefault="004268CF" w:rsidP="00042728">
      <w:pPr>
        <w:pStyle w:val="ListParagraph"/>
        <w:ind w:left="0"/>
      </w:pPr>
    </w:p>
    <w:p w14:paraId="6FB58CB1" w14:textId="77777777" w:rsidR="00E33A6E" w:rsidRPr="00214426" w:rsidRDefault="00E33A6E" w:rsidP="00214426">
      <w:pPr>
        <w:pStyle w:val="ListParagraph"/>
        <w:spacing w:line="240" w:lineRule="auto"/>
        <w:ind w:left="0"/>
        <w:rPr>
          <w:rFonts w:ascii="Times New Roman" w:hAnsi="Times New Roman" w:cs="Times New Roman"/>
          <w:sz w:val="24"/>
          <w:szCs w:val="24"/>
        </w:rPr>
      </w:pPr>
      <w:r w:rsidRPr="00214426">
        <w:rPr>
          <w:rFonts w:ascii="Times New Roman" w:hAnsi="Times New Roman" w:cs="Times New Roman"/>
          <w:sz w:val="24"/>
          <w:szCs w:val="24"/>
        </w:rPr>
        <w:t>Considerations include:</w:t>
      </w:r>
    </w:p>
    <w:p w14:paraId="22E362E1" w14:textId="0D1C384A" w:rsidR="00E33A6E" w:rsidRPr="00170F11" w:rsidRDefault="00170F11" w:rsidP="00170F11">
      <w:pPr>
        <w:pStyle w:val="ListParagraph"/>
        <w:numPr>
          <w:ilvl w:val="0"/>
          <w:numId w:val="6"/>
        </w:numPr>
        <w:spacing w:line="240" w:lineRule="auto"/>
        <w:jc w:val="both"/>
        <w:rPr>
          <w:rFonts w:ascii="Times New Roman" w:hAnsi="Times New Roman" w:cs="Times New Roman"/>
          <w:sz w:val="24"/>
          <w:szCs w:val="24"/>
        </w:rPr>
      </w:pPr>
      <w:r w:rsidRPr="00170F11">
        <w:rPr>
          <w:rFonts w:ascii="Times New Roman" w:hAnsi="Times New Roman" w:cs="Times New Roman"/>
          <w:sz w:val="24"/>
          <w:szCs w:val="24"/>
        </w:rPr>
        <w:t>Use colorblind-accessible color combinations when</w:t>
      </w:r>
      <w:r>
        <w:rPr>
          <w:rFonts w:ascii="Times New Roman" w:hAnsi="Times New Roman" w:cs="Times New Roman"/>
          <w:sz w:val="24"/>
          <w:szCs w:val="24"/>
        </w:rPr>
        <w:t>ever</w:t>
      </w:r>
      <w:r w:rsidRPr="00170F11">
        <w:rPr>
          <w:rFonts w:ascii="Times New Roman" w:hAnsi="Times New Roman" w:cs="Times New Roman"/>
          <w:sz w:val="24"/>
          <w:szCs w:val="24"/>
        </w:rPr>
        <w:t xml:space="preserve"> possible.</w:t>
      </w:r>
      <w:r>
        <w:rPr>
          <w:rFonts w:ascii="Times New Roman" w:hAnsi="Times New Roman" w:cs="Times New Roman"/>
          <w:sz w:val="24"/>
          <w:szCs w:val="24"/>
        </w:rPr>
        <w:t xml:space="preserve"> (</w:t>
      </w:r>
      <w:hyperlink w:anchor="_Bar_Graph" w:history="1">
        <w:r w:rsidRPr="00170F11">
          <w:rPr>
            <w:rStyle w:val="Hyperlink"/>
            <w:rFonts w:ascii="Times New Roman" w:hAnsi="Times New Roman" w:cs="Times New Roman"/>
            <w:sz w:val="24"/>
            <w:szCs w:val="24"/>
          </w:rPr>
          <w:t>See above</w:t>
        </w:r>
      </w:hyperlink>
      <w:r>
        <w:rPr>
          <w:rFonts w:ascii="Times New Roman" w:hAnsi="Times New Roman" w:cs="Times New Roman"/>
          <w:sz w:val="24"/>
          <w:szCs w:val="24"/>
        </w:rPr>
        <w:t xml:space="preserve"> for more info.)</w:t>
      </w:r>
    </w:p>
    <w:p w14:paraId="08551FE4" w14:textId="77777777" w:rsidR="00E33A6E" w:rsidRPr="00214426" w:rsidRDefault="00E33A6E" w:rsidP="00C627EA">
      <w:pPr>
        <w:pStyle w:val="ListParagraph"/>
        <w:numPr>
          <w:ilvl w:val="0"/>
          <w:numId w:val="6"/>
        </w:numPr>
        <w:spacing w:line="240" w:lineRule="auto"/>
        <w:jc w:val="both"/>
        <w:rPr>
          <w:rFonts w:ascii="Times New Roman" w:hAnsi="Times New Roman" w:cs="Times New Roman"/>
          <w:sz w:val="24"/>
          <w:szCs w:val="24"/>
        </w:rPr>
      </w:pPr>
      <w:r w:rsidRPr="00214426">
        <w:rPr>
          <w:rFonts w:ascii="Times New Roman" w:hAnsi="Times New Roman" w:cs="Times New Roman"/>
          <w:sz w:val="24"/>
          <w:szCs w:val="24"/>
        </w:rPr>
        <w:t>Use colors only when necessary – avoid excessive use.</w:t>
      </w:r>
    </w:p>
    <w:p w14:paraId="44B5329D" w14:textId="445757C0" w:rsidR="00E33A6E" w:rsidRPr="00214426" w:rsidRDefault="00E33A6E" w:rsidP="00C627EA">
      <w:pPr>
        <w:pStyle w:val="ListParagraph"/>
        <w:numPr>
          <w:ilvl w:val="0"/>
          <w:numId w:val="6"/>
        </w:numPr>
        <w:spacing w:line="240" w:lineRule="auto"/>
        <w:jc w:val="both"/>
        <w:rPr>
          <w:rFonts w:ascii="Times New Roman" w:hAnsi="Times New Roman" w:cs="Times New Roman"/>
          <w:sz w:val="24"/>
          <w:szCs w:val="24"/>
        </w:rPr>
      </w:pPr>
      <w:r w:rsidRPr="00214426">
        <w:rPr>
          <w:rFonts w:ascii="Times New Roman" w:hAnsi="Times New Roman" w:cs="Times New Roman"/>
          <w:sz w:val="24"/>
          <w:szCs w:val="24"/>
        </w:rPr>
        <w:t xml:space="preserve">The thickness of lines should be such that </w:t>
      </w:r>
      <w:r w:rsidR="00A73A80">
        <w:rPr>
          <w:rFonts w:ascii="Times New Roman" w:hAnsi="Times New Roman" w:cs="Times New Roman"/>
          <w:sz w:val="24"/>
          <w:szCs w:val="24"/>
        </w:rPr>
        <w:t>they are</w:t>
      </w:r>
      <w:r w:rsidRPr="00214426">
        <w:rPr>
          <w:rFonts w:ascii="Times New Roman" w:hAnsi="Times New Roman" w:cs="Times New Roman"/>
          <w:sz w:val="24"/>
          <w:szCs w:val="24"/>
        </w:rPr>
        <w:t xml:space="preserve"> clearly visible but do not obscure individual data points.</w:t>
      </w:r>
    </w:p>
    <w:p w14:paraId="76638121" w14:textId="77777777" w:rsidR="00B57924" w:rsidRPr="00214426" w:rsidRDefault="00B57924" w:rsidP="00C627EA">
      <w:pPr>
        <w:pStyle w:val="ListParagraph"/>
        <w:numPr>
          <w:ilvl w:val="0"/>
          <w:numId w:val="6"/>
        </w:numPr>
        <w:spacing w:line="240" w:lineRule="auto"/>
        <w:jc w:val="both"/>
        <w:rPr>
          <w:rFonts w:ascii="Times New Roman" w:hAnsi="Times New Roman" w:cs="Times New Roman"/>
          <w:sz w:val="24"/>
          <w:szCs w:val="24"/>
        </w:rPr>
      </w:pPr>
      <w:r w:rsidRPr="00214426">
        <w:rPr>
          <w:rFonts w:ascii="Times New Roman" w:hAnsi="Times New Roman" w:cs="Times New Roman"/>
          <w:sz w:val="24"/>
          <w:szCs w:val="24"/>
        </w:rPr>
        <w:t>The method used to fit a set of data points to a line should always be conveyed with the graph (via legend, text, discussion, etc.).</w:t>
      </w:r>
    </w:p>
    <w:p w14:paraId="625DD5DC" w14:textId="77777777" w:rsidR="00E33A6E" w:rsidRDefault="00E33A6E" w:rsidP="00042728">
      <w:pPr>
        <w:pStyle w:val="ListParagraph"/>
        <w:ind w:left="0"/>
      </w:pPr>
    </w:p>
    <w:p w14:paraId="44E230F6" w14:textId="4B787AE5" w:rsidR="00841C54" w:rsidRPr="00214426" w:rsidRDefault="00B57924" w:rsidP="00214426">
      <w:pPr>
        <w:pStyle w:val="ListParagraph"/>
        <w:spacing w:line="240" w:lineRule="auto"/>
        <w:ind w:left="0"/>
        <w:rPr>
          <w:rFonts w:ascii="Times New Roman" w:hAnsi="Times New Roman" w:cs="Times New Roman"/>
          <w:sz w:val="24"/>
          <w:szCs w:val="24"/>
        </w:rPr>
      </w:pPr>
      <w:r w:rsidRPr="00214426">
        <w:rPr>
          <w:rFonts w:ascii="Times New Roman" w:hAnsi="Times New Roman" w:cs="Times New Roman"/>
          <w:sz w:val="24"/>
          <w:szCs w:val="24"/>
        </w:rPr>
        <w:t xml:space="preserve">In place of </w:t>
      </w:r>
      <w:r w:rsidRPr="00214426">
        <w:rPr>
          <w:rFonts w:ascii="Times New Roman" w:hAnsi="Times New Roman" w:cs="Times New Roman"/>
          <w:b/>
          <w:sz w:val="24"/>
          <w:szCs w:val="24"/>
        </w:rPr>
        <w:t xml:space="preserve">Figure </w:t>
      </w:r>
      <w:r w:rsidR="00214426">
        <w:rPr>
          <w:rFonts w:ascii="Times New Roman" w:hAnsi="Times New Roman" w:cs="Times New Roman"/>
          <w:b/>
          <w:sz w:val="24"/>
          <w:szCs w:val="24"/>
        </w:rPr>
        <w:t>23</w:t>
      </w:r>
      <w:r w:rsidR="00E01118" w:rsidRPr="00214426">
        <w:rPr>
          <w:rFonts w:ascii="Times New Roman" w:hAnsi="Times New Roman" w:cs="Times New Roman"/>
          <w:sz w:val="24"/>
          <w:szCs w:val="24"/>
        </w:rPr>
        <w:t>, sho</w:t>
      </w:r>
      <w:r w:rsidR="00CC793E" w:rsidRPr="00214426">
        <w:rPr>
          <w:rFonts w:ascii="Times New Roman" w:hAnsi="Times New Roman" w:cs="Times New Roman"/>
          <w:sz w:val="24"/>
          <w:szCs w:val="24"/>
        </w:rPr>
        <w:t xml:space="preserve">wing a representative curve </w:t>
      </w:r>
      <w:r w:rsidR="00614EB3" w:rsidRPr="00214426">
        <w:rPr>
          <w:rFonts w:ascii="Times New Roman" w:hAnsi="Times New Roman" w:cs="Times New Roman"/>
          <w:sz w:val="24"/>
          <w:szCs w:val="24"/>
        </w:rPr>
        <w:t xml:space="preserve">for one </w:t>
      </w:r>
      <w:r w:rsidR="00C6650B" w:rsidRPr="00214426">
        <w:rPr>
          <w:rFonts w:ascii="Times New Roman" w:hAnsi="Times New Roman" w:cs="Times New Roman"/>
          <w:sz w:val="24"/>
          <w:szCs w:val="24"/>
        </w:rPr>
        <w:t xml:space="preserve">or two </w:t>
      </w:r>
      <w:r w:rsidR="00614EB3" w:rsidRPr="00214426">
        <w:rPr>
          <w:rFonts w:ascii="Times New Roman" w:hAnsi="Times New Roman" w:cs="Times New Roman"/>
          <w:sz w:val="24"/>
          <w:szCs w:val="24"/>
        </w:rPr>
        <w:t>compound</w:t>
      </w:r>
      <w:r w:rsidR="00C6650B" w:rsidRPr="00214426">
        <w:rPr>
          <w:rFonts w:ascii="Times New Roman" w:hAnsi="Times New Roman" w:cs="Times New Roman"/>
          <w:sz w:val="24"/>
          <w:szCs w:val="24"/>
        </w:rPr>
        <w:t>s</w:t>
      </w:r>
      <w:r w:rsidR="00614EB3" w:rsidRPr="00214426">
        <w:rPr>
          <w:rFonts w:ascii="Times New Roman" w:hAnsi="Times New Roman" w:cs="Times New Roman"/>
          <w:sz w:val="24"/>
          <w:szCs w:val="24"/>
        </w:rPr>
        <w:t xml:space="preserve"> along with</w:t>
      </w:r>
      <w:r w:rsidR="00CC793E" w:rsidRPr="00214426">
        <w:rPr>
          <w:rFonts w:ascii="Times New Roman" w:hAnsi="Times New Roman" w:cs="Times New Roman"/>
          <w:sz w:val="24"/>
          <w:szCs w:val="24"/>
        </w:rPr>
        <w:t xml:space="preserve"> </w:t>
      </w:r>
      <w:r w:rsidR="00E01118" w:rsidRPr="00214426">
        <w:rPr>
          <w:rFonts w:ascii="Times New Roman" w:hAnsi="Times New Roman" w:cs="Times New Roman"/>
          <w:sz w:val="24"/>
          <w:szCs w:val="24"/>
        </w:rPr>
        <w:t>a table of calculated results (e.g. p</w:t>
      </w:r>
      <w:r w:rsidR="008D6ABA" w:rsidRPr="00214426">
        <w:rPr>
          <w:rFonts w:ascii="Times New Roman" w:hAnsi="Times New Roman" w:cs="Times New Roman"/>
          <w:sz w:val="24"/>
          <w:szCs w:val="24"/>
        </w:rPr>
        <w:t>IC</w:t>
      </w:r>
      <w:r w:rsidR="008D6ABA" w:rsidRPr="00214426">
        <w:rPr>
          <w:rFonts w:ascii="Times New Roman" w:hAnsi="Times New Roman" w:cs="Times New Roman"/>
          <w:sz w:val="24"/>
          <w:szCs w:val="24"/>
          <w:vertAlign w:val="subscript"/>
        </w:rPr>
        <w:t>50</w:t>
      </w:r>
      <w:r w:rsidR="00E01118" w:rsidRPr="00214426">
        <w:rPr>
          <w:rFonts w:ascii="Times New Roman" w:hAnsi="Times New Roman" w:cs="Times New Roman"/>
          <w:sz w:val="24"/>
          <w:szCs w:val="24"/>
        </w:rPr>
        <w:t xml:space="preserve">) </w:t>
      </w:r>
      <w:r w:rsidR="00614EB3" w:rsidRPr="00214426">
        <w:rPr>
          <w:rFonts w:ascii="Times New Roman" w:hAnsi="Times New Roman" w:cs="Times New Roman"/>
          <w:sz w:val="24"/>
          <w:szCs w:val="24"/>
        </w:rPr>
        <w:t xml:space="preserve">for the other compounds tested </w:t>
      </w:r>
      <w:r w:rsidR="00CF6DCF" w:rsidRPr="00214426">
        <w:rPr>
          <w:rFonts w:ascii="Times New Roman" w:hAnsi="Times New Roman" w:cs="Times New Roman"/>
          <w:sz w:val="24"/>
          <w:szCs w:val="24"/>
        </w:rPr>
        <w:t>may</w:t>
      </w:r>
      <w:r w:rsidR="00E01118" w:rsidRPr="00214426">
        <w:rPr>
          <w:rFonts w:ascii="Times New Roman" w:hAnsi="Times New Roman" w:cs="Times New Roman"/>
          <w:sz w:val="24"/>
          <w:szCs w:val="24"/>
        </w:rPr>
        <w:t xml:space="preserve"> </w:t>
      </w:r>
      <w:r w:rsidR="000137B3" w:rsidRPr="00214426">
        <w:rPr>
          <w:rFonts w:ascii="Times New Roman" w:hAnsi="Times New Roman" w:cs="Times New Roman"/>
          <w:sz w:val="24"/>
          <w:szCs w:val="24"/>
        </w:rPr>
        <w:t xml:space="preserve">provide </w:t>
      </w:r>
      <w:r w:rsidRPr="00214426">
        <w:rPr>
          <w:rFonts w:ascii="Times New Roman" w:hAnsi="Times New Roman" w:cs="Times New Roman"/>
          <w:sz w:val="24"/>
          <w:szCs w:val="24"/>
        </w:rPr>
        <w:t>an improved</w:t>
      </w:r>
      <w:r w:rsidR="000137B3" w:rsidRPr="00214426">
        <w:rPr>
          <w:rFonts w:ascii="Times New Roman" w:hAnsi="Times New Roman" w:cs="Times New Roman"/>
          <w:sz w:val="24"/>
          <w:szCs w:val="24"/>
        </w:rPr>
        <w:t xml:space="preserve"> </w:t>
      </w:r>
      <w:r w:rsidR="00E01118" w:rsidRPr="00214426">
        <w:rPr>
          <w:rFonts w:ascii="Times New Roman" w:hAnsi="Times New Roman" w:cs="Times New Roman"/>
          <w:sz w:val="24"/>
          <w:szCs w:val="24"/>
        </w:rPr>
        <w:t xml:space="preserve">approach for presenting this </w:t>
      </w:r>
      <w:r w:rsidR="00CF6DCF" w:rsidRPr="00214426">
        <w:rPr>
          <w:rFonts w:ascii="Times New Roman" w:hAnsi="Times New Roman" w:cs="Times New Roman"/>
          <w:sz w:val="24"/>
          <w:szCs w:val="24"/>
        </w:rPr>
        <w:t xml:space="preserve">type of </w:t>
      </w:r>
      <w:r w:rsidR="00E01118" w:rsidRPr="00214426">
        <w:rPr>
          <w:rFonts w:ascii="Times New Roman" w:hAnsi="Times New Roman" w:cs="Times New Roman"/>
          <w:sz w:val="24"/>
          <w:szCs w:val="24"/>
        </w:rPr>
        <w:t>data.</w:t>
      </w:r>
      <w:r w:rsidR="005519ED" w:rsidRPr="00214426">
        <w:rPr>
          <w:rFonts w:ascii="Times New Roman" w:hAnsi="Times New Roman" w:cs="Times New Roman"/>
          <w:sz w:val="24"/>
          <w:szCs w:val="24"/>
        </w:rPr>
        <w:t xml:space="preserve"> </w:t>
      </w:r>
      <w:r w:rsidRPr="00214426">
        <w:rPr>
          <w:rFonts w:ascii="Times New Roman" w:hAnsi="Times New Roman" w:cs="Times New Roman"/>
          <w:sz w:val="24"/>
          <w:szCs w:val="24"/>
        </w:rPr>
        <w:t xml:space="preserve">An example of this concept is shown in </w:t>
      </w:r>
      <w:r w:rsidRPr="00214426">
        <w:rPr>
          <w:rFonts w:ascii="Times New Roman" w:hAnsi="Times New Roman" w:cs="Times New Roman"/>
          <w:b/>
          <w:sz w:val="24"/>
          <w:szCs w:val="24"/>
        </w:rPr>
        <w:t xml:space="preserve">Figure </w:t>
      </w:r>
      <w:r w:rsidR="005F3172" w:rsidRPr="00214426">
        <w:rPr>
          <w:rFonts w:ascii="Times New Roman" w:hAnsi="Times New Roman" w:cs="Times New Roman"/>
          <w:b/>
          <w:sz w:val="24"/>
          <w:szCs w:val="24"/>
        </w:rPr>
        <w:t>2</w:t>
      </w:r>
      <w:r w:rsidR="00214426">
        <w:rPr>
          <w:rFonts w:ascii="Times New Roman" w:hAnsi="Times New Roman" w:cs="Times New Roman"/>
          <w:b/>
          <w:sz w:val="24"/>
          <w:szCs w:val="24"/>
        </w:rPr>
        <w:t>4</w:t>
      </w:r>
      <w:r w:rsidR="005F3172" w:rsidRPr="00214426">
        <w:rPr>
          <w:rFonts w:ascii="Times New Roman" w:hAnsi="Times New Roman" w:cs="Times New Roman"/>
          <w:sz w:val="24"/>
          <w:szCs w:val="24"/>
        </w:rPr>
        <w:t xml:space="preserve"> </w:t>
      </w:r>
      <w:r w:rsidR="00C6650B" w:rsidRPr="00214426">
        <w:rPr>
          <w:rFonts w:ascii="Times New Roman" w:hAnsi="Times New Roman" w:cs="Times New Roman"/>
          <w:sz w:val="24"/>
          <w:szCs w:val="24"/>
        </w:rPr>
        <w:t>where the two compounds with the largest difference in activity are displayed in the graph (</w:t>
      </w:r>
      <w:r w:rsidR="00C6650B" w:rsidRPr="00214426">
        <w:rPr>
          <w:rFonts w:ascii="Times New Roman" w:hAnsi="Times New Roman" w:cs="Times New Roman"/>
          <w:b/>
          <w:sz w:val="24"/>
          <w:szCs w:val="24"/>
        </w:rPr>
        <w:t>A</w:t>
      </w:r>
      <w:r w:rsidR="00C6650B" w:rsidRPr="00214426">
        <w:rPr>
          <w:rFonts w:ascii="Times New Roman" w:hAnsi="Times New Roman" w:cs="Times New Roman"/>
          <w:sz w:val="24"/>
          <w:szCs w:val="24"/>
        </w:rPr>
        <w:t>) and the activity (pIC</w:t>
      </w:r>
      <w:r w:rsidR="00C6650B" w:rsidRPr="00214426">
        <w:rPr>
          <w:rFonts w:ascii="Times New Roman" w:hAnsi="Times New Roman" w:cs="Times New Roman"/>
          <w:sz w:val="24"/>
          <w:szCs w:val="24"/>
          <w:vertAlign w:val="subscript"/>
        </w:rPr>
        <w:t>50</w:t>
      </w:r>
      <w:r w:rsidR="00C6650B" w:rsidRPr="00214426">
        <w:rPr>
          <w:rFonts w:ascii="Times New Roman" w:hAnsi="Times New Roman" w:cs="Times New Roman"/>
          <w:sz w:val="24"/>
          <w:szCs w:val="24"/>
        </w:rPr>
        <w:t>) of all the compounds</w:t>
      </w:r>
      <w:r w:rsidR="00214426">
        <w:rPr>
          <w:rFonts w:ascii="Times New Roman" w:hAnsi="Times New Roman" w:cs="Times New Roman"/>
          <w:sz w:val="24"/>
          <w:szCs w:val="24"/>
        </w:rPr>
        <w:t xml:space="preserve"> tested</w:t>
      </w:r>
      <w:r w:rsidR="00C6650B" w:rsidRPr="00214426">
        <w:rPr>
          <w:rFonts w:ascii="Times New Roman" w:hAnsi="Times New Roman" w:cs="Times New Roman"/>
          <w:sz w:val="24"/>
          <w:szCs w:val="24"/>
        </w:rPr>
        <w:t xml:space="preserve"> is displayed in the table (</w:t>
      </w:r>
      <w:r w:rsidR="00C6650B" w:rsidRPr="00214426">
        <w:rPr>
          <w:rFonts w:ascii="Times New Roman" w:hAnsi="Times New Roman" w:cs="Times New Roman"/>
          <w:b/>
          <w:sz w:val="24"/>
          <w:szCs w:val="24"/>
        </w:rPr>
        <w:t>B</w:t>
      </w:r>
      <w:r w:rsidR="00C6650B" w:rsidRPr="00214426">
        <w:rPr>
          <w:rFonts w:ascii="Times New Roman" w:hAnsi="Times New Roman" w:cs="Times New Roman"/>
          <w:sz w:val="24"/>
          <w:szCs w:val="24"/>
        </w:rPr>
        <w:t>).</w:t>
      </w:r>
    </w:p>
    <w:p w14:paraId="347D379E" w14:textId="77777777" w:rsidR="00CF6DCF" w:rsidRPr="00214426" w:rsidRDefault="00CF6DCF" w:rsidP="00214426">
      <w:pPr>
        <w:pStyle w:val="ListParagraph"/>
        <w:spacing w:line="240" w:lineRule="auto"/>
        <w:ind w:left="0"/>
        <w:rPr>
          <w:rFonts w:ascii="Times New Roman" w:hAnsi="Times New Roman" w:cs="Times New Roman"/>
          <w:sz w:val="24"/>
          <w:szCs w:val="24"/>
        </w:rPr>
      </w:pPr>
    </w:p>
    <w:p w14:paraId="42CB719B" w14:textId="112E54E8" w:rsidR="00C6650B" w:rsidRPr="00214426" w:rsidRDefault="00C6650B" w:rsidP="00214426">
      <w:pPr>
        <w:pStyle w:val="ListParagraph"/>
        <w:spacing w:line="240" w:lineRule="auto"/>
        <w:ind w:left="0"/>
        <w:rPr>
          <w:rFonts w:ascii="Times New Roman" w:hAnsi="Times New Roman" w:cs="Times New Roman"/>
          <w:sz w:val="24"/>
          <w:szCs w:val="24"/>
        </w:rPr>
      </w:pPr>
      <w:r w:rsidRPr="00214426">
        <w:rPr>
          <w:rFonts w:ascii="Times New Roman" w:hAnsi="Times New Roman" w:cs="Times New Roman"/>
          <w:b/>
          <w:sz w:val="24"/>
          <w:szCs w:val="24"/>
        </w:rPr>
        <w:t xml:space="preserve">Figure </w:t>
      </w:r>
      <w:r w:rsidR="005F3172" w:rsidRPr="00214426">
        <w:rPr>
          <w:rFonts w:ascii="Times New Roman" w:hAnsi="Times New Roman" w:cs="Times New Roman"/>
          <w:b/>
          <w:sz w:val="24"/>
          <w:szCs w:val="24"/>
        </w:rPr>
        <w:t>2</w:t>
      </w:r>
      <w:r w:rsidR="00214426">
        <w:rPr>
          <w:rFonts w:ascii="Times New Roman" w:hAnsi="Times New Roman" w:cs="Times New Roman"/>
          <w:b/>
          <w:sz w:val="24"/>
          <w:szCs w:val="24"/>
        </w:rPr>
        <w:t>4</w:t>
      </w:r>
      <w:r w:rsidR="005F3172" w:rsidRPr="00214426">
        <w:rPr>
          <w:rFonts w:ascii="Times New Roman" w:hAnsi="Times New Roman" w:cs="Times New Roman"/>
          <w:sz w:val="24"/>
          <w:szCs w:val="24"/>
        </w:rPr>
        <w:t xml:space="preserve"> </w:t>
      </w:r>
      <w:r w:rsidRPr="00214426">
        <w:rPr>
          <w:rFonts w:ascii="Times New Roman" w:hAnsi="Times New Roman" w:cs="Times New Roman"/>
          <w:sz w:val="24"/>
          <w:szCs w:val="24"/>
        </w:rPr>
        <w:t>represents an additional reason for using negative log</w:t>
      </w:r>
      <w:r w:rsidR="000865F7" w:rsidRPr="00214426">
        <w:rPr>
          <w:rFonts w:ascii="Times New Roman" w:hAnsi="Times New Roman" w:cs="Times New Roman"/>
          <w:sz w:val="24"/>
          <w:szCs w:val="24"/>
        </w:rPr>
        <w:t>-</w:t>
      </w:r>
      <w:r w:rsidRPr="00214426">
        <w:rPr>
          <w:rFonts w:ascii="Times New Roman" w:hAnsi="Times New Roman" w:cs="Times New Roman"/>
          <w:sz w:val="24"/>
          <w:szCs w:val="24"/>
        </w:rPr>
        <w:t>transformed activity values (pIC</w:t>
      </w:r>
      <w:r w:rsidRPr="00214426">
        <w:rPr>
          <w:rFonts w:ascii="Times New Roman" w:hAnsi="Times New Roman" w:cs="Times New Roman"/>
          <w:sz w:val="24"/>
          <w:szCs w:val="24"/>
          <w:vertAlign w:val="subscript"/>
        </w:rPr>
        <w:t>50</w:t>
      </w:r>
      <w:r w:rsidRPr="00214426">
        <w:rPr>
          <w:rFonts w:ascii="Times New Roman" w:hAnsi="Times New Roman" w:cs="Times New Roman"/>
          <w:sz w:val="24"/>
          <w:szCs w:val="24"/>
        </w:rPr>
        <w:t>)</w:t>
      </w:r>
      <w:r w:rsidR="00746830" w:rsidRPr="00214426">
        <w:rPr>
          <w:rFonts w:ascii="Times New Roman" w:hAnsi="Times New Roman" w:cs="Times New Roman"/>
          <w:sz w:val="24"/>
          <w:szCs w:val="24"/>
        </w:rPr>
        <w:t xml:space="preserve"> when comparing compounds</w:t>
      </w:r>
      <w:r w:rsidRPr="00214426">
        <w:rPr>
          <w:rFonts w:ascii="Times New Roman" w:hAnsi="Times New Roman" w:cs="Times New Roman"/>
          <w:sz w:val="24"/>
          <w:szCs w:val="24"/>
        </w:rPr>
        <w:t>.</w:t>
      </w:r>
      <w:r w:rsidR="005519ED" w:rsidRPr="00214426">
        <w:rPr>
          <w:rFonts w:ascii="Times New Roman" w:hAnsi="Times New Roman" w:cs="Times New Roman"/>
          <w:sz w:val="24"/>
          <w:szCs w:val="24"/>
        </w:rPr>
        <w:t xml:space="preserve"> </w:t>
      </w:r>
      <w:r w:rsidRPr="00214426">
        <w:rPr>
          <w:rFonts w:ascii="Times New Roman" w:hAnsi="Times New Roman" w:cs="Times New Roman"/>
          <w:sz w:val="24"/>
          <w:szCs w:val="24"/>
        </w:rPr>
        <w:t>The larger the pIC</w:t>
      </w:r>
      <w:r w:rsidRPr="00214426">
        <w:rPr>
          <w:rFonts w:ascii="Times New Roman" w:hAnsi="Times New Roman" w:cs="Times New Roman"/>
          <w:sz w:val="24"/>
          <w:szCs w:val="24"/>
          <w:vertAlign w:val="subscript"/>
        </w:rPr>
        <w:t>50</w:t>
      </w:r>
      <w:r w:rsidRPr="00214426">
        <w:rPr>
          <w:rFonts w:ascii="Times New Roman" w:hAnsi="Times New Roman" w:cs="Times New Roman"/>
          <w:sz w:val="24"/>
          <w:szCs w:val="24"/>
        </w:rPr>
        <w:t xml:space="preserve"> value</w:t>
      </w:r>
      <w:r w:rsidR="00746830" w:rsidRPr="00214426">
        <w:rPr>
          <w:rFonts w:ascii="Times New Roman" w:hAnsi="Times New Roman" w:cs="Times New Roman"/>
          <w:sz w:val="24"/>
          <w:szCs w:val="24"/>
        </w:rPr>
        <w:t>, the more potent the compound.</w:t>
      </w:r>
      <w:r w:rsidR="005519ED" w:rsidRPr="00214426">
        <w:rPr>
          <w:rFonts w:ascii="Times New Roman" w:hAnsi="Times New Roman" w:cs="Times New Roman"/>
          <w:sz w:val="24"/>
          <w:szCs w:val="24"/>
        </w:rPr>
        <w:t xml:space="preserve"> </w:t>
      </w:r>
      <w:r w:rsidR="001B3D74" w:rsidRPr="00214426">
        <w:rPr>
          <w:rFonts w:ascii="Times New Roman" w:hAnsi="Times New Roman" w:cs="Times New Roman"/>
          <w:sz w:val="24"/>
          <w:szCs w:val="24"/>
        </w:rPr>
        <w:t>Other advantages include the following: the nonlinear cu</w:t>
      </w:r>
      <w:r w:rsidR="00E5371E" w:rsidRPr="00214426">
        <w:rPr>
          <w:rFonts w:ascii="Times New Roman" w:hAnsi="Times New Roman" w:cs="Times New Roman"/>
          <w:sz w:val="24"/>
          <w:szCs w:val="24"/>
        </w:rPr>
        <w:t>rve fit routine solves for the l</w:t>
      </w:r>
      <w:r w:rsidR="001B3D74" w:rsidRPr="00214426">
        <w:rPr>
          <w:rFonts w:ascii="Times New Roman" w:hAnsi="Times New Roman" w:cs="Times New Roman"/>
          <w:sz w:val="24"/>
          <w:szCs w:val="24"/>
        </w:rPr>
        <w:t>og IC</w:t>
      </w:r>
      <w:r w:rsidR="001B3D74" w:rsidRPr="00214426">
        <w:rPr>
          <w:rFonts w:ascii="Times New Roman" w:hAnsi="Times New Roman" w:cs="Times New Roman"/>
          <w:sz w:val="24"/>
          <w:szCs w:val="24"/>
          <w:vertAlign w:val="subscript"/>
        </w:rPr>
        <w:t>50</w:t>
      </w:r>
      <w:r w:rsidR="001B3D74" w:rsidRPr="00214426">
        <w:rPr>
          <w:rFonts w:ascii="Times New Roman" w:hAnsi="Times New Roman" w:cs="Times New Roman"/>
          <w:sz w:val="24"/>
          <w:szCs w:val="24"/>
        </w:rPr>
        <w:t>, the error associated with the pIC</w:t>
      </w:r>
      <w:r w:rsidR="001B3D74" w:rsidRPr="00214426">
        <w:rPr>
          <w:rFonts w:ascii="Times New Roman" w:hAnsi="Times New Roman" w:cs="Times New Roman"/>
          <w:sz w:val="24"/>
          <w:szCs w:val="24"/>
          <w:vertAlign w:val="subscript"/>
        </w:rPr>
        <w:t>50</w:t>
      </w:r>
      <w:r w:rsidR="001B3D74" w:rsidRPr="00214426">
        <w:rPr>
          <w:rFonts w:ascii="Times New Roman" w:hAnsi="Times New Roman" w:cs="Times New Roman"/>
          <w:sz w:val="24"/>
          <w:szCs w:val="24"/>
        </w:rPr>
        <w:t xml:space="preserve"> is symmetric and </w:t>
      </w:r>
      <w:r w:rsidR="00A73A80">
        <w:rPr>
          <w:rFonts w:ascii="Times New Roman" w:hAnsi="Times New Roman" w:cs="Times New Roman"/>
          <w:sz w:val="24"/>
          <w:szCs w:val="24"/>
        </w:rPr>
        <w:t>normally-distributed</w:t>
      </w:r>
      <w:r w:rsidR="001B3D74" w:rsidRPr="00214426">
        <w:rPr>
          <w:rFonts w:ascii="Times New Roman" w:hAnsi="Times New Roman" w:cs="Times New Roman"/>
          <w:sz w:val="24"/>
          <w:szCs w:val="24"/>
        </w:rPr>
        <w:t xml:space="preserve"> and express</w:t>
      </w:r>
      <w:r w:rsidR="00214426">
        <w:rPr>
          <w:rFonts w:ascii="Times New Roman" w:hAnsi="Times New Roman" w:cs="Times New Roman"/>
          <w:sz w:val="24"/>
          <w:szCs w:val="24"/>
        </w:rPr>
        <w:t>ed</w:t>
      </w:r>
      <w:r w:rsidR="001B3D74" w:rsidRPr="00214426">
        <w:rPr>
          <w:rFonts w:ascii="Times New Roman" w:hAnsi="Times New Roman" w:cs="Times New Roman"/>
          <w:sz w:val="24"/>
          <w:szCs w:val="24"/>
        </w:rPr>
        <w:t xml:space="preserve"> with the same level of significance (see significant digits section) as well as </w:t>
      </w:r>
      <w:r w:rsidR="00214426">
        <w:rPr>
          <w:rFonts w:ascii="Times New Roman" w:hAnsi="Times New Roman" w:cs="Times New Roman"/>
          <w:sz w:val="24"/>
          <w:szCs w:val="24"/>
        </w:rPr>
        <w:t xml:space="preserve">making the </w:t>
      </w:r>
      <w:r w:rsidR="001B3D74" w:rsidRPr="00214426">
        <w:rPr>
          <w:rFonts w:ascii="Times New Roman" w:hAnsi="Times New Roman" w:cs="Times New Roman"/>
          <w:sz w:val="24"/>
          <w:szCs w:val="24"/>
        </w:rPr>
        <w:t xml:space="preserve">determination of </w:t>
      </w:r>
      <w:r w:rsidR="00214426">
        <w:rPr>
          <w:rFonts w:ascii="Times New Roman" w:hAnsi="Times New Roman" w:cs="Times New Roman"/>
          <w:sz w:val="24"/>
          <w:szCs w:val="24"/>
        </w:rPr>
        <w:t xml:space="preserve">the geometric means </w:t>
      </w:r>
      <w:r w:rsidR="001B3D74" w:rsidRPr="00214426">
        <w:rPr>
          <w:rFonts w:ascii="Times New Roman" w:hAnsi="Times New Roman" w:cs="Times New Roman"/>
          <w:sz w:val="24"/>
          <w:szCs w:val="24"/>
        </w:rPr>
        <w:t>easier.</w:t>
      </w:r>
    </w:p>
    <w:p w14:paraId="1F906C75" w14:textId="77777777" w:rsidR="003B09CC" w:rsidRDefault="008D6ABA" w:rsidP="0041158C">
      <w:pPr>
        <w:pStyle w:val="Figuregraphic"/>
      </w:pPr>
      <w:r>
        <w:rPr>
          <w:noProof/>
        </w:rPr>
        <w:drawing>
          <wp:inline distT="0" distB="0" distL="0" distR="0" wp14:anchorId="65DCC62B" wp14:editId="61AB4D3D">
            <wp:extent cx="5942434" cy="300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0.tif"/>
                    <pic:cNvPicPr/>
                  </pic:nvPicPr>
                  <pic:blipFill rotWithShape="1">
                    <a:blip r:embed="rId44">
                      <a:extLst>
                        <a:ext uri="{28A0092B-C50C-407E-A947-70E740481C1C}">
                          <a14:useLocalDpi xmlns:a14="http://schemas.microsoft.com/office/drawing/2010/main" val="0"/>
                        </a:ext>
                      </a:extLst>
                    </a:blip>
                    <a:srcRect/>
                    <a:stretch/>
                  </pic:blipFill>
                  <pic:spPr bwMode="auto">
                    <a:xfrm>
                      <a:off x="0" y="0"/>
                      <a:ext cx="5943600" cy="300557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4C2714E5" w14:textId="1ACEA4A4" w:rsidR="009B38CC" w:rsidRPr="00214426" w:rsidRDefault="00CA5C08" w:rsidP="009B38CC">
      <w:pPr>
        <w:pStyle w:val="Figurecaptioncontinued"/>
      </w:pPr>
      <w:bookmarkStart w:id="123" w:name="_Toc14781536"/>
      <w:r w:rsidRPr="00E62EA2">
        <w:rPr>
          <w:rStyle w:val="Processinginstructionchar"/>
        </w:rPr>
        <w:t>&lt;?escape?&gt;</w:t>
      </w:r>
      <w:r w:rsidR="009B38CC" w:rsidRPr="00214426">
        <w:t>(</w:t>
      </w:r>
      <w:r w:rsidR="009B38CC" w:rsidRPr="00214426">
        <w:rPr>
          <w:b/>
        </w:rPr>
        <w:t>A</w:t>
      </w:r>
      <w:r w:rsidR="009B38CC" w:rsidRPr="00214426">
        <w:t>) Concentration response curves for two compounds in a study (n = 1). The curves represent the most potent compound (Compound 1, closed squares) and least potent compound (Compound 10, open circles) in an experiment that tested ten compounds. (</w:t>
      </w:r>
      <w:r w:rsidR="009B38CC" w:rsidRPr="00214426">
        <w:rPr>
          <w:b/>
        </w:rPr>
        <w:t>B</w:t>
      </w:r>
      <w:r w:rsidR="009B38CC" w:rsidRPr="00214426">
        <w:t>) Table showing the pIC</w:t>
      </w:r>
      <w:r w:rsidR="009B38CC" w:rsidRPr="00214426">
        <w:rPr>
          <w:vertAlign w:val="subscript"/>
        </w:rPr>
        <w:t>50</w:t>
      </w:r>
      <w:r w:rsidR="009B38CC" w:rsidRPr="00214426">
        <w:t xml:space="preserve"> values for all ten compounds tested in the experiment.</w:t>
      </w:r>
    </w:p>
    <w:p w14:paraId="029D94AE" w14:textId="70FCF254" w:rsidR="003B09CC"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4</w:t>
      </w:r>
      <w:r w:rsidR="00077F4C">
        <w:rPr>
          <w:noProof/>
        </w:rPr>
        <w:fldChar w:fldCharType="end"/>
      </w:r>
      <w:r>
        <w:t>.</w:t>
      </w:r>
      <w:r w:rsidR="00567FF0">
        <w:t xml:space="preserve"> </w:t>
      </w:r>
      <w:r>
        <w:t>CRC and table for several test compounds.</w:t>
      </w:r>
      <w:bookmarkEnd w:id="123"/>
    </w:p>
    <w:p w14:paraId="4238040B" w14:textId="77777777" w:rsidR="00703522" w:rsidRDefault="00703522" w:rsidP="00042728">
      <w:pPr>
        <w:pStyle w:val="ListParagraph"/>
        <w:ind w:left="0"/>
      </w:pPr>
    </w:p>
    <w:p w14:paraId="79FFE1C6" w14:textId="77777777" w:rsidR="00B90B48" w:rsidRDefault="00B90B48" w:rsidP="00FA4597">
      <w:pPr>
        <w:pStyle w:val="ListParagraph"/>
        <w:ind w:left="0"/>
      </w:pPr>
    </w:p>
    <w:p w14:paraId="68856994" w14:textId="77777777" w:rsidR="00CF6DCF" w:rsidRPr="00CF6DCF" w:rsidRDefault="00AA05E5" w:rsidP="00C627EA">
      <w:pPr>
        <w:pStyle w:val="Heading3"/>
      </w:pPr>
      <w:bookmarkStart w:id="124" w:name="_Toc6044278"/>
      <w:bookmarkStart w:id="125" w:name="_Toc14781583"/>
      <w:r w:rsidRPr="00CF6DCF">
        <w:t>Scatter Plot</w:t>
      </w:r>
      <w:bookmarkEnd w:id="124"/>
      <w:bookmarkEnd w:id="125"/>
    </w:p>
    <w:p w14:paraId="61304E52" w14:textId="64F6B6E4" w:rsidR="00AA05E5" w:rsidRDefault="00C86300" w:rsidP="00A73FD3">
      <w:r w:rsidRPr="00CF6DCF">
        <w:t>A scatter plot (also referred to as a scatter</w:t>
      </w:r>
      <w:r w:rsidR="00B90B48">
        <w:t xml:space="preserve"> </w:t>
      </w:r>
      <w:r w:rsidRPr="00CF6DCF">
        <w:t xml:space="preserve">gram) is a graphic visualization of two-dimensional data using dots to represent data </w:t>
      </w:r>
      <w:r w:rsidR="00E32690" w:rsidRPr="00CF6DCF">
        <w:t>values</w:t>
      </w:r>
      <w:r w:rsidRPr="00CF6DCF">
        <w:t>.</w:t>
      </w:r>
      <w:r w:rsidR="005519ED">
        <w:t xml:space="preserve"> </w:t>
      </w:r>
      <w:r w:rsidR="00E32690" w:rsidRPr="00CF6DCF">
        <w:t xml:space="preserve">Scatter plots have x and </w:t>
      </w:r>
      <w:r w:rsidR="00CF6DCF" w:rsidRPr="00CF6DCF">
        <w:t>y-axes</w:t>
      </w:r>
      <w:r w:rsidR="00E32690" w:rsidRPr="00CF6DCF">
        <w:t xml:space="preserve"> and each data point is a coordinate on the plot.</w:t>
      </w:r>
      <w:r w:rsidR="005519ED">
        <w:t xml:space="preserve"> </w:t>
      </w:r>
      <w:r w:rsidR="00CF6DCF">
        <w:t>Scatterplots are often used to demonstrate the activity of the wells on a microplate, s</w:t>
      </w:r>
      <w:r w:rsidR="004E7320">
        <w:t>uch as plate uniformity studies</w:t>
      </w:r>
      <w:r w:rsidR="005F3172">
        <w:t xml:space="preserve"> </w:t>
      </w:r>
      <w:r w:rsidR="004E7320" w:rsidRPr="00D50C4E">
        <w:rPr>
          <w:highlight w:val="cyan"/>
        </w:rPr>
        <w:fldChar w:fldCharType="begin"/>
      </w:r>
      <w:r w:rsidR="009A402D" w:rsidRPr="00D50C4E">
        <w:rPr>
          <w:highlight w:val="cyan"/>
        </w:rPr>
        <w:instrText xml:space="preserve"> ADDIN EN.CITE &lt;EndNote&gt;&lt;Cite&gt;&lt;Author&gt;Iversen&lt;/Author&gt;&lt;Year&gt;2004&lt;/Year&gt;&lt;RecNum&gt;1353&lt;/RecNum&gt;&lt;DisplayText&gt;(28)&lt;/DisplayText&gt;&lt;record&gt;&lt;rec-number&gt;1353&lt;/rec-number&gt;&lt;foreign-keys&gt;&lt;key app="EN" db-id="ezvw0f203faewuestptxwd2nsp2evzepttpf" timestamp="1413473249"&gt;1353&lt;/key&gt;&lt;/foreign-keys&gt;&lt;ref-type name="Book Section"&gt;5&lt;/ref-type&gt;&lt;contributors&gt;&lt;authors&gt;&lt;author&gt;Iversen, P. W.&lt;/author&gt;&lt;author&gt;Beck, B.&lt;/author&gt;&lt;author&gt;Chen, Y. F.&lt;/author&gt;&lt;author&gt;Dere, W.&lt;/author&gt;&lt;author&gt;Devanarayan, V.&lt;/author&gt;&lt;author&gt;Eastwood, B. J.&lt;/author&gt;&lt;author&gt;Farmen, M. W.&lt;/author&gt;&lt;author&gt;Iturria, S. J.&lt;/author&gt;&lt;author&gt;Montrose, C.&lt;/author&gt;&lt;author&gt;Moore, R. A.&lt;/author&gt;&lt;author&gt;Weidner, J. R.&lt;/author&gt;&lt;author&gt;Sittampalam, G. S.&lt;/author&gt;&lt;/authors&gt;&lt;secondary-authors&gt;&lt;author&gt;Sittampalam, G. S.&lt;/author&gt;&lt;author&gt;Gal-Edd, N.&lt;/author&gt;&lt;author&gt;Arkin, M.&lt;/author&gt;&lt;author&gt;Auld, D.&lt;/author&gt;&lt;author&gt;Austin, C.&lt;/author&gt;&lt;author&gt;Bejcek, B.&lt;/author&gt;&lt;author&gt;Glicksman, M.&lt;/author&gt;&lt;author&gt;Inglese, J.&lt;/author&gt;&lt;author&gt;Lemmon, V.&lt;/author&gt;&lt;author&gt;Li, Z.&lt;/author&gt;&lt;author&gt;McGee, J.&lt;/author&gt;&lt;author&gt;McManus, O.&lt;/author&gt;&lt;author&gt;Minor, L.&lt;/author&gt;&lt;author&gt;Napper, A.&lt;/author&gt;&lt;author&gt;Riss, T.&lt;/author&gt;&lt;author&gt;Trask, O. J.&lt;/author&gt;&lt;author&gt;Weidner, J.&lt;/author&gt;&lt;/secondary-authors&gt;&lt;/contributors&gt;&lt;titles&gt;&lt;title&gt;HTS Assay Validation&lt;/title&gt;&lt;secondary-title&gt;Assay Guidance Manual&lt;/secondary-title&gt;&lt;/titles&gt;&lt;dates&gt;&lt;year&gt;2004&lt;/year&gt;&lt;/dates&gt;&lt;pub-location&gt;Bethesda (MD)&lt;/pub-location&gt;&lt;accession-num&gt;22553862&lt;/accession-num&gt;&lt;urls&gt;&lt;related-urls&gt;&lt;url&gt;http://www.ncbi.nlm.nih.gov/pubmed/22553862&lt;/url&gt;&lt;/related-urls&gt;&lt;/urls&gt;&lt;language&gt;eng&lt;/language&gt;&lt;/record&gt;&lt;/Cite&gt;&lt;/EndNote&gt;</w:instrText>
      </w:r>
      <w:r w:rsidR="004E7320" w:rsidRPr="00D50C4E">
        <w:rPr>
          <w:highlight w:val="cyan"/>
        </w:rPr>
        <w:fldChar w:fldCharType="separate"/>
      </w:r>
      <w:r w:rsidR="009A402D" w:rsidRPr="00D50C4E">
        <w:rPr>
          <w:noProof/>
          <w:highlight w:val="cyan"/>
        </w:rPr>
        <w:t>(28)</w:t>
      </w:r>
      <w:r w:rsidR="004E7320" w:rsidRPr="00D50C4E">
        <w:rPr>
          <w:highlight w:val="cyan"/>
        </w:rPr>
        <w:fldChar w:fldCharType="end"/>
      </w:r>
      <w:r w:rsidR="004E7320">
        <w:t xml:space="preserve"> </w:t>
      </w:r>
      <w:r w:rsidR="00297E03">
        <w:t>and large data sets</w:t>
      </w:r>
      <w:r w:rsidR="00CF6DCF">
        <w:t>.</w:t>
      </w:r>
      <w:r w:rsidR="005519ED">
        <w:t xml:space="preserve"> </w:t>
      </w:r>
      <w:r w:rsidR="00703522">
        <w:t>In addition, they are the type of graphs used in the correlation plots dis</w:t>
      </w:r>
      <w:r w:rsidR="00297E03">
        <w:t>cussed earlier (</w:t>
      </w:r>
      <w:r w:rsidR="00297E03" w:rsidRPr="004268CF">
        <w:rPr>
          <w:b/>
        </w:rPr>
        <w:t xml:space="preserve">Figure </w:t>
      </w:r>
      <w:r w:rsidR="00214426">
        <w:rPr>
          <w:b/>
        </w:rPr>
        <w:t>6</w:t>
      </w:r>
      <w:r w:rsidR="005F3172" w:rsidRPr="004268CF">
        <w:rPr>
          <w:b/>
        </w:rPr>
        <w:t xml:space="preserve"> </w:t>
      </w:r>
      <w:r w:rsidR="00297E03" w:rsidRPr="004268CF">
        <w:rPr>
          <w:b/>
        </w:rPr>
        <w:t xml:space="preserve">and </w:t>
      </w:r>
      <w:r w:rsidR="00214426">
        <w:rPr>
          <w:b/>
        </w:rPr>
        <w:t>7</w:t>
      </w:r>
      <w:r w:rsidR="00297E03">
        <w:t>).</w:t>
      </w:r>
    </w:p>
    <w:p w14:paraId="15398DC9" w14:textId="77777777" w:rsidR="00CF6DCF" w:rsidRDefault="00CF6DCF" w:rsidP="00712F14"/>
    <w:p w14:paraId="5C01245F" w14:textId="6458C5BB" w:rsidR="00CF6DCF" w:rsidRDefault="00297E03" w:rsidP="00042728">
      <w:r>
        <w:t xml:space="preserve">Color coding data points can provide additional information within </w:t>
      </w:r>
      <w:r w:rsidR="00270C9D">
        <w:t>a</w:t>
      </w:r>
      <w:r>
        <w:t xml:space="preserve"> scatter plot as shown in </w:t>
      </w:r>
      <w:r w:rsidRPr="004760A5">
        <w:rPr>
          <w:b/>
        </w:rPr>
        <w:t xml:space="preserve">Figure </w:t>
      </w:r>
      <w:r w:rsidR="005F3172">
        <w:rPr>
          <w:b/>
        </w:rPr>
        <w:t>2</w:t>
      </w:r>
      <w:r w:rsidR="00214426">
        <w:rPr>
          <w:b/>
        </w:rPr>
        <w:t>5</w:t>
      </w:r>
      <w:r w:rsidR="005F3172">
        <w:t xml:space="preserve"> </w:t>
      </w:r>
      <w:r>
        <w:t>for plate data with the color-coded max and min plate controls.</w:t>
      </w:r>
      <w:r w:rsidR="005519ED">
        <w:t xml:space="preserve"> </w:t>
      </w:r>
      <w:r w:rsidR="00B05B56">
        <w:t>However, color-coding individual data points can be tedious and the data may be better represented with a heat map</w:t>
      </w:r>
      <w:r w:rsidR="00E86FA6">
        <w:t xml:space="preserve"> (</w:t>
      </w:r>
      <w:r w:rsidR="00E86FA6" w:rsidRPr="00E86FA6">
        <w:rPr>
          <w:b/>
        </w:rPr>
        <w:t xml:space="preserve">Figure </w:t>
      </w:r>
      <w:r w:rsidR="005F3172" w:rsidRPr="00E86FA6">
        <w:rPr>
          <w:b/>
        </w:rPr>
        <w:t>2</w:t>
      </w:r>
      <w:r w:rsidR="00214426">
        <w:rPr>
          <w:b/>
        </w:rPr>
        <w:t>8</w:t>
      </w:r>
      <w:r w:rsidR="005F3172">
        <w:rPr>
          <w:b/>
        </w:rPr>
        <w:t xml:space="preserve"> and 2</w:t>
      </w:r>
      <w:r w:rsidR="00214426">
        <w:rPr>
          <w:b/>
        </w:rPr>
        <w:t>9</w:t>
      </w:r>
      <w:r w:rsidR="00E86FA6">
        <w:t>)</w:t>
      </w:r>
      <w:r w:rsidR="00B05B56">
        <w:t>.</w:t>
      </w:r>
    </w:p>
    <w:p w14:paraId="1612757C" w14:textId="77777777" w:rsidR="003B09CC" w:rsidRDefault="006569A7" w:rsidP="0041158C">
      <w:pPr>
        <w:pStyle w:val="Figuregraphic"/>
      </w:pPr>
      <w:r>
        <w:rPr>
          <w:noProof/>
        </w:rPr>
        <w:drawing>
          <wp:inline distT="0" distB="0" distL="0" distR="0" wp14:anchorId="03BF1367" wp14:editId="5457FBA8">
            <wp:extent cx="3822192" cy="267157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ure 21.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22192" cy="2671572"/>
                    </a:xfrm>
                    <a:prstGeom prst="rect">
                      <a:avLst/>
                    </a:prstGeom>
                  </pic:spPr>
                </pic:pic>
              </a:graphicData>
            </a:graphic>
          </wp:inline>
        </w:drawing>
      </w:r>
    </w:p>
    <w:p w14:paraId="4BB41C8E" w14:textId="77777777" w:rsidR="009B38CC" w:rsidRDefault="009B38CC" w:rsidP="009B38CC">
      <w:pPr>
        <w:pStyle w:val="Figurecaptioncontinued"/>
      </w:pPr>
      <w:bookmarkStart w:id="126" w:name="_Toc14781537"/>
      <w:r>
        <w:t>Individual well data from a 384-well plate that includes positive controls (red) and negative controls (blue). Wells are aligned by columns on the plate.</w:t>
      </w:r>
    </w:p>
    <w:p w14:paraId="6A35AA49" w14:textId="3EAC1641" w:rsidR="00297E03"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5</w:t>
      </w:r>
      <w:r w:rsidR="00077F4C">
        <w:rPr>
          <w:noProof/>
        </w:rPr>
        <w:fldChar w:fldCharType="end"/>
      </w:r>
      <w:r>
        <w:t>.</w:t>
      </w:r>
      <w:r w:rsidR="00567FF0">
        <w:t xml:space="preserve"> </w:t>
      </w:r>
      <w:r w:rsidR="00012AD8">
        <w:t>Scatterplot example</w:t>
      </w:r>
      <w:r>
        <w:t>.</w:t>
      </w:r>
      <w:bookmarkEnd w:id="126"/>
    </w:p>
    <w:p w14:paraId="58C618E3" w14:textId="77777777" w:rsidR="004760A5" w:rsidRDefault="004760A5" w:rsidP="00A73FD3"/>
    <w:p w14:paraId="42B5A284" w14:textId="77777777" w:rsidR="00171673" w:rsidRPr="00214426" w:rsidRDefault="00171673" w:rsidP="00214426">
      <w:r w:rsidRPr="00214426">
        <w:t>With respect to scatter graphs, the following is also recommended:</w:t>
      </w:r>
    </w:p>
    <w:p w14:paraId="5F47B9BF" w14:textId="247FB8F5" w:rsidR="00170F11" w:rsidRPr="00170F11" w:rsidRDefault="00170F11" w:rsidP="00170F11">
      <w:pPr>
        <w:pStyle w:val="ListParagraph"/>
        <w:numPr>
          <w:ilvl w:val="0"/>
          <w:numId w:val="6"/>
        </w:numPr>
        <w:spacing w:line="240" w:lineRule="auto"/>
        <w:jc w:val="both"/>
        <w:rPr>
          <w:rFonts w:ascii="Times New Roman" w:hAnsi="Times New Roman" w:cs="Times New Roman"/>
          <w:sz w:val="24"/>
          <w:szCs w:val="24"/>
        </w:rPr>
      </w:pPr>
      <w:r w:rsidRPr="00170F11">
        <w:rPr>
          <w:rFonts w:ascii="Times New Roman" w:hAnsi="Times New Roman" w:cs="Times New Roman"/>
          <w:sz w:val="24"/>
          <w:szCs w:val="24"/>
        </w:rPr>
        <w:t>Use colorblind-accessible color combinations when</w:t>
      </w:r>
      <w:r>
        <w:rPr>
          <w:rFonts w:ascii="Times New Roman" w:hAnsi="Times New Roman" w:cs="Times New Roman"/>
          <w:sz w:val="24"/>
          <w:szCs w:val="24"/>
        </w:rPr>
        <w:t>ever</w:t>
      </w:r>
      <w:r w:rsidRPr="00170F11">
        <w:rPr>
          <w:rFonts w:ascii="Times New Roman" w:hAnsi="Times New Roman" w:cs="Times New Roman"/>
          <w:sz w:val="24"/>
          <w:szCs w:val="24"/>
        </w:rPr>
        <w:t xml:space="preserve"> possible.</w:t>
      </w:r>
      <w:r>
        <w:rPr>
          <w:rFonts w:ascii="Times New Roman" w:hAnsi="Times New Roman" w:cs="Times New Roman"/>
          <w:sz w:val="24"/>
          <w:szCs w:val="24"/>
        </w:rPr>
        <w:t xml:space="preserve"> (</w:t>
      </w:r>
      <w:hyperlink w:anchor="_Bar_Graph" w:history="1">
        <w:r w:rsidRPr="00170F11">
          <w:rPr>
            <w:rStyle w:val="Hyperlink"/>
            <w:rFonts w:ascii="Times New Roman" w:hAnsi="Times New Roman" w:cs="Times New Roman"/>
            <w:sz w:val="24"/>
            <w:szCs w:val="24"/>
          </w:rPr>
          <w:t>See above</w:t>
        </w:r>
      </w:hyperlink>
      <w:r>
        <w:rPr>
          <w:rFonts w:ascii="Times New Roman" w:hAnsi="Times New Roman" w:cs="Times New Roman"/>
          <w:sz w:val="24"/>
          <w:szCs w:val="24"/>
        </w:rPr>
        <w:t xml:space="preserve"> for more info.)</w:t>
      </w:r>
    </w:p>
    <w:p w14:paraId="2766924C" w14:textId="77777777" w:rsidR="000D2F7D" w:rsidRPr="00214426" w:rsidRDefault="000D2F7D" w:rsidP="00C627EA">
      <w:pPr>
        <w:pStyle w:val="ListParagraph"/>
        <w:numPr>
          <w:ilvl w:val="0"/>
          <w:numId w:val="6"/>
        </w:numPr>
        <w:spacing w:line="240" w:lineRule="auto"/>
        <w:rPr>
          <w:rFonts w:ascii="Times New Roman" w:hAnsi="Times New Roman" w:cs="Times New Roman"/>
          <w:sz w:val="24"/>
          <w:szCs w:val="24"/>
        </w:rPr>
      </w:pPr>
      <w:r w:rsidRPr="00214426">
        <w:rPr>
          <w:rFonts w:ascii="Times New Roman" w:hAnsi="Times New Roman" w:cs="Times New Roman"/>
          <w:sz w:val="24"/>
          <w:szCs w:val="24"/>
        </w:rPr>
        <w:t>Data points that are too large obscure the detail of the pattern or trend being depicted in the scatterplot.</w:t>
      </w:r>
    </w:p>
    <w:p w14:paraId="25072C2D" w14:textId="77777777" w:rsidR="00171673" w:rsidRDefault="00171673" w:rsidP="00042728"/>
    <w:p w14:paraId="1F368787" w14:textId="77777777" w:rsidR="00E32690" w:rsidRPr="00E32690" w:rsidRDefault="00E32690" w:rsidP="00FA4597">
      <w:pPr>
        <w:pStyle w:val="ListParagraph"/>
        <w:ind w:left="0"/>
      </w:pPr>
    </w:p>
    <w:p w14:paraId="09F9FCF8" w14:textId="77777777" w:rsidR="00270C9D" w:rsidRPr="00214426" w:rsidRDefault="004C6965" w:rsidP="00C627EA">
      <w:pPr>
        <w:pStyle w:val="Heading3"/>
      </w:pPr>
      <w:bookmarkStart w:id="127" w:name="_Toc6044279"/>
      <w:bookmarkStart w:id="128" w:name="_Toc14781584"/>
      <w:r w:rsidRPr="00214426">
        <w:t xml:space="preserve">Frequency </w:t>
      </w:r>
      <w:r w:rsidR="00D72D8E" w:rsidRPr="00214426">
        <w:t>Distribution</w:t>
      </w:r>
      <w:bookmarkEnd w:id="127"/>
      <w:bookmarkEnd w:id="128"/>
    </w:p>
    <w:p w14:paraId="566A6F0A" w14:textId="131430BB" w:rsidR="00E32690" w:rsidRPr="00214426" w:rsidRDefault="00BB234C" w:rsidP="00214426">
      <w:pPr>
        <w:pStyle w:val="ListParagraph"/>
        <w:spacing w:line="240" w:lineRule="auto"/>
        <w:ind w:left="0"/>
        <w:rPr>
          <w:rFonts w:ascii="Times New Roman" w:hAnsi="Times New Roman" w:cs="Times New Roman"/>
          <w:sz w:val="24"/>
          <w:szCs w:val="24"/>
        </w:rPr>
      </w:pPr>
      <w:r w:rsidRPr="00214426">
        <w:rPr>
          <w:rFonts w:ascii="Times New Roman" w:hAnsi="Times New Roman" w:cs="Times New Roman"/>
          <w:sz w:val="24"/>
          <w:szCs w:val="24"/>
        </w:rPr>
        <w:t xml:space="preserve">A </w:t>
      </w:r>
      <w:r w:rsidR="00F579F6" w:rsidRPr="00214426">
        <w:rPr>
          <w:rFonts w:ascii="Times New Roman" w:hAnsi="Times New Roman" w:cs="Times New Roman"/>
          <w:sz w:val="24"/>
          <w:szCs w:val="24"/>
        </w:rPr>
        <w:t>frequency distribution typically uses</w:t>
      </w:r>
      <w:r w:rsidR="00921A6E" w:rsidRPr="00214426">
        <w:rPr>
          <w:rFonts w:ascii="Times New Roman" w:hAnsi="Times New Roman" w:cs="Times New Roman"/>
          <w:sz w:val="24"/>
          <w:szCs w:val="24"/>
        </w:rPr>
        <w:t xml:space="preserve"> bars or rectangles</w:t>
      </w:r>
      <w:r w:rsidR="00F579F6" w:rsidRPr="00214426">
        <w:rPr>
          <w:rFonts w:ascii="Times New Roman" w:hAnsi="Times New Roman" w:cs="Times New Roman"/>
          <w:sz w:val="24"/>
          <w:szCs w:val="24"/>
        </w:rPr>
        <w:t xml:space="preserve"> and can include a further analysis</w:t>
      </w:r>
      <w:r w:rsidR="004C6965" w:rsidRPr="00214426">
        <w:rPr>
          <w:rFonts w:ascii="Times New Roman" w:hAnsi="Times New Roman" w:cs="Times New Roman"/>
          <w:sz w:val="24"/>
          <w:szCs w:val="24"/>
        </w:rPr>
        <w:t xml:space="preserve"> for normality</w:t>
      </w:r>
      <w:r w:rsidR="00F579F6" w:rsidRPr="00214426">
        <w:rPr>
          <w:rFonts w:ascii="Times New Roman" w:hAnsi="Times New Roman" w:cs="Times New Roman"/>
          <w:sz w:val="24"/>
          <w:szCs w:val="24"/>
        </w:rPr>
        <w:t>, such as a Gaussian curve, embedded in the plot</w:t>
      </w:r>
      <w:r w:rsidR="00921A6E" w:rsidRPr="00214426">
        <w:rPr>
          <w:rFonts w:ascii="Times New Roman" w:hAnsi="Times New Roman" w:cs="Times New Roman"/>
          <w:sz w:val="24"/>
          <w:szCs w:val="24"/>
        </w:rPr>
        <w:t>.</w:t>
      </w:r>
      <w:r w:rsidR="005519ED" w:rsidRPr="00214426">
        <w:rPr>
          <w:rFonts w:ascii="Times New Roman" w:hAnsi="Times New Roman" w:cs="Times New Roman"/>
          <w:sz w:val="24"/>
          <w:szCs w:val="24"/>
        </w:rPr>
        <w:t xml:space="preserve"> </w:t>
      </w:r>
      <w:r w:rsidR="00F579F6" w:rsidRPr="00214426">
        <w:rPr>
          <w:rFonts w:ascii="Times New Roman" w:hAnsi="Times New Roman" w:cs="Times New Roman"/>
          <w:sz w:val="24"/>
          <w:szCs w:val="24"/>
        </w:rPr>
        <w:t>T</w:t>
      </w:r>
      <w:r w:rsidR="00921A6E" w:rsidRPr="00214426">
        <w:rPr>
          <w:rFonts w:ascii="Times New Roman" w:hAnsi="Times New Roman" w:cs="Times New Roman"/>
          <w:sz w:val="24"/>
          <w:szCs w:val="24"/>
        </w:rPr>
        <w:t>he x-axis represents a range or group of ranges</w:t>
      </w:r>
      <w:r w:rsidR="00D72D8E" w:rsidRPr="00214426">
        <w:rPr>
          <w:rFonts w:ascii="Times New Roman" w:hAnsi="Times New Roman" w:cs="Times New Roman"/>
          <w:sz w:val="24"/>
          <w:szCs w:val="24"/>
        </w:rPr>
        <w:t xml:space="preserve"> (“bins”)</w:t>
      </w:r>
      <w:r w:rsidR="00921A6E" w:rsidRPr="00214426">
        <w:rPr>
          <w:rFonts w:ascii="Times New Roman" w:hAnsi="Times New Roman" w:cs="Times New Roman"/>
          <w:sz w:val="24"/>
          <w:szCs w:val="24"/>
        </w:rPr>
        <w:t xml:space="preserve"> and the y-axis represents the frequency at each range</w:t>
      </w:r>
      <w:r w:rsidR="00D72D8E" w:rsidRPr="00214426">
        <w:rPr>
          <w:rFonts w:ascii="Times New Roman" w:hAnsi="Times New Roman" w:cs="Times New Roman"/>
          <w:sz w:val="24"/>
          <w:szCs w:val="24"/>
        </w:rPr>
        <w:t xml:space="preserve"> or bin.</w:t>
      </w:r>
      <w:r w:rsidR="005519ED" w:rsidRPr="00214426">
        <w:rPr>
          <w:rFonts w:ascii="Times New Roman" w:hAnsi="Times New Roman" w:cs="Times New Roman"/>
          <w:sz w:val="24"/>
          <w:szCs w:val="24"/>
        </w:rPr>
        <w:t xml:space="preserve"> </w:t>
      </w:r>
      <w:r w:rsidR="007A377B" w:rsidRPr="00214426">
        <w:rPr>
          <w:rFonts w:ascii="Times New Roman" w:hAnsi="Times New Roman" w:cs="Times New Roman"/>
          <w:sz w:val="24"/>
          <w:szCs w:val="24"/>
        </w:rPr>
        <w:t xml:space="preserve">An example of a </w:t>
      </w:r>
      <w:r w:rsidR="00D72D8E" w:rsidRPr="00214426">
        <w:rPr>
          <w:rFonts w:ascii="Times New Roman" w:hAnsi="Times New Roman" w:cs="Times New Roman"/>
          <w:sz w:val="24"/>
          <w:szCs w:val="24"/>
        </w:rPr>
        <w:t>frequency distribution</w:t>
      </w:r>
      <w:r w:rsidR="007A377B" w:rsidRPr="00214426">
        <w:rPr>
          <w:rFonts w:ascii="Times New Roman" w:hAnsi="Times New Roman" w:cs="Times New Roman"/>
          <w:sz w:val="24"/>
          <w:szCs w:val="24"/>
        </w:rPr>
        <w:t xml:space="preserve"> is shown in </w:t>
      </w:r>
      <w:r w:rsidR="00B57924" w:rsidRPr="00214426">
        <w:rPr>
          <w:rFonts w:ascii="Times New Roman" w:hAnsi="Times New Roman" w:cs="Times New Roman"/>
          <w:b/>
          <w:sz w:val="24"/>
          <w:szCs w:val="24"/>
        </w:rPr>
        <w:t xml:space="preserve">Figure </w:t>
      </w:r>
      <w:r w:rsidR="005F3172" w:rsidRPr="00214426">
        <w:rPr>
          <w:rFonts w:ascii="Times New Roman" w:hAnsi="Times New Roman" w:cs="Times New Roman"/>
          <w:b/>
          <w:sz w:val="24"/>
          <w:szCs w:val="24"/>
        </w:rPr>
        <w:t>2</w:t>
      </w:r>
      <w:r w:rsidR="00214426" w:rsidRPr="00214426">
        <w:rPr>
          <w:rFonts w:ascii="Times New Roman" w:hAnsi="Times New Roman" w:cs="Times New Roman"/>
          <w:b/>
          <w:sz w:val="24"/>
          <w:szCs w:val="24"/>
        </w:rPr>
        <w:t>6</w:t>
      </w:r>
      <w:r w:rsidR="007A377B" w:rsidRPr="00214426">
        <w:rPr>
          <w:rFonts w:ascii="Times New Roman" w:hAnsi="Times New Roman" w:cs="Times New Roman"/>
          <w:sz w:val="24"/>
          <w:szCs w:val="24"/>
        </w:rPr>
        <w:t>.</w:t>
      </w:r>
      <w:r w:rsidR="005519ED" w:rsidRPr="00214426">
        <w:rPr>
          <w:rFonts w:ascii="Times New Roman" w:hAnsi="Times New Roman" w:cs="Times New Roman"/>
          <w:sz w:val="24"/>
          <w:szCs w:val="24"/>
        </w:rPr>
        <w:t xml:space="preserve"> </w:t>
      </w:r>
      <w:r w:rsidR="007A377B" w:rsidRPr="00214426">
        <w:rPr>
          <w:rFonts w:ascii="Times New Roman" w:hAnsi="Times New Roman" w:cs="Times New Roman"/>
          <w:sz w:val="24"/>
          <w:szCs w:val="24"/>
        </w:rPr>
        <w:t xml:space="preserve">In this example, </w:t>
      </w:r>
      <w:r w:rsidR="00EF013B" w:rsidRPr="00214426">
        <w:rPr>
          <w:rFonts w:ascii="Times New Roman" w:hAnsi="Times New Roman" w:cs="Times New Roman"/>
          <w:sz w:val="24"/>
          <w:szCs w:val="24"/>
        </w:rPr>
        <w:t>the three panels demonstrate frequency distributions using an appropriate number of bins (</w:t>
      </w:r>
      <w:r w:rsidR="00EF013B" w:rsidRPr="00214426">
        <w:rPr>
          <w:rFonts w:ascii="Times New Roman" w:hAnsi="Times New Roman" w:cs="Times New Roman"/>
          <w:b/>
          <w:sz w:val="24"/>
          <w:szCs w:val="24"/>
        </w:rPr>
        <w:t>A</w:t>
      </w:r>
      <w:r w:rsidR="00EF013B" w:rsidRPr="00214426">
        <w:rPr>
          <w:rFonts w:ascii="Times New Roman" w:hAnsi="Times New Roman" w:cs="Times New Roman"/>
          <w:sz w:val="24"/>
          <w:szCs w:val="24"/>
        </w:rPr>
        <w:t>), too many bins (</w:t>
      </w:r>
      <w:r w:rsidR="00EF013B" w:rsidRPr="00214426">
        <w:rPr>
          <w:rFonts w:ascii="Times New Roman" w:hAnsi="Times New Roman" w:cs="Times New Roman"/>
          <w:b/>
          <w:sz w:val="24"/>
          <w:szCs w:val="24"/>
        </w:rPr>
        <w:t>B</w:t>
      </w:r>
      <w:r w:rsidR="00EF013B" w:rsidRPr="00214426">
        <w:rPr>
          <w:rFonts w:ascii="Times New Roman" w:hAnsi="Times New Roman" w:cs="Times New Roman"/>
          <w:sz w:val="24"/>
          <w:szCs w:val="24"/>
        </w:rPr>
        <w:t>) and too few bins (</w:t>
      </w:r>
      <w:r w:rsidR="00EF013B" w:rsidRPr="00214426">
        <w:rPr>
          <w:rFonts w:ascii="Times New Roman" w:hAnsi="Times New Roman" w:cs="Times New Roman"/>
          <w:b/>
          <w:sz w:val="24"/>
          <w:szCs w:val="24"/>
        </w:rPr>
        <w:t>C</w:t>
      </w:r>
      <w:r w:rsidR="00EF013B" w:rsidRPr="00214426">
        <w:rPr>
          <w:rFonts w:ascii="Times New Roman" w:hAnsi="Times New Roman" w:cs="Times New Roman"/>
          <w:sz w:val="24"/>
          <w:szCs w:val="24"/>
        </w:rPr>
        <w:t>).</w:t>
      </w:r>
    </w:p>
    <w:p w14:paraId="4C32AE45" w14:textId="77777777" w:rsidR="001B07D9" w:rsidRDefault="001B07D9" w:rsidP="00042728">
      <w:pPr>
        <w:pStyle w:val="ListParagraph"/>
        <w:ind w:left="0"/>
      </w:pPr>
    </w:p>
    <w:p w14:paraId="7EFEE8B5" w14:textId="77777777" w:rsidR="003B09CC" w:rsidRDefault="006569A7" w:rsidP="0041158C">
      <w:pPr>
        <w:pStyle w:val="Figuregraphic"/>
      </w:pPr>
      <w:r>
        <w:rPr>
          <w:noProof/>
        </w:rPr>
        <w:drawing>
          <wp:inline distT="0" distB="0" distL="0" distR="0" wp14:anchorId="4E5E406F" wp14:editId="10DACB74">
            <wp:extent cx="5943600" cy="176720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 22.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1767205"/>
                    </a:xfrm>
                    <a:prstGeom prst="rect">
                      <a:avLst/>
                    </a:prstGeom>
                  </pic:spPr>
                </pic:pic>
              </a:graphicData>
            </a:graphic>
          </wp:inline>
        </w:drawing>
      </w:r>
    </w:p>
    <w:p w14:paraId="7338430D" w14:textId="77777777" w:rsidR="009B38CC" w:rsidRPr="00214426" w:rsidRDefault="009B38CC" w:rsidP="009B38CC">
      <w:pPr>
        <w:pStyle w:val="Figurecaptioncontinued"/>
      </w:pPr>
      <w:bookmarkStart w:id="129" w:name="_Toc14781538"/>
      <w:r>
        <w:t>Activity</w:t>
      </w:r>
      <w:r w:rsidRPr="00214426">
        <w:t xml:space="preserve"> is divided into bins of percent </w:t>
      </w:r>
      <w:r>
        <w:t>specific inhibition</w:t>
      </w:r>
      <w:r w:rsidRPr="00214426">
        <w:t xml:space="preserve"> (x-axis). The number of compounds in each bin (y-axis) are represented by the bars. To test for normality, a Gaussian distribution (red line) was fit to the frequency data. (</w:t>
      </w:r>
      <w:r w:rsidRPr="00214426">
        <w:rPr>
          <w:b/>
        </w:rPr>
        <w:t>A</w:t>
      </w:r>
      <w:r w:rsidRPr="00214426">
        <w:t>) Represents an appropriate number of separation bins (at 10% inhibition</w:t>
      </w:r>
      <w:r>
        <w:t xml:space="preserve"> intervals</w:t>
      </w:r>
      <w:r w:rsidRPr="00214426">
        <w:t>), while (</w:t>
      </w:r>
      <w:r w:rsidRPr="00214426">
        <w:rPr>
          <w:b/>
        </w:rPr>
        <w:t>B</w:t>
      </w:r>
      <w:r w:rsidRPr="00214426">
        <w:t>) has too many separation bins (at 5 % inhibition</w:t>
      </w:r>
      <w:r>
        <w:t xml:space="preserve"> intervals</w:t>
      </w:r>
      <w:r w:rsidRPr="00214426">
        <w:t>) and (</w:t>
      </w:r>
      <w:r w:rsidRPr="00214426">
        <w:rPr>
          <w:b/>
        </w:rPr>
        <w:t>C</w:t>
      </w:r>
      <w:r w:rsidRPr="00214426">
        <w:t>) has too few separation bins (at 20% inhibition</w:t>
      </w:r>
      <w:r>
        <w:t xml:space="preserve"> intervals</w:t>
      </w:r>
      <w:r w:rsidRPr="00214426">
        <w:t>).</w:t>
      </w:r>
    </w:p>
    <w:p w14:paraId="74D43A40" w14:textId="74C29B38" w:rsidR="00270C9D"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6</w:t>
      </w:r>
      <w:r w:rsidR="00077F4C">
        <w:rPr>
          <w:noProof/>
        </w:rPr>
        <w:fldChar w:fldCharType="end"/>
      </w:r>
      <w:r>
        <w:t>.</w:t>
      </w:r>
      <w:r w:rsidR="00567FF0">
        <w:t xml:space="preserve"> </w:t>
      </w:r>
      <w:r>
        <w:t>Frequency distribution.</w:t>
      </w:r>
      <w:bookmarkEnd w:id="129"/>
    </w:p>
    <w:p w14:paraId="7BCBFD56" w14:textId="77777777" w:rsidR="002B23B6" w:rsidRDefault="002B23B6" w:rsidP="00FA4597">
      <w:pPr>
        <w:pStyle w:val="ListParagraph"/>
      </w:pPr>
    </w:p>
    <w:p w14:paraId="5BC2C2C7" w14:textId="77777777" w:rsidR="00171673" w:rsidRDefault="00171673" w:rsidP="00B21E05">
      <w:r>
        <w:t>With respect to frequency distributions, the following is also recommended:</w:t>
      </w:r>
    </w:p>
    <w:p w14:paraId="59B733EB" w14:textId="77777777" w:rsidR="00171673" w:rsidRPr="00107539" w:rsidRDefault="00EF013B"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T</w:t>
      </w:r>
      <w:r w:rsidR="00171673" w:rsidRPr="00107539">
        <w:rPr>
          <w:rFonts w:ascii="Times New Roman" w:hAnsi="Times New Roman" w:cs="Times New Roman"/>
          <w:sz w:val="24"/>
          <w:szCs w:val="24"/>
        </w:rPr>
        <w:t>he number of bins ultimately depends on</w:t>
      </w:r>
      <w:r w:rsidR="000D2F7D" w:rsidRPr="00107539">
        <w:rPr>
          <w:rFonts w:ascii="Times New Roman" w:hAnsi="Times New Roman" w:cs="Times New Roman"/>
          <w:sz w:val="24"/>
          <w:szCs w:val="24"/>
        </w:rPr>
        <w:t xml:space="preserve"> the number of data points</w:t>
      </w:r>
      <w:r w:rsidRPr="00107539">
        <w:rPr>
          <w:rFonts w:ascii="Times New Roman" w:hAnsi="Times New Roman" w:cs="Times New Roman"/>
          <w:sz w:val="24"/>
          <w:szCs w:val="24"/>
        </w:rPr>
        <w:t xml:space="preserve">, and </w:t>
      </w:r>
      <w:r w:rsidR="00A73A80">
        <w:rPr>
          <w:rFonts w:ascii="Times New Roman" w:hAnsi="Times New Roman" w:cs="Times New Roman"/>
          <w:sz w:val="24"/>
          <w:szCs w:val="24"/>
        </w:rPr>
        <w:t xml:space="preserve">determining </w:t>
      </w:r>
      <w:r w:rsidRPr="00107539">
        <w:rPr>
          <w:rFonts w:ascii="Times New Roman" w:hAnsi="Times New Roman" w:cs="Times New Roman"/>
          <w:sz w:val="24"/>
          <w:szCs w:val="24"/>
        </w:rPr>
        <w:t>the number of bins (as demonstrated above), may be a trial and error process to achieve a desired graphical result.</w:t>
      </w:r>
    </w:p>
    <w:p w14:paraId="644FA03A" w14:textId="176FEB36" w:rsidR="00270C9D" w:rsidRDefault="00270C9D" w:rsidP="00FA4597">
      <w:pPr>
        <w:pStyle w:val="ListParagraph"/>
      </w:pPr>
    </w:p>
    <w:p w14:paraId="3B9F3FD3" w14:textId="77777777" w:rsidR="00FA4597" w:rsidRDefault="00FA4597" w:rsidP="00FA4597">
      <w:pPr>
        <w:pStyle w:val="ListParagraph"/>
      </w:pPr>
    </w:p>
    <w:p w14:paraId="5DC2B373" w14:textId="77777777" w:rsidR="00983B23" w:rsidRDefault="00983B23" w:rsidP="00C627EA">
      <w:pPr>
        <w:pStyle w:val="Heading3"/>
      </w:pPr>
      <w:bookmarkStart w:id="130" w:name="_Toc6044280"/>
      <w:bookmarkStart w:id="131" w:name="_Toc14781585"/>
      <w:r>
        <w:t>Alternative Plots</w:t>
      </w:r>
      <w:bookmarkEnd w:id="130"/>
      <w:bookmarkEnd w:id="131"/>
    </w:p>
    <w:p w14:paraId="116B2F94" w14:textId="0F9752F0" w:rsidR="00983B23" w:rsidRPr="00D81924" w:rsidRDefault="00983B23" w:rsidP="00A73FD3">
      <w:r>
        <w:t>While widely used, bar graphs have significant limitations.</w:t>
      </w:r>
      <w:r w:rsidR="005519ED">
        <w:t xml:space="preserve"> </w:t>
      </w:r>
      <w:r>
        <w:t>Since bar graphs only display summary statistics (generally mean and SD or SE) it is possible to generate identical bar graphs from different data sets due to outliers, bimodal distributions, differences in sample sizes, confounding variables or other reasons</w:t>
      </w:r>
      <w:r w:rsidR="00007D38">
        <w:t xml:space="preserve"> </w:t>
      </w:r>
      <w:r w:rsidR="00007D38" w:rsidRPr="00D50C4E">
        <w:rPr>
          <w:highlight w:val="cyan"/>
        </w:rPr>
        <w:fldChar w:fldCharType="begin"/>
      </w:r>
      <w:r w:rsidR="00C473A5" w:rsidRPr="00D50C4E">
        <w:rPr>
          <w:highlight w:val="cyan"/>
        </w:rPr>
        <w:instrText xml:space="preserve"> ADDIN EN.CITE &lt;EndNote&gt;&lt;Cite&gt;&lt;Author&gt;Weissgerber&lt;/Author&gt;&lt;Year&gt;2015&lt;/Year&gt;&lt;RecNum&gt;2707&lt;/RecNum&gt;&lt;DisplayText&gt;(50)&lt;/DisplayText&gt;&lt;record&gt;&lt;rec-number&gt;2707&lt;/rec-number&gt;&lt;foreign-keys&gt;&lt;key app="EN" db-id="ezvw0f203faewuestptxwd2nsp2evzepttpf" timestamp="1515083108"&gt;2707&lt;/key&gt;&lt;/foreign-keys&gt;&lt;ref-type name="Journal Article"&gt;17&lt;/ref-type&gt;&lt;contributors&gt;&lt;authors&gt;&lt;author&gt;Weissgerber, T. L.&lt;/author&gt;&lt;author&gt;Milic, N. M.&lt;/author&gt;&lt;author&gt;Winham, S. J.&lt;/author&gt;&lt;author&gt;Garovic, V. D.&lt;/author&gt;&lt;/authors&gt;&lt;/contributors&gt;&lt;auth-address&gt;Division of Nephrology &amp;amp; Hypertension, Mayo Clinic, Rochester, Minnesota, United States of America.&amp;#xD;Division of Nephrology &amp;amp; Hypertension, Mayo Clinic, Rochester, Minnesota, United States of America; Department of Biostatistics, Medical Faculty, University of Belgrade, Belgrade, Serbia.&amp;#xD;Division of Biomedical Statistic and Informatics, Mayo Clinic, Rochester, Minnesota, United States of America.&lt;/auth-address&gt;&lt;titles&gt;&lt;title&gt;Beyond bar and line graphs: time for a new data presentation paradigm&lt;/title&gt;&lt;secondary-title&gt;PLoS Biol&lt;/secondary-title&gt;&lt;/titles&gt;&lt;periodical&gt;&lt;full-title&gt;PLoS Biol&lt;/full-title&gt;&lt;/periodical&gt;&lt;pages&gt;e1002128&lt;/pages&gt;&lt;volume&gt;13&lt;/volume&gt;&lt;number&gt;4&lt;/number&gt;&lt;keywords&gt;&lt;keyword&gt;*Data Interpretation, Statistical&lt;/keyword&gt;&lt;keyword&gt;Publishing&lt;/keyword&gt;&lt;/keywords&gt;&lt;dates&gt;&lt;year&gt;2015&lt;/year&gt;&lt;pub-dates&gt;&lt;date&gt;Apr&lt;/date&gt;&lt;/pub-dates&gt;&lt;/dates&gt;&lt;isbn&gt;1545-7885 (Electronic)&amp;#xD;1544-9173 (Linking)&lt;/isbn&gt;&lt;accession-num&gt;25901488&lt;/accession-num&gt;&lt;urls&gt;&lt;related-urls&gt;&lt;url&gt;https://www.ncbi.nlm.nih.gov/pubmed/25901488&lt;/url&gt;&lt;url&gt;https://www.ncbi.nlm.nih.gov/pmc/articles/PMC4406565/pdf/pbio.1002128.pdf&lt;/url&gt;&lt;/related-urls&gt;&lt;/urls&gt;&lt;custom2&gt;PMC4406565&lt;/custom2&gt;&lt;electronic-resource-num&gt;10.1371/journal.pbio.1002128&lt;/electronic-resource-num&gt;&lt;/record&gt;&lt;/Cite&gt;&lt;/EndNote&gt;</w:instrText>
      </w:r>
      <w:r w:rsidR="00007D38" w:rsidRPr="00D50C4E">
        <w:rPr>
          <w:highlight w:val="cyan"/>
        </w:rPr>
        <w:fldChar w:fldCharType="separate"/>
      </w:r>
      <w:r w:rsidR="00C473A5" w:rsidRPr="00D50C4E">
        <w:rPr>
          <w:noProof/>
          <w:highlight w:val="cyan"/>
        </w:rPr>
        <w:t>(50)</w:t>
      </w:r>
      <w:r w:rsidR="00007D38" w:rsidRPr="00D50C4E">
        <w:rPr>
          <w:highlight w:val="cyan"/>
        </w:rPr>
        <w:fldChar w:fldCharType="end"/>
      </w:r>
      <w:r w:rsidR="00007D38">
        <w:t xml:space="preserve">. </w:t>
      </w:r>
      <w:r>
        <w:t xml:space="preserve">Alternative graphical methods which display all of the data and the distribution information, such as Univariate </w:t>
      </w:r>
      <w:r w:rsidR="006C19AF">
        <w:t>Scatterplots</w:t>
      </w:r>
      <w:r>
        <w:t>,</w:t>
      </w:r>
      <w:r w:rsidR="006C19AF">
        <w:t xml:space="preserve"> </w:t>
      </w:r>
      <w:r>
        <w:t>Box plots (which graphically overlay the summary statistics) or Violin plots are preferable.</w:t>
      </w:r>
      <w:r w:rsidR="005519ED">
        <w:t xml:space="preserve"> </w:t>
      </w:r>
      <w:r>
        <w:t>Since most preclinical studies use relatively small sample groups (n &lt; 15) this is very feasible and Weissgerber et al</w:t>
      </w:r>
      <w:r w:rsidR="007B606A">
        <w:t xml:space="preserve"> </w:t>
      </w:r>
      <w:r w:rsidR="006C19AF" w:rsidRPr="00330BF7">
        <w:rPr>
          <w:highlight w:val="cyan"/>
        </w:rPr>
        <w:fldChar w:fldCharType="begin"/>
      </w:r>
      <w:r w:rsidR="00C473A5" w:rsidRPr="00330BF7">
        <w:rPr>
          <w:highlight w:val="cyan"/>
        </w:rPr>
        <w:instrText xml:space="preserve"> ADDIN EN.CITE &lt;EndNote&gt;&lt;Cite&gt;&lt;Author&gt;Weissgerber&lt;/Author&gt;&lt;Year&gt;2017&lt;/Year&gt;&lt;RecNum&gt;37&lt;/RecNum&gt;&lt;DisplayText&gt;(51)&lt;/DisplayText&gt;&lt;record&gt;&lt;rec-number&gt;37&lt;/rec-number&gt;&lt;foreign-keys&gt;&lt;key app="EN" db-id="t9z2sp25iras0bevrvgvv5fk2erserwsvpat" timestamp="1553778443"&gt;37&lt;/key&gt;&lt;/foreign-keys&gt;&lt;ref-type name="Journal Article"&gt;17&lt;/ref-type&gt;&lt;contributors&gt;&lt;authors&gt;&lt;author&gt;Weissgerber, T. L.&lt;/author&gt;&lt;author&gt;Savic, M.&lt;/author&gt;&lt;author&gt;Winham, S. J.&lt;/author&gt;&lt;author&gt;Stanisavljevic, D.&lt;/author&gt;&lt;author&gt;Garovic, V. D.&lt;/author&gt;&lt;author&gt;Milic, N. M.&lt;/author&gt;&lt;/authors&gt;&lt;/contributors&gt;&lt;auth-address&gt;From the Division of Nephrology and Hypertension and weissgerber.tracey@mayo.edu.&amp;#xD;the Department of Medical Statistics and Informatics, Medical Faculty, University of Belgrade, Belgrade 11000, Serbia.&amp;#xD;the Division of Biomedical Statistics and Informatics, Mayo Clinic, Rochester, Minnesota 55905 and.&amp;#xD;From the Division of Nephrology and Hypertension and.&lt;/auth-address&gt;&lt;titles&gt;&lt;title&gt;Data visualization, bar naked: A free tool for creating interactive graphics&lt;/title&gt;&lt;secondary-title&gt;J Biol Chem&lt;/secondary-title&gt;&lt;/titles&gt;&lt;periodical&gt;&lt;full-title&gt;J Biol Chem&lt;/full-title&gt;&lt;/periodical&gt;&lt;pages&gt;20592-20598&lt;/pages&gt;&lt;volume&gt;292&lt;/volume&gt;&lt;number&gt;50&lt;/number&gt;&lt;keywords&gt;&lt;keyword&gt;bar graphs&lt;/keyword&gt;&lt;keyword&gt;data visualization&lt;/keyword&gt;&lt;keyword&gt;interactive graphics&lt;/keyword&gt;&lt;keyword&gt;open science&lt;/keyword&gt;&lt;keyword&gt;transparency&lt;/keyword&gt;&lt;/keywords&gt;&lt;dates&gt;&lt;year&gt;2017&lt;/year&gt;&lt;pub-dates&gt;&lt;date&gt;Dec 15&lt;/date&gt;&lt;/pub-dates&gt;&lt;/dates&gt;&lt;isbn&gt;1083-351X (Electronic)&amp;#xD;0021-9258 (Linking)&lt;/isbn&gt;&lt;accession-num&gt;28974579&lt;/accession-num&gt;&lt;urls&gt;&lt;related-urls&gt;&lt;url&gt;https://www.ncbi.nlm.nih.gov/pubmed/28974579&lt;/url&gt;&lt;url&gt;http://www.jbc.org/content/292/50/20592.full.pdf&lt;/url&gt;&lt;/related-urls&gt;&lt;/urls&gt;&lt;custom2&gt;PMC5733595&lt;/custom2&gt;&lt;electronic-resource-num&gt;10.1074/jbc.RA117.000147&lt;/electronic-resource-num&gt;&lt;/record&gt;&lt;/Cite&gt;&lt;/EndNote&gt;</w:instrText>
      </w:r>
      <w:r w:rsidR="006C19AF" w:rsidRPr="00330BF7">
        <w:rPr>
          <w:highlight w:val="cyan"/>
        </w:rPr>
        <w:fldChar w:fldCharType="separate"/>
      </w:r>
      <w:r w:rsidR="00C473A5" w:rsidRPr="00330BF7">
        <w:rPr>
          <w:noProof/>
          <w:highlight w:val="cyan"/>
        </w:rPr>
        <w:t>(51)</w:t>
      </w:r>
      <w:r w:rsidR="006C19AF" w:rsidRPr="00330BF7">
        <w:rPr>
          <w:highlight w:val="cyan"/>
        </w:rPr>
        <w:fldChar w:fldCharType="end"/>
      </w:r>
      <w:r>
        <w:t xml:space="preserve"> have provided </w:t>
      </w:r>
      <w:hyperlink r:id="rId47" w:history="1">
        <w:r w:rsidRPr="00330BF7">
          <w:rPr>
            <w:rStyle w:val="Hyperlink"/>
          </w:rPr>
          <w:t>an online tool</w:t>
        </w:r>
      </w:hyperlink>
      <w:r>
        <w:t xml:space="preserve"> which allows scientists to easily generate and download these plots </w:t>
      </w:r>
      <w:r w:rsidR="00107539">
        <w:t>using</w:t>
      </w:r>
      <w:r>
        <w:t xml:space="preserve"> their own data</w:t>
      </w:r>
      <w:r w:rsidR="006C19AF">
        <w:t>.</w:t>
      </w:r>
      <w:r w:rsidR="002D421C">
        <w:t xml:space="preserve"> (Figure 27).</w:t>
      </w:r>
    </w:p>
    <w:p w14:paraId="580CEA5A" w14:textId="77777777" w:rsidR="00983B23" w:rsidRDefault="00983B23" w:rsidP="00712F14"/>
    <w:p w14:paraId="77A2272A" w14:textId="77777777" w:rsidR="003B09CC" w:rsidRDefault="00983B23" w:rsidP="0041158C">
      <w:pPr>
        <w:pStyle w:val="Figuregraphic"/>
      </w:pPr>
      <w:r w:rsidRPr="001403F1">
        <w:rPr>
          <w:noProof/>
        </w:rPr>
        <w:drawing>
          <wp:inline distT="0" distB="0" distL="0" distR="0" wp14:anchorId="34BBCE8C" wp14:editId="23EFAD8C">
            <wp:extent cx="5943600" cy="33235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bio.1002128.g001.PNG"/>
                    <pic:cNvPicPr/>
                  </pic:nvPicPr>
                  <pic:blipFill>
                    <a:blip r:embed="rId48">
                      <a:extLst>
                        <a:ext uri="{28A0092B-C50C-407E-A947-70E740481C1C}">
                          <a14:useLocalDpi xmlns:a14="http://schemas.microsoft.com/office/drawing/2010/main" val="0"/>
                        </a:ext>
                      </a:extLst>
                    </a:blip>
                    <a:stretch>
                      <a:fillRect/>
                    </a:stretch>
                  </pic:blipFill>
                  <pic:spPr>
                    <a:xfrm>
                      <a:off x="0" y="0"/>
                      <a:ext cx="5943600" cy="3323590"/>
                    </a:xfrm>
                    <a:prstGeom prst="rect">
                      <a:avLst/>
                    </a:prstGeom>
                  </pic:spPr>
                </pic:pic>
              </a:graphicData>
            </a:graphic>
          </wp:inline>
        </w:drawing>
      </w:r>
    </w:p>
    <w:p w14:paraId="04BE5F28" w14:textId="77777777" w:rsidR="009B38CC" w:rsidRDefault="009B38CC" w:rsidP="009B38CC">
      <w:pPr>
        <w:pStyle w:val="Figurecaptioncontinued"/>
      </w:pPr>
      <w:bookmarkStart w:id="132" w:name="_Toc14781539"/>
      <w:r w:rsidRPr="00864015">
        <w:t>The full data may suggest different conclusions from the summary statistics. The means and SE values for the four example datasets shown in B-E</w:t>
      </w:r>
      <w:r w:rsidRPr="00864015">
        <w:rPr>
          <w:rFonts w:ascii="Times Italic" w:hAnsi="Times Italic" w:cs="Times Italic"/>
          <w:i/>
          <w:iCs/>
        </w:rPr>
        <w:t xml:space="preserve"> </w:t>
      </w:r>
      <w:r w:rsidRPr="00864015">
        <w:t xml:space="preserve">are all within 0.5 units of the means and SE values shown in the bar graph A. </w:t>
      </w:r>
      <w:r w:rsidRPr="001C1C36">
        <w:t>ρ</w:t>
      </w:r>
      <w:r w:rsidRPr="00864015">
        <w:t xml:space="preserve"> values were calculated in R statistical software (v</w:t>
      </w:r>
      <w:r>
        <w:t>ersion 3.0.3) using an unpaired t-</w:t>
      </w:r>
      <w:r w:rsidRPr="00C65645">
        <w:t>test</w:t>
      </w:r>
      <w:r w:rsidRPr="00864015">
        <w:t xml:space="preserve">, an unpaired </w:t>
      </w:r>
      <w:r>
        <w:t>t-</w:t>
      </w:r>
      <w:r w:rsidRPr="00C65645">
        <w:t>test</w:t>
      </w:r>
      <w:r w:rsidRPr="00864015">
        <w:t xml:space="preserve"> with Welch’s correction for unequal variances, or a Wilcoxon rank sum test. In B, the distribution in both groups appears symmetric. Although the data suggest a small difference between groups, there is substantial overlap between groups. In C, the apparent difference between groups is driven by an outlier. D suggests a possible bimodal distribution. Additional data are needed to confirm that the distribution is bimodal and to determine whether this effect is explained by a covariate. In E, the smaller range of values for group 2 may simply be due to the fact that there are only three observations. Additional data for group 2 would be needed to determine whether the groups are actually different. </w:t>
      </w:r>
      <w:r w:rsidRPr="00916FCB">
        <w:rPr>
          <w:rFonts w:ascii="Times Italic" w:hAnsi="Times Italic" w:cs="Times Italic"/>
          <w:i/>
          <w:iCs/>
          <w:highlight w:val="yellow"/>
        </w:rPr>
        <w:t>var</w:t>
      </w:r>
      <w:r w:rsidRPr="00916FCB">
        <w:rPr>
          <w:highlight w:val="yellow"/>
        </w:rPr>
        <w:t>, variance</w:t>
      </w:r>
      <w:r w:rsidRPr="00864015">
        <w:t xml:space="preserve">. </w:t>
      </w:r>
      <w:r>
        <w:t>(</w:t>
      </w:r>
      <w:r w:rsidRPr="00864015">
        <w:t xml:space="preserve">Adapted from Weissgerber </w:t>
      </w:r>
      <w:r w:rsidRPr="00864015">
        <w:rPr>
          <w:i/>
          <w:iCs/>
        </w:rPr>
        <w:t xml:space="preserve">et al. </w:t>
      </w:r>
      <w:r w:rsidRPr="00864015">
        <w:rPr>
          <w:i/>
          <w:iCs/>
        </w:rPr>
        <w:fldChar w:fldCharType="begin"/>
      </w:r>
      <w:r w:rsidRPr="00864015">
        <w:rPr>
          <w:i/>
          <w:iCs/>
        </w:rPr>
        <w:instrText xml:space="preserve"> ADDIN EN.CITE &lt;EndNote&gt;&lt;Cite&gt;&lt;Author&gt;Weissgerber&lt;/Author&gt;&lt;Year&gt;2015&lt;/Year&gt;&lt;RecNum&gt;2707&lt;/RecNum&gt;&lt;DisplayText&gt;(50)&lt;/DisplayText&gt;&lt;record&gt;&lt;rec-number&gt;2707&lt;/rec-number&gt;&lt;foreign-keys&gt;&lt;key app="EN" db-id="ezvw0f203faewuestptxwd2nsp2evzepttpf" timestamp="1515083108"&gt;2707&lt;/key&gt;&lt;/foreign-keys&gt;&lt;ref-type name="Journal Article"&gt;17&lt;/ref-type&gt;&lt;contributors&gt;&lt;authors&gt;&lt;author&gt;Weissgerber, T. L.&lt;/author&gt;&lt;author&gt;Milic, N. M.&lt;/author&gt;&lt;author&gt;Winham, S. J.&lt;/author&gt;&lt;author&gt;Garovic, V. D.&lt;/author&gt;&lt;/authors&gt;&lt;/contributors&gt;&lt;auth-address&gt;Division of Nephrology &amp;amp; Hypertension, Mayo Clinic, Rochester, Minnesota, United States of America.&amp;#xD;Division of Nephrology &amp;amp; Hypertension, Mayo Clinic, Rochester, Minnesota, United States of America; Department of Biostatistics, Medical Faculty, University of Belgrade, Belgrade, Serbia.&amp;#xD;Division of Biomedical Statistic and Informatics, Mayo Clinic, Rochester, Minnesota, United States of America.&lt;/auth-address&gt;&lt;titles&gt;&lt;title&gt;Beyond bar and line graphs: time for a new data presentation paradigm&lt;/title&gt;&lt;secondary-title&gt;PLoS Biol&lt;/secondary-title&gt;&lt;/titles&gt;&lt;periodical&gt;&lt;full-title&gt;PLoS Biol&lt;/full-title&gt;&lt;/periodical&gt;&lt;pages&gt;e1002128&lt;/pages&gt;&lt;volume&gt;13&lt;/volume&gt;&lt;number&gt;4&lt;/number&gt;&lt;keywords&gt;&lt;keyword&gt;*Data Interpretation, Statistical&lt;/keyword&gt;&lt;keyword&gt;Publishing&lt;/keyword&gt;&lt;/keywords&gt;&lt;dates&gt;&lt;year&gt;2015&lt;/year&gt;&lt;pub-dates&gt;&lt;date&gt;Apr&lt;/date&gt;&lt;/pub-dates&gt;&lt;/dates&gt;&lt;isbn&gt;1545-7885 (Electronic)&amp;#xD;1544-9173 (Linking)&lt;/isbn&gt;&lt;accession-num&gt;25901488&lt;/accession-num&gt;&lt;urls&gt;&lt;related-urls&gt;&lt;url&gt;https://www.ncbi.nlm.nih.gov/pubmed/25901488&lt;/url&gt;&lt;url&gt;https://www.ncbi.nlm.nih.gov/pmc/articles/PMC4406565/pdf/pbio.1002128.pdf&lt;/url&gt;&lt;/related-urls&gt;&lt;/urls&gt;&lt;custom2&gt;PMC4406565&lt;/custom2&gt;&lt;electronic-resource-num&gt;10.1371/journal.pbio.1002128&lt;/electronic-resource-num&gt;&lt;/record&gt;&lt;/Cite&gt;&lt;/EndNote&gt;</w:instrText>
      </w:r>
      <w:r w:rsidRPr="00864015">
        <w:rPr>
          <w:i/>
          <w:iCs/>
        </w:rPr>
        <w:fldChar w:fldCharType="separate"/>
      </w:r>
      <w:r w:rsidRPr="00864015">
        <w:rPr>
          <w:i/>
          <w:iCs/>
          <w:noProof/>
        </w:rPr>
        <w:t>(50)</w:t>
      </w:r>
      <w:r w:rsidRPr="00864015">
        <w:rPr>
          <w:i/>
          <w:iCs/>
        </w:rPr>
        <w:fldChar w:fldCharType="end"/>
      </w:r>
      <w:r w:rsidRPr="00864015">
        <w:rPr>
          <w:rFonts w:ascii="Times Italic" w:hAnsi="Times Italic" w:cs="Times Italic"/>
          <w:i/>
          <w:iCs/>
        </w:rPr>
        <w:t xml:space="preserve"> </w:t>
      </w:r>
      <w:r w:rsidRPr="00864015">
        <w:t>under a creative commons license. Figure and figure legend used with permission.</w:t>
      </w:r>
      <w:r>
        <w:t>)</w:t>
      </w:r>
    </w:p>
    <w:p w14:paraId="02875145" w14:textId="1C5E9A98" w:rsidR="00983B23" w:rsidRDefault="003B09CC"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7</w:t>
      </w:r>
      <w:r w:rsidR="00077F4C">
        <w:rPr>
          <w:noProof/>
        </w:rPr>
        <w:fldChar w:fldCharType="end"/>
      </w:r>
      <w:r>
        <w:t>.</w:t>
      </w:r>
      <w:r w:rsidR="00567FF0">
        <w:t xml:space="preserve"> </w:t>
      </w:r>
      <w:r>
        <w:t>Many different distributions can lead to the same bar graph.</w:t>
      </w:r>
      <w:bookmarkEnd w:id="132"/>
    </w:p>
    <w:p w14:paraId="44FDB19C" w14:textId="27E395D2" w:rsidR="00270C9D" w:rsidRDefault="00270C9D" w:rsidP="00FA4597">
      <w:pPr>
        <w:pStyle w:val="ListParagraph"/>
      </w:pPr>
    </w:p>
    <w:p w14:paraId="60F7595A" w14:textId="77777777" w:rsidR="006054EC" w:rsidRPr="00852ABE" w:rsidRDefault="006054EC" w:rsidP="00FA4597">
      <w:pPr>
        <w:pStyle w:val="ListParagraph"/>
      </w:pPr>
    </w:p>
    <w:p w14:paraId="5393930D" w14:textId="77777777" w:rsidR="00852ABE" w:rsidRPr="007A377B" w:rsidRDefault="00852ABE" w:rsidP="00C627EA">
      <w:pPr>
        <w:pStyle w:val="Heading3"/>
      </w:pPr>
      <w:bookmarkStart w:id="133" w:name="_Toc6044281"/>
      <w:bookmarkStart w:id="134" w:name="_Toc14781586"/>
      <w:r w:rsidRPr="007A377B">
        <w:t>Heat</w:t>
      </w:r>
      <w:r w:rsidR="00171673">
        <w:t xml:space="preserve"> M</w:t>
      </w:r>
      <w:r w:rsidRPr="007A377B">
        <w:t>aps</w:t>
      </w:r>
      <w:bookmarkEnd w:id="133"/>
      <w:bookmarkEnd w:id="134"/>
    </w:p>
    <w:p w14:paraId="5F7D2A58" w14:textId="2562FAD6" w:rsidR="002E0DBD" w:rsidRDefault="007A377B" w:rsidP="00A73FD3">
      <w:r>
        <w:t>A heat map is a representation of data values using a color scale</w:t>
      </w:r>
      <w:r w:rsidR="00A73A80">
        <w:t xml:space="preserve"> or grayscale</w:t>
      </w:r>
      <w:r>
        <w:t>.</w:t>
      </w:r>
      <w:r w:rsidR="005519ED">
        <w:t xml:space="preserve"> </w:t>
      </w:r>
      <w:r>
        <w:t xml:space="preserve">The resulting graph </w:t>
      </w:r>
      <w:r w:rsidR="00E86FA6">
        <w:t>can be in a</w:t>
      </w:r>
      <w:r>
        <w:t xml:space="preserve"> matrix format, which makes them </w:t>
      </w:r>
      <w:r w:rsidR="008B2BDC">
        <w:t xml:space="preserve">popular </w:t>
      </w:r>
      <w:r w:rsidR="00330BF7">
        <w:t>for</w:t>
      </w:r>
      <w:r>
        <w:t xml:space="preserve"> data generat</w:t>
      </w:r>
      <w:r w:rsidR="00E86FA6">
        <w:t>ed using microplates.</w:t>
      </w:r>
      <w:r w:rsidR="005519ED">
        <w:t xml:space="preserve"> </w:t>
      </w:r>
      <w:r w:rsidR="00B57924">
        <w:rPr>
          <w:b/>
        </w:rPr>
        <w:t xml:space="preserve">Figure </w:t>
      </w:r>
      <w:r w:rsidR="00107539">
        <w:rPr>
          <w:b/>
        </w:rPr>
        <w:t>28</w:t>
      </w:r>
      <w:r w:rsidR="005F3172">
        <w:t xml:space="preserve"> </w:t>
      </w:r>
      <w:r>
        <w:t xml:space="preserve">shows </w:t>
      </w:r>
      <w:r w:rsidR="00E86FA6">
        <w:t xml:space="preserve">a heat map for </w:t>
      </w:r>
      <w:r>
        <w:t xml:space="preserve">the same data </w:t>
      </w:r>
      <w:r w:rsidR="00E86FA6">
        <w:t>that was previously graphed in a scatter plot (</w:t>
      </w:r>
      <w:r w:rsidR="00B57924">
        <w:rPr>
          <w:b/>
        </w:rPr>
        <w:t xml:space="preserve">Figure </w:t>
      </w:r>
      <w:r w:rsidR="00107539">
        <w:rPr>
          <w:b/>
        </w:rPr>
        <w:t>25</w:t>
      </w:r>
      <w:r w:rsidR="00E86FA6">
        <w:t>)</w:t>
      </w:r>
      <w:r>
        <w:t>.</w:t>
      </w:r>
    </w:p>
    <w:p w14:paraId="5FCE5CE4" w14:textId="77777777" w:rsidR="005F12FE" w:rsidRDefault="005F12FE" w:rsidP="00712F14"/>
    <w:p w14:paraId="675E20B0" w14:textId="77777777" w:rsidR="00B1148B" w:rsidRDefault="006569A7" w:rsidP="0041158C">
      <w:pPr>
        <w:pStyle w:val="Figuregraphic"/>
      </w:pPr>
      <w:r>
        <w:rPr>
          <w:noProof/>
        </w:rPr>
        <w:drawing>
          <wp:inline distT="0" distB="0" distL="0" distR="0" wp14:anchorId="3CE1A1C9" wp14:editId="37087243">
            <wp:extent cx="5025761" cy="278295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 23.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4216" cy="2787638"/>
                    </a:xfrm>
                    <a:prstGeom prst="rect">
                      <a:avLst/>
                    </a:prstGeom>
                  </pic:spPr>
                </pic:pic>
              </a:graphicData>
            </a:graphic>
          </wp:inline>
        </w:drawing>
      </w:r>
    </w:p>
    <w:p w14:paraId="2B07C428" w14:textId="77777777" w:rsidR="009B38CC" w:rsidRPr="00B87970" w:rsidRDefault="009B38CC" w:rsidP="009B38CC">
      <w:pPr>
        <w:pStyle w:val="Figurecaptioncontinued"/>
      </w:pPr>
      <w:bookmarkStart w:id="135" w:name="_Toc14781540"/>
      <w:r>
        <w:t>The scale at the right of the heat map shows the colors associated with the signal range. Note that in this example, the positive controls are in wells A1-H2 and I23-P24. The negative controls are in wells I1-P2 and A23-H24.</w:t>
      </w:r>
    </w:p>
    <w:p w14:paraId="0ACE7863" w14:textId="3EF49C47" w:rsidR="007A377B" w:rsidRDefault="00B1148B"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8</w:t>
      </w:r>
      <w:r w:rsidR="00077F4C">
        <w:rPr>
          <w:noProof/>
        </w:rPr>
        <w:fldChar w:fldCharType="end"/>
      </w:r>
      <w:r>
        <w:t>.</w:t>
      </w:r>
      <w:r w:rsidR="00567FF0">
        <w:t xml:space="preserve"> </w:t>
      </w:r>
      <w:r>
        <w:t>Heat map for the 384-well plate data shown in Figure 21.</w:t>
      </w:r>
      <w:bookmarkEnd w:id="135"/>
    </w:p>
    <w:p w14:paraId="0002DCE1" w14:textId="77777777" w:rsidR="00B87970" w:rsidRDefault="00B87970" w:rsidP="00A73FD3"/>
    <w:p w14:paraId="08E04BD4" w14:textId="0B57277C" w:rsidR="00921A6E" w:rsidRDefault="00B20F1A" w:rsidP="00712F14">
      <w:r>
        <w:t xml:space="preserve">Heat maps can be used to view multiple plates at a time and </w:t>
      </w:r>
      <w:r w:rsidR="00CE626F">
        <w:t xml:space="preserve">to </w:t>
      </w:r>
      <w:r>
        <w:t>assist with efficient identification of data patterns</w:t>
      </w:r>
      <w:r w:rsidR="0064143E">
        <w:t>, position effects</w:t>
      </w:r>
      <w:r>
        <w:t xml:space="preserve"> and trends</w:t>
      </w:r>
      <w:r w:rsidR="00B1148B">
        <w:t xml:space="preserve"> </w:t>
      </w:r>
      <w:r w:rsidR="00B1148B">
        <w:fldChar w:fldCharType="begin">
          <w:fldData xml:space="preserve">PEVuZE5vdGU+PENpdGU+PEF1dGhvcj5EYWhsaW48L0F1dGhvcj48WWVhcj4yMDEzPC9ZZWFyPjxS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</w:fldData>
        </w:fldChar>
      </w:r>
      <w:r w:rsidR="00C473A5">
        <w:instrText xml:space="preserve"> ADDIN EN.CITE </w:instrText>
      </w:r>
      <w:r w:rsidR="00C473A5">
        <w:fldChar w:fldCharType="begin">
          <w:fldData xml:space="preserve">PEVuZE5vdGU+PENpdGU+PEF1dGhvcj5EYWhsaW48L0F1dGhvcj48WWVhcj4yMDEzPC9ZZWFyPjxS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</w:fldData>
        </w:fldChar>
      </w:r>
      <w:r w:rsidR="00C473A5">
        <w:instrText xml:space="preserve"> ADDIN EN.CITE.DATA </w:instrText>
      </w:r>
      <w:r w:rsidR="00C473A5">
        <w:fldChar w:fldCharType="end"/>
      </w:r>
      <w:r w:rsidR="00B1148B">
        <w:fldChar w:fldCharType="separate"/>
      </w:r>
      <w:r w:rsidR="00C473A5">
        <w:rPr>
          <w:noProof/>
        </w:rPr>
        <w:t>(52)</w:t>
      </w:r>
      <w:r w:rsidR="00B1148B">
        <w:fldChar w:fldCharType="end"/>
      </w:r>
      <w:r w:rsidR="00B04CBE">
        <w:t>.</w:t>
      </w:r>
    </w:p>
    <w:p w14:paraId="03857A5E" w14:textId="77777777" w:rsidR="00CE626F" w:rsidRDefault="00CE626F" w:rsidP="0001793A"/>
    <w:p w14:paraId="3000CC23" w14:textId="77777777" w:rsidR="00CE626F" w:rsidRPr="00CE626F" w:rsidRDefault="00CE626F" w:rsidP="00DA6DCC">
      <w:r w:rsidRPr="00CE626F">
        <w:t>With respect to heat maps, the following is also recommended:</w:t>
      </w:r>
    </w:p>
    <w:p w14:paraId="29A433F5" w14:textId="77777777" w:rsidR="00CE626F" w:rsidRPr="00330BF7" w:rsidRDefault="00CE626F" w:rsidP="00C627EA">
      <w:pPr>
        <w:pStyle w:val="ListParagraph"/>
        <w:numPr>
          <w:ilvl w:val="0"/>
          <w:numId w:val="6"/>
        </w:numPr>
        <w:spacing w:line="240" w:lineRule="auto"/>
        <w:rPr>
          <w:rFonts w:ascii="Times New Roman" w:hAnsi="Times New Roman" w:cs="Times New Roman"/>
          <w:sz w:val="24"/>
          <w:szCs w:val="24"/>
          <w:highlight w:val="yellow"/>
        </w:rPr>
      </w:pPr>
      <w:r w:rsidRPr="00330BF7">
        <w:rPr>
          <w:rFonts w:ascii="Times New Roman" w:hAnsi="Times New Roman" w:cs="Times New Roman"/>
          <w:sz w:val="24"/>
          <w:szCs w:val="24"/>
          <w:highlight w:val="yellow"/>
        </w:rPr>
        <w:t>Individual data points can be framed with a thin border. Frames are typically avoided when there is a large amount of data points such that the frames would obscure the interpretation of the data.</w:t>
      </w:r>
    </w:p>
    <w:p w14:paraId="1B69FE4C" w14:textId="613DB9D5"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 xml:space="preserve">Heat maps can be displayed in color or grayscale. The choice of color versus grayscale often depends on the data being presented. For data with large dynamic ranges, two colors may be appropriate, whereas </w:t>
      </w:r>
      <w:r w:rsidR="00330BF7">
        <w:rPr>
          <w:rFonts w:ascii="Times New Roman" w:hAnsi="Times New Roman" w:cs="Times New Roman"/>
          <w:sz w:val="24"/>
          <w:szCs w:val="24"/>
        </w:rPr>
        <w:t xml:space="preserve">for </w:t>
      </w:r>
      <w:r w:rsidRPr="00107539">
        <w:rPr>
          <w:rFonts w:ascii="Times New Roman" w:hAnsi="Times New Roman" w:cs="Times New Roman"/>
          <w:sz w:val="24"/>
          <w:szCs w:val="24"/>
        </w:rPr>
        <w:t>data with small dynamic ranges, grayscale may be sufficient (</w:t>
      </w:r>
      <w:r w:rsidRPr="00107539">
        <w:rPr>
          <w:rFonts w:ascii="Times New Roman" w:hAnsi="Times New Roman" w:cs="Times New Roman"/>
          <w:b/>
          <w:sz w:val="24"/>
          <w:szCs w:val="24"/>
        </w:rPr>
        <w:t>Figure 2</w:t>
      </w:r>
      <w:r w:rsidR="00107539">
        <w:rPr>
          <w:rFonts w:ascii="Times New Roman" w:hAnsi="Times New Roman" w:cs="Times New Roman"/>
          <w:b/>
          <w:sz w:val="24"/>
          <w:szCs w:val="24"/>
        </w:rPr>
        <w:t>9</w:t>
      </w:r>
      <w:r w:rsidRPr="00107539">
        <w:rPr>
          <w:rFonts w:ascii="Times New Roman" w:hAnsi="Times New Roman" w:cs="Times New Roman"/>
          <w:sz w:val="24"/>
          <w:szCs w:val="24"/>
        </w:rPr>
        <w:t xml:space="preserve">). </w:t>
      </w:r>
      <w:r w:rsidRPr="00330BF7">
        <w:rPr>
          <w:rFonts w:ascii="Times New Roman" w:hAnsi="Times New Roman" w:cs="Times New Roman"/>
          <w:sz w:val="24"/>
          <w:szCs w:val="24"/>
          <w:highlight w:val="yellow"/>
        </w:rPr>
        <w:t>As stated previously, the use of red and green coloring schemes should be avoided</w:t>
      </w:r>
      <w:r w:rsidR="00816A90" w:rsidRPr="00330BF7">
        <w:rPr>
          <w:rFonts w:ascii="Times New Roman" w:hAnsi="Times New Roman" w:cs="Times New Roman"/>
          <w:sz w:val="24"/>
          <w:szCs w:val="24"/>
          <w:highlight w:val="yellow"/>
        </w:rPr>
        <w:t>.</w:t>
      </w:r>
      <w:r w:rsidRPr="00330BF7">
        <w:rPr>
          <w:rFonts w:ascii="Times New Roman" w:hAnsi="Times New Roman" w:cs="Times New Roman"/>
          <w:sz w:val="24"/>
          <w:szCs w:val="24"/>
          <w:highlight w:val="yellow"/>
        </w:rPr>
        <w:t xml:space="preserve"> (</w:t>
      </w:r>
      <w:r w:rsidR="00816A90" w:rsidRPr="00330BF7">
        <w:rPr>
          <w:rFonts w:ascii="Times New Roman" w:hAnsi="Times New Roman" w:cs="Times New Roman"/>
          <w:sz w:val="24"/>
          <w:szCs w:val="24"/>
          <w:highlight w:val="yellow"/>
        </w:rPr>
        <w:t>T</w:t>
      </w:r>
      <w:r w:rsidRPr="00330BF7">
        <w:rPr>
          <w:rFonts w:ascii="Times New Roman" w:hAnsi="Times New Roman" w:cs="Times New Roman"/>
          <w:sz w:val="24"/>
          <w:szCs w:val="24"/>
          <w:highlight w:val="yellow"/>
        </w:rPr>
        <w:t>his is perhaps a relic of certain microarrays that utilized red and green fluorescent proteins to assay gene expression</w:t>
      </w:r>
      <w:r w:rsidR="00816A90">
        <w:rPr>
          <w:rFonts w:ascii="Times New Roman" w:hAnsi="Times New Roman" w:cs="Times New Roman"/>
          <w:sz w:val="24"/>
          <w:szCs w:val="24"/>
        </w:rPr>
        <w:t>.</w:t>
      </w:r>
      <w:r w:rsidRPr="00107539">
        <w:rPr>
          <w:rFonts w:ascii="Times New Roman" w:hAnsi="Times New Roman" w:cs="Times New Roman"/>
          <w:sz w:val="24"/>
          <w:szCs w:val="24"/>
        </w:rPr>
        <w:t xml:space="preserve">) </w:t>
      </w:r>
    </w:p>
    <w:p w14:paraId="4C4D573E" w14:textId="04FD6079"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As with other plot formats, the scaling of the color can be adjusted to better illustrate key scientific points, such as plate positional effects where relatively minor systematic errors may be significant (</w:t>
      </w:r>
      <w:r w:rsidRPr="00107539">
        <w:rPr>
          <w:rFonts w:ascii="Times New Roman" w:hAnsi="Times New Roman" w:cs="Times New Roman"/>
          <w:b/>
          <w:sz w:val="24"/>
          <w:szCs w:val="24"/>
        </w:rPr>
        <w:t>Figure 2</w:t>
      </w:r>
      <w:r w:rsidR="00107539">
        <w:rPr>
          <w:rFonts w:ascii="Times New Roman" w:hAnsi="Times New Roman" w:cs="Times New Roman"/>
          <w:b/>
          <w:sz w:val="24"/>
          <w:szCs w:val="24"/>
        </w:rPr>
        <w:t>9</w:t>
      </w:r>
      <w:r w:rsidRPr="00107539">
        <w:rPr>
          <w:rFonts w:ascii="Times New Roman" w:hAnsi="Times New Roman" w:cs="Times New Roman"/>
          <w:sz w:val="24"/>
          <w:szCs w:val="24"/>
        </w:rPr>
        <w:t xml:space="preserve">). </w:t>
      </w:r>
    </w:p>
    <w:p w14:paraId="4E18B0C0" w14:textId="77777777"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Outliers can be displayed on heat maps as a separate color and then noted in the legend.</w:t>
      </w:r>
    </w:p>
    <w:p w14:paraId="24419DAD" w14:textId="36360E0E"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 xml:space="preserve">Consider providing a supplemental file listing the data in numerical format. Data points can also be printed within each matrix point, though this can add considerable </w:t>
      </w:r>
      <w:r w:rsidR="00027B45">
        <w:rPr>
          <w:rFonts w:ascii="Times New Roman" w:hAnsi="Times New Roman" w:cs="Times New Roman"/>
          <w:sz w:val="24"/>
          <w:szCs w:val="24"/>
        </w:rPr>
        <w:t>visual artifacts that detract from interpreting</w:t>
      </w:r>
      <w:r w:rsidR="00985A37">
        <w:rPr>
          <w:rFonts w:ascii="Times New Roman" w:hAnsi="Times New Roman" w:cs="Times New Roman"/>
          <w:sz w:val="24"/>
          <w:szCs w:val="24"/>
        </w:rPr>
        <w:t xml:space="preserve"> </w:t>
      </w:r>
      <w:r w:rsidRPr="00107539">
        <w:rPr>
          <w:rFonts w:ascii="Times New Roman" w:hAnsi="Times New Roman" w:cs="Times New Roman"/>
          <w:sz w:val="24"/>
          <w:szCs w:val="24"/>
        </w:rPr>
        <w:t>the figure (</w:t>
      </w:r>
      <w:r w:rsidRPr="00107539">
        <w:rPr>
          <w:rFonts w:ascii="Times New Roman" w:hAnsi="Times New Roman" w:cs="Times New Roman"/>
          <w:b/>
          <w:sz w:val="24"/>
          <w:szCs w:val="24"/>
        </w:rPr>
        <w:t>Figure 2</w:t>
      </w:r>
      <w:r w:rsidR="00107539">
        <w:rPr>
          <w:rFonts w:ascii="Times New Roman" w:hAnsi="Times New Roman" w:cs="Times New Roman"/>
          <w:b/>
          <w:sz w:val="24"/>
          <w:szCs w:val="24"/>
        </w:rPr>
        <w:t>9</w:t>
      </w:r>
      <w:r w:rsidRPr="00107539">
        <w:rPr>
          <w:rFonts w:ascii="Times New Roman" w:hAnsi="Times New Roman" w:cs="Times New Roman"/>
          <w:b/>
          <w:sz w:val="24"/>
          <w:szCs w:val="24"/>
        </w:rPr>
        <w:t>E</w:t>
      </w:r>
      <w:r w:rsidRPr="00107539">
        <w:rPr>
          <w:rFonts w:ascii="Times New Roman" w:hAnsi="Times New Roman" w:cs="Times New Roman"/>
          <w:sz w:val="24"/>
          <w:szCs w:val="24"/>
        </w:rPr>
        <w:t>).</w:t>
      </w:r>
    </w:p>
    <w:p w14:paraId="044ACD38" w14:textId="73AED617"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The use of multiple colors (“rainbow schemes”) can make the perception of gradients difficult (</w:t>
      </w:r>
      <w:r w:rsidRPr="00107539">
        <w:rPr>
          <w:rFonts w:ascii="Times New Roman" w:hAnsi="Times New Roman" w:cs="Times New Roman"/>
          <w:b/>
          <w:sz w:val="24"/>
          <w:szCs w:val="24"/>
        </w:rPr>
        <w:t>Figure 2</w:t>
      </w:r>
      <w:r w:rsidR="00107539">
        <w:rPr>
          <w:rFonts w:ascii="Times New Roman" w:hAnsi="Times New Roman" w:cs="Times New Roman"/>
          <w:b/>
          <w:sz w:val="24"/>
          <w:szCs w:val="24"/>
        </w:rPr>
        <w:t>9</w:t>
      </w:r>
      <w:r w:rsidRPr="00107539">
        <w:rPr>
          <w:rFonts w:ascii="Times New Roman" w:hAnsi="Times New Roman" w:cs="Times New Roman"/>
          <w:b/>
          <w:sz w:val="24"/>
          <w:szCs w:val="24"/>
        </w:rPr>
        <w:t>F</w:t>
      </w:r>
      <w:r w:rsidRPr="00107539">
        <w:rPr>
          <w:rFonts w:ascii="Times New Roman" w:hAnsi="Times New Roman" w:cs="Times New Roman"/>
          <w:sz w:val="24"/>
          <w:szCs w:val="24"/>
        </w:rPr>
        <w:t>)</w:t>
      </w:r>
      <w:r w:rsidR="00991769" w:rsidRPr="00107539">
        <w:rPr>
          <w:rFonts w:ascii="Times New Roman" w:hAnsi="Times New Roman" w:cs="Times New Roman"/>
          <w:sz w:val="24"/>
          <w:szCs w:val="24"/>
        </w:rPr>
        <w:t xml:space="preserve"> </w:t>
      </w:r>
      <w:r w:rsidRPr="00107539">
        <w:rPr>
          <w:rFonts w:ascii="Times New Roman" w:hAnsi="Times New Roman" w:cs="Times New Roman"/>
          <w:sz w:val="24"/>
          <w:szCs w:val="24"/>
        </w:rPr>
        <w:t>and are generally more appropriate for categorical</w:t>
      </w:r>
      <w:r w:rsidR="001E3E21">
        <w:rPr>
          <w:rFonts w:ascii="Times New Roman" w:hAnsi="Times New Roman" w:cs="Times New Roman"/>
          <w:sz w:val="24"/>
          <w:szCs w:val="24"/>
        </w:rPr>
        <w:t xml:space="preserve"> or grouped</w:t>
      </w:r>
      <w:r w:rsidRPr="00107539">
        <w:rPr>
          <w:rFonts w:ascii="Times New Roman" w:hAnsi="Times New Roman" w:cs="Times New Roman"/>
          <w:sz w:val="24"/>
          <w:szCs w:val="24"/>
        </w:rPr>
        <w:t xml:space="preserve"> data.</w:t>
      </w:r>
    </w:p>
    <w:p w14:paraId="44AF88E1" w14:textId="5EF83C82" w:rsidR="00CE626F" w:rsidRPr="00107539" w:rsidRDefault="00CE626F" w:rsidP="00C627EA">
      <w:pPr>
        <w:pStyle w:val="ListParagraph"/>
        <w:numPr>
          <w:ilvl w:val="0"/>
          <w:numId w:val="6"/>
        </w:numPr>
        <w:spacing w:line="240" w:lineRule="auto"/>
        <w:rPr>
          <w:rFonts w:ascii="Times New Roman" w:hAnsi="Times New Roman" w:cs="Times New Roman"/>
          <w:sz w:val="24"/>
          <w:szCs w:val="24"/>
        </w:rPr>
      </w:pPr>
      <w:r w:rsidRPr="00107539">
        <w:rPr>
          <w:rFonts w:ascii="Times New Roman" w:hAnsi="Times New Roman" w:cs="Times New Roman"/>
          <w:sz w:val="24"/>
          <w:szCs w:val="24"/>
        </w:rPr>
        <w:t>Another approach to emphasizing positional effects is to express data as deviation from the mean or median values (</w:t>
      </w:r>
      <w:r w:rsidRPr="00107539">
        <w:rPr>
          <w:rFonts w:ascii="Times New Roman" w:hAnsi="Times New Roman" w:cs="Times New Roman"/>
          <w:b/>
          <w:sz w:val="24"/>
          <w:szCs w:val="24"/>
        </w:rPr>
        <w:t>Figure 2</w:t>
      </w:r>
      <w:r w:rsidR="00107539">
        <w:rPr>
          <w:rFonts w:ascii="Times New Roman" w:hAnsi="Times New Roman" w:cs="Times New Roman"/>
          <w:b/>
          <w:sz w:val="24"/>
          <w:szCs w:val="24"/>
        </w:rPr>
        <w:t>9</w:t>
      </w:r>
      <w:r w:rsidRPr="00107539">
        <w:rPr>
          <w:rFonts w:ascii="Times New Roman" w:hAnsi="Times New Roman" w:cs="Times New Roman"/>
          <w:b/>
          <w:sz w:val="24"/>
          <w:szCs w:val="24"/>
        </w:rPr>
        <w:t>G</w:t>
      </w:r>
      <w:r w:rsidRPr="00107539">
        <w:rPr>
          <w:rFonts w:ascii="Times New Roman" w:hAnsi="Times New Roman" w:cs="Times New Roman"/>
          <w:sz w:val="24"/>
          <w:szCs w:val="24"/>
        </w:rPr>
        <w:t>). This is also amenable to analyzing data for up- or down-regulation, such as gene expression or protein abundance.</w:t>
      </w:r>
    </w:p>
    <w:p w14:paraId="1FC9BE50" w14:textId="77777777" w:rsidR="00B20F1A" w:rsidRDefault="00B20F1A" w:rsidP="00B21E05"/>
    <w:p w14:paraId="121353F4" w14:textId="77777777" w:rsidR="00B1148B" w:rsidRDefault="00790206" w:rsidP="0041158C">
      <w:pPr>
        <w:pStyle w:val="Figuregraphic"/>
      </w:pPr>
      <w:r>
        <w:rPr>
          <w:noProof/>
        </w:rPr>
        <w:drawing>
          <wp:inline distT="0" distB="0" distL="0" distR="0" wp14:anchorId="5B705F2A" wp14:editId="00FFA999">
            <wp:extent cx="5943600" cy="65392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atmap2.tiff"/>
                    <pic:cNvPicPr/>
                  </pic:nvPicPr>
                  <pic:blipFill>
                    <a:blip r:embed="rId50">
                      <a:extLst>
                        <a:ext uri="{28A0092B-C50C-407E-A947-70E740481C1C}">
                          <a14:useLocalDpi xmlns:a14="http://schemas.microsoft.com/office/drawing/2010/main" val="0"/>
                        </a:ext>
                      </a:extLst>
                    </a:blip>
                    <a:stretch>
                      <a:fillRect/>
                    </a:stretch>
                  </pic:blipFill>
                  <pic:spPr>
                    <a:xfrm>
                      <a:off x="0" y="0"/>
                      <a:ext cx="5943600" cy="6539230"/>
                    </a:xfrm>
                    <a:prstGeom prst="rect">
                      <a:avLst/>
                    </a:prstGeom>
                  </pic:spPr>
                </pic:pic>
              </a:graphicData>
            </a:graphic>
          </wp:inline>
        </w:drawing>
      </w:r>
    </w:p>
    <w:p w14:paraId="65840D1E" w14:textId="77777777" w:rsidR="009B38CC" w:rsidRPr="00790206" w:rsidRDefault="009B38CC" w:rsidP="009B38CC">
      <w:pPr>
        <w:pStyle w:val="Figurecaptioncontinued"/>
      </w:pPr>
      <w:bookmarkStart w:id="136" w:name="_Toc14781541"/>
      <w:r w:rsidRPr="00790206">
        <w:t>Data are normalized fluorescence intensity measurements from a uniformity plate (i.e., all wells should have equal, 100% max signal) to assess for microplate positional effects.</w:t>
      </w:r>
      <w:r>
        <w:t xml:space="preserve"> </w:t>
      </w:r>
      <w:r w:rsidRPr="00790206">
        <w:t>Clearly, rows I, J, M, and N show decreased signal, which is due to a clogged liquid dispensing nozzle.</w:t>
      </w:r>
      <w:r>
        <w:t xml:space="preserve"> </w:t>
      </w:r>
      <w:r w:rsidRPr="00790206">
        <w:t>Panels A and B demonstra</w:t>
      </w:r>
      <w:r>
        <w:t>te the effect of varying scales;</w:t>
      </w:r>
      <w:r w:rsidRPr="00790206">
        <w:t xml:space="preserve"> a coloring scheme starting at the minimum value (panel B) better highlights the systematic errors in this particular data.</w:t>
      </w:r>
      <w:r>
        <w:t xml:space="preserve"> </w:t>
      </w:r>
      <w:r w:rsidRPr="00790206">
        <w:t>The same data can be plotted in color (panels C and D), depending on the desired aesthetics.</w:t>
      </w:r>
      <w:r>
        <w:t xml:space="preserve"> </w:t>
      </w:r>
      <w:r w:rsidRPr="00790206">
        <w:t>Individual values can be printed within each matrix point (panel E), but this generally adds noise and shou</w:t>
      </w:r>
      <w:r>
        <w:t xml:space="preserve">ld be done only when necessary. </w:t>
      </w:r>
      <w:r w:rsidRPr="00790206">
        <w:t>The same data can be plotted in a rainbow coloring scheme</w:t>
      </w:r>
      <w:r>
        <w:t xml:space="preserve"> (panel F)</w:t>
      </w:r>
      <w:r w:rsidRPr="00790206">
        <w:t xml:space="preserve">, </w:t>
      </w:r>
      <w:r>
        <w:t xml:space="preserve">though </w:t>
      </w:r>
      <w:r w:rsidRPr="00790206">
        <w:t>the meaning of individual colors is not necessarily intuitive.</w:t>
      </w:r>
      <w:r>
        <w:t xml:space="preserve"> </w:t>
      </w:r>
      <w:r w:rsidRPr="00790206">
        <w:t xml:space="preserve">Finally, the same data can be plotted as a function of deviation from the mean or median (panel G). </w:t>
      </w:r>
      <w:r>
        <w:t>(</w:t>
      </w:r>
      <w:r w:rsidRPr="00790206">
        <w:t>Unpublished data courtesy</w:t>
      </w:r>
      <w:r>
        <w:t xml:space="preserve"> of</w:t>
      </w:r>
      <w:r w:rsidRPr="00790206">
        <w:t xml:space="preserve"> JL Dahlin.</w:t>
      </w:r>
      <w:r>
        <w:t>)</w:t>
      </w:r>
    </w:p>
    <w:p w14:paraId="19C45B3D" w14:textId="562B97E8" w:rsidR="00790206" w:rsidRDefault="00B1148B"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29</w:t>
      </w:r>
      <w:r w:rsidR="00077F4C">
        <w:rPr>
          <w:noProof/>
        </w:rPr>
        <w:fldChar w:fldCharType="end"/>
      </w:r>
      <w:r>
        <w:t>.</w:t>
      </w:r>
      <w:r w:rsidR="00567FF0">
        <w:t xml:space="preserve"> </w:t>
      </w:r>
      <w:r>
        <w:t>Effect of color schemes on heat maps.</w:t>
      </w:r>
      <w:bookmarkEnd w:id="136"/>
    </w:p>
    <w:p w14:paraId="4A4CCAE0" w14:textId="77777777" w:rsidR="00790206" w:rsidRDefault="00790206" w:rsidP="00A73FD3"/>
    <w:p w14:paraId="7F0FC318" w14:textId="77777777" w:rsidR="008E177D" w:rsidRDefault="008E177D" w:rsidP="00A73FD3"/>
    <w:p w14:paraId="1ABC7A1D" w14:textId="77777777" w:rsidR="00171673" w:rsidRPr="007A377B" w:rsidRDefault="00171673" w:rsidP="00C627EA">
      <w:pPr>
        <w:pStyle w:val="Heading3"/>
      </w:pPr>
      <w:bookmarkStart w:id="137" w:name="_Toc6044282"/>
      <w:bookmarkStart w:id="138" w:name="_Toc14781587"/>
      <w:r>
        <w:t>Three-Dimensional Graphs</w:t>
      </w:r>
      <w:bookmarkEnd w:id="137"/>
      <w:bookmarkEnd w:id="138"/>
    </w:p>
    <w:p w14:paraId="4BA570E4" w14:textId="0BF6B267" w:rsidR="00171673" w:rsidRDefault="00546DF1" w:rsidP="0001793A">
      <w:r>
        <w:t xml:space="preserve">In most cases, 3-dimensional (3D) graphs </w:t>
      </w:r>
      <w:r w:rsidR="00C374DB">
        <w:t>are distracting to the reader and can be difficult to interpret</w:t>
      </w:r>
      <w:r w:rsidR="00FD6B50">
        <w:t xml:space="preserve"> due to the added complexity or distortion that can occur</w:t>
      </w:r>
      <w:r w:rsidR="00C374DB">
        <w:t>.</w:t>
      </w:r>
      <w:r w:rsidR="005519ED">
        <w:t xml:space="preserve"> </w:t>
      </w:r>
      <w:r w:rsidR="00C374DB">
        <w:t xml:space="preserve">They are often used in business publications and </w:t>
      </w:r>
      <w:r w:rsidR="009B6D3E">
        <w:t>newspapers but</w:t>
      </w:r>
      <w:r w:rsidR="00C374DB">
        <w:t xml:space="preserve"> should be avoided in scientific </w:t>
      </w:r>
      <w:r w:rsidR="00FD6B50">
        <w:t>data presentations</w:t>
      </w:r>
      <w:r w:rsidR="00107539">
        <w:t>.</w:t>
      </w:r>
      <w:r w:rsidR="00567FF0">
        <w:t xml:space="preserve"> </w:t>
      </w:r>
      <w:r w:rsidR="00FD6B50">
        <w:t xml:space="preserve">A simple, classic example is shown in </w:t>
      </w:r>
      <w:r w:rsidR="00B57924">
        <w:rPr>
          <w:b/>
        </w:rPr>
        <w:t xml:space="preserve">Figure </w:t>
      </w:r>
      <w:r w:rsidR="00107539">
        <w:rPr>
          <w:b/>
        </w:rPr>
        <w:t>30</w:t>
      </w:r>
      <w:r w:rsidR="00CE626F">
        <w:t xml:space="preserve"> </w:t>
      </w:r>
      <w:r w:rsidR="00FD6B50">
        <w:t xml:space="preserve">using a </w:t>
      </w:r>
      <w:r w:rsidR="00C15FE8">
        <w:t xml:space="preserve">standard </w:t>
      </w:r>
      <w:r w:rsidR="00FD6B50">
        <w:t>bar graph</w:t>
      </w:r>
      <w:r w:rsidR="00C15FE8">
        <w:t xml:space="preserve"> and a 3-D bar graph generated </w:t>
      </w:r>
      <w:r w:rsidR="00150CD1">
        <w:t>with</w:t>
      </w:r>
      <w:r w:rsidR="00C15FE8">
        <w:t xml:space="preserve"> Microsoft Excel</w:t>
      </w:r>
      <w:r w:rsidR="00FD6B50">
        <w:t>.</w:t>
      </w:r>
      <w:r w:rsidR="005519ED">
        <w:t xml:space="preserve"> </w:t>
      </w:r>
      <w:r w:rsidR="00620E9A">
        <w:t>In the example, both samples 2 and 4 have median values above 100% of the control in the standard bar graph.</w:t>
      </w:r>
      <w:r w:rsidR="005519ED">
        <w:t xml:space="preserve"> </w:t>
      </w:r>
      <w:r w:rsidR="00620E9A">
        <w:t>However, in the 3-D bar graph, it appears that samples 2 and 4 do not reach the 100% of control level</w:t>
      </w:r>
      <w:r w:rsidR="00A8567D">
        <w:t xml:space="preserve"> based on the axis scale lines for the graph</w:t>
      </w:r>
      <w:r w:rsidR="00620E9A">
        <w:t>.</w:t>
      </w:r>
      <w:r w:rsidR="005519ED">
        <w:t xml:space="preserve"> </w:t>
      </w:r>
      <w:r w:rsidR="00150CD1">
        <w:t>While this is a matter of perspective, it can lead to incorrect analysis and conclusions.</w:t>
      </w:r>
    </w:p>
    <w:p w14:paraId="1DD82834" w14:textId="77777777" w:rsidR="00B1148B" w:rsidRDefault="008445D3" w:rsidP="0041158C">
      <w:pPr>
        <w:pStyle w:val="Figuregraphic"/>
      </w:pPr>
      <w:r>
        <w:rPr>
          <w:noProof/>
        </w:rPr>
        <w:drawing>
          <wp:inline distT="0" distB="0" distL="0" distR="0" wp14:anchorId="6B1A162A" wp14:editId="62D14351">
            <wp:extent cx="5943315" cy="2321781"/>
            <wp:effectExtent l="0" t="0" r="635"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ure 25.tif"/>
                    <pic:cNvPicPr/>
                  </pic:nvPicPr>
                  <pic:blipFill rotWithShape="1">
                    <a:blip r:embed="rId51">
                      <a:extLst>
                        <a:ext uri="{28A0092B-C50C-407E-A947-70E740481C1C}">
                          <a14:useLocalDpi xmlns:a14="http://schemas.microsoft.com/office/drawing/2010/main" val="0"/>
                        </a:ext>
                      </a:extLst>
                    </a:blip>
                    <a:srcRect/>
                    <a:stretch/>
                  </pic:blipFill>
                  <pic:spPr bwMode="auto">
                    <a:xfrm>
                      <a:off x="0" y="0"/>
                      <a:ext cx="5943600" cy="232189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329985B7" w14:textId="2C7304E4" w:rsidR="009B38CC" w:rsidRDefault="00CA5C08" w:rsidP="009B38CC">
      <w:pPr>
        <w:pStyle w:val="Figurecaptioncontinued"/>
      </w:pPr>
      <w:bookmarkStart w:id="139" w:name="_Toc14781542"/>
      <w:r w:rsidRPr="00E62EA2">
        <w:rPr>
          <w:rStyle w:val="Processinginstructionchar"/>
        </w:rPr>
        <w:t>&lt;?escape?&gt;</w:t>
      </w:r>
      <w:r w:rsidR="009B38CC">
        <w:t>(</w:t>
      </w:r>
      <w:r w:rsidR="009B38CC" w:rsidRPr="00620E9A">
        <w:rPr>
          <w:b/>
        </w:rPr>
        <w:t>A</w:t>
      </w:r>
      <w:r w:rsidR="009B38CC">
        <w:rPr>
          <w:b/>
        </w:rPr>
        <w:t>)</w:t>
      </w:r>
      <w:r w:rsidR="009B38CC">
        <w:t xml:space="preserve"> (Typical bar graph) and (</w:t>
      </w:r>
      <w:r w:rsidR="009B38CC" w:rsidRPr="00620E9A">
        <w:rPr>
          <w:b/>
        </w:rPr>
        <w:t>B</w:t>
      </w:r>
      <w:r w:rsidR="009B38CC">
        <w:rPr>
          <w:b/>
        </w:rPr>
        <w:t>)</w:t>
      </w:r>
      <w:r w:rsidR="009B38CC">
        <w:t xml:space="preserve"> (3-D bar graph) are from the same data. Five different samples were tested for activity against a control. Blue bars are total activity and grey bars are nonspecific activity. Bars are the median of 8 technical replicates from the same run.</w:t>
      </w:r>
    </w:p>
    <w:p w14:paraId="24E8CA2C" w14:textId="77A02710" w:rsidR="00FD6B50" w:rsidRDefault="00B1148B"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30</w:t>
      </w:r>
      <w:r w:rsidR="00077F4C">
        <w:rPr>
          <w:noProof/>
        </w:rPr>
        <w:fldChar w:fldCharType="end"/>
      </w:r>
      <w:r>
        <w:t>.</w:t>
      </w:r>
      <w:r w:rsidR="00567FF0">
        <w:t xml:space="preserve"> </w:t>
      </w:r>
      <w:r>
        <w:t>Standard and 3D bar graphs.</w:t>
      </w:r>
      <w:bookmarkEnd w:id="139"/>
    </w:p>
    <w:p w14:paraId="61725CC1" w14:textId="77777777" w:rsidR="00B20F1A" w:rsidRDefault="00B20F1A" w:rsidP="00FA4597"/>
    <w:p w14:paraId="7B5D4521" w14:textId="77777777" w:rsidR="002E0DBD" w:rsidRDefault="002E0DBD" w:rsidP="00FA4597"/>
    <w:p w14:paraId="44320E35" w14:textId="77777777" w:rsidR="00171673" w:rsidRPr="00703522" w:rsidRDefault="00171673" w:rsidP="00C627EA">
      <w:pPr>
        <w:pStyle w:val="Heading2"/>
      </w:pPr>
      <w:bookmarkStart w:id="140" w:name="_Graphing/Statistical_Software_Progr"/>
      <w:bookmarkStart w:id="141" w:name="_Toc6044283"/>
      <w:bookmarkStart w:id="142" w:name="_Toc14781588"/>
      <w:bookmarkEnd w:id="140"/>
      <w:r>
        <w:t>Graphing</w:t>
      </w:r>
      <w:r w:rsidR="004D1A6F">
        <w:t>/Statistical Software</w:t>
      </w:r>
      <w:r>
        <w:t xml:space="preserve"> Programs</w:t>
      </w:r>
      <w:bookmarkEnd w:id="141"/>
      <w:bookmarkEnd w:id="142"/>
    </w:p>
    <w:p w14:paraId="4F57CD9C" w14:textId="22DEB04C" w:rsidR="00171673" w:rsidRDefault="004D1A6F" w:rsidP="00FA4597">
      <w:r>
        <w:t xml:space="preserve">This chapter </w:t>
      </w:r>
      <w:r w:rsidR="00916FCB" w:rsidRPr="00916FCB">
        <w:t>assert</w:t>
      </w:r>
      <w:r w:rsidR="00614EB3" w:rsidRPr="00916FCB">
        <w:t>s</w:t>
      </w:r>
      <w:r w:rsidRPr="00916FCB">
        <w:t xml:space="preserve"> no preference</w:t>
      </w:r>
      <w:r>
        <w:t xml:space="preserve"> in software </w:t>
      </w:r>
      <w:r w:rsidR="007D2237">
        <w:t xml:space="preserve">used </w:t>
      </w:r>
      <w:r>
        <w:t>for creating graphs or statistically analyzing data.</w:t>
      </w:r>
      <w:r w:rsidR="005519ED">
        <w:t xml:space="preserve"> </w:t>
      </w:r>
      <w:r>
        <w:t>Specific programs cited are at the discretion of the authors, based on experience.</w:t>
      </w:r>
      <w:r w:rsidR="005519ED">
        <w:t xml:space="preserve"> </w:t>
      </w:r>
      <w:r>
        <w:t xml:space="preserve">Some notable software programs </w:t>
      </w:r>
      <w:r w:rsidR="00614EB3">
        <w:t xml:space="preserve">for graphing or statistical analysis </w:t>
      </w:r>
      <w:r>
        <w:t>include, but are not limited to</w:t>
      </w:r>
      <w:r w:rsidR="007D2237">
        <w:t xml:space="preserve">, </w:t>
      </w:r>
      <w:r w:rsidR="00814312">
        <w:t>the list</w:t>
      </w:r>
      <w:r w:rsidR="007D2237">
        <w:t xml:space="preserve"> </w:t>
      </w:r>
      <w:r>
        <w:t>below.</w:t>
      </w:r>
    </w:p>
    <w:p w14:paraId="7677C903" w14:textId="77777777" w:rsidR="004D1A6F" w:rsidRDefault="004D1A6F" w:rsidP="00FA4597"/>
    <w:p w14:paraId="5D335492" w14:textId="77777777" w:rsidR="00900206" w:rsidRDefault="00900206" w:rsidP="00900206">
      <w:r>
        <w:t>GraphPad Prism</w:t>
      </w:r>
    </w:p>
    <w:p w14:paraId="36C3ECBE" w14:textId="77777777" w:rsidR="0041158C" w:rsidRPr="00960C84" w:rsidRDefault="0041158C" w:rsidP="00FA4597">
      <w:pPr>
        <w:rPr>
          <w:lang w:val="pt-BR"/>
        </w:rPr>
      </w:pPr>
      <w:r w:rsidRPr="00960C84">
        <w:rPr>
          <w:lang w:val="pt-BR"/>
        </w:rPr>
        <w:t>JMP</w:t>
      </w:r>
    </w:p>
    <w:p w14:paraId="155E01AE" w14:textId="77777777" w:rsidR="0041158C" w:rsidRPr="00960C84" w:rsidRDefault="0041158C" w:rsidP="00FA4597">
      <w:pPr>
        <w:rPr>
          <w:lang w:val="nl-NL"/>
        </w:rPr>
      </w:pPr>
      <w:r w:rsidRPr="00960C84">
        <w:rPr>
          <w:lang w:val="nl-NL"/>
        </w:rPr>
        <w:t>KaleidaGraph</w:t>
      </w:r>
    </w:p>
    <w:p w14:paraId="52731CB8" w14:textId="0479AAA5" w:rsidR="0041158C" w:rsidRDefault="00814312" w:rsidP="00FA4597">
      <w:r w:rsidRPr="00814312">
        <w:t>MATLAB</w:t>
      </w:r>
    </w:p>
    <w:p w14:paraId="252194A3" w14:textId="77777777" w:rsidR="0041158C" w:rsidRDefault="0041158C" w:rsidP="00FA4597">
      <w:r>
        <w:t>Microsoft Excel</w:t>
      </w:r>
    </w:p>
    <w:p w14:paraId="14500A3C" w14:textId="61EA809E" w:rsidR="0041158C" w:rsidRPr="00960C84" w:rsidRDefault="00814312" w:rsidP="00FA4597">
      <w:pPr>
        <w:rPr>
          <w:lang w:val="pt-BR"/>
        </w:rPr>
      </w:pPr>
      <w:r>
        <w:rPr>
          <w:lang w:val="pt-BR"/>
        </w:rPr>
        <w:t>Minit</w:t>
      </w:r>
      <w:r w:rsidR="0041158C" w:rsidRPr="00960C84">
        <w:rPr>
          <w:lang w:val="pt-BR"/>
        </w:rPr>
        <w:t>ab</w:t>
      </w:r>
    </w:p>
    <w:p w14:paraId="5DA54B2E" w14:textId="77777777" w:rsidR="0041158C" w:rsidRDefault="0041158C" w:rsidP="00FA4597">
      <w:r>
        <w:t>Origin</w:t>
      </w:r>
    </w:p>
    <w:p w14:paraId="29420412" w14:textId="2EDF6999" w:rsidR="0041158C" w:rsidRDefault="0041158C" w:rsidP="00FA4597">
      <w:pPr>
        <w:rPr>
          <w:lang w:val="nl-NL"/>
        </w:rPr>
      </w:pPr>
      <w:r w:rsidRPr="00960C84">
        <w:rPr>
          <w:lang w:val="pt-BR"/>
        </w:rPr>
        <w:t>R</w:t>
      </w:r>
      <w:r w:rsidR="00814312">
        <w:rPr>
          <w:lang w:val="nl-NL"/>
        </w:rPr>
        <w:t xml:space="preserve"> </w:t>
      </w:r>
      <w:r>
        <w:rPr>
          <w:lang w:val="nl-NL"/>
        </w:rPr>
        <w:t>Statistical Package</w:t>
      </w:r>
    </w:p>
    <w:p w14:paraId="64A2F0A4" w14:textId="77777777" w:rsidR="0041158C" w:rsidRPr="00960C84" w:rsidRDefault="0041158C" w:rsidP="00FA4597">
      <w:pPr>
        <w:rPr>
          <w:lang w:val="pt-BR"/>
        </w:rPr>
      </w:pPr>
      <w:r w:rsidRPr="00960C84">
        <w:rPr>
          <w:lang w:val="pt-BR"/>
        </w:rPr>
        <w:t>SAS</w:t>
      </w:r>
    </w:p>
    <w:p w14:paraId="59F6B611" w14:textId="77777777" w:rsidR="0041158C" w:rsidRPr="00960C84" w:rsidRDefault="0041158C" w:rsidP="00FA4597">
      <w:pPr>
        <w:rPr>
          <w:lang w:val="pt-BR"/>
        </w:rPr>
      </w:pPr>
      <w:r>
        <w:rPr>
          <w:lang w:val="nl-NL"/>
        </w:rPr>
        <w:t>ScreenAble</w:t>
      </w:r>
    </w:p>
    <w:p w14:paraId="68B398FE" w14:textId="77777777" w:rsidR="0041158C" w:rsidRDefault="0041158C" w:rsidP="00FA4597">
      <w:r>
        <w:t>SigmaPlot</w:t>
      </w:r>
    </w:p>
    <w:p w14:paraId="4D013AEA" w14:textId="77777777" w:rsidR="0041158C" w:rsidRPr="00960C84" w:rsidRDefault="0041158C" w:rsidP="00FA4597">
      <w:pPr>
        <w:rPr>
          <w:lang w:val="pt-BR"/>
        </w:rPr>
      </w:pPr>
      <w:r w:rsidRPr="00960C84">
        <w:rPr>
          <w:lang w:val="pt-BR"/>
        </w:rPr>
        <w:t>SPSS</w:t>
      </w:r>
    </w:p>
    <w:p w14:paraId="433DF966" w14:textId="77777777" w:rsidR="0041158C" w:rsidRPr="00960C84" w:rsidRDefault="0041158C" w:rsidP="00FA4597">
      <w:pPr>
        <w:rPr>
          <w:lang w:val="pt-BR"/>
        </w:rPr>
      </w:pPr>
      <w:r w:rsidRPr="00960C84">
        <w:rPr>
          <w:lang w:val="pt-BR"/>
        </w:rPr>
        <w:t>Stata</w:t>
      </w:r>
    </w:p>
    <w:p w14:paraId="6C0C5862" w14:textId="77777777" w:rsidR="00DB0132" w:rsidRDefault="00DB0132" w:rsidP="00FA4597"/>
    <w:p w14:paraId="30A79CDE" w14:textId="77777777" w:rsidR="00A05EAD" w:rsidRPr="008B7B79" w:rsidRDefault="00665032" w:rsidP="00C627EA">
      <w:pPr>
        <w:pStyle w:val="Heading2"/>
      </w:pPr>
      <w:bookmarkStart w:id="143" w:name="_Toc6044286"/>
      <w:bookmarkStart w:id="144" w:name="_Toc14781589"/>
      <w:r w:rsidRPr="008B7B79">
        <w:t>Tables</w:t>
      </w:r>
      <w:bookmarkEnd w:id="143"/>
      <w:bookmarkEnd w:id="144"/>
    </w:p>
    <w:p w14:paraId="2939AE77" w14:textId="584326A0" w:rsidR="008B7B79" w:rsidRDefault="008B7B79" w:rsidP="00FA4597">
      <w:r>
        <w:t xml:space="preserve">It is important to note that graphs and tables may lead to completely different </w:t>
      </w:r>
      <w:r w:rsidR="005E5D84">
        <w:t>interpretations</w:t>
      </w:r>
      <w:r>
        <w:t>, even with the same data set.</w:t>
      </w:r>
      <w:r w:rsidR="005519ED">
        <w:t xml:space="preserve"> </w:t>
      </w:r>
      <w:r>
        <w:t>Each has a purpose, depending on how the data will be used and who the consumers of the data will be.</w:t>
      </w:r>
      <w:r w:rsidR="005519ED">
        <w:t xml:space="preserve"> </w:t>
      </w:r>
      <w:r>
        <w:t>Large tables do not work well in a presentation setting and graphs may not provide the level of detail required for a further calculation or show exact values and differences when analyzing data.</w:t>
      </w:r>
    </w:p>
    <w:p w14:paraId="24E6DF74" w14:textId="77777777" w:rsidR="00A05EAD" w:rsidRDefault="00A05EAD" w:rsidP="00FA4597"/>
    <w:p w14:paraId="48171EE9" w14:textId="7328F018" w:rsidR="007A2F85" w:rsidRDefault="007A2F85" w:rsidP="00FA4597">
      <w:r>
        <w:t xml:space="preserve">Tables should </w:t>
      </w:r>
      <w:r w:rsidR="0063197D">
        <w:t>not contain so much data</w:t>
      </w:r>
      <w:r>
        <w:t xml:space="preserve"> that they are hard to follow</w:t>
      </w:r>
      <w:r w:rsidR="0063197D">
        <w:t>.</w:t>
      </w:r>
      <w:r w:rsidR="005519ED">
        <w:t xml:space="preserve"> </w:t>
      </w:r>
      <w:r w:rsidR="0063197D">
        <w:t xml:space="preserve">Likewise, tables should not </w:t>
      </w:r>
      <w:r w:rsidR="00B27ADA">
        <w:t>have</w:t>
      </w:r>
      <w:r>
        <w:t xml:space="preserve"> </w:t>
      </w:r>
      <w:r w:rsidR="00887FE6">
        <w:t>print</w:t>
      </w:r>
      <w:r w:rsidR="00B27ADA">
        <w:t xml:space="preserve"> that is</w:t>
      </w:r>
      <w:r w:rsidR="0063197D">
        <w:t xml:space="preserve"> so small that it is difficult to</w:t>
      </w:r>
      <w:r>
        <w:t xml:space="preserve"> read.</w:t>
      </w:r>
      <w:r w:rsidR="005519ED">
        <w:t xml:space="preserve"> </w:t>
      </w:r>
      <w:r>
        <w:t xml:space="preserve">Conversely, </w:t>
      </w:r>
      <w:r w:rsidR="00B27ADA">
        <w:t>simple tables with only a few values may be less effective.</w:t>
      </w:r>
    </w:p>
    <w:p w14:paraId="3A09AC35" w14:textId="77777777" w:rsidR="00B27ADA" w:rsidRDefault="00B27ADA" w:rsidP="00FA4597"/>
    <w:p w14:paraId="202045BF" w14:textId="77777777" w:rsidR="00B27ADA" w:rsidRDefault="001678FC" w:rsidP="00FA4597">
      <w:r>
        <w:t>Considerations</w:t>
      </w:r>
      <w:r w:rsidR="00B27ADA">
        <w:t xml:space="preserve"> for tables include:</w:t>
      </w:r>
    </w:p>
    <w:p w14:paraId="112077B9" w14:textId="77777777" w:rsidR="001678FC"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Include a legend/caption where needed to describe or define any abbreviations, etc.</w:t>
      </w:r>
    </w:p>
    <w:p w14:paraId="259DA4B0" w14:textId="77777777" w:rsidR="001678FC"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Include units with the table (e.g. as part of the header title for the column)</w:t>
      </w:r>
    </w:p>
    <w:p w14:paraId="2BC3BB6C" w14:textId="77777777" w:rsidR="00B27ADA" w:rsidRPr="00107539" w:rsidRDefault="00B27ADA"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Use a minimum number of significant digits that are consistent</w:t>
      </w:r>
      <w:r w:rsidR="00260A1E" w:rsidRPr="00107539">
        <w:rPr>
          <w:rFonts w:ascii="Times New Roman" w:hAnsi="Times New Roman" w:cs="Times New Roman"/>
          <w:sz w:val="24"/>
          <w:szCs w:val="24"/>
        </w:rPr>
        <w:t xml:space="preserve"> throughout the table</w:t>
      </w:r>
    </w:p>
    <w:p w14:paraId="0EF9DCA7" w14:textId="77777777" w:rsidR="00B27ADA" w:rsidRPr="00107539" w:rsidRDefault="00B27ADA"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 xml:space="preserve">Shading rows or columns can help </w:t>
      </w:r>
      <w:r w:rsidR="00260A1E" w:rsidRPr="00107539">
        <w:rPr>
          <w:rFonts w:ascii="Times New Roman" w:hAnsi="Times New Roman" w:cs="Times New Roman"/>
          <w:sz w:val="24"/>
          <w:szCs w:val="24"/>
        </w:rPr>
        <w:t>improve readability</w:t>
      </w:r>
    </w:p>
    <w:p w14:paraId="2292B1E9" w14:textId="77777777" w:rsidR="001678FC"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Use lines to separate sections; do not overuse lines within the table</w:t>
      </w:r>
    </w:p>
    <w:p w14:paraId="70BFF6CE" w14:textId="77777777" w:rsidR="00260A1E" w:rsidRPr="00107539" w:rsidRDefault="00260A1E"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Include only essential data</w:t>
      </w:r>
    </w:p>
    <w:p w14:paraId="0F6C41C3" w14:textId="77777777" w:rsidR="00260A1E"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Be clear, concise and legible</w:t>
      </w:r>
    </w:p>
    <w:p w14:paraId="4723924F" w14:textId="77777777" w:rsidR="001678FC"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There should be adequate space within the table for clarity</w:t>
      </w:r>
    </w:p>
    <w:p w14:paraId="3AB0AA94" w14:textId="77777777" w:rsidR="001678FC" w:rsidRPr="00107539" w:rsidRDefault="001678FC" w:rsidP="00C627EA">
      <w:pPr>
        <w:pStyle w:val="ListParagraph"/>
        <w:numPr>
          <w:ilvl w:val="0"/>
          <w:numId w:val="8"/>
        </w:numPr>
        <w:spacing w:line="240" w:lineRule="auto"/>
        <w:rPr>
          <w:rFonts w:ascii="Times New Roman" w:hAnsi="Times New Roman" w:cs="Times New Roman"/>
          <w:sz w:val="24"/>
          <w:szCs w:val="24"/>
        </w:rPr>
      </w:pPr>
      <w:r w:rsidRPr="00107539">
        <w:rPr>
          <w:rFonts w:ascii="Times New Roman" w:hAnsi="Times New Roman" w:cs="Times New Roman"/>
          <w:sz w:val="24"/>
          <w:szCs w:val="24"/>
        </w:rPr>
        <w:t>Use caution with word wrapping, especially when it only occurs in a couple of table cells</w:t>
      </w:r>
    </w:p>
    <w:p w14:paraId="268CCD5A" w14:textId="77777777" w:rsidR="00B27ADA" w:rsidRDefault="00B27ADA" w:rsidP="00FA4597"/>
    <w:p w14:paraId="02AECA85" w14:textId="77777777" w:rsidR="00AD741F" w:rsidRDefault="001678FC" w:rsidP="00FA4597">
      <w:r>
        <w:t>Some examples of tables appear earlier in this chapter.</w:t>
      </w:r>
    </w:p>
    <w:p w14:paraId="069BF51C" w14:textId="77777777" w:rsidR="001678FC" w:rsidRDefault="001678FC" w:rsidP="00FA4597"/>
    <w:p w14:paraId="2816EDC5" w14:textId="77777777" w:rsidR="00B20F1A" w:rsidRDefault="00B20F1A" w:rsidP="00FA4597"/>
    <w:p w14:paraId="12AC6AB0" w14:textId="77777777" w:rsidR="00D33A6A" w:rsidRPr="006C19AF" w:rsidRDefault="00D33A6A" w:rsidP="007953D0">
      <w:pPr>
        <w:pStyle w:val="Heading2"/>
      </w:pPr>
      <w:bookmarkStart w:id="145" w:name="_Toc6044287"/>
      <w:bookmarkStart w:id="146" w:name="_Toc14781590"/>
      <w:r w:rsidRPr="006C19AF">
        <w:t>Interactive Data Visualization</w:t>
      </w:r>
      <w:bookmarkEnd w:id="145"/>
      <w:bookmarkEnd w:id="146"/>
    </w:p>
    <w:p w14:paraId="7B859B24" w14:textId="04897AAE" w:rsidR="00D33A6A" w:rsidRDefault="00D33A6A" w:rsidP="00FA4597">
      <w:r>
        <w:t>Visual inspection of graphic displays can identify natural groupings of data points suggestive of correlations in the underlying data.</w:t>
      </w:r>
      <w:r w:rsidR="005519ED">
        <w:t xml:space="preserve"> </w:t>
      </w:r>
      <w:r w:rsidRPr="000F69CB">
        <w:t>Modern</w:t>
      </w:r>
      <w:r>
        <w:t xml:space="preserve"> computer</w:t>
      </w:r>
      <w:r w:rsidRPr="000F69CB">
        <w:t xml:space="preserve"> graphics interfaces </w:t>
      </w:r>
      <w:r>
        <w:t>often have the capability to use a computer’s mouse or other pointing device to select one or more data points in a graphic for further investigation.</w:t>
      </w:r>
      <w:r w:rsidR="005519ED">
        <w:t xml:space="preserve"> </w:t>
      </w:r>
      <w:r>
        <w:t>Some of the more commonly encountered types of these tools are discussed below.</w:t>
      </w:r>
    </w:p>
    <w:p w14:paraId="2934061B" w14:textId="77777777" w:rsidR="00107539" w:rsidRDefault="00107539" w:rsidP="00FA4597"/>
    <w:p w14:paraId="4F9DBB49" w14:textId="77777777" w:rsidR="00D33A6A" w:rsidRDefault="00D33A6A" w:rsidP="007953D0">
      <w:pPr>
        <w:pStyle w:val="Heading3"/>
        <w:rPr>
          <w:sz w:val="20"/>
        </w:rPr>
      </w:pPr>
      <w:bookmarkStart w:id="147" w:name="_Toc6044288"/>
      <w:bookmarkStart w:id="148" w:name="_Toc14781591"/>
      <w:r>
        <w:t>Data Hints</w:t>
      </w:r>
      <w:bookmarkEnd w:id="147"/>
      <w:bookmarkEnd w:id="148"/>
    </w:p>
    <w:p w14:paraId="7126C3D9" w14:textId="7018193E" w:rsidR="00D33A6A" w:rsidRDefault="00D33A6A" w:rsidP="00FA4597">
      <w:r>
        <w:t>The data or chart “hint” is often used to describe the action that occurs when the mouse hovers over, or is clicked on, single points (e.g. scatterplot) or specific sub-plot regions of a multi-plot display.</w:t>
      </w:r>
      <w:r w:rsidR="005519ED">
        <w:t xml:space="preserve"> </w:t>
      </w:r>
      <w:r>
        <w:t>Typically, this is used to display an informational child</w:t>
      </w:r>
      <w:r w:rsidR="00107539">
        <w:t xml:space="preserve"> window near the selected point</w:t>
      </w:r>
      <w:r>
        <w:t>/region.</w:t>
      </w:r>
      <w:r w:rsidR="005519ED">
        <w:t xml:space="preserve"> </w:t>
      </w:r>
      <w:r>
        <w:t>An exampl</w:t>
      </w:r>
      <w:r w:rsidR="00107539">
        <w:t xml:space="preserve">e of a chart hint is shown in </w:t>
      </w:r>
      <w:r w:rsidR="00107539" w:rsidRPr="00107539">
        <w:rPr>
          <w:b/>
        </w:rPr>
        <w:t>Figure 31</w:t>
      </w:r>
      <w:r>
        <w:t>.</w:t>
      </w:r>
      <w:r w:rsidR="005519ED">
        <w:t xml:space="preserve"> </w:t>
      </w:r>
      <w:r>
        <w:t xml:space="preserve">If a data grid is visible in the application, then a useful side </w:t>
      </w:r>
      <w:r w:rsidR="00107539">
        <w:t>effect would be to select (high</w:t>
      </w:r>
      <w:r>
        <w:t>light) the row of interest.</w:t>
      </w:r>
    </w:p>
    <w:p w14:paraId="0EFF97B9" w14:textId="77777777" w:rsidR="00B1148B" w:rsidRDefault="00D33A6A" w:rsidP="0041158C">
      <w:pPr>
        <w:pStyle w:val="Figuregraphic"/>
      </w:pPr>
      <w:r>
        <w:rPr>
          <w:noProof/>
        </w:rPr>
        <w:drawing>
          <wp:inline distT="0" distB="0" distL="0" distR="0" wp14:anchorId="11105BC3" wp14:editId="4E1CC367">
            <wp:extent cx="27432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Hint.jpg"/>
                    <pic:cNvPicPr/>
                  </pic:nvPicPr>
                  <pic:blipFill>
                    <a:blip r:embed="rId52">
                      <a:extLst>
                        <a:ext uri="{28A0092B-C50C-407E-A947-70E740481C1C}">
                          <a14:useLocalDpi xmlns:a14="http://schemas.microsoft.com/office/drawing/2010/main" val="0"/>
                        </a:ext>
                      </a:extLst>
                    </a:blip>
                    <a:stretch>
                      <a:fillRect/>
                    </a:stretch>
                  </pic:blipFill>
                  <pic:spPr>
                    <a:xfrm>
                      <a:off x="0" y="0"/>
                      <a:ext cx="2743200" cy="2714625"/>
                    </a:xfrm>
                    <a:prstGeom prst="rect">
                      <a:avLst/>
                    </a:prstGeom>
                  </pic:spPr>
                </pic:pic>
              </a:graphicData>
            </a:graphic>
          </wp:inline>
        </w:drawing>
      </w:r>
    </w:p>
    <w:p w14:paraId="60BFABB1" w14:textId="77777777" w:rsidR="009B38CC" w:rsidRDefault="009B38CC" w:rsidP="009B38CC">
      <w:pPr>
        <w:pStyle w:val="Figurecaptioncontinued"/>
      </w:pPr>
      <w:bookmarkStart w:id="149" w:name="_Toc14781543"/>
      <w:r>
        <w:t>In this example, hovering over the curve provides a value for each of the parameters listed as a quick reference to the underlying data row contents. The availability of hints for graphics is typically indicated by a hand with pointing finger cursor.</w:t>
      </w:r>
    </w:p>
    <w:p w14:paraId="77343DFC" w14:textId="7C9AC974" w:rsidR="00D33A6A" w:rsidRDefault="00B1148B" w:rsidP="0041158C">
      <w:pPr>
        <w:pStyle w:val="Figurenumberandcaption"/>
        <w:rPr>
          <w:noProof/>
        </w:rPr>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31</w:t>
      </w:r>
      <w:r w:rsidR="00077F4C">
        <w:rPr>
          <w:noProof/>
        </w:rPr>
        <w:fldChar w:fldCharType="end"/>
      </w:r>
      <w:r>
        <w:t>.</w:t>
      </w:r>
      <w:r w:rsidR="00567FF0">
        <w:t xml:space="preserve"> </w:t>
      </w:r>
      <w:r>
        <w:t>The result of a chart hint action on a multi-panel CRC plot.</w:t>
      </w:r>
      <w:bookmarkEnd w:id="149"/>
    </w:p>
    <w:p w14:paraId="3154569A" w14:textId="77777777" w:rsidR="00D33A6A" w:rsidRPr="004E04A5" w:rsidRDefault="00D33A6A" w:rsidP="00FA4597"/>
    <w:p w14:paraId="0B8B221F" w14:textId="77777777" w:rsidR="00D33A6A" w:rsidRDefault="00D33A6A" w:rsidP="007953D0">
      <w:pPr>
        <w:pStyle w:val="Heading3"/>
        <w:rPr>
          <w:sz w:val="20"/>
        </w:rPr>
      </w:pPr>
      <w:bookmarkStart w:id="150" w:name="_Toc6044289"/>
      <w:bookmarkStart w:id="151" w:name="_Toc14781592"/>
      <w:r>
        <w:t>Brushing Data</w:t>
      </w:r>
      <w:bookmarkEnd w:id="150"/>
      <w:bookmarkEnd w:id="151"/>
    </w:p>
    <w:p w14:paraId="73A8C05F" w14:textId="7490AD7E" w:rsidR="00D33A6A" w:rsidRDefault="00D33A6A" w:rsidP="00FA4597">
      <w:r>
        <w:t xml:space="preserve">Data </w:t>
      </w:r>
      <w:r w:rsidRPr="00B2404D">
        <w:rPr>
          <w:i/>
        </w:rPr>
        <w:t>brushing</w:t>
      </w:r>
      <w:r>
        <w:t xml:space="preserve"> refers to using the pointer in a click-and-drag fashion to define a region that encompasses one or more data points of interest on a chosen graphic.</w:t>
      </w:r>
      <w:r w:rsidR="005519ED">
        <w:t xml:space="preserve"> </w:t>
      </w:r>
      <w:r w:rsidR="00107539">
        <w:t>The selected points/</w:t>
      </w:r>
      <w:r>
        <w:t>region are subsequently “highlighted” (e.g. using color or plot characters) in the selection plot device in order to focus subsequent User attention.</w:t>
      </w:r>
      <w:r w:rsidR="005519ED">
        <w:t xml:space="preserve"> </w:t>
      </w:r>
      <w:r>
        <w:t>Typically, grap</w:t>
      </w:r>
      <w:r w:rsidR="00107539">
        <w:t>hic plots using other variables/</w:t>
      </w:r>
      <w:r>
        <w:t>responses are similarly updated and the relevant data grid rows are selected.</w:t>
      </w:r>
      <w:r w:rsidR="005519ED">
        <w:t xml:space="preserve"> </w:t>
      </w:r>
      <w:r>
        <w:t>For maximal utility, this should be a two-way process and the ability to highlight graph points from row selections of data displayed in grids following complex sorting operations should also be available.</w:t>
      </w:r>
    </w:p>
    <w:p w14:paraId="2BE8F6CC" w14:textId="77777777" w:rsidR="00D33A6A" w:rsidRDefault="00D33A6A" w:rsidP="00FA4597"/>
    <w:p w14:paraId="2350B45F" w14:textId="77777777" w:rsidR="00D33A6A" w:rsidRDefault="00D33A6A" w:rsidP="007953D0">
      <w:pPr>
        <w:pStyle w:val="Heading3"/>
        <w:rPr>
          <w:sz w:val="20"/>
        </w:rPr>
      </w:pPr>
      <w:bookmarkStart w:id="152" w:name="_Toc6044290"/>
      <w:bookmarkStart w:id="153" w:name="_Toc14781593"/>
      <w:r>
        <w:t>Context Menus</w:t>
      </w:r>
      <w:bookmarkEnd w:id="152"/>
      <w:bookmarkEnd w:id="153"/>
    </w:p>
    <w:p w14:paraId="6A246631" w14:textId="21304F94" w:rsidR="00D33A6A" w:rsidRDefault="00D33A6A" w:rsidP="00FA4597">
      <w:r>
        <w:t xml:space="preserve">Many graphics displays allow the development of menu functionality for common operations such as copying, printing and file creation </w:t>
      </w:r>
      <w:r w:rsidR="00107539">
        <w:t>to be</w:t>
      </w:r>
      <w:r w:rsidR="00916FCB">
        <w:t xml:space="preserve"> readily available to the u</w:t>
      </w:r>
      <w:r>
        <w:t>ser.</w:t>
      </w:r>
      <w:r w:rsidR="005519ED">
        <w:t xml:space="preserve"> </w:t>
      </w:r>
      <w:r>
        <w:t>The content of these menus can be programmatically linked to the type of plot and the data under consideration.</w:t>
      </w:r>
      <w:r w:rsidR="005519ED">
        <w:t xml:space="preserve"> </w:t>
      </w:r>
      <w:r>
        <w:t>Plot scaling can be keyed to mouse behavior (e.g. mouse wheel) and, for 3-dimensional graphics, useful behaviors such as rotational direction and speed can be intuitively linked to gestural pointer actions.</w:t>
      </w:r>
      <w:r w:rsidR="00107539">
        <w:t xml:space="preserve"> </w:t>
      </w:r>
      <w:r w:rsidR="00107539" w:rsidRPr="00107539">
        <w:rPr>
          <w:b/>
        </w:rPr>
        <w:t>Figure 32</w:t>
      </w:r>
      <w:r w:rsidR="00107539">
        <w:t xml:space="preserve"> demonstrates the concept of a context menu.</w:t>
      </w:r>
    </w:p>
    <w:p w14:paraId="6984C6AE" w14:textId="77777777" w:rsidR="00B1148B" w:rsidRDefault="00D33A6A" w:rsidP="0041158C">
      <w:pPr>
        <w:pStyle w:val="Figuregraphic"/>
      </w:pPr>
      <w:r>
        <w:rPr>
          <w:noProof/>
        </w:rPr>
        <w:drawing>
          <wp:inline distT="0" distB="0" distL="0" distR="0" wp14:anchorId="101A4756" wp14:editId="5B2F5534">
            <wp:extent cx="21050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mCtx1.gif"/>
                    <pic:cNvPicPr/>
                  </pic:nvPicPr>
                  <pic:blipFill>
                    <a:blip r:embed="rId53">
                      <a:extLst>
                        <a:ext uri="{28A0092B-C50C-407E-A947-70E740481C1C}">
                          <a14:useLocalDpi xmlns:a14="http://schemas.microsoft.com/office/drawing/2010/main" val="0"/>
                        </a:ext>
                      </a:extLst>
                    </a:blip>
                    <a:stretch>
                      <a:fillRect/>
                    </a:stretch>
                  </pic:blipFill>
                  <pic:spPr>
                    <a:xfrm>
                      <a:off x="0" y="0"/>
                      <a:ext cx="2105025" cy="2352675"/>
                    </a:xfrm>
                    <a:prstGeom prst="rect">
                      <a:avLst/>
                    </a:prstGeom>
                  </pic:spPr>
                </pic:pic>
              </a:graphicData>
            </a:graphic>
          </wp:inline>
        </w:drawing>
      </w:r>
    </w:p>
    <w:p w14:paraId="467292A1" w14:textId="77777777" w:rsidR="009B38CC" w:rsidRDefault="009B38CC" w:rsidP="009B38CC">
      <w:pPr>
        <w:pStyle w:val="Figurecaptioncontinued"/>
      </w:pPr>
      <w:bookmarkStart w:id="154" w:name="_Toc14781544"/>
      <w:r>
        <w:t>Several options for rotational control, plotting of axes etc. can be accessed using either the pointer or keyboard shortcut combinations. Options with checkboxes are those that have an on/off toggle function.</w:t>
      </w:r>
    </w:p>
    <w:p w14:paraId="11716329" w14:textId="0A2C51B0" w:rsidR="00D33A6A" w:rsidRDefault="00B1148B" w:rsidP="0041158C">
      <w:pPr>
        <w:pStyle w:val="Figurenumberandcaption"/>
      </w:pPr>
      <w:r>
        <w:t xml:space="preserve">Figure </w:t>
      </w:r>
      <w:r w:rsidR="00077F4C">
        <w:rPr>
          <w:noProof/>
        </w:rPr>
        <w:fldChar w:fldCharType="begin"/>
      </w:r>
      <w:r w:rsidR="00077F4C">
        <w:rPr>
          <w:noProof/>
        </w:rPr>
        <w:instrText xml:space="preserve"> SEQ Figure \* ARABIC </w:instrText>
      </w:r>
      <w:r w:rsidR="00077F4C">
        <w:rPr>
          <w:noProof/>
        </w:rPr>
        <w:fldChar w:fldCharType="separate"/>
      </w:r>
      <w:r w:rsidR="00A53DB6">
        <w:rPr>
          <w:noProof/>
        </w:rPr>
        <w:t>32</w:t>
      </w:r>
      <w:r w:rsidR="00077F4C">
        <w:rPr>
          <w:noProof/>
        </w:rPr>
        <w:fldChar w:fldCharType="end"/>
      </w:r>
      <w:r>
        <w:t>.</w:t>
      </w:r>
      <w:r w:rsidR="00567FF0">
        <w:t xml:space="preserve"> </w:t>
      </w:r>
      <w:r>
        <w:t>Example of a Context Menu associated with a 3D graphics display.</w:t>
      </w:r>
      <w:bookmarkEnd w:id="154"/>
    </w:p>
    <w:p w14:paraId="0177A8D1" w14:textId="77777777" w:rsidR="00585881" w:rsidRDefault="00585881" w:rsidP="00A73FD3"/>
    <w:p w14:paraId="669419EA" w14:textId="109A98F7" w:rsidR="0047735E" w:rsidRPr="003E48A4" w:rsidRDefault="007953D0" w:rsidP="007953D0">
      <w:pPr>
        <w:pStyle w:val="Heading2"/>
      </w:pPr>
      <w:bookmarkStart w:id="155" w:name="_Toc14781594"/>
      <w:bookmarkStart w:id="156" w:name="_Toc6044291"/>
      <w:r>
        <w:t>Datab</w:t>
      </w:r>
      <w:r w:rsidR="00406176" w:rsidRPr="003E48A4">
        <w:t>ases</w:t>
      </w:r>
      <w:bookmarkEnd w:id="155"/>
      <w:r w:rsidR="00406176" w:rsidRPr="003E48A4">
        <w:t xml:space="preserve"> </w:t>
      </w:r>
      <w:bookmarkEnd w:id="156"/>
    </w:p>
    <w:p w14:paraId="5AB3047E" w14:textId="2BD4B1A7" w:rsidR="00C7524E" w:rsidRDefault="00C7524E" w:rsidP="00712F14">
      <w:r w:rsidRPr="00B51E35">
        <w:t xml:space="preserve">A well designed and properly implemented </w:t>
      </w:r>
      <w:r w:rsidRPr="00852216">
        <w:t>Relational Database Management System (RDBMS</w:t>
      </w:r>
      <w:r w:rsidR="001B4BC1" w:rsidRPr="00852216">
        <w:t>)</w:t>
      </w:r>
      <w:r w:rsidR="00102D3A" w:rsidDel="00102D3A">
        <w:t xml:space="preserve"> </w:t>
      </w:r>
      <w:r w:rsidR="00102D3A" w:rsidRPr="00916FCB">
        <w:rPr>
          <w:highlight w:val="cyan"/>
        </w:rPr>
        <w:fldChar w:fldCharType="begin"/>
      </w:r>
      <w:r w:rsidR="00C473A5" w:rsidRPr="00916FCB">
        <w:rPr>
          <w:highlight w:val="cyan"/>
        </w:rPr>
        <w:instrText xml:space="preserve"> ADDIN EN.CITE &lt;EndNote&gt;&lt;Cite&gt;&lt;Year&gt;2019, April 22&lt;/Year&gt;&lt;RecNum&gt;3134&lt;/RecNum&gt;&lt;DisplayText&gt;(53)&lt;/DisplayText&gt;&lt;record&gt;&lt;rec-number&gt;3134&lt;/rec-number&gt;&lt;foreign-keys&gt;&lt;key app="EN" db-id="ezvw0f203faewuestptxwd2nsp2evzepttpf" timestamp="1558363613"&gt;3134&lt;/key&gt;&lt;/foreign-keys&gt;&lt;ref-type name="Encyclopedia"&gt;53&lt;/ref-type&gt;&lt;contributors&gt;&lt;/contributors&gt;&lt;titles&gt;&lt;title&gt;Relational Model&lt;/title&gt;&lt;secondary-title&gt;&lt;style face="normal" font="default" size="100%"&gt;In &lt;/style&gt;&lt;style face="italic" font="default" size="100%"&gt;Wikipedia&lt;/style&gt;&lt;style face="normal" font="default" size="100%"&gt;, &lt;/style&gt;&lt;style face="italic" font="default" size="100%"&gt;The Free Encyclopedia&lt;/style&gt;&lt;/secondary-title&gt;&lt;/titles&gt;&lt;volume&gt;Retrieved 10:51, May 20, 2019,&lt;/volume&gt;&lt;dates&gt;&lt;year&gt;2019&lt;/year&gt;&lt;pub-dates&gt;&lt;date&gt;2019&lt;/date&gt;&lt;/pub-dates&gt;&lt;/dates&gt;&lt;publisher&gt;Wikepedia Contributors&lt;/publisher&gt;&lt;urls&gt;&lt;related-urls&gt;&lt;url&gt;&lt;style face="underline" font="default" size="100%"&gt;https://en.wikipedia.org/w/index.php?title=Relational_model&amp;amp;oldid=893685071&lt;/style&gt;&lt;style face="normal" font="default" size="100%"&gt; &lt;/style&gt;&lt;/url&gt;&lt;/related-urls&gt;&lt;/urls&gt;&lt;/record&gt;&lt;/Cite&gt;&lt;/EndNote&gt;</w:instrText>
      </w:r>
      <w:r w:rsidR="00102D3A" w:rsidRPr="00916FCB">
        <w:rPr>
          <w:highlight w:val="cyan"/>
        </w:rPr>
        <w:fldChar w:fldCharType="separate"/>
      </w:r>
      <w:r w:rsidR="00C473A5" w:rsidRPr="00916FCB">
        <w:rPr>
          <w:noProof/>
          <w:highlight w:val="cyan"/>
        </w:rPr>
        <w:t>(53)</w:t>
      </w:r>
      <w:r w:rsidR="00102D3A" w:rsidRPr="00916FCB">
        <w:rPr>
          <w:highlight w:val="cyan"/>
        </w:rPr>
        <w:fldChar w:fldCharType="end"/>
      </w:r>
      <w:r w:rsidR="00102D3A">
        <w:t xml:space="preserve"> </w:t>
      </w:r>
      <w:r w:rsidRPr="00B51E35">
        <w:t xml:space="preserve">is a valuable tool not only for the storage of information but </w:t>
      </w:r>
      <w:r w:rsidR="00916FCB">
        <w:t xml:space="preserve">also for </w:t>
      </w:r>
      <w:r w:rsidRPr="00B51E35">
        <w:t>promoting both reproducibility of experiments and consistent, appropriate data reporting. A database offers a number of advantages when compared to flat files such as spreadsheets:</w:t>
      </w:r>
    </w:p>
    <w:p w14:paraId="78BC03BF" w14:textId="77777777" w:rsidR="006C19AF" w:rsidRPr="00B51E35" w:rsidRDefault="006C19AF" w:rsidP="0001793A"/>
    <w:p w14:paraId="20C03CF4" w14:textId="1A8CD8D1" w:rsidR="00C7524E" w:rsidRDefault="00C7524E" w:rsidP="00C627EA">
      <w:pPr>
        <w:pStyle w:val="ListParagraph"/>
        <w:numPr>
          <w:ilvl w:val="0"/>
          <w:numId w:val="9"/>
        </w:numPr>
        <w:spacing w:line="240" w:lineRule="auto"/>
        <w:rPr>
          <w:rFonts w:ascii="Times New Roman" w:hAnsi="Times New Roman" w:cs="Times New Roman"/>
          <w:sz w:val="24"/>
          <w:szCs w:val="24"/>
        </w:rPr>
      </w:pPr>
      <w:r w:rsidRPr="00107539">
        <w:rPr>
          <w:rFonts w:ascii="Times New Roman" w:hAnsi="Times New Roman" w:cs="Times New Roman"/>
          <w:b/>
          <w:sz w:val="24"/>
          <w:szCs w:val="24"/>
        </w:rPr>
        <w:t xml:space="preserve">Data Safety and Integrity. </w:t>
      </w:r>
      <w:r w:rsidRPr="00107539">
        <w:rPr>
          <w:rFonts w:ascii="Times New Roman" w:hAnsi="Times New Roman" w:cs="Times New Roman"/>
          <w:sz w:val="24"/>
          <w:szCs w:val="24"/>
        </w:rPr>
        <w:t>Built in features of the database automatically back up data and track any changes made to the data. In the event of errors, changes can be rolled back</w:t>
      </w:r>
    </w:p>
    <w:p w14:paraId="286694B5" w14:textId="77777777" w:rsidR="006D62C7" w:rsidRPr="006D62C7" w:rsidRDefault="006D62C7" w:rsidP="006D62C7">
      <w:pPr>
        <w:ind w:left="360"/>
      </w:pPr>
    </w:p>
    <w:p w14:paraId="09EF14B1" w14:textId="46DA51B5" w:rsidR="00C7524E" w:rsidRDefault="00C7524E" w:rsidP="00C627EA">
      <w:pPr>
        <w:pStyle w:val="ListParagraph"/>
        <w:numPr>
          <w:ilvl w:val="0"/>
          <w:numId w:val="9"/>
        </w:numPr>
        <w:spacing w:line="240" w:lineRule="auto"/>
        <w:rPr>
          <w:rFonts w:ascii="Times New Roman" w:hAnsi="Times New Roman" w:cs="Times New Roman"/>
          <w:sz w:val="24"/>
          <w:szCs w:val="24"/>
        </w:rPr>
      </w:pPr>
      <w:r w:rsidRPr="00107539">
        <w:rPr>
          <w:rFonts w:ascii="Times New Roman" w:hAnsi="Times New Roman" w:cs="Times New Roman"/>
          <w:b/>
          <w:sz w:val="24"/>
          <w:szCs w:val="24"/>
        </w:rPr>
        <w:t xml:space="preserve">Data Consistency. </w:t>
      </w:r>
      <w:r w:rsidRPr="00107539">
        <w:rPr>
          <w:rFonts w:ascii="Times New Roman" w:hAnsi="Times New Roman" w:cs="Times New Roman"/>
          <w:sz w:val="24"/>
          <w:szCs w:val="24"/>
        </w:rPr>
        <w:t>Much of the data in spreadsheets is repeated and subject to errors in data entry such as typographic errors or cut and paste errors. A structured data model eliminates this redundancy and provides tools to validate data entries. Additionally, having all the data in one place simplifies the identification of systematic shifts or random errors in the data.</w:t>
      </w:r>
    </w:p>
    <w:p w14:paraId="407D5895" w14:textId="77777777" w:rsidR="006D62C7" w:rsidRPr="006D62C7" w:rsidRDefault="006D62C7" w:rsidP="006D62C7">
      <w:pPr>
        <w:ind w:left="360"/>
      </w:pPr>
    </w:p>
    <w:p w14:paraId="33F978AF" w14:textId="46DE74B9" w:rsidR="00C7524E" w:rsidRDefault="00C7524E" w:rsidP="00C627EA">
      <w:pPr>
        <w:pStyle w:val="ListParagraph"/>
        <w:numPr>
          <w:ilvl w:val="0"/>
          <w:numId w:val="9"/>
        </w:numPr>
        <w:spacing w:line="240" w:lineRule="auto"/>
        <w:rPr>
          <w:rFonts w:ascii="Times New Roman" w:hAnsi="Times New Roman" w:cs="Times New Roman"/>
          <w:sz w:val="24"/>
          <w:szCs w:val="24"/>
        </w:rPr>
      </w:pPr>
      <w:r w:rsidRPr="00107539">
        <w:rPr>
          <w:rFonts w:ascii="Times New Roman" w:hAnsi="Times New Roman" w:cs="Times New Roman"/>
          <w:b/>
          <w:sz w:val="24"/>
          <w:szCs w:val="24"/>
        </w:rPr>
        <w:t xml:space="preserve">Change Management. </w:t>
      </w:r>
      <w:r w:rsidRPr="00107539">
        <w:rPr>
          <w:rFonts w:ascii="Times New Roman" w:hAnsi="Times New Roman" w:cs="Times New Roman"/>
          <w:sz w:val="24"/>
          <w:szCs w:val="24"/>
        </w:rPr>
        <w:t>Results can be recalculated automatically from the original primary data to explore new models or allow for changes in methodology. Explanations of any changes along with a record of when and who made the change</w:t>
      </w:r>
      <w:r w:rsidR="00931813">
        <w:rPr>
          <w:rFonts w:ascii="Times New Roman" w:hAnsi="Times New Roman" w:cs="Times New Roman"/>
          <w:sz w:val="24"/>
          <w:szCs w:val="24"/>
        </w:rPr>
        <w:t>(s)</w:t>
      </w:r>
      <w:r w:rsidR="00DB25B4">
        <w:rPr>
          <w:rFonts w:ascii="Times New Roman" w:hAnsi="Times New Roman" w:cs="Times New Roman"/>
          <w:sz w:val="24"/>
          <w:szCs w:val="24"/>
        </w:rPr>
        <w:t xml:space="preserve"> are </w:t>
      </w:r>
      <w:r w:rsidR="00725A6D">
        <w:rPr>
          <w:rFonts w:ascii="Times New Roman" w:hAnsi="Times New Roman" w:cs="Times New Roman"/>
          <w:sz w:val="24"/>
          <w:szCs w:val="24"/>
        </w:rPr>
        <w:t xml:space="preserve">also systematically </w:t>
      </w:r>
      <w:r w:rsidR="00DB25B4">
        <w:rPr>
          <w:rFonts w:ascii="Times New Roman" w:hAnsi="Times New Roman" w:cs="Times New Roman"/>
          <w:sz w:val="24"/>
          <w:szCs w:val="24"/>
        </w:rPr>
        <w:t>captured</w:t>
      </w:r>
      <w:r w:rsidRPr="00107539">
        <w:rPr>
          <w:rFonts w:ascii="Times New Roman" w:hAnsi="Times New Roman" w:cs="Times New Roman"/>
          <w:sz w:val="24"/>
          <w:szCs w:val="24"/>
        </w:rPr>
        <w:t>.</w:t>
      </w:r>
    </w:p>
    <w:p w14:paraId="5F30A7E9" w14:textId="77777777" w:rsidR="006D62C7" w:rsidRPr="006D62C7" w:rsidRDefault="006D62C7" w:rsidP="006D62C7">
      <w:pPr>
        <w:ind w:left="360"/>
      </w:pPr>
    </w:p>
    <w:p w14:paraId="049795C3" w14:textId="4D02D9C4" w:rsidR="00C7524E" w:rsidRPr="006D62C7" w:rsidRDefault="00C7524E" w:rsidP="00C627EA">
      <w:pPr>
        <w:pStyle w:val="ListParagraph"/>
        <w:numPr>
          <w:ilvl w:val="0"/>
          <w:numId w:val="9"/>
        </w:numPr>
        <w:spacing w:line="240" w:lineRule="auto"/>
        <w:rPr>
          <w:rFonts w:ascii="Times New Roman" w:hAnsi="Times New Roman" w:cs="Times New Roman"/>
          <w:sz w:val="24"/>
          <w:szCs w:val="24"/>
        </w:rPr>
      </w:pPr>
      <w:r w:rsidRPr="00107539">
        <w:rPr>
          <w:rFonts w:ascii="Times New Roman" w:hAnsi="Times New Roman" w:cs="Times New Roman"/>
          <w:b/>
          <w:sz w:val="24"/>
          <w:szCs w:val="24"/>
        </w:rPr>
        <w:t xml:space="preserve">Data Analysis and Reporting. </w:t>
      </w:r>
      <w:r w:rsidRPr="00107539">
        <w:rPr>
          <w:rFonts w:ascii="Times New Roman" w:hAnsi="Times New Roman" w:cs="Times New Roman"/>
          <w:sz w:val="24"/>
          <w:szCs w:val="24"/>
        </w:rPr>
        <w:t>Structured reports ensure that data is always presented in a consistent manner with proper mathematical and statistical treatment, regardless of the sophistication of the user, while still allowing for export and exploration of the data to other tools. Best practices, such as those described in this chapter, can be incorporated into these reports. Reporting of both primary and derived data has also become more common for both publication and funding and has been demonstrated to enhance both transparency and reproducibility.</w:t>
      </w:r>
    </w:p>
    <w:p w14:paraId="0169086D" w14:textId="77777777" w:rsidR="006C19AF" w:rsidRPr="006C19AF" w:rsidRDefault="006C19AF" w:rsidP="00FA4597"/>
    <w:p w14:paraId="4659188E" w14:textId="617F0E15" w:rsidR="001678FC" w:rsidRDefault="00C7524E" w:rsidP="00B21E05">
      <w:r>
        <w:t>There are numerous commercial and open source implementations of RDBMS technologies.</w:t>
      </w:r>
      <w:r w:rsidR="005519ED">
        <w:t xml:space="preserve"> </w:t>
      </w:r>
      <w:r>
        <w:t>All of them feature some implementation of standardized Structured Query Language (SQL) commands for obtaining results for data reporting purposes.</w:t>
      </w:r>
      <w:r w:rsidR="005519ED">
        <w:t xml:space="preserve"> </w:t>
      </w:r>
      <w:r>
        <w:t>For maximal data integrity and control of data flow, the chosen system should also feature a procedural language for sophisticated development and implementation of the automated processes discussed above.</w:t>
      </w:r>
      <w:r w:rsidR="005519ED">
        <w:t xml:space="preserve"> </w:t>
      </w:r>
      <w:r>
        <w:t>Most commercially available Laboratory Information Management Systems (LIMS) use RDBMS technology to provide much of their functionality and represent a path to obtain the benefits of a relational database without the need to directly manage one</w:t>
      </w:r>
      <w:r w:rsidR="00107539">
        <w:t>.</w:t>
      </w:r>
    </w:p>
    <w:p w14:paraId="630FDAB2" w14:textId="4B251962" w:rsidR="00B20F1A" w:rsidRDefault="00B20F1A" w:rsidP="00A73FD3"/>
    <w:p w14:paraId="694B98BE" w14:textId="77777777" w:rsidR="00BE5861" w:rsidRPr="00CF190E" w:rsidRDefault="00BE5861" w:rsidP="00A73FD3"/>
    <w:p w14:paraId="7245DA11" w14:textId="77777777" w:rsidR="0047735E" w:rsidRPr="005F4DE8" w:rsidRDefault="0047735E" w:rsidP="007953D0">
      <w:pPr>
        <w:pStyle w:val="Heading2"/>
      </w:pPr>
      <w:bookmarkStart w:id="157" w:name="_Toc6044292"/>
      <w:bookmarkStart w:id="158" w:name="_Toc14781595"/>
      <w:r w:rsidRPr="005F4DE8">
        <w:t>References</w:t>
      </w:r>
      <w:bookmarkEnd w:id="157"/>
      <w:bookmarkEnd w:id="158"/>
    </w:p>
    <w:p w14:paraId="16C7EBDD" w14:textId="446D6014" w:rsidR="009A402D" w:rsidRDefault="0047735E" w:rsidP="00C73BD2">
      <w:pPr>
        <w:pStyle w:val="Reference"/>
      </w:pPr>
      <w:r w:rsidRPr="00CF190E">
        <w:rPr>
          <w:rFonts w:cs="Arial"/>
        </w:rPr>
        <w:fldChar w:fldCharType="begin"/>
      </w:r>
      <w:r w:rsidRPr="00CF190E">
        <w:rPr>
          <w:rFonts w:cs="Arial"/>
        </w:rPr>
        <w:instrText xml:space="preserve"> ADDIN EN.REFLIST </w:instrText>
      </w:r>
      <w:r w:rsidRPr="00CF190E">
        <w:rPr>
          <w:rFonts w:cs="Arial"/>
        </w:rPr>
        <w:fldChar w:fldCharType="separate"/>
      </w:r>
      <w:r w:rsidR="009A402D" w:rsidRPr="009A402D">
        <w:t>1.</w:t>
      </w:r>
      <w:r w:rsidR="009A402D" w:rsidRPr="009A402D">
        <w:tab/>
        <w:t>Beck B, Chen YF, Dere W, Devanarayan V, Eastwood BJ, Farmen MW, et al. Assay Operations for SAR Support. In: Sittampalam GS, Gal-Edd N, Arkin M, Auld D, Austin C, Bejcek B, et al., editors. Assay Guidance Manual. Bethesda (MD)2004.</w:t>
      </w:r>
    </w:p>
    <w:p w14:paraId="330BA639" w14:textId="71E107D3" w:rsidR="00EF03DD" w:rsidRPr="009A402D" w:rsidRDefault="00EF03DD" w:rsidP="00C73BD2">
      <w:pPr>
        <w:pStyle w:val="Reference"/>
      </w:pPr>
    </w:p>
    <w:p w14:paraId="0B1A6D93" w14:textId="65116EEF" w:rsidR="009A402D" w:rsidRDefault="009A402D" w:rsidP="00C73BD2">
      <w:pPr>
        <w:pStyle w:val="Reference"/>
      </w:pPr>
      <w:r w:rsidRPr="009A402D">
        <w:t>2.</w:t>
      </w:r>
      <w:r w:rsidRPr="009A402D">
        <w:tab/>
        <w:t>Devanarayan V, Sawyer BD, Montrose C, Johnson D, Greenen DP, Sittampalam GS, et al. Glossary of Quantitative Biology Terms. In: Sittampalam GS, Gal-Edd N, Arkin M, Auld D, Austin C, Bejcek B, et al., editors. Assay Guidance Manual. Bethesda (MD)2004.</w:t>
      </w:r>
    </w:p>
    <w:p w14:paraId="68D9A575" w14:textId="77777777" w:rsidR="00EF03DD" w:rsidRPr="009A402D" w:rsidRDefault="00EF03DD" w:rsidP="00C73BD2">
      <w:pPr>
        <w:pStyle w:val="Reference"/>
      </w:pPr>
    </w:p>
    <w:p w14:paraId="210B5377" w14:textId="0283156E" w:rsidR="009A402D" w:rsidRDefault="009A402D" w:rsidP="00C73BD2">
      <w:pPr>
        <w:pStyle w:val="Reference"/>
      </w:pPr>
      <w:r w:rsidRPr="009A402D">
        <w:t>3.</w:t>
      </w:r>
      <w:r w:rsidRPr="009A402D">
        <w:tab/>
        <w:t>Campbell RM, Dymshitz J, Eastwood BJ, Emkey R, Greenen DP, Heerding JM, et al. Data Standardization for Results Management. In: Sittampalam GS, Gal-Edd N, Arkin M, Auld D, Austin C, Bejcek B, et al., editors. Assay Guidance Manual. Bethesda (MD)2004.</w:t>
      </w:r>
    </w:p>
    <w:p w14:paraId="79D9D7A0" w14:textId="77777777" w:rsidR="00EF03DD" w:rsidRPr="009A402D" w:rsidRDefault="00EF03DD" w:rsidP="00C73BD2">
      <w:pPr>
        <w:pStyle w:val="Reference"/>
      </w:pPr>
    </w:p>
    <w:p w14:paraId="658B438D" w14:textId="77777777" w:rsidR="009A402D" w:rsidRPr="009A402D" w:rsidRDefault="009A402D" w:rsidP="00C73BD2">
      <w:pPr>
        <w:pStyle w:val="Reference"/>
      </w:pPr>
      <w:r w:rsidRPr="009A402D">
        <w:t>4.</w:t>
      </w:r>
      <w:r w:rsidRPr="009A402D">
        <w:tab/>
        <w:t>Tufte ER. The Visual Display of Quantitative Information. 1st ed. Chelshire, Conneticut: Graphics Press; 1983.</w:t>
      </w:r>
    </w:p>
    <w:p w14:paraId="0B8BC990" w14:textId="77777777" w:rsidR="009A402D" w:rsidRPr="009A402D" w:rsidRDefault="009A402D" w:rsidP="00C73BD2">
      <w:pPr>
        <w:pStyle w:val="Reference"/>
      </w:pPr>
    </w:p>
    <w:p w14:paraId="48F84B6D" w14:textId="77777777" w:rsidR="009A402D" w:rsidRPr="009A402D" w:rsidRDefault="009A402D" w:rsidP="00C73BD2">
      <w:pPr>
        <w:pStyle w:val="Reference"/>
      </w:pPr>
      <w:r w:rsidRPr="009A402D">
        <w:t>5.</w:t>
      </w:r>
      <w:r w:rsidRPr="009A402D">
        <w:tab/>
        <w:t>King L. Preparing better graphs. Journal of Public Health and Emergency. 2018;2(1).</w:t>
      </w:r>
    </w:p>
    <w:p w14:paraId="57010782" w14:textId="77777777" w:rsidR="009A402D" w:rsidRPr="009A402D" w:rsidRDefault="009A402D" w:rsidP="00C73BD2">
      <w:pPr>
        <w:pStyle w:val="Reference"/>
      </w:pPr>
    </w:p>
    <w:p w14:paraId="51FF5AFA" w14:textId="77777777" w:rsidR="009A402D" w:rsidRPr="009A402D" w:rsidRDefault="009A402D" w:rsidP="00C73BD2">
      <w:pPr>
        <w:pStyle w:val="Reference"/>
      </w:pPr>
      <w:r w:rsidRPr="009A402D">
        <w:t>6.</w:t>
      </w:r>
      <w:r w:rsidRPr="009A402D">
        <w:tab/>
        <w:t>Boers M. Designing effective graphs to get your message across. Annals of the rheumatic diseases. 2018;77(6):833-9. doi: 10.1136/annrheumdis-2018-213396. PubMed PMID: 29748338.</w:t>
      </w:r>
    </w:p>
    <w:p w14:paraId="00094CE9" w14:textId="77777777" w:rsidR="009A402D" w:rsidRPr="009A402D" w:rsidRDefault="009A402D" w:rsidP="00C73BD2">
      <w:pPr>
        <w:pStyle w:val="Reference"/>
      </w:pPr>
    </w:p>
    <w:p w14:paraId="2AC082E7" w14:textId="664BEE18" w:rsidR="009A402D" w:rsidRPr="009A402D" w:rsidRDefault="009A402D" w:rsidP="00C73BD2">
      <w:pPr>
        <w:pStyle w:val="Reference"/>
      </w:pPr>
      <w:r w:rsidRPr="009A402D">
        <w:t>7.</w:t>
      </w:r>
      <w:r w:rsidRPr="009A402D">
        <w:tab/>
        <w:t xml:space="preserve">Kelleher C, Wagener T. Ten guidelines for effective data visualization in scientific publications. Environmental Modelling &amp; Software. 2011;26(6):822-7. doi: </w:t>
      </w:r>
      <w:hyperlink r:id="rId54" w:history="1">
        <w:r w:rsidRPr="009A402D">
          <w:rPr>
            <w:rStyle w:val="Hyperlink"/>
          </w:rPr>
          <w:t>https://doi.org/10.1016/j.envsoft.2010.12.006</w:t>
        </w:r>
      </w:hyperlink>
      <w:r w:rsidRPr="009A402D">
        <w:t>.</w:t>
      </w:r>
    </w:p>
    <w:p w14:paraId="3274FC37" w14:textId="77777777" w:rsidR="009A402D" w:rsidRPr="009A402D" w:rsidRDefault="009A402D" w:rsidP="00C73BD2">
      <w:pPr>
        <w:pStyle w:val="Reference"/>
      </w:pPr>
    </w:p>
    <w:p w14:paraId="24FC5635" w14:textId="77777777" w:rsidR="009A402D" w:rsidRPr="009A402D" w:rsidRDefault="009A402D" w:rsidP="00C73BD2">
      <w:pPr>
        <w:pStyle w:val="Reference"/>
      </w:pPr>
      <w:r w:rsidRPr="009A402D">
        <w:t>8.</w:t>
      </w:r>
      <w:r w:rsidRPr="009A402D">
        <w:tab/>
        <w:t>Puhan MA, ter Riet G, Eichler K, Steurer J, Bachmann LM. More medical journals should inform their contributors about three key principles of graph construction. J Clin Epidemiol. 2006;59(10):1017-22. doi: 10.1016/j.jclinepi.2005.12.016. PubMed PMID: 16980140.</w:t>
      </w:r>
    </w:p>
    <w:p w14:paraId="047810C3" w14:textId="77777777" w:rsidR="009A402D" w:rsidRPr="009A402D" w:rsidRDefault="009A402D" w:rsidP="00C73BD2">
      <w:pPr>
        <w:pStyle w:val="Reference"/>
      </w:pPr>
    </w:p>
    <w:p w14:paraId="46BB54C1" w14:textId="77777777" w:rsidR="009A402D" w:rsidRPr="009A402D" w:rsidRDefault="009A402D" w:rsidP="00C73BD2">
      <w:pPr>
        <w:pStyle w:val="Reference"/>
      </w:pPr>
      <w:r w:rsidRPr="009A402D">
        <w:t>9.</w:t>
      </w:r>
      <w:r w:rsidRPr="009A402D">
        <w:tab/>
        <w:t>Rougier NP, Droettboom M, Bourne PE. Ten Simple Rules for Better Figures. PLOS Computational Biology. 2014;10(9):e1003833. doi: 10.1371/journal.pcbi.1003833.</w:t>
      </w:r>
    </w:p>
    <w:p w14:paraId="3086925D" w14:textId="77777777" w:rsidR="009A402D" w:rsidRPr="009A402D" w:rsidRDefault="009A402D" w:rsidP="00C73BD2">
      <w:pPr>
        <w:pStyle w:val="Reference"/>
      </w:pPr>
    </w:p>
    <w:p w14:paraId="0B7924AF" w14:textId="77777777" w:rsidR="009A402D" w:rsidRPr="009A402D" w:rsidRDefault="009A402D" w:rsidP="00C73BD2">
      <w:pPr>
        <w:pStyle w:val="Reference"/>
      </w:pPr>
      <w:r w:rsidRPr="009A402D">
        <w:t>10.</w:t>
      </w:r>
      <w:r w:rsidRPr="009A402D">
        <w:tab/>
        <w:t>Cleveland WS. The Elements of Graphing Data. Summit, NJ: Hobart Press; 1985.</w:t>
      </w:r>
    </w:p>
    <w:p w14:paraId="0AED1A19" w14:textId="77777777" w:rsidR="009A402D" w:rsidRPr="009A402D" w:rsidRDefault="009A402D" w:rsidP="00C73BD2">
      <w:pPr>
        <w:pStyle w:val="Reference"/>
      </w:pPr>
    </w:p>
    <w:p w14:paraId="7031B5D5" w14:textId="77777777" w:rsidR="009A402D" w:rsidRPr="009A402D" w:rsidRDefault="009A402D" w:rsidP="00C73BD2">
      <w:pPr>
        <w:pStyle w:val="Reference"/>
      </w:pPr>
      <w:r w:rsidRPr="009A402D">
        <w:t>11.</w:t>
      </w:r>
      <w:r w:rsidRPr="009A402D">
        <w:tab/>
        <w:t>Cabanski C, Gilbert H, Mosesova S. Can Graphics Tell Lies? A Tutorial on How To Visualize Your Data. Clin Transl Sci. 2018;11(4):371-7. doi: 10.1111/cts.12554. PubMed PMID: 29603646; PubMed Central PMCID: PMCPMC6039197.</w:t>
      </w:r>
    </w:p>
    <w:p w14:paraId="758C5516" w14:textId="77777777" w:rsidR="009A402D" w:rsidRPr="009A402D" w:rsidRDefault="009A402D" w:rsidP="00C73BD2">
      <w:pPr>
        <w:pStyle w:val="Reference"/>
      </w:pPr>
    </w:p>
    <w:p w14:paraId="3F5F112A" w14:textId="6EA45C35" w:rsidR="009A402D" w:rsidRDefault="009A402D" w:rsidP="00C73BD2">
      <w:pPr>
        <w:pStyle w:val="Reference"/>
      </w:pPr>
      <w:r w:rsidRPr="009A402D">
        <w:t>12.</w:t>
      </w:r>
      <w:r w:rsidRPr="009A402D">
        <w:tab/>
        <w:t>Haas JV, Eastwood BJ, Iversen PW, Weidner JR. Minimum Significant Ratio - A Statistic to Asses Assay Variability. In: Sittampalam GS, Gal-Edd N, Arkin M, Auld D, Austin C, Bejcek B, et al., editors. Assay Guidance Manual. Bethesda (MD)2004.</w:t>
      </w:r>
    </w:p>
    <w:p w14:paraId="32724901" w14:textId="77777777" w:rsidR="00C277E8" w:rsidRPr="009A402D" w:rsidRDefault="00C277E8" w:rsidP="00C73BD2">
      <w:pPr>
        <w:pStyle w:val="Reference"/>
      </w:pPr>
    </w:p>
    <w:p w14:paraId="68DC98F1" w14:textId="77777777" w:rsidR="009A402D" w:rsidRPr="009A402D" w:rsidRDefault="009A402D" w:rsidP="00C73BD2">
      <w:pPr>
        <w:pStyle w:val="Reference"/>
      </w:pPr>
      <w:r w:rsidRPr="009A402D">
        <w:t>13.</w:t>
      </w:r>
      <w:r w:rsidRPr="009A402D">
        <w:tab/>
        <w:t>Blackstone EH. Rounding numbers. J Thorac Cardiovasc Surg. 2016;152(6):1481-3. doi: 10.1016/j.jtcvs.2016.09.003. PubMed PMID: 27726878.</w:t>
      </w:r>
    </w:p>
    <w:p w14:paraId="5CC3C0ED" w14:textId="77777777" w:rsidR="009A402D" w:rsidRPr="009A402D" w:rsidRDefault="009A402D" w:rsidP="00C73BD2">
      <w:pPr>
        <w:pStyle w:val="Reference"/>
      </w:pPr>
    </w:p>
    <w:p w14:paraId="318DB2A2" w14:textId="77777777" w:rsidR="009A402D" w:rsidRPr="009A402D" w:rsidRDefault="009A402D" w:rsidP="00C73BD2">
      <w:pPr>
        <w:pStyle w:val="Reference"/>
      </w:pPr>
      <w:r w:rsidRPr="009A402D">
        <w:t>14.</w:t>
      </w:r>
      <w:r w:rsidRPr="009A402D">
        <w:tab/>
        <w:t>Nagele P. Misuse of standard error of the mean (SEM) when reporting variability of a sample. A critical evaluation of four anaesthesia journals. Br J Anaesth. 2003;90(4):514-6. PubMed PMID: 12644429.</w:t>
      </w:r>
    </w:p>
    <w:p w14:paraId="49ECBE0E" w14:textId="77777777" w:rsidR="009A402D" w:rsidRPr="009A402D" w:rsidRDefault="009A402D" w:rsidP="00C73BD2">
      <w:pPr>
        <w:pStyle w:val="Reference"/>
      </w:pPr>
    </w:p>
    <w:p w14:paraId="3C75107C" w14:textId="77777777" w:rsidR="009A402D" w:rsidRPr="009A402D" w:rsidRDefault="009A402D" w:rsidP="00C73BD2">
      <w:pPr>
        <w:pStyle w:val="Reference"/>
      </w:pPr>
      <w:r w:rsidRPr="009A402D">
        <w:t>15.</w:t>
      </w:r>
      <w:r w:rsidRPr="009A402D">
        <w:tab/>
        <w:t>Sedgwick P. Standard deviation or the standard error of the mean. Br Med J. 2015;350:h831. doi: 10.1136/bmj.h831.</w:t>
      </w:r>
    </w:p>
    <w:p w14:paraId="760EABF8" w14:textId="77777777" w:rsidR="009A402D" w:rsidRPr="009A402D" w:rsidRDefault="009A402D" w:rsidP="00C73BD2">
      <w:pPr>
        <w:pStyle w:val="Reference"/>
      </w:pPr>
    </w:p>
    <w:p w14:paraId="7B6D6DE8" w14:textId="77777777" w:rsidR="009A402D" w:rsidRPr="009A402D" w:rsidRDefault="009A402D" w:rsidP="00C73BD2">
      <w:pPr>
        <w:pStyle w:val="Reference"/>
      </w:pPr>
      <w:r w:rsidRPr="009A402D">
        <w:t>16.</w:t>
      </w:r>
      <w:r w:rsidRPr="009A402D">
        <w:tab/>
        <w:t>Motulsky HJ. Common misconceptions about data analysis and statistics. Naunyn-Schmiedeberg's archives of pharmacology. 2014;387(11):1017-23. doi: 10.1007/s00210-014-1037-6. PubMed PMID: 25213136; PubMed Central PMCID: PMCPMC4203998.</w:t>
      </w:r>
    </w:p>
    <w:p w14:paraId="1485975F" w14:textId="77777777" w:rsidR="009A402D" w:rsidRPr="009A402D" w:rsidRDefault="009A402D" w:rsidP="00C73BD2">
      <w:pPr>
        <w:pStyle w:val="Reference"/>
      </w:pPr>
    </w:p>
    <w:p w14:paraId="45466639" w14:textId="77777777" w:rsidR="009A402D" w:rsidRPr="009A402D" w:rsidRDefault="009A402D" w:rsidP="00C73BD2">
      <w:pPr>
        <w:pStyle w:val="Reference"/>
      </w:pPr>
      <w:r w:rsidRPr="009A402D">
        <w:t>17.</w:t>
      </w:r>
      <w:r w:rsidRPr="009A402D">
        <w:tab/>
        <w:t>Motulsky HJ. Common misconceptions about data analysis and statistics. The Journal of pharmacology and experimental therapeutics. 2014;351(1):200-5. doi: 10.1124/jpet.114.219170. PubMed PMID: 25204545.</w:t>
      </w:r>
    </w:p>
    <w:p w14:paraId="15C37D00" w14:textId="77777777" w:rsidR="009A402D" w:rsidRPr="009A402D" w:rsidRDefault="009A402D" w:rsidP="00C73BD2">
      <w:pPr>
        <w:pStyle w:val="Reference"/>
      </w:pPr>
    </w:p>
    <w:p w14:paraId="2D6A168C" w14:textId="77777777" w:rsidR="009A402D" w:rsidRPr="009A402D" w:rsidRDefault="009A402D" w:rsidP="00C73BD2">
      <w:pPr>
        <w:pStyle w:val="Reference"/>
      </w:pPr>
      <w:r w:rsidRPr="009A402D">
        <w:t>18.</w:t>
      </w:r>
      <w:r w:rsidRPr="009A402D">
        <w:tab/>
        <w:t>Motulsky HJ. Common misconceptions about data analysis and statistics. Pharmacology research &amp; perspectives. 2015;3(1):e00093. doi: 10.1002/prp2.93. PubMed PMID: 25692012; PubMed Central PMCID: PMCPMC4317225.</w:t>
      </w:r>
    </w:p>
    <w:p w14:paraId="5D8A7E94" w14:textId="77777777" w:rsidR="009A402D" w:rsidRPr="009A402D" w:rsidRDefault="009A402D" w:rsidP="00C73BD2">
      <w:pPr>
        <w:pStyle w:val="Reference"/>
      </w:pPr>
    </w:p>
    <w:p w14:paraId="47479A32" w14:textId="77777777" w:rsidR="009A402D" w:rsidRPr="009A402D" w:rsidRDefault="009A402D" w:rsidP="00C73BD2">
      <w:pPr>
        <w:pStyle w:val="Reference"/>
      </w:pPr>
      <w:r w:rsidRPr="009A402D">
        <w:t>19.</w:t>
      </w:r>
      <w:r w:rsidRPr="009A402D">
        <w:tab/>
        <w:t>Motulsky HJ. Common misconceptions about data analysis and statistics. Br J Pharmacol. 2015;172(8):2126-32. doi: 10.1111/bph.12884. PubMed PMID: 25134425; PubMed Central PMCID: PMCPMC4386986.</w:t>
      </w:r>
    </w:p>
    <w:p w14:paraId="3122D1C2" w14:textId="77777777" w:rsidR="009A402D" w:rsidRPr="009A402D" w:rsidRDefault="009A402D" w:rsidP="00C73BD2">
      <w:pPr>
        <w:pStyle w:val="Reference"/>
      </w:pPr>
    </w:p>
    <w:p w14:paraId="6A8FF821" w14:textId="77777777" w:rsidR="009A402D" w:rsidRPr="009A402D" w:rsidRDefault="009A402D" w:rsidP="00C73BD2">
      <w:pPr>
        <w:pStyle w:val="Reference"/>
      </w:pPr>
      <w:r w:rsidRPr="009A402D">
        <w:t>20.</w:t>
      </w:r>
      <w:r w:rsidRPr="009A402D">
        <w:tab/>
        <w:t>Zhang JH, Chung TD, Oldenburg KR. A Simple Statistical Parameter for Use in Evaluation and Validation of High Throughput Screening Assays. J Biomol Screen. 1999;4(2):67-73. PubMed PMID: 10838414.</w:t>
      </w:r>
    </w:p>
    <w:p w14:paraId="136B1C3B" w14:textId="77777777" w:rsidR="009A402D" w:rsidRPr="009A402D" w:rsidRDefault="009A402D" w:rsidP="00C73BD2">
      <w:pPr>
        <w:pStyle w:val="Reference"/>
      </w:pPr>
    </w:p>
    <w:p w14:paraId="5E0F9A1D" w14:textId="77777777" w:rsidR="009A402D" w:rsidRPr="009A402D" w:rsidRDefault="009A402D" w:rsidP="00C73BD2">
      <w:pPr>
        <w:pStyle w:val="Reference"/>
      </w:pPr>
      <w:r w:rsidRPr="009A402D">
        <w:t>21.</w:t>
      </w:r>
      <w:r w:rsidRPr="009A402D">
        <w:tab/>
        <w:t>Baker M. Is there a reproducibility crisis? Nature. 2016;533(7604):452-4. doi: 10.1038/533452a. PubMed PMID: 27225100.</w:t>
      </w:r>
    </w:p>
    <w:p w14:paraId="4419D8A4" w14:textId="77777777" w:rsidR="009A402D" w:rsidRPr="009A402D" w:rsidRDefault="009A402D" w:rsidP="00C73BD2">
      <w:pPr>
        <w:pStyle w:val="Reference"/>
      </w:pPr>
    </w:p>
    <w:p w14:paraId="05741B77" w14:textId="77777777" w:rsidR="009A402D" w:rsidRPr="009A402D" w:rsidRDefault="009A402D" w:rsidP="00C73BD2">
      <w:pPr>
        <w:pStyle w:val="Reference"/>
      </w:pPr>
      <w:r w:rsidRPr="009A402D">
        <w:t>22.</w:t>
      </w:r>
      <w:r w:rsidRPr="009A402D">
        <w:tab/>
        <w:t>Fanelli D. Opinion: Is science really facing a reproducibility crisis, and do we need it to? Proc Natl Acad Sci U S A. 2018;115(11):2628-31. doi: 10.1073/pnas.1708272114. PubMed PMID: 29531051; PubMed Central PMCID: PMCPMC5856498.</w:t>
      </w:r>
    </w:p>
    <w:p w14:paraId="2014E89F" w14:textId="77777777" w:rsidR="009A402D" w:rsidRPr="009A402D" w:rsidRDefault="009A402D" w:rsidP="00C73BD2">
      <w:pPr>
        <w:pStyle w:val="Reference"/>
      </w:pPr>
    </w:p>
    <w:p w14:paraId="7BBC5606" w14:textId="77777777" w:rsidR="009A402D" w:rsidRPr="009A402D" w:rsidRDefault="009A402D" w:rsidP="00C73BD2">
      <w:pPr>
        <w:pStyle w:val="Reference"/>
      </w:pPr>
      <w:r w:rsidRPr="009A402D">
        <w:t>23.</w:t>
      </w:r>
      <w:r w:rsidRPr="009A402D">
        <w:tab/>
        <w:t>Goodman SN, Fanelli D, Ioannidis JP. What does research reproducibility mean? Sci Transl Med. 2016;8(341):341ps12. doi: 10.1126/scitranslmed.aaf5027. PubMed PMID: 27252173.</w:t>
      </w:r>
    </w:p>
    <w:p w14:paraId="5A1A0740" w14:textId="77777777" w:rsidR="009A402D" w:rsidRPr="009A402D" w:rsidRDefault="009A402D" w:rsidP="00C73BD2">
      <w:pPr>
        <w:pStyle w:val="Reference"/>
      </w:pPr>
    </w:p>
    <w:p w14:paraId="363FF8B7" w14:textId="77777777" w:rsidR="009A402D" w:rsidRPr="009A402D" w:rsidRDefault="009A402D" w:rsidP="00C73BD2">
      <w:pPr>
        <w:pStyle w:val="Reference"/>
      </w:pPr>
      <w:r w:rsidRPr="009A402D">
        <w:t>24.</w:t>
      </w:r>
      <w:r w:rsidRPr="009A402D">
        <w:tab/>
        <w:t>Vaux DL, Fidler F, Cumming G. Replicates and repeats--what is the difference and is it significant? A brief discussion of statistics and experimental design. EMBO Rep. 2012;13(4):291-6. doi: 10.1038/embor.2012.36. PubMed PMID: 22421999; PubMed Central PMCID: PMCPMC3321166.</w:t>
      </w:r>
    </w:p>
    <w:p w14:paraId="4987EE77" w14:textId="77777777" w:rsidR="009A402D" w:rsidRPr="009A402D" w:rsidRDefault="009A402D" w:rsidP="00C73BD2">
      <w:pPr>
        <w:pStyle w:val="Reference"/>
      </w:pPr>
    </w:p>
    <w:p w14:paraId="2DC11CA4" w14:textId="77777777" w:rsidR="009A402D" w:rsidRPr="009A402D" w:rsidRDefault="009A402D" w:rsidP="00C73BD2">
      <w:pPr>
        <w:pStyle w:val="Reference"/>
      </w:pPr>
      <w:r w:rsidRPr="009A402D">
        <w:t>25.</w:t>
      </w:r>
      <w:r w:rsidRPr="009A402D">
        <w:tab/>
        <w:t>Bell G. Replicates and repeats. BMC Biol. 2016;14(1):28. doi: 10.1186/s12915-016-0254-5.</w:t>
      </w:r>
    </w:p>
    <w:p w14:paraId="65C18B7A" w14:textId="77777777" w:rsidR="009A402D" w:rsidRPr="009A402D" w:rsidRDefault="009A402D" w:rsidP="00C73BD2">
      <w:pPr>
        <w:pStyle w:val="Reference"/>
      </w:pPr>
    </w:p>
    <w:p w14:paraId="6069E459" w14:textId="77777777" w:rsidR="009A402D" w:rsidRPr="009A402D" w:rsidRDefault="009A402D" w:rsidP="00C73BD2">
      <w:pPr>
        <w:pStyle w:val="Reference"/>
      </w:pPr>
      <w:r w:rsidRPr="009A402D">
        <w:t>26.</w:t>
      </w:r>
      <w:r w:rsidRPr="009A402D">
        <w:tab/>
        <w:t>Blainey P, Krzywinski M, Altman N. Replication. Nat Methods. 2014;11:879. doi: 10.1038/nmeth.3091.</w:t>
      </w:r>
    </w:p>
    <w:p w14:paraId="56F1D255" w14:textId="77777777" w:rsidR="009A402D" w:rsidRPr="009A402D" w:rsidRDefault="009A402D" w:rsidP="00C73BD2">
      <w:pPr>
        <w:pStyle w:val="Reference"/>
      </w:pPr>
    </w:p>
    <w:p w14:paraId="39A2A463" w14:textId="2CCB45AA" w:rsidR="009A402D" w:rsidRDefault="009A402D" w:rsidP="00C73BD2">
      <w:pPr>
        <w:pStyle w:val="Reference"/>
      </w:pPr>
      <w:r w:rsidRPr="009A402D">
        <w:t>27.</w:t>
      </w:r>
      <w:r w:rsidRPr="009A402D">
        <w:tab/>
        <w:t>Scott JE, Williams KP. Validating Identity, Mass Purity and Enzymatic Purity of Enzyme Preparations. In: Sittampalam GS, Gal-Edd N, Arkin M, Auld D, Austin C, Bejcek B, et al., editors. Assay Guidance Manual. Bethesda (MD)2004.</w:t>
      </w:r>
    </w:p>
    <w:p w14:paraId="0D3C5FF5" w14:textId="77777777" w:rsidR="00C277E8" w:rsidRPr="009A402D" w:rsidRDefault="00C277E8" w:rsidP="00C73BD2">
      <w:pPr>
        <w:pStyle w:val="Reference"/>
      </w:pPr>
    </w:p>
    <w:p w14:paraId="5594A449" w14:textId="7EBEA1A9" w:rsidR="009A402D" w:rsidRDefault="009A402D" w:rsidP="00C73BD2">
      <w:pPr>
        <w:pStyle w:val="Reference"/>
      </w:pPr>
      <w:r w:rsidRPr="009A402D">
        <w:t>28.</w:t>
      </w:r>
      <w:r w:rsidRPr="009A402D">
        <w:tab/>
        <w:t>Iversen PW, Beck B, Chen YF, Dere W, Devanarayan V, Eastwood BJ, et al. HTS Assay Validation. In: Sittampalam GS, Gal-Edd N, Arkin M, Auld D, Austin C, Bejcek B, et al., editors. Assay Guidance Manual. Bethesda (MD)2004.</w:t>
      </w:r>
    </w:p>
    <w:p w14:paraId="724CBF10" w14:textId="77777777" w:rsidR="00C277E8" w:rsidRPr="009A402D" w:rsidRDefault="00C277E8" w:rsidP="00C73BD2">
      <w:pPr>
        <w:pStyle w:val="Reference"/>
      </w:pPr>
    </w:p>
    <w:p w14:paraId="50E1116C" w14:textId="643C8175" w:rsidR="009A402D" w:rsidRDefault="009A402D" w:rsidP="00C73BD2">
      <w:pPr>
        <w:pStyle w:val="Reference"/>
      </w:pPr>
      <w:r w:rsidRPr="009A402D">
        <w:t>29.</w:t>
      </w:r>
      <w:r w:rsidRPr="009A402D">
        <w:tab/>
        <w:t>Auld DS, Farmen MW, Kahl SD, Kriauciunas A, McKnight KL, Montrose C, et al. Receptor Binding Assays for HTS and Drug Discovery. In: Sittampalam GS, Coussens NP, Brimacombe K, Grossman A, Arkin M, Auld D, et al., editors. Assay Guidance Manual. Bethesda (MD)2004.</w:t>
      </w:r>
    </w:p>
    <w:p w14:paraId="003F6004" w14:textId="77777777" w:rsidR="00C277E8" w:rsidRPr="009A402D" w:rsidRDefault="00C277E8" w:rsidP="00C73BD2">
      <w:pPr>
        <w:pStyle w:val="Reference"/>
      </w:pPr>
    </w:p>
    <w:p w14:paraId="5B0F774F" w14:textId="77777777" w:rsidR="009A402D" w:rsidRPr="009A402D" w:rsidRDefault="009A402D" w:rsidP="00C73BD2">
      <w:pPr>
        <w:pStyle w:val="Reference"/>
      </w:pPr>
      <w:r w:rsidRPr="009A402D">
        <w:t>30.</w:t>
      </w:r>
      <w:r w:rsidRPr="009A402D">
        <w:tab/>
        <w:t>Kahl SD, Hubbard FR, Sittampalam GS, Zock JM. Validation of a High Throughput Scintillation Proximity Assay for 5-Hydroxytryptamine</w:t>
      </w:r>
      <w:r w:rsidRPr="009A402D">
        <w:rPr>
          <w:vertAlign w:val="subscript"/>
        </w:rPr>
        <w:t>1E</w:t>
      </w:r>
      <w:r w:rsidRPr="009A402D">
        <w:t xml:space="preserve"> Receptor Binding Activity. Journal of Biomolecular Screening. 1997;2(1):33-40.</w:t>
      </w:r>
    </w:p>
    <w:p w14:paraId="54606EF4" w14:textId="77777777" w:rsidR="009A402D" w:rsidRPr="009A402D" w:rsidRDefault="009A402D" w:rsidP="00C73BD2">
      <w:pPr>
        <w:pStyle w:val="Reference"/>
      </w:pPr>
    </w:p>
    <w:p w14:paraId="13F066E5" w14:textId="77777777" w:rsidR="009A402D" w:rsidRPr="009A402D" w:rsidRDefault="009A402D" w:rsidP="00C73BD2">
      <w:pPr>
        <w:pStyle w:val="Reference"/>
      </w:pPr>
      <w:r w:rsidRPr="009A402D">
        <w:t>31.</w:t>
      </w:r>
      <w:r w:rsidRPr="009A402D">
        <w:tab/>
        <w:t>Brideau C, Gunter B, Pikounis B, Liaw A. Improved statistical methods for hit selection in high-throughput screening. J Biomol Screen. 2003;8(6):634-47. doi: 10.1177/1087057103258285. PubMed PMID: 14711389.</w:t>
      </w:r>
    </w:p>
    <w:p w14:paraId="3259E1DF" w14:textId="77777777" w:rsidR="009A402D" w:rsidRPr="009A402D" w:rsidRDefault="009A402D" w:rsidP="00C73BD2">
      <w:pPr>
        <w:pStyle w:val="Reference"/>
      </w:pPr>
    </w:p>
    <w:p w14:paraId="4C66CEF6" w14:textId="77777777" w:rsidR="009A402D" w:rsidRPr="009A402D" w:rsidRDefault="009A402D" w:rsidP="00C73BD2">
      <w:pPr>
        <w:pStyle w:val="Reference"/>
      </w:pPr>
      <w:r w:rsidRPr="009A402D">
        <w:t>32.</w:t>
      </w:r>
      <w:r w:rsidRPr="009A402D">
        <w:tab/>
        <w:t>Dragiev P, Nadon R, Makarenkov V. Systematic error detection in experimental high-throughput screening. BMC bioinformatics. 2011;12:25-. doi: 10.1186/1471-2105-12-25. PubMed PMID: PMC3034671.</w:t>
      </w:r>
    </w:p>
    <w:p w14:paraId="716F83AF" w14:textId="77777777" w:rsidR="009A402D" w:rsidRPr="009A402D" w:rsidRDefault="009A402D" w:rsidP="00C73BD2">
      <w:pPr>
        <w:pStyle w:val="Reference"/>
      </w:pPr>
    </w:p>
    <w:p w14:paraId="7E864FB2" w14:textId="77777777" w:rsidR="009A402D" w:rsidRPr="009A402D" w:rsidRDefault="009A402D" w:rsidP="00C73BD2">
      <w:pPr>
        <w:pStyle w:val="Reference"/>
      </w:pPr>
      <w:r w:rsidRPr="009A402D">
        <w:t>33.</w:t>
      </w:r>
      <w:r w:rsidRPr="009A402D">
        <w:tab/>
        <w:t>Kevorkov D, Makarenkov V. Statistical Analysis of Systematic Errors in High-Throughput Screening. Journal of Biomolecular Screening. 2005;10(6):557-67. doi: 10.1177/1087057105276989. PubMed PMID: 16103415.</w:t>
      </w:r>
    </w:p>
    <w:p w14:paraId="4B82296E" w14:textId="77777777" w:rsidR="009A402D" w:rsidRPr="009A402D" w:rsidRDefault="009A402D" w:rsidP="00C73BD2">
      <w:pPr>
        <w:pStyle w:val="Reference"/>
      </w:pPr>
    </w:p>
    <w:p w14:paraId="64375BAF" w14:textId="77777777" w:rsidR="009A402D" w:rsidRPr="009A402D" w:rsidRDefault="009A402D" w:rsidP="00C73BD2">
      <w:pPr>
        <w:pStyle w:val="Reference"/>
      </w:pPr>
      <w:r w:rsidRPr="009A402D">
        <w:t>34.</w:t>
      </w:r>
      <w:r w:rsidRPr="009A402D">
        <w:tab/>
        <w:t>Makarenkov V, Kevorkov D, Zentilli P, Gagarin A, Malo N, Nadon R. HTS-Corrector: software for the statistical analysis and correction of experimental high-throughput screening data. Bioinformatics. 2006;22(11):1408-9. doi: 10.1093/bioinformatics/btl126. PubMed PMID: 16595559.</w:t>
      </w:r>
    </w:p>
    <w:p w14:paraId="38C022EE" w14:textId="77777777" w:rsidR="009A402D" w:rsidRPr="009A402D" w:rsidRDefault="009A402D" w:rsidP="00C73BD2">
      <w:pPr>
        <w:pStyle w:val="Reference"/>
      </w:pPr>
    </w:p>
    <w:p w14:paraId="1F073E58" w14:textId="77777777" w:rsidR="009A402D" w:rsidRPr="009A402D" w:rsidRDefault="009A402D" w:rsidP="00C73BD2">
      <w:pPr>
        <w:pStyle w:val="Reference"/>
      </w:pPr>
      <w:r w:rsidRPr="009A402D">
        <w:t>35.</w:t>
      </w:r>
      <w:r w:rsidRPr="009A402D">
        <w:tab/>
        <w:t>Makarenkov V, Zentilli P, Kevorkov D, Gagarin A, Malo N, Nadon R. An efficient method for the detection and elimination of systematic error in high-throughput screening. Bioinformatics. 2007;23(13):1648-57. doi: 10.1093/bioinformatics/btm145.</w:t>
      </w:r>
    </w:p>
    <w:p w14:paraId="422E91C7" w14:textId="77777777" w:rsidR="009A402D" w:rsidRPr="009A402D" w:rsidRDefault="009A402D" w:rsidP="00C73BD2">
      <w:pPr>
        <w:pStyle w:val="Reference"/>
      </w:pPr>
    </w:p>
    <w:p w14:paraId="6A5E1250" w14:textId="77777777" w:rsidR="009A402D" w:rsidRPr="009A402D" w:rsidRDefault="009A402D" w:rsidP="00C73BD2">
      <w:pPr>
        <w:pStyle w:val="Reference"/>
      </w:pPr>
      <w:r w:rsidRPr="009A402D">
        <w:t>36.</w:t>
      </w:r>
      <w:r w:rsidRPr="009A402D">
        <w:tab/>
        <w:t>Mazoure B, Nadon R, Makarenkov V. Identification and correction of spatial bias are essential for obtaining quality data in high-throughput screening technologies. Scientific reports. 2017;7(1):11921. doi: 10.1038/s41598-017-11940-4.</w:t>
      </w:r>
    </w:p>
    <w:p w14:paraId="09CB9C53" w14:textId="77777777" w:rsidR="009A402D" w:rsidRPr="009A402D" w:rsidRDefault="009A402D" w:rsidP="00C73BD2">
      <w:pPr>
        <w:pStyle w:val="Reference"/>
      </w:pPr>
    </w:p>
    <w:p w14:paraId="15684654" w14:textId="77777777" w:rsidR="009A402D" w:rsidRPr="009A402D" w:rsidRDefault="009A402D" w:rsidP="00C73BD2">
      <w:pPr>
        <w:pStyle w:val="Reference"/>
      </w:pPr>
      <w:r w:rsidRPr="009A402D">
        <w:t>37.</w:t>
      </w:r>
      <w:r w:rsidRPr="009A402D">
        <w:tab/>
        <w:t>Mukaka MM. A guide to appropriate use of Correlation coefficient in medical research. Malawi Med J. 2012;24(3):69-71. PubMed PMID: PMC3576830.</w:t>
      </w:r>
    </w:p>
    <w:p w14:paraId="38833FEC" w14:textId="77777777" w:rsidR="009A402D" w:rsidRPr="009A402D" w:rsidRDefault="009A402D" w:rsidP="00C73BD2">
      <w:pPr>
        <w:pStyle w:val="Reference"/>
      </w:pPr>
    </w:p>
    <w:p w14:paraId="5BFC5D94" w14:textId="77777777" w:rsidR="009A402D" w:rsidRPr="009A402D" w:rsidRDefault="009A402D" w:rsidP="00C73BD2">
      <w:pPr>
        <w:pStyle w:val="Reference"/>
      </w:pPr>
      <w:r w:rsidRPr="009A402D">
        <w:t>38.</w:t>
      </w:r>
      <w:r w:rsidRPr="009A402D">
        <w:tab/>
        <w:t>Chambers JM. Graphical Methods for Data Analysis: Wadsworth International Group ; Boston : Duxbury Press, Belmont, CA; 1983.</w:t>
      </w:r>
    </w:p>
    <w:p w14:paraId="16AA1C80" w14:textId="77777777" w:rsidR="009A402D" w:rsidRPr="009A402D" w:rsidRDefault="009A402D" w:rsidP="00C73BD2">
      <w:pPr>
        <w:pStyle w:val="Reference"/>
      </w:pPr>
    </w:p>
    <w:p w14:paraId="79D5E58E" w14:textId="77777777" w:rsidR="009A402D" w:rsidRPr="009A402D" w:rsidRDefault="009A402D" w:rsidP="00C73BD2">
      <w:pPr>
        <w:pStyle w:val="Reference"/>
      </w:pPr>
      <w:r w:rsidRPr="009A402D">
        <w:t>39.</w:t>
      </w:r>
      <w:r w:rsidRPr="009A402D">
        <w:tab/>
        <w:t>Lin LI. A concordance correlation coefficient to evaluate reproducibility. Biometrics. 1989;45(1):255-68. Epub 1989/03/01. PubMed PMID: 2720055.</w:t>
      </w:r>
    </w:p>
    <w:p w14:paraId="79EE7D5A" w14:textId="77777777" w:rsidR="009A402D" w:rsidRPr="009A402D" w:rsidRDefault="009A402D" w:rsidP="00C73BD2">
      <w:pPr>
        <w:pStyle w:val="Reference"/>
      </w:pPr>
    </w:p>
    <w:p w14:paraId="0FD3F73A" w14:textId="77777777" w:rsidR="009A402D" w:rsidRPr="009A402D" w:rsidRDefault="009A402D" w:rsidP="00C73BD2">
      <w:pPr>
        <w:pStyle w:val="Reference"/>
      </w:pPr>
      <w:r w:rsidRPr="009A402D">
        <w:t>40.</w:t>
      </w:r>
      <w:r w:rsidRPr="009A402D">
        <w:tab/>
        <w:t>Bland JM, Altman DG. Measuring agreement in method comparison studies. Stat Methods Med Res. 1999;8(2):135-60. doi: 10.1177/096228029900800204. PubMed PMID: 10501650.</w:t>
      </w:r>
    </w:p>
    <w:p w14:paraId="562A65A1" w14:textId="77777777" w:rsidR="009A402D" w:rsidRPr="009A402D" w:rsidRDefault="009A402D" w:rsidP="00C73BD2">
      <w:pPr>
        <w:pStyle w:val="Reference"/>
      </w:pPr>
    </w:p>
    <w:p w14:paraId="65EFF78C" w14:textId="77777777" w:rsidR="009A402D" w:rsidRPr="009A402D" w:rsidRDefault="009A402D" w:rsidP="00C73BD2">
      <w:pPr>
        <w:pStyle w:val="Reference"/>
      </w:pPr>
      <w:r w:rsidRPr="009A402D">
        <w:t>41.</w:t>
      </w:r>
      <w:r w:rsidRPr="009A402D">
        <w:tab/>
        <w:t>Wasserstein RL, Lazar NA. The ASA's Statement on p-Values: Context, Process, and Purpose. The American Statistician. 2016;70(2):129-33. doi: 10.1080/00031305.2016.1154108.</w:t>
      </w:r>
    </w:p>
    <w:p w14:paraId="7B370EF5" w14:textId="77777777" w:rsidR="009A402D" w:rsidRPr="009A402D" w:rsidRDefault="009A402D" w:rsidP="00C73BD2">
      <w:pPr>
        <w:pStyle w:val="Reference"/>
      </w:pPr>
    </w:p>
    <w:p w14:paraId="33BB91F8" w14:textId="77777777" w:rsidR="009A402D" w:rsidRPr="009A402D" w:rsidRDefault="009A402D" w:rsidP="00C73BD2">
      <w:pPr>
        <w:pStyle w:val="Reference"/>
      </w:pPr>
      <w:r w:rsidRPr="009A402D">
        <w:t>42.</w:t>
      </w:r>
      <w:r w:rsidRPr="009A402D">
        <w:tab/>
        <w:t>Bretz F, Hothorn T, Westfall P. Multiple Comparisons Using R. New York, NY: Chapman and Hall/CRC; 2010.</w:t>
      </w:r>
    </w:p>
    <w:p w14:paraId="2E7EC540" w14:textId="77777777" w:rsidR="009A402D" w:rsidRPr="009A402D" w:rsidRDefault="009A402D" w:rsidP="00C73BD2">
      <w:pPr>
        <w:pStyle w:val="Reference"/>
      </w:pPr>
    </w:p>
    <w:p w14:paraId="4125EE51" w14:textId="77777777" w:rsidR="009A402D" w:rsidRPr="009A402D" w:rsidRDefault="009A402D" w:rsidP="00C73BD2">
      <w:pPr>
        <w:pStyle w:val="Reference"/>
      </w:pPr>
      <w:r w:rsidRPr="009A402D">
        <w:t>43.</w:t>
      </w:r>
      <w:r w:rsidRPr="009A402D">
        <w:tab/>
        <w:t>Benjamini Y, Hochberg Y. Controlling the False Discovery Rate: A Practical and Powerful Approach to Multiple Testing. Journal of the Royal Statistical Society Series B (Methodological). 1995;57(1):289-300.</w:t>
      </w:r>
    </w:p>
    <w:p w14:paraId="5F73A930" w14:textId="77777777" w:rsidR="009A402D" w:rsidRPr="009A402D" w:rsidRDefault="009A402D" w:rsidP="00C73BD2">
      <w:pPr>
        <w:pStyle w:val="Reference"/>
      </w:pPr>
    </w:p>
    <w:p w14:paraId="0877D098" w14:textId="5A2A2AF2" w:rsidR="009A402D" w:rsidRDefault="009A402D" w:rsidP="00C73BD2">
      <w:pPr>
        <w:pStyle w:val="Reference"/>
      </w:pPr>
      <w:r w:rsidRPr="009A402D">
        <w:t>44.</w:t>
      </w:r>
      <w:r w:rsidRPr="009A402D">
        <w:tab/>
        <w:t>Cox KL, Devanarayan V, Kriauciunas A, Manetta J, Montrose C, Sittampalam S. Immunoassay Methods. In: Sittampalam GS, Coussens NP, Nelson H, Arkin M, Auld D, Austin C, et al., editors. Assay Guidance Manual. Bethesda (MD)2004.</w:t>
      </w:r>
    </w:p>
    <w:p w14:paraId="1EBE7795" w14:textId="77777777" w:rsidR="00C277E8" w:rsidRPr="009A402D" w:rsidRDefault="00C277E8" w:rsidP="00C73BD2">
      <w:pPr>
        <w:pStyle w:val="Reference"/>
      </w:pPr>
    </w:p>
    <w:p w14:paraId="6C581361" w14:textId="77777777" w:rsidR="009A402D" w:rsidRPr="009A402D" w:rsidRDefault="009A402D" w:rsidP="00C73BD2">
      <w:pPr>
        <w:pStyle w:val="Reference"/>
      </w:pPr>
      <w:r w:rsidRPr="009A402D">
        <w:t>45.</w:t>
      </w:r>
      <w:r w:rsidRPr="009A402D">
        <w:tab/>
        <w:t>Lee JW, Weiner RS, Sailstad JM, Bowsher RR, Knuth DW, O'Brien PJ, et al. Method validation and measurement of biomarkers in nonclinical and clinical samples in drug development: a conference report. Pharmaceutical research. 2005;22(4):499-511. doi: 10.1007/s11095-005-2495-9. PubMed PMID: 15846456.</w:t>
      </w:r>
    </w:p>
    <w:p w14:paraId="4BF36FA2" w14:textId="77777777" w:rsidR="009A402D" w:rsidRPr="009A402D" w:rsidRDefault="009A402D" w:rsidP="00C73BD2">
      <w:pPr>
        <w:pStyle w:val="Reference"/>
      </w:pPr>
    </w:p>
    <w:p w14:paraId="0A1080C4" w14:textId="77777777" w:rsidR="009A402D" w:rsidRPr="009A402D" w:rsidRDefault="009A402D" w:rsidP="00C73BD2">
      <w:pPr>
        <w:pStyle w:val="Reference"/>
      </w:pPr>
      <w:r w:rsidRPr="009A402D">
        <w:t>46.</w:t>
      </w:r>
      <w:r w:rsidRPr="009A402D">
        <w:tab/>
        <w:t>Fallahi-Sichani M, Honarnejad S, Heiser LM, Gray JW, Sorger PK. Metrics other than potency reveal systematic variation in responses to cancer drugs. Nature chemical biology. 2013;9(11):708.</w:t>
      </w:r>
    </w:p>
    <w:p w14:paraId="4D9B6E5D" w14:textId="77777777" w:rsidR="009A402D" w:rsidRPr="009A402D" w:rsidRDefault="009A402D" w:rsidP="00C73BD2">
      <w:pPr>
        <w:pStyle w:val="Reference"/>
      </w:pPr>
    </w:p>
    <w:p w14:paraId="41BB6E3B" w14:textId="77777777" w:rsidR="009A402D" w:rsidRPr="009A402D" w:rsidRDefault="009A402D" w:rsidP="00C73BD2">
      <w:pPr>
        <w:pStyle w:val="Reference"/>
      </w:pPr>
      <w:r w:rsidRPr="009A402D">
        <w:t>47.</w:t>
      </w:r>
      <w:r w:rsidRPr="009A402D">
        <w:tab/>
        <w:t>Weiss JN. The Hill equation revisited: uses and misuses. FASEB journal : official publication of the Federation of American Societies for Experimental Biology. 1997;11(11):835-41. Epub 1997/09/01. PubMed PMID: 9285481.</w:t>
      </w:r>
    </w:p>
    <w:p w14:paraId="35AFBBDB" w14:textId="77777777" w:rsidR="009A402D" w:rsidRPr="009A402D" w:rsidRDefault="009A402D" w:rsidP="00C73BD2">
      <w:pPr>
        <w:pStyle w:val="Reference"/>
      </w:pPr>
    </w:p>
    <w:p w14:paraId="546E758A" w14:textId="6AB8491F" w:rsidR="009A402D" w:rsidRPr="009A402D" w:rsidRDefault="009A402D" w:rsidP="00C73BD2">
      <w:pPr>
        <w:pStyle w:val="Reference"/>
      </w:pPr>
      <w:r w:rsidRPr="009A402D">
        <w:t>48.</w:t>
      </w:r>
      <w:r w:rsidRPr="009A402D">
        <w:tab/>
        <w:t xml:space="preserve">Franzblau LE, Chung KC. Graphs, Tables, and Figures in Scientific Publications: The Good, the Bad, and How Not to Be the Latter. The Journal of Hand Surgery. 2012;37(3):591-6. doi: </w:t>
      </w:r>
      <w:hyperlink r:id="rId55" w:history="1">
        <w:r w:rsidRPr="009A402D">
          <w:rPr>
            <w:rStyle w:val="Hyperlink"/>
          </w:rPr>
          <w:t>https://doi.org/10.1016/j.jhsa.2011.12.041</w:t>
        </w:r>
      </w:hyperlink>
      <w:r w:rsidRPr="009A402D">
        <w:t>.</w:t>
      </w:r>
    </w:p>
    <w:p w14:paraId="118255C5" w14:textId="77777777" w:rsidR="009A402D" w:rsidRPr="009A402D" w:rsidRDefault="009A402D" w:rsidP="00C73BD2">
      <w:pPr>
        <w:pStyle w:val="Reference"/>
      </w:pPr>
    </w:p>
    <w:p w14:paraId="24B6BE37" w14:textId="5AF01D18" w:rsidR="009A402D" w:rsidRDefault="009A402D" w:rsidP="00C73BD2">
      <w:pPr>
        <w:pStyle w:val="Reference"/>
      </w:pPr>
      <w:r w:rsidRPr="009A402D">
        <w:t>49.</w:t>
      </w:r>
      <w:r w:rsidRPr="009A402D">
        <w:tab/>
        <w:t xml:space="preserve">Lile S. 44 Types of Graphs: Perfect for Every Top Industry  [Accessed January 23, 2019]. Available from: </w:t>
      </w:r>
      <w:hyperlink r:id="rId56" w:history="1">
        <w:r w:rsidRPr="009A402D">
          <w:rPr>
            <w:rStyle w:val="Hyperlink"/>
          </w:rPr>
          <w:t>https://visme.co/blog/types-of-graphs/</w:t>
        </w:r>
      </w:hyperlink>
      <w:r w:rsidRPr="009A402D">
        <w:t>.</w:t>
      </w:r>
    </w:p>
    <w:p w14:paraId="48990AB1" w14:textId="77777777" w:rsidR="00C277E8" w:rsidRPr="009A402D" w:rsidRDefault="00C277E8" w:rsidP="00C73BD2">
      <w:pPr>
        <w:pStyle w:val="Reference"/>
      </w:pPr>
    </w:p>
    <w:p w14:paraId="5ECFAAA9" w14:textId="77777777" w:rsidR="009A402D" w:rsidRPr="009A402D" w:rsidRDefault="009A402D" w:rsidP="00C73BD2">
      <w:pPr>
        <w:pStyle w:val="Reference"/>
      </w:pPr>
      <w:r w:rsidRPr="009A402D">
        <w:t>50.</w:t>
      </w:r>
      <w:r w:rsidRPr="009A402D">
        <w:tab/>
        <w:t>Weissgerber TL, Milic NM, Winham SJ, Garovic VD. Beyond bar and line graphs: time for a new data presentation paradigm. PLoS Biol. 2015;13(4):e1002128. doi: 10.1371/journal.pbio.1002128. PubMed PMID: 25901488; PubMed Central PMCID: PMCPMC4406565.</w:t>
      </w:r>
    </w:p>
    <w:p w14:paraId="3B2AB738" w14:textId="77777777" w:rsidR="009A402D" w:rsidRPr="009A402D" w:rsidRDefault="009A402D" w:rsidP="00C73BD2">
      <w:pPr>
        <w:pStyle w:val="Reference"/>
      </w:pPr>
    </w:p>
    <w:p w14:paraId="1FF3F3DD" w14:textId="77777777" w:rsidR="009A402D" w:rsidRPr="009A402D" w:rsidRDefault="009A402D" w:rsidP="00C73BD2">
      <w:pPr>
        <w:pStyle w:val="Reference"/>
      </w:pPr>
      <w:r w:rsidRPr="009A402D">
        <w:t>51.</w:t>
      </w:r>
      <w:r w:rsidRPr="009A402D">
        <w:tab/>
        <w:t>Weissgerber TL, Savic M, Winham SJ, Stanisavljevic D, Garovic VD, Milic NM. Data visualization, bar naked: A free tool for creating interactive graphics. J Biol Chem. 2017;292(50):20592-8. doi: 10.1074/jbc.RA117.000147. PubMed PMID: 28974579; PubMed Central PMCID: PMCPMC5733595.</w:t>
      </w:r>
    </w:p>
    <w:p w14:paraId="464CDC6F" w14:textId="77777777" w:rsidR="009A402D" w:rsidRPr="009A402D" w:rsidRDefault="009A402D" w:rsidP="00C73BD2">
      <w:pPr>
        <w:pStyle w:val="Reference"/>
      </w:pPr>
    </w:p>
    <w:p w14:paraId="2D1BEF22" w14:textId="77777777" w:rsidR="009A402D" w:rsidRPr="009A402D" w:rsidRDefault="009A402D" w:rsidP="00C73BD2">
      <w:pPr>
        <w:pStyle w:val="Reference"/>
      </w:pPr>
      <w:r w:rsidRPr="009A402D">
        <w:t>52.</w:t>
      </w:r>
      <w:r w:rsidRPr="009A402D">
        <w:tab/>
        <w:t>Dahlin JL, Sinville R, Solberg J, Zhou H, Han J, Francis S, et al. A cell-free fluorometric high-throughput screen for inhibitors of Rtt109-catalyzed histone acetylation. PLoS One. 2013;8(11):e78877. doi: 10.1371/journal.pone.0078877. PubMed PMID: 24260132; PubMed Central PMCID: PMCPMC3832525.</w:t>
      </w:r>
    </w:p>
    <w:p w14:paraId="727A01EA" w14:textId="77777777" w:rsidR="009A402D" w:rsidRPr="009A402D" w:rsidRDefault="009A402D" w:rsidP="00C73BD2">
      <w:pPr>
        <w:pStyle w:val="Reference"/>
      </w:pPr>
    </w:p>
    <w:p w14:paraId="3BCC6B29" w14:textId="77777777" w:rsidR="009A402D" w:rsidRPr="009A402D" w:rsidRDefault="009A402D" w:rsidP="00C73BD2">
      <w:pPr>
        <w:pStyle w:val="Reference"/>
      </w:pPr>
      <w:r w:rsidRPr="009A402D">
        <w:t>53.</w:t>
      </w:r>
      <w:r w:rsidRPr="009A402D">
        <w:tab/>
        <w:t xml:space="preserve">Relational Model. In </w:t>
      </w:r>
      <w:r w:rsidRPr="009A402D">
        <w:rPr>
          <w:i/>
        </w:rPr>
        <w:t>Wikipedia</w:t>
      </w:r>
      <w:r w:rsidRPr="009A402D">
        <w:t xml:space="preserve">, </w:t>
      </w:r>
      <w:r w:rsidRPr="009A402D">
        <w:rPr>
          <w:i/>
        </w:rPr>
        <w:t>The Free Encyclopedia</w:t>
      </w:r>
      <w:r w:rsidRPr="009A402D">
        <w:t>: Wikepedia Contributors; 2019.</w:t>
      </w:r>
    </w:p>
    <w:p w14:paraId="14E3DC48" w14:textId="2C37C8E8" w:rsidR="000E5C84" w:rsidRDefault="0047735E" w:rsidP="00C73BD2">
      <w:pPr>
        <w:pStyle w:val="Reference"/>
      </w:pPr>
      <w:r w:rsidRPr="00CF190E">
        <w:fldChar w:fldCharType="end"/>
      </w:r>
      <w:r w:rsidR="000E5C84">
        <w:br w:type="page"/>
      </w:r>
    </w:p>
    <w:p w14:paraId="50BF7FB1" w14:textId="77777777" w:rsidR="00F43618" w:rsidRPr="009256D4" w:rsidRDefault="00F43618" w:rsidP="00F43618">
      <w:pPr>
        <w:pStyle w:val="FiguresTablesBoxesSectionHeading"/>
      </w:pPr>
      <w:r w:rsidRPr="009256D4">
        <w:t>Figures, Tables and Boxes Appendix (do not delete)</w:t>
      </w:r>
    </w:p>
    <w:p w14:paraId="5D927C9F" w14:textId="77777777" w:rsidR="00F43618" w:rsidRPr="009256D4" w:rsidRDefault="00F43618" w:rsidP="00F43618">
      <w:pPr>
        <w:pStyle w:val="Comment"/>
      </w:pPr>
      <w:r w:rsidRPr="009256D4">
        <w:t>Place numbered figures, tables and boxes (referred to from the main text) below.</w:t>
      </w:r>
    </w:p>
    <w:p w14:paraId="57C3B900" w14:textId="77777777" w:rsidR="00F43618" w:rsidRPr="009256D4" w:rsidRDefault="00F43618" w:rsidP="00F43618">
      <w:pPr>
        <w:pStyle w:val="Comment"/>
      </w:pPr>
      <w:r w:rsidRPr="009256D4">
        <w:t>“In-line” figures (e.g. equations) and tables should be placed within the main text in their desired final location.</w:t>
      </w:r>
    </w:p>
    <w:p w14:paraId="0A9D1BA8" w14:textId="77777777" w:rsidR="00F43618" w:rsidRPr="009256D4" w:rsidRDefault="00F43618" w:rsidP="00F43618">
      <w:pPr>
        <w:pStyle w:val="Comment"/>
      </w:pPr>
      <w:r w:rsidRPr="009256D4">
        <w:t>Boxes can have a single level of sections; the titles for these sections should be marked up in “Box subhead” style.</w:t>
      </w:r>
    </w:p>
    <w:p w14:paraId="483AA9AA" w14:textId="77777777" w:rsidR="00F43618" w:rsidRDefault="00F43618" w:rsidP="00F43618"/>
    <w:p w14:paraId="6FBE5428" w14:textId="77777777" w:rsidR="00D30590" w:rsidRDefault="00D30590" w:rsidP="00F43618">
      <w:pPr>
        <w:spacing w:after="200" w:line="276" w:lineRule="auto"/>
      </w:pPr>
    </w:p>
    <w:p w14:paraId="27D747B9" w14:textId="77777777" w:rsidR="00D30590" w:rsidRDefault="00D30590" w:rsidP="00F43618">
      <w:pPr>
        <w:spacing w:after="200" w:line="276" w:lineRule="auto"/>
      </w:pPr>
    </w:p>
    <w:p w14:paraId="13E021F3" w14:textId="77777777" w:rsidR="00D30590" w:rsidRDefault="00D30590" w:rsidP="00D30590"/>
    <w:p w14:paraId="1CF2FEBA" w14:textId="77777777" w:rsidR="00D30590" w:rsidRDefault="00D30590" w:rsidP="00D30590"/>
    <w:p w14:paraId="708F783A" w14:textId="77777777" w:rsidR="00D30590" w:rsidRDefault="00D30590" w:rsidP="00D30590"/>
    <w:p w14:paraId="5284DF80" w14:textId="77777777" w:rsidR="00D30590" w:rsidRDefault="00D30590" w:rsidP="00D30590"/>
    <w:p w14:paraId="34932915" w14:textId="77777777" w:rsidR="00D30590" w:rsidRDefault="00D30590" w:rsidP="00D30590"/>
    <w:p w14:paraId="4E8B5580" w14:textId="77777777" w:rsidR="00D30590" w:rsidRDefault="00D30590" w:rsidP="00D30590"/>
    <w:p w14:paraId="066BF9C1" w14:textId="77777777" w:rsidR="00AF4556" w:rsidRDefault="00AF4556" w:rsidP="00D30590"/>
    <w:p w14:paraId="37EDC7E9" w14:textId="77777777" w:rsidR="00AF4556" w:rsidRDefault="00AF4556" w:rsidP="00D30590"/>
    <w:p w14:paraId="722578E8" w14:textId="77777777" w:rsidR="00AF4556" w:rsidRDefault="00AF4556" w:rsidP="00D30590"/>
    <w:p w14:paraId="4D369B19" w14:textId="6AEF3637" w:rsidR="00AF4556" w:rsidRDefault="00AF4556" w:rsidP="00D30590"/>
    <w:sectPr w:rsidR="00AF4556" w:rsidSect="00BF2D2C">
      <w:footerReference w:type="even"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6689E" w14:textId="77777777" w:rsidR="00902929" w:rsidRDefault="00902929" w:rsidP="00712F14">
      <w:r>
        <w:separator/>
      </w:r>
    </w:p>
    <w:p w14:paraId="0D8851DD" w14:textId="77777777" w:rsidR="00902929" w:rsidRDefault="00902929" w:rsidP="00712F14"/>
  </w:endnote>
  <w:endnote w:type="continuationSeparator" w:id="0">
    <w:p w14:paraId="7B7E46F0" w14:textId="77777777" w:rsidR="00902929" w:rsidRDefault="00902929" w:rsidP="00712F14">
      <w:r>
        <w:continuationSeparator/>
      </w:r>
    </w:p>
    <w:p w14:paraId="367466E4" w14:textId="77777777" w:rsidR="00902929" w:rsidRDefault="00902929" w:rsidP="00712F14"/>
  </w:endnote>
  <w:endnote w:type="continuationNotice" w:id="1">
    <w:p w14:paraId="3D322213" w14:textId="77777777" w:rsidR="00902929" w:rsidRDefault="009029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Italic">
    <w:altName w:val="Courier New"/>
    <w:charset w:val="00"/>
    <w:family w:val="auto"/>
    <w:pitch w:val="variable"/>
    <w:sig w:usb0="00000001" w:usb1="5000205A"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92712532"/>
      <w:docPartObj>
        <w:docPartGallery w:val="Page Numbers (Bottom of Page)"/>
        <w:docPartUnique/>
      </w:docPartObj>
    </w:sdtPr>
    <w:sdtContent>
      <w:p w14:paraId="39012898" w14:textId="77777777" w:rsidR="00902929" w:rsidRDefault="00902929" w:rsidP="00F0339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7F0E74" w14:textId="77777777" w:rsidR="00902929" w:rsidRDefault="00902929">
    <w:pPr>
      <w:pStyle w:val="Footer"/>
    </w:pPr>
  </w:p>
  <w:p w14:paraId="07F507BE" w14:textId="77777777" w:rsidR="00902929" w:rsidRDefault="0090292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0101343"/>
      <w:docPartObj>
        <w:docPartGallery w:val="Page Numbers (Bottom of Page)"/>
        <w:docPartUnique/>
      </w:docPartObj>
    </w:sdtPr>
    <w:sdtContent>
      <w:p w14:paraId="7888058A" w14:textId="48A8C43E" w:rsidR="00902929" w:rsidRDefault="00902929" w:rsidP="00A73FD3">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990F6B">
          <w:rPr>
            <w:rStyle w:val="PageNumber"/>
            <w:noProof/>
          </w:rPr>
          <w:t>32</w:t>
        </w:r>
        <w:r>
          <w:rPr>
            <w:rStyle w:val="PageNumber"/>
          </w:rPr>
          <w:fldChar w:fldCharType="end"/>
        </w:r>
      </w:p>
    </w:sdtContent>
  </w:sdt>
  <w:p w14:paraId="154968C9" w14:textId="77777777" w:rsidR="00902929" w:rsidRDefault="00902929" w:rsidP="00B21E05">
    <w:pPr>
      <w:pStyle w:val="Footer"/>
    </w:pPr>
  </w:p>
  <w:p w14:paraId="73ED2AC9" w14:textId="77777777" w:rsidR="00902929" w:rsidRDefault="00902929" w:rsidP="00A73F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C494D" w14:textId="77777777" w:rsidR="00902929" w:rsidRDefault="00902929" w:rsidP="00712F14">
      <w:r>
        <w:separator/>
      </w:r>
    </w:p>
    <w:p w14:paraId="7D64BB8D" w14:textId="77777777" w:rsidR="00902929" w:rsidRDefault="00902929" w:rsidP="00712F14"/>
  </w:footnote>
  <w:footnote w:type="continuationSeparator" w:id="0">
    <w:p w14:paraId="5EFF1260" w14:textId="77777777" w:rsidR="00902929" w:rsidRDefault="00902929" w:rsidP="00712F14">
      <w:r>
        <w:continuationSeparator/>
      </w:r>
    </w:p>
    <w:p w14:paraId="7A70CCEE" w14:textId="77777777" w:rsidR="00902929" w:rsidRDefault="00902929" w:rsidP="00712F14"/>
  </w:footnote>
  <w:footnote w:type="continuationNotice" w:id="1">
    <w:p w14:paraId="5173028F" w14:textId="77777777" w:rsidR="00902929" w:rsidRDefault="0090292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25pt;height:2.25pt;visibility:visible;mso-wrap-style:square" o:bullet="t">
        <v:imagedata r:id="rId1" o:title=""/>
      </v:shape>
    </w:pict>
  </w:numPicBullet>
  <w:abstractNum w:abstractNumId="0" w15:restartNumberingAfterBreak="0">
    <w:nsid w:val="FFFFFF7C"/>
    <w:multiLevelType w:val="singleLevel"/>
    <w:tmpl w:val="EC481E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18D4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9A9E4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D22BD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AE859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2238D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C24A86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DF28C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B188C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9081BB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D05293"/>
    <w:multiLevelType w:val="multilevel"/>
    <w:tmpl w:val="4176C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C10B90"/>
    <w:multiLevelType w:val="hybridMultilevel"/>
    <w:tmpl w:val="7B027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F2947"/>
    <w:multiLevelType w:val="multilevel"/>
    <w:tmpl w:val="65563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4905A3"/>
    <w:multiLevelType w:val="hybridMultilevel"/>
    <w:tmpl w:val="F1583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C93017"/>
    <w:multiLevelType w:val="hybridMultilevel"/>
    <w:tmpl w:val="0F0A663C"/>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8984098"/>
    <w:multiLevelType w:val="hybridMultilevel"/>
    <w:tmpl w:val="95BA9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872768"/>
    <w:multiLevelType w:val="multilevel"/>
    <w:tmpl w:val="D2F20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581ACD"/>
    <w:multiLevelType w:val="hybridMultilevel"/>
    <w:tmpl w:val="93AA5CC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0CA0BEE"/>
    <w:multiLevelType w:val="multilevel"/>
    <w:tmpl w:val="94483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3757F1A"/>
    <w:multiLevelType w:val="multilevel"/>
    <w:tmpl w:val="AEF46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97180A"/>
    <w:multiLevelType w:val="hybridMultilevel"/>
    <w:tmpl w:val="2DBCD3DA"/>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C294E37"/>
    <w:multiLevelType w:val="hybridMultilevel"/>
    <w:tmpl w:val="C2A2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D56F5D"/>
    <w:multiLevelType w:val="hybridMultilevel"/>
    <w:tmpl w:val="2A02DA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8915BDC"/>
    <w:multiLevelType w:val="hybridMultilevel"/>
    <w:tmpl w:val="81DA2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A6AFD"/>
    <w:multiLevelType w:val="multilevel"/>
    <w:tmpl w:val="7220D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192632"/>
    <w:multiLevelType w:val="hybridMultilevel"/>
    <w:tmpl w:val="7C7AF7F4"/>
    <w:lvl w:ilvl="0" w:tplc="B38C920E">
      <w:start w:val="1"/>
      <w:numFmt w:val="bullet"/>
      <w:pStyle w:val="Bulletedlist1"/>
      <w:lvlText w:val=""/>
      <w:lvlJc w:val="left"/>
      <w:pPr>
        <w:ind w:left="900" w:hanging="360"/>
      </w:pPr>
      <w:rPr>
        <w:rFonts w:ascii="Symbol" w:hAnsi="Symbol" w:hint="default"/>
      </w:rPr>
    </w:lvl>
    <w:lvl w:ilvl="1" w:tplc="711E01D6">
      <w:start w:val="1"/>
      <w:numFmt w:val="bullet"/>
      <w:pStyle w:val="Bulletedlist2"/>
      <w:lvlText w:val="o"/>
      <w:lvlJc w:val="left"/>
      <w:pPr>
        <w:ind w:left="1440" w:hanging="360"/>
      </w:pPr>
      <w:rPr>
        <w:rFonts w:ascii="Courier New" w:hAnsi="Courier New" w:cs="Courier New" w:hint="default"/>
      </w:rPr>
    </w:lvl>
    <w:lvl w:ilvl="2" w:tplc="E7F063E6">
      <w:start w:val="1"/>
      <w:numFmt w:val="bullet"/>
      <w:pStyle w:val="Bulletedlist3"/>
      <w:lvlText w:val=""/>
      <w:lvlJc w:val="left"/>
      <w:pPr>
        <w:ind w:left="2160" w:hanging="360"/>
      </w:pPr>
      <w:rPr>
        <w:rFonts w:ascii="Wingdings" w:hAnsi="Wingdings" w:hint="default"/>
      </w:rPr>
    </w:lvl>
    <w:lvl w:ilvl="3" w:tplc="D6D2CD1C">
      <w:start w:val="1"/>
      <w:numFmt w:val="bullet"/>
      <w:pStyle w:val="Bulletedlist4"/>
      <w:lvlText w:val=""/>
      <w:lvlJc w:val="left"/>
      <w:pPr>
        <w:ind w:left="2880" w:hanging="360"/>
      </w:pPr>
      <w:rPr>
        <w:rFonts w:ascii="Symbol" w:hAnsi="Symbol" w:hint="default"/>
      </w:rPr>
    </w:lvl>
    <w:lvl w:ilvl="4" w:tplc="02D64550">
      <w:start w:val="1"/>
      <w:numFmt w:val="bullet"/>
      <w:pStyle w:val="Bulletedlist5"/>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F5C0C"/>
    <w:multiLevelType w:val="hybridMultilevel"/>
    <w:tmpl w:val="0DA27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C9F3A39"/>
    <w:multiLevelType w:val="hybridMultilevel"/>
    <w:tmpl w:val="94529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0E533B"/>
    <w:multiLevelType w:val="hybridMultilevel"/>
    <w:tmpl w:val="6CAEB7CE"/>
    <w:lvl w:ilvl="0" w:tplc="FD38D3BE">
      <w:start w:val="1"/>
      <w:numFmt w:val="bullet"/>
      <w:lvlText w:val=""/>
      <w:lvlPicBulletId w:val="0"/>
      <w:lvlJc w:val="left"/>
      <w:pPr>
        <w:tabs>
          <w:tab w:val="num" w:pos="720"/>
        </w:tabs>
        <w:ind w:left="720" w:hanging="360"/>
      </w:pPr>
      <w:rPr>
        <w:rFonts w:ascii="Symbol" w:hAnsi="Symbol" w:hint="default"/>
      </w:rPr>
    </w:lvl>
    <w:lvl w:ilvl="1" w:tplc="B2DE9796" w:tentative="1">
      <w:start w:val="1"/>
      <w:numFmt w:val="bullet"/>
      <w:lvlText w:val=""/>
      <w:lvlJc w:val="left"/>
      <w:pPr>
        <w:tabs>
          <w:tab w:val="num" w:pos="1440"/>
        </w:tabs>
        <w:ind w:left="1440" w:hanging="360"/>
      </w:pPr>
      <w:rPr>
        <w:rFonts w:ascii="Symbol" w:hAnsi="Symbol" w:hint="default"/>
      </w:rPr>
    </w:lvl>
    <w:lvl w:ilvl="2" w:tplc="D778B63C" w:tentative="1">
      <w:start w:val="1"/>
      <w:numFmt w:val="bullet"/>
      <w:lvlText w:val=""/>
      <w:lvlJc w:val="left"/>
      <w:pPr>
        <w:tabs>
          <w:tab w:val="num" w:pos="2160"/>
        </w:tabs>
        <w:ind w:left="2160" w:hanging="360"/>
      </w:pPr>
      <w:rPr>
        <w:rFonts w:ascii="Symbol" w:hAnsi="Symbol" w:hint="default"/>
      </w:rPr>
    </w:lvl>
    <w:lvl w:ilvl="3" w:tplc="BB288F04" w:tentative="1">
      <w:start w:val="1"/>
      <w:numFmt w:val="bullet"/>
      <w:lvlText w:val=""/>
      <w:lvlJc w:val="left"/>
      <w:pPr>
        <w:tabs>
          <w:tab w:val="num" w:pos="2880"/>
        </w:tabs>
        <w:ind w:left="2880" w:hanging="360"/>
      </w:pPr>
      <w:rPr>
        <w:rFonts w:ascii="Symbol" w:hAnsi="Symbol" w:hint="default"/>
      </w:rPr>
    </w:lvl>
    <w:lvl w:ilvl="4" w:tplc="2B106780" w:tentative="1">
      <w:start w:val="1"/>
      <w:numFmt w:val="bullet"/>
      <w:lvlText w:val=""/>
      <w:lvlJc w:val="left"/>
      <w:pPr>
        <w:tabs>
          <w:tab w:val="num" w:pos="3600"/>
        </w:tabs>
        <w:ind w:left="3600" w:hanging="360"/>
      </w:pPr>
      <w:rPr>
        <w:rFonts w:ascii="Symbol" w:hAnsi="Symbol" w:hint="default"/>
      </w:rPr>
    </w:lvl>
    <w:lvl w:ilvl="5" w:tplc="2D3A9694" w:tentative="1">
      <w:start w:val="1"/>
      <w:numFmt w:val="bullet"/>
      <w:lvlText w:val=""/>
      <w:lvlJc w:val="left"/>
      <w:pPr>
        <w:tabs>
          <w:tab w:val="num" w:pos="4320"/>
        </w:tabs>
        <w:ind w:left="4320" w:hanging="360"/>
      </w:pPr>
      <w:rPr>
        <w:rFonts w:ascii="Symbol" w:hAnsi="Symbol" w:hint="default"/>
      </w:rPr>
    </w:lvl>
    <w:lvl w:ilvl="6" w:tplc="48C2906A" w:tentative="1">
      <w:start w:val="1"/>
      <w:numFmt w:val="bullet"/>
      <w:lvlText w:val=""/>
      <w:lvlJc w:val="left"/>
      <w:pPr>
        <w:tabs>
          <w:tab w:val="num" w:pos="5040"/>
        </w:tabs>
        <w:ind w:left="5040" w:hanging="360"/>
      </w:pPr>
      <w:rPr>
        <w:rFonts w:ascii="Symbol" w:hAnsi="Symbol" w:hint="default"/>
      </w:rPr>
    </w:lvl>
    <w:lvl w:ilvl="7" w:tplc="CB70241A" w:tentative="1">
      <w:start w:val="1"/>
      <w:numFmt w:val="bullet"/>
      <w:lvlText w:val=""/>
      <w:lvlJc w:val="left"/>
      <w:pPr>
        <w:tabs>
          <w:tab w:val="num" w:pos="5760"/>
        </w:tabs>
        <w:ind w:left="5760" w:hanging="360"/>
      </w:pPr>
      <w:rPr>
        <w:rFonts w:ascii="Symbol" w:hAnsi="Symbol" w:hint="default"/>
      </w:rPr>
    </w:lvl>
    <w:lvl w:ilvl="8" w:tplc="79FEA8F4"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4D5E61C6"/>
    <w:multiLevelType w:val="hybridMultilevel"/>
    <w:tmpl w:val="E8603A8E"/>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1CE1B36"/>
    <w:multiLevelType w:val="hybridMultilevel"/>
    <w:tmpl w:val="AD565FAC"/>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0605A5"/>
    <w:multiLevelType w:val="hybridMultilevel"/>
    <w:tmpl w:val="923EF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6C4212"/>
    <w:multiLevelType w:val="multilevel"/>
    <w:tmpl w:val="BE88F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65533CD"/>
    <w:multiLevelType w:val="hybridMultilevel"/>
    <w:tmpl w:val="1CF2DC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85C0691"/>
    <w:multiLevelType w:val="multilevel"/>
    <w:tmpl w:val="48B22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177123"/>
    <w:multiLevelType w:val="multilevel"/>
    <w:tmpl w:val="56BE2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E8455A"/>
    <w:multiLevelType w:val="hybridMultilevel"/>
    <w:tmpl w:val="CBB206E8"/>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2F33E6A"/>
    <w:multiLevelType w:val="hybridMultilevel"/>
    <w:tmpl w:val="602E2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4E00D6"/>
    <w:multiLevelType w:val="hybridMultilevel"/>
    <w:tmpl w:val="4A80921C"/>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6C32099"/>
    <w:multiLevelType w:val="hybridMultilevel"/>
    <w:tmpl w:val="A6FC8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722C2B"/>
    <w:multiLevelType w:val="hybridMultilevel"/>
    <w:tmpl w:val="AEC69600"/>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B10CB4"/>
    <w:multiLevelType w:val="hybridMultilevel"/>
    <w:tmpl w:val="27822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0A4ED3"/>
    <w:multiLevelType w:val="hybridMultilevel"/>
    <w:tmpl w:val="5A7849D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7"/>
  </w:num>
  <w:num w:numId="2">
    <w:abstractNumId w:val="41"/>
  </w:num>
  <w:num w:numId="3">
    <w:abstractNumId w:val="27"/>
  </w:num>
  <w:num w:numId="4">
    <w:abstractNumId w:val="15"/>
  </w:num>
  <w:num w:numId="5">
    <w:abstractNumId w:val="31"/>
  </w:num>
  <w:num w:numId="6">
    <w:abstractNumId w:val="23"/>
  </w:num>
  <w:num w:numId="7">
    <w:abstractNumId w:val="33"/>
  </w:num>
  <w:num w:numId="8">
    <w:abstractNumId w:val="13"/>
  </w:num>
  <w:num w:numId="9">
    <w:abstractNumId w:val="21"/>
  </w:num>
  <w:num w:numId="10">
    <w:abstractNumId w:val="28"/>
  </w:num>
  <w:num w:numId="11">
    <w:abstractNumId w:val="40"/>
  </w:num>
  <w:num w:numId="12">
    <w:abstractNumId w:val="22"/>
  </w:num>
  <w:num w:numId="13">
    <w:abstractNumId w:val="25"/>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9"/>
  </w:num>
  <w:num w:numId="25">
    <w:abstractNumId w:val="36"/>
  </w:num>
  <w:num w:numId="26">
    <w:abstractNumId w:val="17"/>
  </w:num>
  <w:num w:numId="27">
    <w:abstractNumId w:val="14"/>
  </w:num>
  <w:num w:numId="28">
    <w:abstractNumId w:val="30"/>
  </w:num>
  <w:num w:numId="29">
    <w:abstractNumId w:val="16"/>
  </w:num>
  <w:num w:numId="30">
    <w:abstractNumId w:val="24"/>
  </w:num>
  <w:num w:numId="31">
    <w:abstractNumId w:val="18"/>
  </w:num>
  <w:num w:numId="32">
    <w:abstractNumId w:val="34"/>
  </w:num>
  <w:num w:numId="33">
    <w:abstractNumId w:val="12"/>
  </w:num>
  <w:num w:numId="34">
    <w:abstractNumId w:val="19"/>
  </w:num>
  <w:num w:numId="35">
    <w:abstractNumId w:val="10"/>
  </w:num>
  <w:num w:numId="36">
    <w:abstractNumId w:val="35"/>
  </w:num>
  <w:num w:numId="37">
    <w:abstractNumId w:val="32"/>
  </w:num>
  <w:num w:numId="38">
    <w:abstractNumId w:val="20"/>
  </w:num>
  <w:num w:numId="39">
    <w:abstractNumId w:val="38"/>
  </w:num>
  <w:num w:numId="40">
    <w:abstractNumId w:val="26"/>
  </w:num>
  <w:num w:numId="41">
    <w:abstractNumId w:val="42"/>
  </w:num>
  <w:num w:numId="42">
    <w:abstractNumId w:val="11"/>
  </w:num>
  <w:num w:numId="43">
    <w:abstractNumId w:val="3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pt-BR" w:vendorID="64" w:dllVersion="4096" w:nlCheck="1" w:checkStyle="0"/>
  <w:activeWritingStyle w:appName="MSWord" w:lang="en-US" w:vendorID="64" w:dllVersion="0"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linkStyl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vw0f203faewuestptxwd2nsp2evzepttpf&quot;&gt;SDKahl-Current&lt;record-ids&gt;&lt;item&gt;44&lt;/item&gt;&lt;item&gt;1351&lt;/item&gt;&lt;item&gt;1353&lt;/item&gt;&lt;item&gt;1914&lt;/item&gt;&lt;item&gt;1915&lt;/item&gt;&lt;item&gt;2012&lt;/item&gt;&lt;item&gt;2013&lt;/item&gt;&lt;item&gt;2021&lt;/item&gt;&lt;item&gt;2035&lt;/item&gt;&lt;item&gt;2214&lt;/item&gt;&lt;item&gt;2705&lt;/item&gt;&lt;item&gt;2707&lt;/item&gt;&lt;item&gt;2919&lt;/item&gt;&lt;item&gt;2929&lt;/item&gt;&lt;item&gt;2930&lt;/item&gt;&lt;item&gt;2931&lt;/item&gt;&lt;item&gt;2937&lt;/item&gt;&lt;item&gt;2939&lt;/item&gt;&lt;item&gt;2941&lt;/item&gt;&lt;item&gt;2944&lt;/item&gt;&lt;item&gt;2945&lt;/item&gt;&lt;item&gt;2947&lt;/item&gt;&lt;item&gt;2951&lt;/item&gt;&lt;item&gt;2952&lt;/item&gt;&lt;item&gt;2953&lt;/item&gt;&lt;item&gt;2954&lt;/item&gt;&lt;item&gt;2955&lt;/item&gt;&lt;item&gt;2957&lt;/item&gt;&lt;item&gt;2958&lt;/item&gt;&lt;item&gt;2959&lt;/item&gt;&lt;item&gt;2966&lt;/item&gt;&lt;item&gt;2967&lt;/item&gt;&lt;item&gt;2968&lt;/item&gt;&lt;item&gt;2970&lt;/item&gt;&lt;item&gt;3034&lt;/item&gt;&lt;item&gt;3037&lt;/item&gt;&lt;item&gt;3047&lt;/item&gt;&lt;item&gt;3048&lt;/item&gt;&lt;item&gt;3050&lt;/item&gt;&lt;item&gt;3051&lt;/item&gt;&lt;item&gt;3053&lt;/item&gt;&lt;item&gt;3055&lt;/item&gt;&lt;item&gt;3094&lt;/item&gt;&lt;item&gt;3095&lt;/item&gt;&lt;item&gt;3096&lt;/item&gt;&lt;item&gt;3098&lt;/item&gt;&lt;item&gt;3134&lt;/item&gt;&lt;item&gt;3157&lt;/item&gt;&lt;item&gt;3158&lt;/item&gt;&lt;item&gt;3192&lt;/item&gt;&lt;item&gt;3205&lt;/item&gt;&lt;/record-ids&gt;&lt;/item&gt;&lt;/Libraries&gt;"/>
  </w:docVars>
  <w:rsids>
    <w:rsidRoot w:val="00C74CE5"/>
    <w:rsid w:val="00001750"/>
    <w:rsid w:val="0000278D"/>
    <w:rsid w:val="0000407F"/>
    <w:rsid w:val="000053B8"/>
    <w:rsid w:val="00005BB7"/>
    <w:rsid w:val="0000729C"/>
    <w:rsid w:val="00007D38"/>
    <w:rsid w:val="000122C0"/>
    <w:rsid w:val="00012AD8"/>
    <w:rsid w:val="000137B3"/>
    <w:rsid w:val="000174AB"/>
    <w:rsid w:val="00017915"/>
    <w:rsid w:val="0001793A"/>
    <w:rsid w:val="00021619"/>
    <w:rsid w:val="00023A70"/>
    <w:rsid w:val="000243E6"/>
    <w:rsid w:val="0002512C"/>
    <w:rsid w:val="0002557E"/>
    <w:rsid w:val="000257E9"/>
    <w:rsid w:val="00025CA9"/>
    <w:rsid w:val="00026A2C"/>
    <w:rsid w:val="00026D32"/>
    <w:rsid w:val="00027962"/>
    <w:rsid w:val="00027B45"/>
    <w:rsid w:val="000308D4"/>
    <w:rsid w:val="00034800"/>
    <w:rsid w:val="00040A67"/>
    <w:rsid w:val="00041986"/>
    <w:rsid w:val="00042572"/>
    <w:rsid w:val="00042728"/>
    <w:rsid w:val="00042D6C"/>
    <w:rsid w:val="00042D7B"/>
    <w:rsid w:val="00046155"/>
    <w:rsid w:val="00046AB2"/>
    <w:rsid w:val="00051124"/>
    <w:rsid w:val="000522E7"/>
    <w:rsid w:val="00054B42"/>
    <w:rsid w:val="00055539"/>
    <w:rsid w:val="00056A3D"/>
    <w:rsid w:val="00060F2E"/>
    <w:rsid w:val="00061209"/>
    <w:rsid w:val="000632D4"/>
    <w:rsid w:val="000636AC"/>
    <w:rsid w:val="000639CA"/>
    <w:rsid w:val="00064B5E"/>
    <w:rsid w:val="00065327"/>
    <w:rsid w:val="0006568A"/>
    <w:rsid w:val="00067311"/>
    <w:rsid w:val="00067949"/>
    <w:rsid w:val="00070CA7"/>
    <w:rsid w:val="00071CBA"/>
    <w:rsid w:val="0007246F"/>
    <w:rsid w:val="00073665"/>
    <w:rsid w:val="00073C73"/>
    <w:rsid w:val="0007665F"/>
    <w:rsid w:val="00077F4C"/>
    <w:rsid w:val="000801AE"/>
    <w:rsid w:val="00080D24"/>
    <w:rsid w:val="00082BCC"/>
    <w:rsid w:val="000832B9"/>
    <w:rsid w:val="0008359F"/>
    <w:rsid w:val="000865F7"/>
    <w:rsid w:val="0009028C"/>
    <w:rsid w:val="00091C6E"/>
    <w:rsid w:val="00091D60"/>
    <w:rsid w:val="00092887"/>
    <w:rsid w:val="00092FF5"/>
    <w:rsid w:val="00097569"/>
    <w:rsid w:val="000977F6"/>
    <w:rsid w:val="000A03D3"/>
    <w:rsid w:val="000A0A61"/>
    <w:rsid w:val="000A0CA0"/>
    <w:rsid w:val="000A271F"/>
    <w:rsid w:val="000A499F"/>
    <w:rsid w:val="000A7790"/>
    <w:rsid w:val="000A7B9D"/>
    <w:rsid w:val="000A7DA7"/>
    <w:rsid w:val="000B0B68"/>
    <w:rsid w:val="000B281E"/>
    <w:rsid w:val="000B4BE1"/>
    <w:rsid w:val="000C18B8"/>
    <w:rsid w:val="000C1A24"/>
    <w:rsid w:val="000C1BEE"/>
    <w:rsid w:val="000C2818"/>
    <w:rsid w:val="000C32D8"/>
    <w:rsid w:val="000C7405"/>
    <w:rsid w:val="000D1554"/>
    <w:rsid w:val="000D192A"/>
    <w:rsid w:val="000D2960"/>
    <w:rsid w:val="000D2F7D"/>
    <w:rsid w:val="000D6A09"/>
    <w:rsid w:val="000D6E7C"/>
    <w:rsid w:val="000D72B7"/>
    <w:rsid w:val="000D73BD"/>
    <w:rsid w:val="000E00BB"/>
    <w:rsid w:val="000E019F"/>
    <w:rsid w:val="000E2028"/>
    <w:rsid w:val="000E2DE4"/>
    <w:rsid w:val="000E4DDE"/>
    <w:rsid w:val="000E5153"/>
    <w:rsid w:val="000E56DA"/>
    <w:rsid w:val="000E5C84"/>
    <w:rsid w:val="000E7023"/>
    <w:rsid w:val="000F1522"/>
    <w:rsid w:val="000F33DB"/>
    <w:rsid w:val="000F752F"/>
    <w:rsid w:val="000F7E09"/>
    <w:rsid w:val="00101650"/>
    <w:rsid w:val="00101CBB"/>
    <w:rsid w:val="00102D3A"/>
    <w:rsid w:val="00105EF0"/>
    <w:rsid w:val="001062F0"/>
    <w:rsid w:val="001065CB"/>
    <w:rsid w:val="00107539"/>
    <w:rsid w:val="001111A3"/>
    <w:rsid w:val="001111FE"/>
    <w:rsid w:val="001118D2"/>
    <w:rsid w:val="0011280B"/>
    <w:rsid w:val="001151A3"/>
    <w:rsid w:val="00116EBE"/>
    <w:rsid w:val="00120BDA"/>
    <w:rsid w:val="00120C8D"/>
    <w:rsid w:val="00123B01"/>
    <w:rsid w:val="0012508B"/>
    <w:rsid w:val="00125B06"/>
    <w:rsid w:val="0012624E"/>
    <w:rsid w:val="00126967"/>
    <w:rsid w:val="00127B11"/>
    <w:rsid w:val="00127EA5"/>
    <w:rsid w:val="00130563"/>
    <w:rsid w:val="00131B98"/>
    <w:rsid w:val="001331C6"/>
    <w:rsid w:val="00134B4C"/>
    <w:rsid w:val="00135422"/>
    <w:rsid w:val="00137808"/>
    <w:rsid w:val="00137D25"/>
    <w:rsid w:val="00137D30"/>
    <w:rsid w:val="0014169F"/>
    <w:rsid w:val="00141AE9"/>
    <w:rsid w:val="0014229F"/>
    <w:rsid w:val="001434DF"/>
    <w:rsid w:val="00145238"/>
    <w:rsid w:val="00146FB5"/>
    <w:rsid w:val="00147E97"/>
    <w:rsid w:val="001503E0"/>
    <w:rsid w:val="00150CD1"/>
    <w:rsid w:val="00153988"/>
    <w:rsid w:val="001541EB"/>
    <w:rsid w:val="001549C4"/>
    <w:rsid w:val="00155578"/>
    <w:rsid w:val="0015704B"/>
    <w:rsid w:val="00166518"/>
    <w:rsid w:val="001678FC"/>
    <w:rsid w:val="001704FC"/>
    <w:rsid w:val="00170F11"/>
    <w:rsid w:val="00171673"/>
    <w:rsid w:val="001719C5"/>
    <w:rsid w:val="001767C8"/>
    <w:rsid w:val="001859D7"/>
    <w:rsid w:val="00186159"/>
    <w:rsid w:val="001868F0"/>
    <w:rsid w:val="0019118D"/>
    <w:rsid w:val="001911C7"/>
    <w:rsid w:val="001913FE"/>
    <w:rsid w:val="00191A51"/>
    <w:rsid w:val="00194361"/>
    <w:rsid w:val="00194CEB"/>
    <w:rsid w:val="00195C70"/>
    <w:rsid w:val="0019633F"/>
    <w:rsid w:val="001967AA"/>
    <w:rsid w:val="00196911"/>
    <w:rsid w:val="001969E6"/>
    <w:rsid w:val="00196B12"/>
    <w:rsid w:val="001A0C40"/>
    <w:rsid w:val="001A2DE7"/>
    <w:rsid w:val="001A3937"/>
    <w:rsid w:val="001A3F07"/>
    <w:rsid w:val="001A40C3"/>
    <w:rsid w:val="001A73AF"/>
    <w:rsid w:val="001B041D"/>
    <w:rsid w:val="001B07D9"/>
    <w:rsid w:val="001B08F0"/>
    <w:rsid w:val="001B2910"/>
    <w:rsid w:val="001B3D74"/>
    <w:rsid w:val="001B482D"/>
    <w:rsid w:val="001B4BC1"/>
    <w:rsid w:val="001B6918"/>
    <w:rsid w:val="001B6FA6"/>
    <w:rsid w:val="001B6FCB"/>
    <w:rsid w:val="001C008D"/>
    <w:rsid w:val="001C1C36"/>
    <w:rsid w:val="001C53B5"/>
    <w:rsid w:val="001C65EE"/>
    <w:rsid w:val="001C7A9A"/>
    <w:rsid w:val="001D07DD"/>
    <w:rsid w:val="001D2FD6"/>
    <w:rsid w:val="001D4AC3"/>
    <w:rsid w:val="001D51A9"/>
    <w:rsid w:val="001D5482"/>
    <w:rsid w:val="001D66FA"/>
    <w:rsid w:val="001D76DE"/>
    <w:rsid w:val="001D7B55"/>
    <w:rsid w:val="001E0A2B"/>
    <w:rsid w:val="001E0BF3"/>
    <w:rsid w:val="001E1424"/>
    <w:rsid w:val="001E2D62"/>
    <w:rsid w:val="001E2FAB"/>
    <w:rsid w:val="001E3E21"/>
    <w:rsid w:val="001E4034"/>
    <w:rsid w:val="001E6C3F"/>
    <w:rsid w:val="001E7859"/>
    <w:rsid w:val="001F03DA"/>
    <w:rsid w:val="001F0D23"/>
    <w:rsid w:val="001F1CE2"/>
    <w:rsid w:val="001F4087"/>
    <w:rsid w:val="001F4125"/>
    <w:rsid w:val="001F6268"/>
    <w:rsid w:val="001F63F7"/>
    <w:rsid w:val="001F66D5"/>
    <w:rsid w:val="001F69DD"/>
    <w:rsid w:val="002019C6"/>
    <w:rsid w:val="00204B59"/>
    <w:rsid w:val="00207C9D"/>
    <w:rsid w:val="002104D3"/>
    <w:rsid w:val="00211C4E"/>
    <w:rsid w:val="00211EC6"/>
    <w:rsid w:val="00211EDA"/>
    <w:rsid w:val="00211F31"/>
    <w:rsid w:val="00213411"/>
    <w:rsid w:val="00214426"/>
    <w:rsid w:val="00215DAC"/>
    <w:rsid w:val="00216BCC"/>
    <w:rsid w:val="002179B1"/>
    <w:rsid w:val="00220BC5"/>
    <w:rsid w:val="00220C97"/>
    <w:rsid w:val="00220E37"/>
    <w:rsid w:val="00220FDC"/>
    <w:rsid w:val="00222D85"/>
    <w:rsid w:val="00223E55"/>
    <w:rsid w:val="00224764"/>
    <w:rsid w:val="00227359"/>
    <w:rsid w:val="00227BA2"/>
    <w:rsid w:val="002306BD"/>
    <w:rsid w:val="0023213F"/>
    <w:rsid w:val="00233F6D"/>
    <w:rsid w:val="00234AC7"/>
    <w:rsid w:val="00234CA2"/>
    <w:rsid w:val="00235958"/>
    <w:rsid w:val="00235A14"/>
    <w:rsid w:val="002363E7"/>
    <w:rsid w:val="0024413F"/>
    <w:rsid w:val="00244462"/>
    <w:rsid w:val="00244DCF"/>
    <w:rsid w:val="0024664C"/>
    <w:rsid w:val="002466EB"/>
    <w:rsid w:val="00250288"/>
    <w:rsid w:val="002504BA"/>
    <w:rsid w:val="00255F33"/>
    <w:rsid w:val="002566A5"/>
    <w:rsid w:val="00260A1E"/>
    <w:rsid w:val="00265302"/>
    <w:rsid w:val="002669C4"/>
    <w:rsid w:val="00267700"/>
    <w:rsid w:val="00270C9D"/>
    <w:rsid w:val="00277AE2"/>
    <w:rsid w:val="002810B2"/>
    <w:rsid w:val="002825D8"/>
    <w:rsid w:val="002849FB"/>
    <w:rsid w:val="0028555F"/>
    <w:rsid w:val="00287D59"/>
    <w:rsid w:val="0029143B"/>
    <w:rsid w:val="00291533"/>
    <w:rsid w:val="002939C9"/>
    <w:rsid w:val="00297E03"/>
    <w:rsid w:val="00297FE7"/>
    <w:rsid w:val="002A2EBE"/>
    <w:rsid w:val="002A624C"/>
    <w:rsid w:val="002A6614"/>
    <w:rsid w:val="002A6712"/>
    <w:rsid w:val="002A7691"/>
    <w:rsid w:val="002A7B6D"/>
    <w:rsid w:val="002B03D3"/>
    <w:rsid w:val="002B0BB2"/>
    <w:rsid w:val="002B23B6"/>
    <w:rsid w:val="002B3749"/>
    <w:rsid w:val="002B3ACC"/>
    <w:rsid w:val="002B5400"/>
    <w:rsid w:val="002B6271"/>
    <w:rsid w:val="002B64FF"/>
    <w:rsid w:val="002B7795"/>
    <w:rsid w:val="002C0C06"/>
    <w:rsid w:val="002C1A36"/>
    <w:rsid w:val="002C27AC"/>
    <w:rsid w:val="002C2F04"/>
    <w:rsid w:val="002C3358"/>
    <w:rsid w:val="002C5974"/>
    <w:rsid w:val="002C6353"/>
    <w:rsid w:val="002D021B"/>
    <w:rsid w:val="002D0C92"/>
    <w:rsid w:val="002D14C4"/>
    <w:rsid w:val="002D421C"/>
    <w:rsid w:val="002D430A"/>
    <w:rsid w:val="002D6ADD"/>
    <w:rsid w:val="002D6CEF"/>
    <w:rsid w:val="002D6DD9"/>
    <w:rsid w:val="002D7762"/>
    <w:rsid w:val="002E0B44"/>
    <w:rsid w:val="002E0DBD"/>
    <w:rsid w:val="002E2C65"/>
    <w:rsid w:val="002E2DA0"/>
    <w:rsid w:val="002E2FFB"/>
    <w:rsid w:val="002E5290"/>
    <w:rsid w:val="002F3226"/>
    <w:rsid w:val="002F3B38"/>
    <w:rsid w:val="002F7673"/>
    <w:rsid w:val="00300670"/>
    <w:rsid w:val="00301710"/>
    <w:rsid w:val="00301D3A"/>
    <w:rsid w:val="00303CB9"/>
    <w:rsid w:val="003043C4"/>
    <w:rsid w:val="00304CC6"/>
    <w:rsid w:val="00304E63"/>
    <w:rsid w:val="00305072"/>
    <w:rsid w:val="003063C7"/>
    <w:rsid w:val="003120AF"/>
    <w:rsid w:val="003134D8"/>
    <w:rsid w:val="003134E7"/>
    <w:rsid w:val="0031437D"/>
    <w:rsid w:val="003149E1"/>
    <w:rsid w:val="00314FFC"/>
    <w:rsid w:val="003157F4"/>
    <w:rsid w:val="00317BA2"/>
    <w:rsid w:val="00321AE9"/>
    <w:rsid w:val="00323907"/>
    <w:rsid w:val="00325F89"/>
    <w:rsid w:val="00326184"/>
    <w:rsid w:val="00330BF7"/>
    <w:rsid w:val="003317EB"/>
    <w:rsid w:val="003357F0"/>
    <w:rsid w:val="00336B37"/>
    <w:rsid w:val="00337090"/>
    <w:rsid w:val="00337A4A"/>
    <w:rsid w:val="00342DBB"/>
    <w:rsid w:val="00343E1F"/>
    <w:rsid w:val="00346B8D"/>
    <w:rsid w:val="00347F85"/>
    <w:rsid w:val="00350168"/>
    <w:rsid w:val="00351295"/>
    <w:rsid w:val="0035149D"/>
    <w:rsid w:val="00355BA7"/>
    <w:rsid w:val="00357362"/>
    <w:rsid w:val="00361728"/>
    <w:rsid w:val="00362028"/>
    <w:rsid w:val="00362F24"/>
    <w:rsid w:val="00363589"/>
    <w:rsid w:val="00365D15"/>
    <w:rsid w:val="00365D71"/>
    <w:rsid w:val="00366E1A"/>
    <w:rsid w:val="00370052"/>
    <w:rsid w:val="00370232"/>
    <w:rsid w:val="003705F3"/>
    <w:rsid w:val="0037093E"/>
    <w:rsid w:val="00371245"/>
    <w:rsid w:val="0037286D"/>
    <w:rsid w:val="003758B1"/>
    <w:rsid w:val="00375D06"/>
    <w:rsid w:val="003761C3"/>
    <w:rsid w:val="003761D0"/>
    <w:rsid w:val="00377FF1"/>
    <w:rsid w:val="0038060E"/>
    <w:rsid w:val="003813BF"/>
    <w:rsid w:val="00383039"/>
    <w:rsid w:val="00383718"/>
    <w:rsid w:val="003904A8"/>
    <w:rsid w:val="003914DB"/>
    <w:rsid w:val="003920AA"/>
    <w:rsid w:val="00395287"/>
    <w:rsid w:val="003956FA"/>
    <w:rsid w:val="0039757A"/>
    <w:rsid w:val="00397678"/>
    <w:rsid w:val="003A0E64"/>
    <w:rsid w:val="003A0EB2"/>
    <w:rsid w:val="003A13AB"/>
    <w:rsid w:val="003A1E91"/>
    <w:rsid w:val="003A20C6"/>
    <w:rsid w:val="003A2495"/>
    <w:rsid w:val="003A2ABD"/>
    <w:rsid w:val="003A4E38"/>
    <w:rsid w:val="003A5F0E"/>
    <w:rsid w:val="003A6A90"/>
    <w:rsid w:val="003B09CC"/>
    <w:rsid w:val="003B3E55"/>
    <w:rsid w:val="003B5DF6"/>
    <w:rsid w:val="003B6FA6"/>
    <w:rsid w:val="003B789C"/>
    <w:rsid w:val="003C0210"/>
    <w:rsid w:val="003C0F06"/>
    <w:rsid w:val="003C115E"/>
    <w:rsid w:val="003C253B"/>
    <w:rsid w:val="003C2ED0"/>
    <w:rsid w:val="003C4709"/>
    <w:rsid w:val="003C5565"/>
    <w:rsid w:val="003D18D8"/>
    <w:rsid w:val="003D49C2"/>
    <w:rsid w:val="003D4F7F"/>
    <w:rsid w:val="003D6672"/>
    <w:rsid w:val="003D7CA3"/>
    <w:rsid w:val="003E0434"/>
    <w:rsid w:val="003E1909"/>
    <w:rsid w:val="003E48A4"/>
    <w:rsid w:val="003E4B23"/>
    <w:rsid w:val="003E55F7"/>
    <w:rsid w:val="003E6ED9"/>
    <w:rsid w:val="003F0755"/>
    <w:rsid w:val="003F0D44"/>
    <w:rsid w:val="003F36D4"/>
    <w:rsid w:val="003F62CE"/>
    <w:rsid w:val="003F64B7"/>
    <w:rsid w:val="003F6540"/>
    <w:rsid w:val="003F689D"/>
    <w:rsid w:val="0040062B"/>
    <w:rsid w:val="00402D73"/>
    <w:rsid w:val="004031C7"/>
    <w:rsid w:val="004039DC"/>
    <w:rsid w:val="00404BBA"/>
    <w:rsid w:val="00406176"/>
    <w:rsid w:val="00406942"/>
    <w:rsid w:val="004072C8"/>
    <w:rsid w:val="00410E87"/>
    <w:rsid w:val="0041158C"/>
    <w:rsid w:val="00411B24"/>
    <w:rsid w:val="00411CE2"/>
    <w:rsid w:val="0041333B"/>
    <w:rsid w:val="0041739A"/>
    <w:rsid w:val="00422F3C"/>
    <w:rsid w:val="00423AA6"/>
    <w:rsid w:val="00424731"/>
    <w:rsid w:val="004268CF"/>
    <w:rsid w:val="00426E84"/>
    <w:rsid w:val="00427CF3"/>
    <w:rsid w:val="004304E4"/>
    <w:rsid w:val="00430A45"/>
    <w:rsid w:val="00430C5D"/>
    <w:rsid w:val="004315D6"/>
    <w:rsid w:val="00435BCB"/>
    <w:rsid w:val="0044032D"/>
    <w:rsid w:val="00441FE7"/>
    <w:rsid w:val="004423C1"/>
    <w:rsid w:val="00442680"/>
    <w:rsid w:val="00445404"/>
    <w:rsid w:val="00445950"/>
    <w:rsid w:val="00447019"/>
    <w:rsid w:val="004501D3"/>
    <w:rsid w:val="0045081E"/>
    <w:rsid w:val="00454720"/>
    <w:rsid w:val="004554C5"/>
    <w:rsid w:val="00456D35"/>
    <w:rsid w:val="00457177"/>
    <w:rsid w:val="004625D2"/>
    <w:rsid w:val="0046338F"/>
    <w:rsid w:val="004646E4"/>
    <w:rsid w:val="00467468"/>
    <w:rsid w:val="00467EB9"/>
    <w:rsid w:val="004719E3"/>
    <w:rsid w:val="00472941"/>
    <w:rsid w:val="004737B2"/>
    <w:rsid w:val="00473B51"/>
    <w:rsid w:val="004743F0"/>
    <w:rsid w:val="004760A5"/>
    <w:rsid w:val="00476AE6"/>
    <w:rsid w:val="0047735E"/>
    <w:rsid w:val="00480ECC"/>
    <w:rsid w:val="004810AB"/>
    <w:rsid w:val="00481C43"/>
    <w:rsid w:val="00482671"/>
    <w:rsid w:val="00482DC8"/>
    <w:rsid w:val="00483E68"/>
    <w:rsid w:val="004856EB"/>
    <w:rsid w:val="00485B1E"/>
    <w:rsid w:val="00487B22"/>
    <w:rsid w:val="00490A25"/>
    <w:rsid w:val="00490ADF"/>
    <w:rsid w:val="00492A13"/>
    <w:rsid w:val="00492AAE"/>
    <w:rsid w:val="00492C17"/>
    <w:rsid w:val="004A0D41"/>
    <w:rsid w:val="004A3789"/>
    <w:rsid w:val="004A4BEC"/>
    <w:rsid w:val="004B54E1"/>
    <w:rsid w:val="004B54EC"/>
    <w:rsid w:val="004B5F68"/>
    <w:rsid w:val="004B6546"/>
    <w:rsid w:val="004C0D1B"/>
    <w:rsid w:val="004C3AA0"/>
    <w:rsid w:val="004C3F06"/>
    <w:rsid w:val="004C438B"/>
    <w:rsid w:val="004C6965"/>
    <w:rsid w:val="004C74B1"/>
    <w:rsid w:val="004C796E"/>
    <w:rsid w:val="004D03B8"/>
    <w:rsid w:val="004D1A6F"/>
    <w:rsid w:val="004D38A2"/>
    <w:rsid w:val="004D3EC0"/>
    <w:rsid w:val="004D5475"/>
    <w:rsid w:val="004D5D38"/>
    <w:rsid w:val="004D7DCE"/>
    <w:rsid w:val="004E04A7"/>
    <w:rsid w:val="004E0501"/>
    <w:rsid w:val="004E090F"/>
    <w:rsid w:val="004E16E8"/>
    <w:rsid w:val="004E5E7F"/>
    <w:rsid w:val="004E7320"/>
    <w:rsid w:val="004F0421"/>
    <w:rsid w:val="004F2E81"/>
    <w:rsid w:val="004F5354"/>
    <w:rsid w:val="004F59AD"/>
    <w:rsid w:val="004F6443"/>
    <w:rsid w:val="00502C46"/>
    <w:rsid w:val="005030B3"/>
    <w:rsid w:val="00503E34"/>
    <w:rsid w:val="0050760C"/>
    <w:rsid w:val="00510602"/>
    <w:rsid w:val="00510D20"/>
    <w:rsid w:val="00511CC4"/>
    <w:rsid w:val="0051426A"/>
    <w:rsid w:val="00515A46"/>
    <w:rsid w:val="00517B14"/>
    <w:rsid w:val="00520FA9"/>
    <w:rsid w:val="00521C67"/>
    <w:rsid w:val="00522E7D"/>
    <w:rsid w:val="00525466"/>
    <w:rsid w:val="00525D2D"/>
    <w:rsid w:val="00527465"/>
    <w:rsid w:val="0053157F"/>
    <w:rsid w:val="00532D44"/>
    <w:rsid w:val="00534B5D"/>
    <w:rsid w:val="00535034"/>
    <w:rsid w:val="00535BC8"/>
    <w:rsid w:val="005419AB"/>
    <w:rsid w:val="00543A49"/>
    <w:rsid w:val="00544C46"/>
    <w:rsid w:val="00546DF1"/>
    <w:rsid w:val="00551908"/>
    <w:rsid w:val="005519ED"/>
    <w:rsid w:val="0055467E"/>
    <w:rsid w:val="00556D94"/>
    <w:rsid w:val="005573F4"/>
    <w:rsid w:val="005601B2"/>
    <w:rsid w:val="00560A13"/>
    <w:rsid w:val="00561F75"/>
    <w:rsid w:val="0056260C"/>
    <w:rsid w:val="005644DE"/>
    <w:rsid w:val="00565B12"/>
    <w:rsid w:val="00567FF0"/>
    <w:rsid w:val="00572114"/>
    <w:rsid w:val="00576A60"/>
    <w:rsid w:val="00577119"/>
    <w:rsid w:val="0058031B"/>
    <w:rsid w:val="00584D74"/>
    <w:rsid w:val="00585881"/>
    <w:rsid w:val="00587F80"/>
    <w:rsid w:val="005906B2"/>
    <w:rsid w:val="00591784"/>
    <w:rsid w:val="005920A7"/>
    <w:rsid w:val="005944D9"/>
    <w:rsid w:val="00597E21"/>
    <w:rsid w:val="005A177D"/>
    <w:rsid w:val="005A2E9A"/>
    <w:rsid w:val="005A4933"/>
    <w:rsid w:val="005A4C7F"/>
    <w:rsid w:val="005A53A1"/>
    <w:rsid w:val="005A7278"/>
    <w:rsid w:val="005B6895"/>
    <w:rsid w:val="005C1A06"/>
    <w:rsid w:val="005C3FAE"/>
    <w:rsid w:val="005C51EF"/>
    <w:rsid w:val="005C58A1"/>
    <w:rsid w:val="005C6F8D"/>
    <w:rsid w:val="005D00F7"/>
    <w:rsid w:val="005D0C7F"/>
    <w:rsid w:val="005D1D7C"/>
    <w:rsid w:val="005D40C7"/>
    <w:rsid w:val="005E1171"/>
    <w:rsid w:val="005E251C"/>
    <w:rsid w:val="005E4687"/>
    <w:rsid w:val="005E5D84"/>
    <w:rsid w:val="005E6621"/>
    <w:rsid w:val="005E7ADD"/>
    <w:rsid w:val="005F089E"/>
    <w:rsid w:val="005F12FE"/>
    <w:rsid w:val="005F3172"/>
    <w:rsid w:val="005F3AC4"/>
    <w:rsid w:val="005F4DE8"/>
    <w:rsid w:val="005F5033"/>
    <w:rsid w:val="005F57B8"/>
    <w:rsid w:val="005F6842"/>
    <w:rsid w:val="00602246"/>
    <w:rsid w:val="00602C9A"/>
    <w:rsid w:val="00604C91"/>
    <w:rsid w:val="00604E34"/>
    <w:rsid w:val="006050DC"/>
    <w:rsid w:val="006054EC"/>
    <w:rsid w:val="0060767F"/>
    <w:rsid w:val="00611B95"/>
    <w:rsid w:val="00611E1F"/>
    <w:rsid w:val="00614EB3"/>
    <w:rsid w:val="00615BA2"/>
    <w:rsid w:val="00617BD6"/>
    <w:rsid w:val="00620E9A"/>
    <w:rsid w:val="00621717"/>
    <w:rsid w:val="00622398"/>
    <w:rsid w:val="0062261F"/>
    <w:rsid w:val="00622F70"/>
    <w:rsid w:val="00630833"/>
    <w:rsid w:val="0063197D"/>
    <w:rsid w:val="00635291"/>
    <w:rsid w:val="00635933"/>
    <w:rsid w:val="00636114"/>
    <w:rsid w:val="006363B4"/>
    <w:rsid w:val="00637D38"/>
    <w:rsid w:val="0064143E"/>
    <w:rsid w:val="0064165D"/>
    <w:rsid w:val="0064295D"/>
    <w:rsid w:val="0064470E"/>
    <w:rsid w:val="00645316"/>
    <w:rsid w:val="006455FB"/>
    <w:rsid w:val="00647F16"/>
    <w:rsid w:val="00650923"/>
    <w:rsid w:val="006522B6"/>
    <w:rsid w:val="00653402"/>
    <w:rsid w:val="00653445"/>
    <w:rsid w:val="006566AF"/>
    <w:rsid w:val="006569A7"/>
    <w:rsid w:val="006575B6"/>
    <w:rsid w:val="006605D1"/>
    <w:rsid w:val="00661C49"/>
    <w:rsid w:val="0066240E"/>
    <w:rsid w:val="0066456F"/>
    <w:rsid w:val="00665032"/>
    <w:rsid w:val="0066613E"/>
    <w:rsid w:val="0066631D"/>
    <w:rsid w:val="00666B54"/>
    <w:rsid w:val="00667317"/>
    <w:rsid w:val="00667A8E"/>
    <w:rsid w:val="0067012E"/>
    <w:rsid w:val="006703CF"/>
    <w:rsid w:val="00670912"/>
    <w:rsid w:val="00675104"/>
    <w:rsid w:val="0067528F"/>
    <w:rsid w:val="0067678B"/>
    <w:rsid w:val="00676BB3"/>
    <w:rsid w:val="00680B2B"/>
    <w:rsid w:val="0068219F"/>
    <w:rsid w:val="0068526D"/>
    <w:rsid w:val="00686D28"/>
    <w:rsid w:val="00687971"/>
    <w:rsid w:val="00687B8C"/>
    <w:rsid w:val="006915B3"/>
    <w:rsid w:val="006933F5"/>
    <w:rsid w:val="00693EDB"/>
    <w:rsid w:val="00694266"/>
    <w:rsid w:val="00695944"/>
    <w:rsid w:val="006977AA"/>
    <w:rsid w:val="006A2C6B"/>
    <w:rsid w:val="006A3E24"/>
    <w:rsid w:val="006A4847"/>
    <w:rsid w:val="006A643A"/>
    <w:rsid w:val="006A72B2"/>
    <w:rsid w:val="006B1F38"/>
    <w:rsid w:val="006B361B"/>
    <w:rsid w:val="006C19AF"/>
    <w:rsid w:val="006C302A"/>
    <w:rsid w:val="006C318B"/>
    <w:rsid w:val="006C66AC"/>
    <w:rsid w:val="006D62C7"/>
    <w:rsid w:val="006D676F"/>
    <w:rsid w:val="006E07DA"/>
    <w:rsid w:val="006E665C"/>
    <w:rsid w:val="006E6BAC"/>
    <w:rsid w:val="006E77EB"/>
    <w:rsid w:val="006F067B"/>
    <w:rsid w:val="006F1E91"/>
    <w:rsid w:val="006F3E8A"/>
    <w:rsid w:val="006F3F97"/>
    <w:rsid w:val="006F4519"/>
    <w:rsid w:val="006F67FA"/>
    <w:rsid w:val="006F6C7A"/>
    <w:rsid w:val="007014DD"/>
    <w:rsid w:val="00703522"/>
    <w:rsid w:val="00703A64"/>
    <w:rsid w:val="0070463C"/>
    <w:rsid w:val="007076D7"/>
    <w:rsid w:val="007076E7"/>
    <w:rsid w:val="00707A0C"/>
    <w:rsid w:val="00707DA8"/>
    <w:rsid w:val="00712F14"/>
    <w:rsid w:val="007145CF"/>
    <w:rsid w:val="00716FED"/>
    <w:rsid w:val="007206C4"/>
    <w:rsid w:val="0072101D"/>
    <w:rsid w:val="007210A0"/>
    <w:rsid w:val="00721933"/>
    <w:rsid w:val="0072373F"/>
    <w:rsid w:val="00725A6D"/>
    <w:rsid w:val="00731886"/>
    <w:rsid w:val="00733733"/>
    <w:rsid w:val="00735ABF"/>
    <w:rsid w:val="007363B9"/>
    <w:rsid w:val="00736446"/>
    <w:rsid w:val="00737FB6"/>
    <w:rsid w:val="00740399"/>
    <w:rsid w:val="007447B2"/>
    <w:rsid w:val="0074587D"/>
    <w:rsid w:val="00746830"/>
    <w:rsid w:val="00752FE1"/>
    <w:rsid w:val="0075412F"/>
    <w:rsid w:val="007541BA"/>
    <w:rsid w:val="00755594"/>
    <w:rsid w:val="00760976"/>
    <w:rsid w:val="00760D56"/>
    <w:rsid w:val="0076192E"/>
    <w:rsid w:val="00764CFF"/>
    <w:rsid w:val="00765A1C"/>
    <w:rsid w:val="00770225"/>
    <w:rsid w:val="00770DA4"/>
    <w:rsid w:val="0077381D"/>
    <w:rsid w:val="007739F5"/>
    <w:rsid w:val="00775A03"/>
    <w:rsid w:val="0077715A"/>
    <w:rsid w:val="007777D9"/>
    <w:rsid w:val="00777961"/>
    <w:rsid w:val="00780313"/>
    <w:rsid w:val="007808E4"/>
    <w:rsid w:val="00781F1E"/>
    <w:rsid w:val="00782243"/>
    <w:rsid w:val="00783B58"/>
    <w:rsid w:val="007855B3"/>
    <w:rsid w:val="00786CC1"/>
    <w:rsid w:val="00787673"/>
    <w:rsid w:val="00790206"/>
    <w:rsid w:val="00790463"/>
    <w:rsid w:val="007909F4"/>
    <w:rsid w:val="00792AB1"/>
    <w:rsid w:val="007953D0"/>
    <w:rsid w:val="007971EB"/>
    <w:rsid w:val="00797842"/>
    <w:rsid w:val="007A2CAF"/>
    <w:rsid w:val="007A2F85"/>
    <w:rsid w:val="007A364C"/>
    <w:rsid w:val="007A377B"/>
    <w:rsid w:val="007A40DF"/>
    <w:rsid w:val="007A5718"/>
    <w:rsid w:val="007A6149"/>
    <w:rsid w:val="007A74E6"/>
    <w:rsid w:val="007A7887"/>
    <w:rsid w:val="007B1CE5"/>
    <w:rsid w:val="007B5C9F"/>
    <w:rsid w:val="007B606A"/>
    <w:rsid w:val="007B7623"/>
    <w:rsid w:val="007B79D8"/>
    <w:rsid w:val="007B7E33"/>
    <w:rsid w:val="007C2CAC"/>
    <w:rsid w:val="007C369B"/>
    <w:rsid w:val="007C5D12"/>
    <w:rsid w:val="007C78F1"/>
    <w:rsid w:val="007D0CBF"/>
    <w:rsid w:val="007D21B1"/>
    <w:rsid w:val="007D2237"/>
    <w:rsid w:val="007D5431"/>
    <w:rsid w:val="007D5478"/>
    <w:rsid w:val="007E0F11"/>
    <w:rsid w:val="007E5F71"/>
    <w:rsid w:val="007E6A5D"/>
    <w:rsid w:val="007E73A9"/>
    <w:rsid w:val="007E7972"/>
    <w:rsid w:val="007F00FA"/>
    <w:rsid w:val="007F0C8E"/>
    <w:rsid w:val="007F1AA9"/>
    <w:rsid w:val="007F1ABB"/>
    <w:rsid w:val="007F1EC4"/>
    <w:rsid w:val="007F25F2"/>
    <w:rsid w:val="007F3162"/>
    <w:rsid w:val="007F368B"/>
    <w:rsid w:val="007F4F92"/>
    <w:rsid w:val="007F6C22"/>
    <w:rsid w:val="0080437A"/>
    <w:rsid w:val="00804510"/>
    <w:rsid w:val="00804664"/>
    <w:rsid w:val="008100C5"/>
    <w:rsid w:val="008104DC"/>
    <w:rsid w:val="00812FA1"/>
    <w:rsid w:val="008136FC"/>
    <w:rsid w:val="00814312"/>
    <w:rsid w:val="00814681"/>
    <w:rsid w:val="00815609"/>
    <w:rsid w:val="00815B73"/>
    <w:rsid w:val="00816A90"/>
    <w:rsid w:val="00816EBA"/>
    <w:rsid w:val="00821583"/>
    <w:rsid w:val="0082194B"/>
    <w:rsid w:val="00825D12"/>
    <w:rsid w:val="00825D17"/>
    <w:rsid w:val="00825D4D"/>
    <w:rsid w:val="00826533"/>
    <w:rsid w:val="00826905"/>
    <w:rsid w:val="0082755B"/>
    <w:rsid w:val="0083011A"/>
    <w:rsid w:val="008303EB"/>
    <w:rsid w:val="0083075B"/>
    <w:rsid w:val="0083096E"/>
    <w:rsid w:val="00831FD5"/>
    <w:rsid w:val="00834B8D"/>
    <w:rsid w:val="00835830"/>
    <w:rsid w:val="008400B2"/>
    <w:rsid w:val="008408F8"/>
    <w:rsid w:val="00841C54"/>
    <w:rsid w:val="00841DFB"/>
    <w:rsid w:val="008445D3"/>
    <w:rsid w:val="0084710A"/>
    <w:rsid w:val="0084712A"/>
    <w:rsid w:val="00847CDB"/>
    <w:rsid w:val="008514B3"/>
    <w:rsid w:val="00852ABE"/>
    <w:rsid w:val="00855FA8"/>
    <w:rsid w:val="0085723E"/>
    <w:rsid w:val="00861177"/>
    <w:rsid w:val="00863ADE"/>
    <w:rsid w:val="00864015"/>
    <w:rsid w:val="008655BE"/>
    <w:rsid w:val="00865A01"/>
    <w:rsid w:val="0086739F"/>
    <w:rsid w:val="00871EE3"/>
    <w:rsid w:val="00873F63"/>
    <w:rsid w:val="008749C1"/>
    <w:rsid w:val="00875650"/>
    <w:rsid w:val="00875C3F"/>
    <w:rsid w:val="00876066"/>
    <w:rsid w:val="00880235"/>
    <w:rsid w:val="0088479F"/>
    <w:rsid w:val="00887200"/>
    <w:rsid w:val="00887709"/>
    <w:rsid w:val="00887FE6"/>
    <w:rsid w:val="008918AC"/>
    <w:rsid w:val="00893CB9"/>
    <w:rsid w:val="008946EC"/>
    <w:rsid w:val="008949E2"/>
    <w:rsid w:val="00896025"/>
    <w:rsid w:val="008A1EBE"/>
    <w:rsid w:val="008A48DA"/>
    <w:rsid w:val="008A4DC8"/>
    <w:rsid w:val="008A56CF"/>
    <w:rsid w:val="008A59B2"/>
    <w:rsid w:val="008A6C42"/>
    <w:rsid w:val="008A7F6F"/>
    <w:rsid w:val="008B0BCB"/>
    <w:rsid w:val="008B2214"/>
    <w:rsid w:val="008B2BDC"/>
    <w:rsid w:val="008B2E36"/>
    <w:rsid w:val="008B428F"/>
    <w:rsid w:val="008B4ACE"/>
    <w:rsid w:val="008B57B6"/>
    <w:rsid w:val="008B5C54"/>
    <w:rsid w:val="008B7073"/>
    <w:rsid w:val="008B7B79"/>
    <w:rsid w:val="008C0601"/>
    <w:rsid w:val="008C1C2D"/>
    <w:rsid w:val="008C339D"/>
    <w:rsid w:val="008C4727"/>
    <w:rsid w:val="008C5217"/>
    <w:rsid w:val="008C6B30"/>
    <w:rsid w:val="008C6D6A"/>
    <w:rsid w:val="008D04FB"/>
    <w:rsid w:val="008D1222"/>
    <w:rsid w:val="008D2CC1"/>
    <w:rsid w:val="008D3458"/>
    <w:rsid w:val="008D38BE"/>
    <w:rsid w:val="008D45EF"/>
    <w:rsid w:val="008D4CE2"/>
    <w:rsid w:val="008D5C38"/>
    <w:rsid w:val="008D6ABA"/>
    <w:rsid w:val="008D7ED0"/>
    <w:rsid w:val="008E177D"/>
    <w:rsid w:val="008E214F"/>
    <w:rsid w:val="008E4EE6"/>
    <w:rsid w:val="008F1EED"/>
    <w:rsid w:val="008F35B2"/>
    <w:rsid w:val="008F65E2"/>
    <w:rsid w:val="00900052"/>
    <w:rsid w:val="00900206"/>
    <w:rsid w:val="0090063B"/>
    <w:rsid w:val="00901937"/>
    <w:rsid w:val="00902929"/>
    <w:rsid w:val="00905FD7"/>
    <w:rsid w:val="009100F3"/>
    <w:rsid w:val="009106E5"/>
    <w:rsid w:val="00911D07"/>
    <w:rsid w:val="00912DF7"/>
    <w:rsid w:val="00916846"/>
    <w:rsid w:val="009168ED"/>
    <w:rsid w:val="00916A2E"/>
    <w:rsid w:val="00916FCB"/>
    <w:rsid w:val="00917055"/>
    <w:rsid w:val="00921311"/>
    <w:rsid w:val="009214E7"/>
    <w:rsid w:val="00921A6E"/>
    <w:rsid w:val="00921CE7"/>
    <w:rsid w:val="009227B4"/>
    <w:rsid w:val="0092353B"/>
    <w:rsid w:val="0092607B"/>
    <w:rsid w:val="009263F0"/>
    <w:rsid w:val="00930711"/>
    <w:rsid w:val="009312AC"/>
    <w:rsid w:val="00931813"/>
    <w:rsid w:val="00933F53"/>
    <w:rsid w:val="00934C3B"/>
    <w:rsid w:val="00935550"/>
    <w:rsid w:val="0093572F"/>
    <w:rsid w:val="00937268"/>
    <w:rsid w:val="00941BF7"/>
    <w:rsid w:val="00941E60"/>
    <w:rsid w:val="00942577"/>
    <w:rsid w:val="009437EE"/>
    <w:rsid w:val="00943FE2"/>
    <w:rsid w:val="009443FA"/>
    <w:rsid w:val="00945DB3"/>
    <w:rsid w:val="009519B9"/>
    <w:rsid w:val="0095257D"/>
    <w:rsid w:val="009537A9"/>
    <w:rsid w:val="0095491F"/>
    <w:rsid w:val="0096042D"/>
    <w:rsid w:val="00960C84"/>
    <w:rsid w:val="00962EA6"/>
    <w:rsid w:val="009634A4"/>
    <w:rsid w:val="00964DC8"/>
    <w:rsid w:val="00966AA2"/>
    <w:rsid w:val="00971F4F"/>
    <w:rsid w:val="009736E5"/>
    <w:rsid w:val="00975544"/>
    <w:rsid w:val="00976C2E"/>
    <w:rsid w:val="00977F54"/>
    <w:rsid w:val="00980158"/>
    <w:rsid w:val="00982B04"/>
    <w:rsid w:val="00983023"/>
    <w:rsid w:val="00983361"/>
    <w:rsid w:val="00983B23"/>
    <w:rsid w:val="00985A37"/>
    <w:rsid w:val="009865AC"/>
    <w:rsid w:val="0098735F"/>
    <w:rsid w:val="009905C7"/>
    <w:rsid w:val="0099090C"/>
    <w:rsid w:val="00990AF9"/>
    <w:rsid w:val="00990F6B"/>
    <w:rsid w:val="00991769"/>
    <w:rsid w:val="0099581C"/>
    <w:rsid w:val="0099627A"/>
    <w:rsid w:val="009972E8"/>
    <w:rsid w:val="0099790C"/>
    <w:rsid w:val="009A04A9"/>
    <w:rsid w:val="009A30CF"/>
    <w:rsid w:val="009A3932"/>
    <w:rsid w:val="009A3D03"/>
    <w:rsid w:val="009A402D"/>
    <w:rsid w:val="009A47E6"/>
    <w:rsid w:val="009A5EAE"/>
    <w:rsid w:val="009A7394"/>
    <w:rsid w:val="009A7A22"/>
    <w:rsid w:val="009B2393"/>
    <w:rsid w:val="009B38CC"/>
    <w:rsid w:val="009B3C76"/>
    <w:rsid w:val="009B5674"/>
    <w:rsid w:val="009B6D3E"/>
    <w:rsid w:val="009B70BC"/>
    <w:rsid w:val="009B7686"/>
    <w:rsid w:val="009B7EC4"/>
    <w:rsid w:val="009C6DA1"/>
    <w:rsid w:val="009D335D"/>
    <w:rsid w:val="009D3639"/>
    <w:rsid w:val="009D423B"/>
    <w:rsid w:val="009D4B2B"/>
    <w:rsid w:val="009D4D35"/>
    <w:rsid w:val="009D596C"/>
    <w:rsid w:val="009D658A"/>
    <w:rsid w:val="009D6DCB"/>
    <w:rsid w:val="009D6F19"/>
    <w:rsid w:val="009D77C1"/>
    <w:rsid w:val="009E151C"/>
    <w:rsid w:val="009E26CF"/>
    <w:rsid w:val="009E2CCD"/>
    <w:rsid w:val="009E451D"/>
    <w:rsid w:val="009E4A0E"/>
    <w:rsid w:val="009E66A0"/>
    <w:rsid w:val="009E7113"/>
    <w:rsid w:val="009F0064"/>
    <w:rsid w:val="009F0309"/>
    <w:rsid w:val="009F13CC"/>
    <w:rsid w:val="009F3C77"/>
    <w:rsid w:val="009F46EA"/>
    <w:rsid w:val="009F52F6"/>
    <w:rsid w:val="009F67F4"/>
    <w:rsid w:val="00A02F28"/>
    <w:rsid w:val="00A048D4"/>
    <w:rsid w:val="00A05377"/>
    <w:rsid w:val="00A05EAD"/>
    <w:rsid w:val="00A0637A"/>
    <w:rsid w:val="00A07173"/>
    <w:rsid w:val="00A073BF"/>
    <w:rsid w:val="00A10295"/>
    <w:rsid w:val="00A1074F"/>
    <w:rsid w:val="00A11A18"/>
    <w:rsid w:val="00A12D0C"/>
    <w:rsid w:val="00A13FB2"/>
    <w:rsid w:val="00A146F1"/>
    <w:rsid w:val="00A151B8"/>
    <w:rsid w:val="00A15D46"/>
    <w:rsid w:val="00A175A8"/>
    <w:rsid w:val="00A210FD"/>
    <w:rsid w:val="00A22092"/>
    <w:rsid w:val="00A22D89"/>
    <w:rsid w:val="00A237FF"/>
    <w:rsid w:val="00A23AC2"/>
    <w:rsid w:val="00A23DE4"/>
    <w:rsid w:val="00A23F3D"/>
    <w:rsid w:val="00A24819"/>
    <w:rsid w:val="00A24A81"/>
    <w:rsid w:val="00A25D1F"/>
    <w:rsid w:val="00A26B32"/>
    <w:rsid w:val="00A32107"/>
    <w:rsid w:val="00A338EC"/>
    <w:rsid w:val="00A35387"/>
    <w:rsid w:val="00A404CB"/>
    <w:rsid w:val="00A40CD4"/>
    <w:rsid w:val="00A41FA3"/>
    <w:rsid w:val="00A43739"/>
    <w:rsid w:val="00A43F7E"/>
    <w:rsid w:val="00A44B95"/>
    <w:rsid w:val="00A4551E"/>
    <w:rsid w:val="00A456C5"/>
    <w:rsid w:val="00A466C2"/>
    <w:rsid w:val="00A5024C"/>
    <w:rsid w:val="00A518F9"/>
    <w:rsid w:val="00A51998"/>
    <w:rsid w:val="00A52F35"/>
    <w:rsid w:val="00A53DB6"/>
    <w:rsid w:val="00A56608"/>
    <w:rsid w:val="00A56D81"/>
    <w:rsid w:val="00A56E43"/>
    <w:rsid w:val="00A62340"/>
    <w:rsid w:val="00A633C6"/>
    <w:rsid w:val="00A64714"/>
    <w:rsid w:val="00A65AFB"/>
    <w:rsid w:val="00A71984"/>
    <w:rsid w:val="00A71E84"/>
    <w:rsid w:val="00A73A80"/>
    <w:rsid w:val="00A73FD3"/>
    <w:rsid w:val="00A74932"/>
    <w:rsid w:val="00A751B4"/>
    <w:rsid w:val="00A761F7"/>
    <w:rsid w:val="00A77B3F"/>
    <w:rsid w:val="00A77F27"/>
    <w:rsid w:val="00A816BC"/>
    <w:rsid w:val="00A8567D"/>
    <w:rsid w:val="00A879F3"/>
    <w:rsid w:val="00A910AF"/>
    <w:rsid w:val="00A939FD"/>
    <w:rsid w:val="00A9581C"/>
    <w:rsid w:val="00A961BF"/>
    <w:rsid w:val="00A96341"/>
    <w:rsid w:val="00A9660A"/>
    <w:rsid w:val="00A96A04"/>
    <w:rsid w:val="00A97534"/>
    <w:rsid w:val="00A97566"/>
    <w:rsid w:val="00AA05E5"/>
    <w:rsid w:val="00AA1E98"/>
    <w:rsid w:val="00AA1F62"/>
    <w:rsid w:val="00AA2E42"/>
    <w:rsid w:val="00AA4672"/>
    <w:rsid w:val="00AA68AC"/>
    <w:rsid w:val="00AA6DAE"/>
    <w:rsid w:val="00AA7167"/>
    <w:rsid w:val="00AB41F0"/>
    <w:rsid w:val="00AB617F"/>
    <w:rsid w:val="00AC1E54"/>
    <w:rsid w:val="00AC2242"/>
    <w:rsid w:val="00AC33DB"/>
    <w:rsid w:val="00AC35B0"/>
    <w:rsid w:val="00AC5D7F"/>
    <w:rsid w:val="00AD0E4F"/>
    <w:rsid w:val="00AD1384"/>
    <w:rsid w:val="00AD741F"/>
    <w:rsid w:val="00AE05EC"/>
    <w:rsid w:val="00AE18BC"/>
    <w:rsid w:val="00AE242D"/>
    <w:rsid w:val="00AE3341"/>
    <w:rsid w:val="00AE3908"/>
    <w:rsid w:val="00AE41BB"/>
    <w:rsid w:val="00AE553C"/>
    <w:rsid w:val="00AE6399"/>
    <w:rsid w:val="00AE7A58"/>
    <w:rsid w:val="00AF4556"/>
    <w:rsid w:val="00AF7B98"/>
    <w:rsid w:val="00AF7E16"/>
    <w:rsid w:val="00B00839"/>
    <w:rsid w:val="00B01CDC"/>
    <w:rsid w:val="00B0337D"/>
    <w:rsid w:val="00B04419"/>
    <w:rsid w:val="00B04CBE"/>
    <w:rsid w:val="00B056DA"/>
    <w:rsid w:val="00B05B56"/>
    <w:rsid w:val="00B103BF"/>
    <w:rsid w:val="00B10401"/>
    <w:rsid w:val="00B11202"/>
    <w:rsid w:val="00B1148B"/>
    <w:rsid w:val="00B11B78"/>
    <w:rsid w:val="00B11F9F"/>
    <w:rsid w:val="00B133E1"/>
    <w:rsid w:val="00B152EC"/>
    <w:rsid w:val="00B163A3"/>
    <w:rsid w:val="00B20F1A"/>
    <w:rsid w:val="00B21814"/>
    <w:rsid w:val="00B21E05"/>
    <w:rsid w:val="00B2408A"/>
    <w:rsid w:val="00B24734"/>
    <w:rsid w:val="00B263F1"/>
    <w:rsid w:val="00B26637"/>
    <w:rsid w:val="00B26681"/>
    <w:rsid w:val="00B275AB"/>
    <w:rsid w:val="00B27ADA"/>
    <w:rsid w:val="00B33901"/>
    <w:rsid w:val="00B357C9"/>
    <w:rsid w:val="00B36C0C"/>
    <w:rsid w:val="00B41483"/>
    <w:rsid w:val="00B41A2F"/>
    <w:rsid w:val="00B41F15"/>
    <w:rsid w:val="00B47B0A"/>
    <w:rsid w:val="00B50D2F"/>
    <w:rsid w:val="00B5113C"/>
    <w:rsid w:val="00B5178B"/>
    <w:rsid w:val="00B5223C"/>
    <w:rsid w:val="00B52F6F"/>
    <w:rsid w:val="00B54CBE"/>
    <w:rsid w:val="00B5529D"/>
    <w:rsid w:val="00B57360"/>
    <w:rsid w:val="00B57924"/>
    <w:rsid w:val="00B617A8"/>
    <w:rsid w:val="00B61C73"/>
    <w:rsid w:val="00B6361F"/>
    <w:rsid w:val="00B63F58"/>
    <w:rsid w:val="00B6799B"/>
    <w:rsid w:val="00B70A68"/>
    <w:rsid w:val="00B722D6"/>
    <w:rsid w:val="00B73E8A"/>
    <w:rsid w:val="00B74FA8"/>
    <w:rsid w:val="00B77563"/>
    <w:rsid w:val="00B778FE"/>
    <w:rsid w:val="00B81647"/>
    <w:rsid w:val="00B81819"/>
    <w:rsid w:val="00B825F8"/>
    <w:rsid w:val="00B83A42"/>
    <w:rsid w:val="00B846E3"/>
    <w:rsid w:val="00B87970"/>
    <w:rsid w:val="00B9016F"/>
    <w:rsid w:val="00B90B48"/>
    <w:rsid w:val="00B91BFC"/>
    <w:rsid w:val="00B91E52"/>
    <w:rsid w:val="00B936D1"/>
    <w:rsid w:val="00B96B84"/>
    <w:rsid w:val="00B96CDE"/>
    <w:rsid w:val="00BA0F08"/>
    <w:rsid w:val="00BA1461"/>
    <w:rsid w:val="00BA156C"/>
    <w:rsid w:val="00BA260A"/>
    <w:rsid w:val="00BA3BA6"/>
    <w:rsid w:val="00BA64E4"/>
    <w:rsid w:val="00BA6D9A"/>
    <w:rsid w:val="00BA787F"/>
    <w:rsid w:val="00BB234C"/>
    <w:rsid w:val="00BB2391"/>
    <w:rsid w:val="00BB2D3F"/>
    <w:rsid w:val="00BB57F1"/>
    <w:rsid w:val="00BC0082"/>
    <w:rsid w:val="00BC10DB"/>
    <w:rsid w:val="00BC30EE"/>
    <w:rsid w:val="00BC3EFA"/>
    <w:rsid w:val="00BC4C8B"/>
    <w:rsid w:val="00BD1739"/>
    <w:rsid w:val="00BD1910"/>
    <w:rsid w:val="00BD2295"/>
    <w:rsid w:val="00BD311F"/>
    <w:rsid w:val="00BE1722"/>
    <w:rsid w:val="00BE2800"/>
    <w:rsid w:val="00BE42AD"/>
    <w:rsid w:val="00BE5032"/>
    <w:rsid w:val="00BE5861"/>
    <w:rsid w:val="00BF01B6"/>
    <w:rsid w:val="00BF0FB0"/>
    <w:rsid w:val="00BF1545"/>
    <w:rsid w:val="00BF2343"/>
    <w:rsid w:val="00BF2D2C"/>
    <w:rsid w:val="00BF31D8"/>
    <w:rsid w:val="00BF703F"/>
    <w:rsid w:val="00BF71D8"/>
    <w:rsid w:val="00C025B1"/>
    <w:rsid w:val="00C03B7A"/>
    <w:rsid w:val="00C04301"/>
    <w:rsid w:val="00C0559E"/>
    <w:rsid w:val="00C0617C"/>
    <w:rsid w:val="00C10AA5"/>
    <w:rsid w:val="00C10E2D"/>
    <w:rsid w:val="00C11CBC"/>
    <w:rsid w:val="00C14BF0"/>
    <w:rsid w:val="00C15FE8"/>
    <w:rsid w:val="00C179EE"/>
    <w:rsid w:val="00C219D6"/>
    <w:rsid w:val="00C22285"/>
    <w:rsid w:val="00C223FB"/>
    <w:rsid w:val="00C22682"/>
    <w:rsid w:val="00C242F2"/>
    <w:rsid w:val="00C24F6E"/>
    <w:rsid w:val="00C26DE7"/>
    <w:rsid w:val="00C2717F"/>
    <w:rsid w:val="00C277E8"/>
    <w:rsid w:val="00C315FF"/>
    <w:rsid w:val="00C31807"/>
    <w:rsid w:val="00C333DD"/>
    <w:rsid w:val="00C34FDD"/>
    <w:rsid w:val="00C374DB"/>
    <w:rsid w:val="00C4066A"/>
    <w:rsid w:val="00C409A3"/>
    <w:rsid w:val="00C40FB1"/>
    <w:rsid w:val="00C413E0"/>
    <w:rsid w:val="00C42434"/>
    <w:rsid w:val="00C4386B"/>
    <w:rsid w:val="00C46398"/>
    <w:rsid w:val="00C46BFF"/>
    <w:rsid w:val="00C46E9C"/>
    <w:rsid w:val="00C46EF9"/>
    <w:rsid w:val="00C473A5"/>
    <w:rsid w:val="00C506D6"/>
    <w:rsid w:val="00C51226"/>
    <w:rsid w:val="00C51703"/>
    <w:rsid w:val="00C53682"/>
    <w:rsid w:val="00C55E44"/>
    <w:rsid w:val="00C56009"/>
    <w:rsid w:val="00C56329"/>
    <w:rsid w:val="00C56854"/>
    <w:rsid w:val="00C56B5E"/>
    <w:rsid w:val="00C56C10"/>
    <w:rsid w:val="00C56F31"/>
    <w:rsid w:val="00C573DF"/>
    <w:rsid w:val="00C57E05"/>
    <w:rsid w:val="00C62054"/>
    <w:rsid w:val="00C627EA"/>
    <w:rsid w:val="00C63CB7"/>
    <w:rsid w:val="00C65645"/>
    <w:rsid w:val="00C6650B"/>
    <w:rsid w:val="00C70692"/>
    <w:rsid w:val="00C713B8"/>
    <w:rsid w:val="00C72489"/>
    <w:rsid w:val="00C72630"/>
    <w:rsid w:val="00C73BD2"/>
    <w:rsid w:val="00C74CE5"/>
    <w:rsid w:val="00C7524E"/>
    <w:rsid w:val="00C75481"/>
    <w:rsid w:val="00C765E2"/>
    <w:rsid w:val="00C76D7A"/>
    <w:rsid w:val="00C771AF"/>
    <w:rsid w:val="00C77B8F"/>
    <w:rsid w:val="00C81685"/>
    <w:rsid w:val="00C82443"/>
    <w:rsid w:val="00C857FC"/>
    <w:rsid w:val="00C85919"/>
    <w:rsid w:val="00C86039"/>
    <w:rsid w:val="00C86212"/>
    <w:rsid w:val="00C86300"/>
    <w:rsid w:val="00C8633D"/>
    <w:rsid w:val="00C8680C"/>
    <w:rsid w:val="00C906E7"/>
    <w:rsid w:val="00C908A7"/>
    <w:rsid w:val="00C90F1B"/>
    <w:rsid w:val="00C935B7"/>
    <w:rsid w:val="00C9678E"/>
    <w:rsid w:val="00CA142E"/>
    <w:rsid w:val="00CA2C3C"/>
    <w:rsid w:val="00CA3141"/>
    <w:rsid w:val="00CA4006"/>
    <w:rsid w:val="00CA5C08"/>
    <w:rsid w:val="00CA6368"/>
    <w:rsid w:val="00CA769C"/>
    <w:rsid w:val="00CB2B99"/>
    <w:rsid w:val="00CB38BA"/>
    <w:rsid w:val="00CB7B91"/>
    <w:rsid w:val="00CC321B"/>
    <w:rsid w:val="00CC3E25"/>
    <w:rsid w:val="00CC42A4"/>
    <w:rsid w:val="00CC4727"/>
    <w:rsid w:val="00CC497D"/>
    <w:rsid w:val="00CC63AC"/>
    <w:rsid w:val="00CC7113"/>
    <w:rsid w:val="00CC76AA"/>
    <w:rsid w:val="00CC793E"/>
    <w:rsid w:val="00CD0D29"/>
    <w:rsid w:val="00CD100E"/>
    <w:rsid w:val="00CD2A99"/>
    <w:rsid w:val="00CD574C"/>
    <w:rsid w:val="00CD60DC"/>
    <w:rsid w:val="00CD708E"/>
    <w:rsid w:val="00CE085D"/>
    <w:rsid w:val="00CE3EB2"/>
    <w:rsid w:val="00CE626F"/>
    <w:rsid w:val="00CE7A21"/>
    <w:rsid w:val="00CF01E8"/>
    <w:rsid w:val="00CF190E"/>
    <w:rsid w:val="00CF2671"/>
    <w:rsid w:val="00CF5280"/>
    <w:rsid w:val="00CF6DCF"/>
    <w:rsid w:val="00CF7D64"/>
    <w:rsid w:val="00D01417"/>
    <w:rsid w:val="00D0180B"/>
    <w:rsid w:val="00D0732D"/>
    <w:rsid w:val="00D073AA"/>
    <w:rsid w:val="00D07CB5"/>
    <w:rsid w:val="00D07CD1"/>
    <w:rsid w:val="00D131D9"/>
    <w:rsid w:val="00D13351"/>
    <w:rsid w:val="00D1707E"/>
    <w:rsid w:val="00D20544"/>
    <w:rsid w:val="00D21E64"/>
    <w:rsid w:val="00D247E6"/>
    <w:rsid w:val="00D2659F"/>
    <w:rsid w:val="00D30590"/>
    <w:rsid w:val="00D33A6A"/>
    <w:rsid w:val="00D35369"/>
    <w:rsid w:val="00D3647F"/>
    <w:rsid w:val="00D409AB"/>
    <w:rsid w:val="00D4368B"/>
    <w:rsid w:val="00D4538F"/>
    <w:rsid w:val="00D46804"/>
    <w:rsid w:val="00D470D6"/>
    <w:rsid w:val="00D47C62"/>
    <w:rsid w:val="00D50419"/>
    <w:rsid w:val="00D50806"/>
    <w:rsid w:val="00D50C4E"/>
    <w:rsid w:val="00D515C8"/>
    <w:rsid w:val="00D517A2"/>
    <w:rsid w:val="00D52D60"/>
    <w:rsid w:val="00D54F69"/>
    <w:rsid w:val="00D550C2"/>
    <w:rsid w:val="00D56350"/>
    <w:rsid w:val="00D563A8"/>
    <w:rsid w:val="00D573AF"/>
    <w:rsid w:val="00D60BA6"/>
    <w:rsid w:val="00D62B0F"/>
    <w:rsid w:val="00D6767E"/>
    <w:rsid w:val="00D72D8E"/>
    <w:rsid w:val="00D801F1"/>
    <w:rsid w:val="00D81671"/>
    <w:rsid w:val="00D840AA"/>
    <w:rsid w:val="00D864F1"/>
    <w:rsid w:val="00D87DA5"/>
    <w:rsid w:val="00D91BAB"/>
    <w:rsid w:val="00DA4746"/>
    <w:rsid w:val="00DA602C"/>
    <w:rsid w:val="00DA6DCC"/>
    <w:rsid w:val="00DB0132"/>
    <w:rsid w:val="00DB0C30"/>
    <w:rsid w:val="00DB1DC1"/>
    <w:rsid w:val="00DB25B4"/>
    <w:rsid w:val="00DB324E"/>
    <w:rsid w:val="00DB51AD"/>
    <w:rsid w:val="00DB5E02"/>
    <w:rsid w:val="00DB7836"/>
    <w:rsid w:val="00DC0E61"/>
    <w:rsid w:val="00DC289C"/>
    <w:rsid w:val="00DC38BF"/>
    <w:rsid w:val="00DC3B6B"/>
    <w:rsid w:val="00DC471B"/>
    <w:rsid w:val="00DC58D0"/>
    <w:rsid w:val="00DD17DF"/>
    <w:rsid w:val="00DD18B2"/>
    <w:rsid w:val="00DD3B7D"/>
    <w:rsid w:val="00DD6C10"/>
    <w:rsid w:val="00DD717E"/>
    <w:rsid w:val="00DE1A11"/>
    <w:rsid w:val="00DE433F"/>
    <w:rsid w:val="00DE5842"/>
    <w:rsid w:val="00DE7342"/>
    <w:rsid w:val="00DF347A"/>
    <w:rsid w:val="00DF5433"/>
    <w:rsid w:val="00DF5FB5"/>
    <w:rsid w:val="00DF6224"/>
    <w:rsid w:val="00DF76C2"/>
    <w:rsid w:val="00E01118"/>
    <w:rsid w:val="00E02BF4"/>
    <w:rsid w:val="00E030C5"/>
    <w:rsid w:val="00E03E7A"/>
    <w:rsid w:val="00E1056D"/>
    <w:rsid w:val="00E10890"/>
    <w:rsid w:val="00E11AE0"/>
    <w:rsid w:val="00E14F05"/>
    <w:rsid w:val="00E152F2"/>
    <w:rsid w:val="00E15F8A"/>
    <w:rsid w:val="00E16829"/>
    <w:rsid w:val="00E16A68"/>
    <w:rsid w:val="00E20595"/>
    <w:rsid w:val="00E20717"/>
    <w:rsid w:val="00E20C8B"/>
    <w:rsid w:val="00E226E3"/>
    <w:rsid w:val="00E229C6"/>
    <w:rsid w:val="00E22DF4"/>
    <w:rsid w:val="00E24BB9"/>
    <w:rsid w:val="00E263BD"/>
    <w:rsid w:val="00E269B3"/>
    <w:rsid w:val="00E26B60"/>
    <w:rsid w:val="00E27E8F"/>
    <w:rsid w:val="00E30403"/>
    <w:rsid w:val="00E31247"/>
    <w:rsid w:val="00E31758"/>
    <w:rsid w:val="00E32690"/>
    <w:rsid w:val="00E3272E"/>
    <w:rsid w:val="00E32E07"/>
    <w:rsid w:val="00E33A6E"/>
    <w:rsid w:val="00E343F4"/>
    <w:rsid w:val="00E373B0"/>
    <w:rsid w:val="00E43EB9"/>
    <w:rsid w:val="00E44DD2"/>
    <w:rsid w:val="00E45001"/>
    <w:rsid w:val="00E452AC"/>
    <w:rsid w:val="00E4679F"/>
    <w:rsid w:val="00E50675"/>
    <w:rsid w:val="00E51373"/>
    <w:rsid w:val="00E51BCA"/>
    <w:rsid w:val="00E52069"/>
    <w:rsid w:val="00E5371E"/>
    <w:rsid w:val="00E537E9"/>
    <w:rsid w:val="00E57D79"/>
    <w:rsid w:val="00E6251A"/>
    <w:rsid w:val="00E64754"/>
    <w:rsid w:val="00E6609D"/>
    <w:rsid w:val="00E6785F"/>
    <w:rsid w:val="00E721AA"/>
    <w:rsid w:val="00E7294C"/>
    <w:rsid w:val="00E72ECC"/>
    <w:rsid w:val="00E730AD"/>
    <w:rsid w:val="00E74345"/>
    <w:rsid w:val="00E744DF"/>
    <w:rsid w:val="00E748E4"/>
    <w:rsid w:val="00E752A2"/>
    <w:rsid w:val="00E75A54"/>
    <w:rsid w:val="00E76068"/>
    <w:rsid w:val="00E80438"/>
    <w:rsid w:val="00E80FA5"/>
    <w:rsid w:val="00E819C8"/>
    <w:rsid w:val="00E8244E"/>
    <w:rsid w:val="00E834AB"/>
    <w:rsid w:val="00E84613"/>
    <w:rsid w:val="00E846A9"/>
    <w:rsid w:val="00E85BC9"/>
    <w:rsid w:val="00E869F1"/>
    <w:rsid w:val="00E86FA6"/>
    <w:rsid w:val="00E907C1"/>
    <w:rsid w:val="00E91398"/>
    <w:rsid w:val="00E9283D"/>
    <w:rsid w:val="00E9289C"/>
    <w:rsid w:val="00E9335B"/>
    <w:rsid w:val="00E93BB4"/>
    <w:rsid w:val="00E94ADE"/>
    <w:rsid w:val="00E95593"/>
    <w:rsid w:val="00E96F59"/>
    <w:rsid w:val="00EA6144"/>
    <w:rsid w:val="00EA703D"/>
    <w:rsid w:val="00EB0003"/>
    <w:rsid w:val="00EB42F6"/>
    <w:rsid w:val="00EB7667"/>
    <w:rsid w:val="00EC3082"/>
    <w:rsid w:val="00EC30C2"/>
    <w:rsid w:val="00EC384B"/>
    <w:rsid w:val="00EC3919"/>
    <w:rsid w:val="00EC69D5"/>
    <w:rsid w:val="00ED2F1E"/>
    <w:rsid w:val="00EE2750"/>
    <w:rsid w:val="00EE312E"/>
    <w:rsid w:val="00EE354B"/>
    <w:rsid w:val="00EE6916"/>
    <w:rsid w:val="00EE7E5C"/>
    <w:rsid w:val="00EF013B"/>
    <w:rsid w:val="00EF03DD"/>
    <w:rsid w:val="00EF11C3"/>
    <w:rsid w:val="00EF5AF6"/>
    <w:rsid w:val="00EF6226"/>
    <w:rsid w:val="00EF7276"/>
    <w:rsid w:val="00EF7CD4"/>
    <w:rsid w:val="00F022D1"/>
    <w:rsid w:val="00F03398"/>
    <w:rsid w:val="00F03A28"/>
    <w:rsid w:val="00F05290"/>
    <w:rsid w:val="00F054CF"/>
    <w:rsid w:val="00F111D3"/>
    <w:rsid w:val="00F14842"/>
    <w:rsid w:val="00F206AB"/>
    <w:rsid w:val="00F21120"/>
    <w:rsid w:val="00F2249C"/>
    <w:rsid w:val="00F22DD6"/>
    <w:rsid w:val="00F2470A"/>
    <w:rsid w:val="00F312C4"/>
    <w:rsid w:val="00F3143D"/>
    <w:rsid w:val="00F3165B"/>
    <w:rsid w:val="00F31DC0"/>
    <w:rsid w:val="00F343A1"/>
    <w:rsid w:val="00F353A1"/>
    <w:rsid w:val="00F36D4C"/>
    <w:rsid w:val="00F37BC4"/>
    <w:rsid w:val="00F37E1A"/>
    <w:rsid w:val="00F40A64"/>
    <w:rsid w:val="00F40ACE"/>
    <w:rsid w:val="00F40AE4"/>
    <w:rsid w:val="00F41B7C"/>
    <w:rsid w:val="00F42401"/>
    <w:rsid w:val="00F428A1"/>
    <w:rsid w:val="00F43618"/>
    <w:rsid w:val="00F43D29"/>
    <w:rsid w:val="00F4404F"/>
    <w:rsid w:val="00F450FB"/>
    <w:rsid w:val="00F56DEE"/>
    <w:rsid w:val="00F579F6"/>
    <w:rsid w:val="00F6121E"/>
    <w:rsid w:val="00F6131F"/>
    <w:rsid w:val="00F6651C"/>
    <w:rsid w:val="00F74EBC"/>
    <w:rsid w:val="00F82F34"/>
    <w:rsid w:val="00F8374F"/>
    <w:rsid w:val="00F86455"/>
    <w:rsid w:val="00F870B2"/>
    <w:rsid w:val="00F87F86"/>
    <w:rsid w:val="00F9071B"/>
    <w:rsid w:val="00F914A5"/>
    <w:rsid w:val="00F94E41"/>
    <w:rsid w:val="00F9520F"/>
    <w:rsid w:val="00F9616D"/>
    <w:rsid w:val="00FA0014"/>
    <w:rsid w:val="00FA0060"/>
    <w:rsid w:val="00FA2DB7"/>
    <w:rsid w:val="00FA4597"/>
    <w:rsid w:val="00FA4A46"/>
    <w:rsid w:val="00FA4FE9"/>
    <w:rsid w:val="00FA534C"/>
    <w:rsid w:val="00FA62C8"/>
    <w:rsid w:val="00FB2826"/>
    <w:rsid w:val="00FB457E"/>
    <w:rsid w:val="00FB5A19"/>
    <w:rsid w:val="00FB7C65"/>
    <w:rsid w:val="00FC0D31"/>
    <w:rsid w:val="00FC215E"/>
    <w:rsid w:val="00FC360D"/>
    <w:rsid w:val="00FC3852"/>
    <w:rsid w:val="00FC5368"/>
    <w:rsid w:val="00FC70C7"/>
    <w:rsid w:val="00FC7E29"/>
    <w:rsid w:val="00FD0586"/>
    <w:rsid w:val="00FD356E"/>
    <w:rsid w:val="00FD3D24"/>
    <w:rsid w:val="00FD4B48"/>
    <w:rsid w:val="00FD64D9"/>
    <w:rsid w:val="00FD658B"/>
    <w:rsid w:val="00FD6B50"/>
    <w:rsid w:val="00FE047B"/>
    <w:rsid w:val="00FE2A3A"/>
    <w:rsid w:val="00FE371A"/>
    <w:rsid w:val="00FE3978"/>
    <w:rsid w:val="00FF2F2E"/>
    <w:rsid w:val="00FF310E"/>
    <w:rsid w:val="00FF6715"/>
    <w:rsid w:val="00FF77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C4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929"/>
    <w:pPr>
      <w:spacing w:after="160" w:line="259" w:lineRule="auto"/>
    </w:pPr>
  </w:style>
  <w:style w:type="paragraph" w:styleId="Heading1">
    <w:name w:val="heading 1"/>
    <w:basedOn w:val="Normal"/>
    <w:next w:val="Normal"/>
    <w:link w:val="Heading1Char"/>
    <w:qFormat/>
    <w:rsid w:val="007F6C22"/>
    <w:pPr>
      <w:keepNext/>
      <w:spacing w:line="480" w:lineRule="auto"/>
      <w:outlineLvl w:val="0"/>
    </w:pPr>
    <w:rPr>
      <w:b/>
      <w:color w:val="9E0000"/>
      <w:sz w:val="32"/>
    </w:rPr>
  </w:style>
  <w:style w:type="paragraph" w:styleId="Heading2">
    <w:name w:val="heading 2"/>
    <w:basedOn w:val="Normal"/>
    <w:next w:val="Normal"/>
    <w:link w:val="Heading2Char"/>
    <w:qFormat/>
    <w:rsid w:val="007F6C22"/>
    <w:pPr>
      <w:keepNext/>
      <w:spacing w:before="240" w:after="60" w:line="480" w:lineRule="auto"/>
      <w:outlineLvl w:val="1"/>
    </w:pPr>
    <w:rPr>
      <w:b/>
      <w:color w:val="5F5F5F"/>
      <w:sz w:val="28"/>
    </w:rPr>
  </w:style>
  <w:style w:type="paragraph" w:styleId="Heading3">
    <w:name w:val="heading 3"/>
    <w:basedOn w:val="Normal"/>
    <w:next w:val="Normal"/>
    <w:link w:val="Heading3Char"/>
    <w:qFormat/>
    <w:rsid w:val="007F6C22"/>
    <w:pPr>
      <w:keepNext/>
      <w:spacing w:before="240" w:after="60" w:line="480" w:lineRule="auto"/>
      <w:outlineLvl w:val="2"/>
    </w:pPr>
    <w:rPr>
      <w:b/>
      <w:sz w:val="26"/>
    </w:rPr>
  </w:style>
  <w:style w:type="paragraph" w:styleId="Heading4">
    <w:name w:val="heading 4"/>
    <w:basedOn w:val="Normal"/>
    <w:next w:val="Normal"/>
    <w:link w:val="Heading4Char"/>
    <w:qFormat/>
    <w:rsid w:val="007F6C22"/>
    <w:pPr>
      <w:keepNext/>
      <w:spacing w:before="240" w:after="0" w:line="360" w:lineRule="auto"/>
      <w:outlineLvl w:val="3"/>
    </w:pPr>
    <w:rPr>
      <w:rFonts w:eastAsia="Times New Roman"/>
      <w:b/>
    </w:rPr>
  </w:style>
  <w:style w:type="paragraph" w:styleId="Heading5">
    <w:name w:val="heading 5"/>
    <w:basedOn w:val="Normal"/>
    <w:next w:val="Normal"/>
    <w:link w:val="Heading5Char"/>
    <w:qFormat/>
    <w:rsid w:val="007F6C22"/>
    <w:pPr>
      <w:spacing w:before="240" w:after="60" w:line="480" w:lineRule="auto"/>
      <w:outlineLvl w:val="4"/>
    </w:pPr>
    <w:rPr>
      <w:i/>
    </w:rPr>
  </w:style>
  <w:style w:type="paragraph" w:styleId="Heading6">
    <w:name w:val="heading 6"/>
    <w:basedOn w:val="Normal"/>
    <w:next w:val="Normal"/>
    <w:link w:val="Heading6Char"/>
    <w:qFormat/>
    <w:rsid w:val="007F6C22"/>
    <w:pPr>
      <w:keepNext/>
      <w:spacing w:line="480" w:lineRule="auto"/>
      <w:outlineLvl w:val="5"/>
    </w:pPr>
    <w:rPr>
      <w:rFonts w:eastAsia="Times New Roman"/>
      <w:b/>
    </w:rPr>
  </w:style>
  <w:style w:type="paragraph" w:styleId="Heading7">
    <w:name w:val="heading 7"/>
    <w:basedOn w:val="Normal"/>
    <w:next w:val="Normal"/>
    <w:link w:val="Heading7Char"/>
    <w:qFormat/>
    <w:rsid w:val="007F6C22"/>
    <w:pPr>
      <w:keepNext/>
      <w:ind w:right="-900"/>
      <w:jc w:val="both"/>
      <w:outlineLvl w:val="6"/>
    </w:pPr>
    <w:rPr>
      <w:b/>
      <w:sz w:val="20"/>
    </w:rPr>
  </w:style>
  <w:style w:type="paragraph" w:styleId="Heading8">
    <w:name w:val="heading 8"/>
    <w:basedOn w:val="Normal"/>
    <w:next w:val="Normal"/>
    <w:link w:val="Heading8Char"/>
    <w:qFormat/>
    <w:rsid w:val="007F6C22"/>
    <w:pPr>
      <w:keepNext/>
      <w:spacing w:line="480" w:lineRule="auto"/>
      <w:ind w:left="6" w:right="-900" w:hanging="6"/>
      <w:jc w:val="both"/>
      <w:outlineLvl w:val="7"/>
    </w:pPr>
    <w:rPr>
      <w:b/>
      <w:sz w:val="20"/>
      <w:lang w:val="en-GB"/>
    </w:rPr>
  </w:style>
  <w:style w:type="paragraph" w:styleId="Heading9">
    <w:name w:val="heading 9"/>
    <w:basedOn w:val="Normal"/>
    <w:next w:val="Normal"/>
    <w:link w:val="Heading9Char"/>
    <w:autoRedefine/>
    <w:qFormat/>
    <w:rsid w:val="007F6C22"/>
    <w:pPr>
      <w:keepNext/>
      <w:outlineLvl w:val="8"/>
    </w:pPr>
    <w:rPr>
      <w:b/>
      <w:lang w:val="en-GB"/>
    </w:rPr>
  </w:style>
  <w:style w:type="character" w:default="1" w:styleId="DefaultParagraphFont">
    <w:name w:val="Default Paragraph Font"/>
    <w:uiPriority w:val="1"/>
    <w:semiHidden/>
    <w:unhideWhenUsed/>
    <w:rsid w:val="0090292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02929"/>
  </w:style>
  <w:style w:type="table" w:styleId="TableGrid">
    <w:name w:val="Table Grid"/>
    <w:basedOn w:val="TableNormal"/>
    <w:rsid w:val="007F6C2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6911"/>
    <w:pPr>
      <w:spacing w:line="276" w:lineRule="auto"/>
      <w:ind w:left="720"/>
      <w:contextualSpacing/>
    </w:pPr>
    <w:rPr>
      <w:rFonts w:cs="Arial"/>
      <w:sz w:val="20"/>
    </w:rPr>
  </w:style>
  <w:style w:type="character" w:styleId="PlaceholderText">
    <w:name w:val="Placeholder Text"/>
    <w:basedOn w:val="DefaultParagraphFont"/>
    <w:uiPriority w:val="99"/>
    <w:semiHidden/>
    <w:rsid w:val="00CB38BA"/>
    <w:rPr>
      <w:color w:val="808080"/>
    </w:rPr>
  </w:style>
  <w:style w:type="paragraph" w:customStyle="1" w:styleId="EndNoteBibliographyTitle">
    <w:name w:val="EndNote Bibliography Title"/>
    <w:basedOn w:val="Normal"/>
    <w:link w:val="EndNoteBibliographyTitleChar"/>
    <w:rsid w:val="0047735E"/>
    <w:pPr>
      <w:spacing w:line="276"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735E"/>
    <w:rPr>
      <w:rFonts w:ascii="Calibri" w:hAnsi="Calibri" w:cs="Calibri"/>
      <w:noProof/>
      <w:szCs w:val="20"/>
    </w:rPr>
  </w:style>
  <w:style w:type="paragraph" w:customStyle="1" w:styleId="EndNoteBibliography">
    <w:name w:val="EndNote Bibliography"/>
    <w:basedOn w:val="Normal"/>
    <w:link w:val="EndNoteBibliographyChar"/>
    <w:rsid w:val="0047735E"/>
    <w:rPr>
      <w:rFonts w:ascii="Calibri" w:hAnsi="Calibri" w:cs="Calibri"/>
      <w:noProof/>
    </w:rPr>
  </w:style>
  <w:style w:type="character" w:customStyle="1" w:styleId="EndNoteBibliographyChar">
    <w:name w:val="EndNote Bibliography Char"/>
    <w:basedOn w:val="DefaultParagraphFont"/>
    <w:link w:val="EndNoteBibliography"/>
    <w:rsid w:val="0047735E"/>
    <w:rPr>
      <w:rFonts w:ascii="Calibri" w:hAnsi="Calibri" w:cs="Calibri"/>
      <w:noProof/>
      <w:szCs w:val="20"/>
    </w:rPr>
  </w:style>
  <w:style w:type="character" w:customStyle="1" w:styleId="Heading1Char">
    <w:name w:val="Heading 1 Char"/>
    <w:basedOn w:val="DefaultParagraphFont"/>
    <w:link w:val="Heading1"/>
    <w:rsid w:val="001969E6"/>
    <w:rPr>
      <w:rFonts w:ascii="Arial" w:eastAsia="Times" w:hAnsi="Arial" w:cs="Times New Roman"/>
      <w:b/>
      <w:color w:val="9E0000"/>
      <w:sz w:val="32"/>
      <w:szCs w:val="20"/>
    </w:rPr>
  </w:style>
  <w:style w:type="character" w:styleId="CommentReference">
    <w:name w:val="annotation reference"/>
    <w:basedOn w:val="DefaultParagraphFont"/>
    <w:uiPriority w:val="99"/>
    <w:semiHidden/>
    <w:unhideWhenUsed/>
    <w:rsid w:val="008C4727"/>
    <w:rPr>
      <w:sz w:val="18"/>
      <w:szCs w:val="18"/>
    </w:rPr>
  </w:style>
  <w:style w:type="paragraph" w:styleId="CommentText">
    <w:name w:val="annotation text"/>
    <w:basedOn w:val="Normal"/>
    <w:link w:val="CommentTextChar"/>
    <w:uiPriority w:val="99"/>
    <w:unhideWhenUsed/>
    <w:rsid w:val="008C4727"/>
    <w:rPr>
      <w:rFonts w:cs="Arial"/>
    </w:rPr>
  </w:style>
  <w:style w:type="character" w:customStyle="1" w:styleId="CommentTextChar">
    <w:name w:val="Comment Text Char"/>
    <w:basedOn w:val="DefaultParagraphFont"/>
    <w:link w:val="CommentText"/>
    <w:uiPriority w:val="99"/>
    <w:rsid w:val="008C4727"/>
    <w:rPr>
      <w:sz w:val="24"/>
      <w:szCs w:val="24"/>
    </w:rPr>
  </w:style>
  <w:style w:type="paragraph" w:styleId="BalloonText">
    <w:name w:val="Balloon Text"/>
    <w:basedOn w:val="Normal"/>
    <w:link w:val="BalloonTextChar"/>
    <w:uiPriority w:val="99"/>
    <w:semiHidden/>
    <w:unhideWhenUsed/>
    <w:rsid w:val="008C47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727"/>
    <w:rPr>
      <w:rFonts w:ascii="Segoe UI" w:hAnsi="Segoe UI" w:cs="Segoe UI"/>
      <w:sz w:val="18"/>
      <w:szCs w:val="18"/>
    </w:rPr>
  </w:style>
  <w:style w:type="character" w:styleId="Hyperlink">
    <w:name w:val="Hyperlink"/>
    <w:basedOn w:val="DefaultParagraphFont"/>
    <w:uiPriority w:val="99"/>
    <w:unhideWhenUsed/>
    <w:rsid w:val="004F042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25D1F"/>
    <w:pPr>
      <w:spacing w:after="200"/>
    </w:pPr>
    <w:rPr>
      <w:b/>
      <w:bCs/>
      <w:sz w:val="20"/>
    </w:rPr>
  </w:style>
  <w:style w:type="character" w:customStyle="1" w:styleId="CommentSubjectChar">
    <w:name w:val="Comment Subject Char"/>
    <w:basedOn w:val="CommentTextChar"/>
    <w:link w:val="CommentSubject"/>
    <w:uiPriority w:val="99"/>
    <w:semiHidden/>
    <w:rsid w:val="00A25D1F"/>
    <w:rPr>
      <w:b/>
      <w:bCs/>
      <w:sz w:val="20"/>
      <w:szCs w:val="20"/>
    </w:rPr>
  </w:style>
  <w:style w:type="character" w:styleId="FollowedHyperlink">
    <w:name w:val="FollowedHyperlink"/>
    <w:basedOn w:val="DefaultParagraphFont"/>
    <w:uiPriority w:val="99"/>
    <w:semiHidden/>
    <w:unhideWhenUsed/>
    <w:rsid w:val="00E7294C"/>
    <w:rPr>
      <w:color w:val="800080" w:themeColor="followedHyperlink"/>
      <w:u w:val="single"/>
    </w:rPr>
  </w:style>
  <w:style w:type="paragraph" w:styleId="Footer">
    <w:name w:val="footer"/>
    <w:basedOn w:val="Normal"/>
    <w:link w:val="FooterChar"/>
    <w:rsid w:val="007F6C22"/>
    <w:pPr>
      <w:tabs>
        <w:tab w:val="center" w:pos="4320"/>
        <w:tab w:val="right" w:pos="8640"/>
      </w:tabs>
      <w:spacing w:after="0"/>
    </w:pPr>
    <w:rPr>
      <w:rFonts w:ascii="Times New Roman" w:eastAsia="SimSun" w:hAnsi="Times New Roman"/>
      <w:szCs w:val="24"/>
      <w:lang w:eastAsia="zh-CN"/>
    </w:rPr>
  </w:style>
  <w:style w:type="character" w:customStyle="1" w:styleId="FooterChar">
    <w:name w:val="Footer Char"/>
    <w:basedOn w:val="DefaultParagraphFont"/>
    <w:link w:val="Footer"/>
    <w:rsid w:val="007B7623"/>
    <w:rPr>
      <w:rFonts w:ascii="Times New Roman" w:eastAsia="SimSun" w:hAnsi="Times New Roman" w:cs="Times New Roman"/>
      <w:sz w:val="24"/>
      <w:szCs w:val="24"/>
      <w:lang w:eastAsia="zh-CN"/>
    </w:rPr>
  </w:style>
  <w:style w:type="character" w:styleId="PageNumber">
    <w:name w:val="page number"/>
    <w:basedOn w:val="DefaultParagraphFont"/>
    <w:uiPriority w:val="99"/>
    <w:semiHidden/>
    <w:unhideWhenUsed/>
    <w:rsid w:val="007B7623"/>
  </w:style>
  <w:style w:type="character" w:customStyle="1" w:styleId="UnresolvedMention1">
    <w:name w:val="Unresolved Mention1"/>
    <w:basedOn w:val="DefaultParagraphFont"/>
    <w:uiPriority w:val="99"/>
    <w:semiHidden/>
    <w:unhideWhenUsed/>
    <w:rsid w:val="00DF347A"/>
    <w:rPr>
      <w:color w:val="605E5C"/>
      <w:shd w:val="clear" w:color="auto" w:fill="E1DFDD"/>
    </w:rPr>
  </w:style>
  <w:style w:type="paragraph" w:customStyle="1" w:styleId="document-metadatatext">
    <w:name w:val="document-metadata__text"/>
    <w:basedOn w:val="Normal"/>
    <w:rsid w:val="00983B23"/>
    <w:pPr>
      <w:spacing w:before="100" w:beforeAutospacing="1" w:after="100" w:afterAutospacing="1"/>
    </w:pPr>
    <w:rPr>
      <w:sz w:val="20"/>
    </w:rPr>
  </w:style>
  <w:style w:type="paragraph" w:styleId="Revision">
    <w:name w:val="Revision"/>
    <w:hidden/>
    <w:uiPriority w:val="99"/>
    <w:semiHidden/>
    <w:rsid w:val="00977F54"/>
    <w:pPr>
      <w:spacing w:after="0" w:line="240" w:lineRule="auto"/>
    </w:pPr>
  </w:style>
  <w:style w:type="character" w:customStyle="1" w:styleId="Heading2Char">
    <w:name w:val="Heading 2 Char"/>
    <w:basedOn w:val="DefaultParagraphFont"/>
    <w:link w:val="Heading2"/>
    <w:rsid w:val="001969E6"/>
    <w:rPr>
      <w:rFonts w:ascii="Arial" w:eastAsia="Times" w:hAnsi="Arial" w:cs="Times New Roman"/>
      <w:b/>
      <w:color w:val="5F5F5F"/>
      <w:sz w:val="28"/>
      <w:szCs w:val="20"/>
    </w:rPr>
  </w:style>
  <w:style w:type="character" w:customStyle="1" w:styleId="Heading3Char">
    <w:name w:val="Heading 3 Char"/>
    <w:basedOn w:val="DefaultParagraphFont"/>
    <w:link w:val="Heading3"/>
    <w:rsid w:val="00395287"/>
    <w:rPr>
      <w:rFonts w:ascii="Arial" w:eastAsia="Times" w:hAnsi="Arial" w:cs="Times New Roman"/>
      <w:b/>
      <w:sz w:val="26"/>
      <w:szCs w:val="20"/>
    </w:rPr>
  </w:style>
  <w:style w:type="paragraph" w:styleId="TOCHeading">
    <w:name w:val="TOC Heading"/>
    <w:basedOn w:val="Heading1"/>
    <w:next w:val="Normal"/>
    <w:uiPriority w:val="39"/>
    <w:unhideWhenUsed/>
    <w:qFormat/>
    <w:rsid w:val="00FC5368"/>
    <w:pPr>
      <w:keepLines/>
      <w:spacing w:before="240" w:line="259" w:lineRule="auto"/>
      <w:outlineLvl w:val="9"/>
    </w:pPr>
    <w:rPr>
      <w:rFonts w:asciiTheme="majorHAnsi" w:eastAsiaTheme="majorEastAsia" w:hAnsiTheme="majorHAnsi" w:cstheme="majorBidi"/>
      <w:b w:val="0"/>
      <w:color w:val="365F91" w:themeColor="accent1" w:themeShade="BF"/>
      <w:szCs w:val="32"/>
    </w:rPr>
  </w:style>
  <w:style w:type="paragraph" w:styleId="TOC1">
    <w:name w:val="toc 1"/>
    <w:basedOn w:val="TableTitle"/>
    <w:next w:val="Normal"/>
    <w:autoRedefine/>
    <w:uiPriority w:val="39"/>
    <w:unhideWhenUsed/>
    <w:rsid w:val="00887709"/>
    <w:pPr>
      <w:spacing w:before="120"/>
    </w:pPr>
    <w:rPr>
      <w:b w:val="0"/>
      <w:bCs/>
      <w:caps/>
    </w:rPr>
  </w:style>
  <w:style w:type="paragraph" w:styleId="TOC2">
    <w:name w:val="toc 2"/>
    <w:basedOn w:val="Normal"/>
    <w:next w:val="Normal"/>
    <w:autoRedefine/>
    <w:uiPriority w:val="39"/>
    <w:unhideWhenUsed/>
    <w:rsid w:val="00FC5368"/>
    <w:pPr>
      <w:spacing w:line="276" w:lineRule="auto"/>
      <w:ind w:left="200"/>
    </w:pPr>
    <w:rPr>
      <w:rFonts w:cs="Arial"/>
      <w:smallCaps/>
      <w:sz w:val="20"/>
    </w:rPr>
  </w:style>
  <w:style w:type="paragraph" w:styleId="Header">
    <w:name w:val="header"/>
    <w:basedOn w:val="Normal"/>
    <w:link w:val="HeaderChar"/>
    <w:uiPriority w:val="99"/>
    <w:unhideWhenUsed/>
    <w:rsid w:val="00A73FD3"/>
    <w:pPr>
      <w:tabs>
        <w:tab w:val="center" w:pos="4680"/>
        <w:tab w:val="right" w:pos="9360"/>
      </w:tabs>
    </w:pPr>
    <w:rPr>
      <w:rFonts w:cs="Arial"/>
      <w:sz w:val="20"/>
    </w:rPr>
  </w:style>
  <w:style w:type="character" w:customStyle="1" w:styleId="HeaderChar">
    <w:name w:val="Header Char"/>
    <w:basedOn w:val="DefaultParagraphFont"/>
    <w:link w:val="Header"/>
    <w:uiPriority w:val="99"/>
    <w:rsid w:val="00A73FD3"/>
    <w:rPr>
      <w:rFonts w:ascii="Arial" w:hAnsi="Arial" w:cs="Arial"/>
      <w:sz w:val="20"/>
      <w:szCs w:val="20"/>
    </w:rPr>
  </w:style>
  <w:style w:type="paragraph" w:styleId="TOC3">
    <w:name w:val="toc 3"/>
    <w:basedOn w:val="Normal"/>
    <w:next w:val="Normal"/>
    <w:autoRedefine/>
    <w:uiPriority w:val="39"/>
    <w:unhideWhenUsed/>
    <w:rsid w:val="002A6712"/>
    <w:pPr>
      <w:spacing w:line="276" w:lineRule="auto"/>
      <w:ind w:left="400"/>
    </w:pPr>
    <w:rPr>
      <w:rFonts w:cs="Arial"/>
      <w:i/>
      <w:iCs/>
      <w:sz w:val="20"/>
    </w:rPr>
  </w:style>
  <w:style w:type="paragraph" w:styleId="TOC4">
    <w:name w:val="toc 4"/>
    <w:basedOn w:val="Normal"/>
    <w:next w:val="Normal"/>
    <w:autoRedefine/>
    <w:uiPriority w:val="39"/>
    <w:unhideWhenUsed/>
    <w:rsid w:val="002A6712"/>
    <w:pPr>
      <w:spacing w:line="276" w:lineRule="auto"/>
      <w:ind w:left="600"/>
    </w:pPr>
    <w:rPr>
      <w:rFonts w:cs="Arial"/>
      <w:sz w:val="18"/>
      <w:szCs w:val="18"/>
    </w:rPr>
  </w:style>
  <w:style w:type="paragraph" w:styleId="TOC5">
    <w:name w:val="toc 5"/>
    <w:basedOn w:val="Normal"/>
    <w:next w:val="Normal"/>
    <w:autoRedefine/>
    <w:uiPriority w:val="39"/>
    <w:unhideWhenUsed/>
    <w:rsid w:val="002A6712"/>
    <w:pPr>
      <w:spacing w:line="276" w:lineRule="auto"/>
      <w:ind w:left="800"/>
    </w:pPr>
    <w:rPr>
      <w:rFonts w:cs="Arial"/>
      <w:sz w:val="18"/>
      <w:szCs w:val="18"/>
    </w:rPr>
  </w:style>
  <w:style w:type="paragraph" w:styleId="TOC6">
    <w:name w:val="toc 6"/>
    <w:basedOn w:val="Normal"/>
    <w:next w:val="Normal"/>
    <w:autoRedefine/>
    <w:uiPriority w:val="39"/>
    <w:unhideWhenUsed/>
    <w:rsid w:val="002A6712"/>
    <w:pPr>
      <w:spacing w:line="276" w:lineRule="auto"/>
      <w:ind w:left="1000"/>
    </w:pPr>
    <w:rPr>
      <w:rFonts w:cs="Arial"/>
      <w:sz w:val="18"/>
      <w:szCs w:val="18"/>
    </w:rPr>
  </w:style>
  <w:style w:type="paragraph" w:styleId="TOC7">
    <w:name w:val="toc 7"/>
    <w:basedOn w:val="Normal"/>
    <w:next w:val="Normal"/>
    <w:autoRedefine/>
    <w:uiPriority w:val="39"/>
    <w:unhideWhenUsed/>
    <w:rsid w:val="002A6712"/>
    <w:pPr>
      <w:spacing w:line="276" w:lineRule="auto"/>
      <w:ind w:left="1200"/>
    </w:pPr>
    <w:rPr>
      <w:rFonts w:cs="Arial"/>
      <w:sz w:val="18"/>
      <w:szCs w:val="18"/>
    </w:rPr>
  </w:style>
  <w:style w:type="paragraph" w:styleId="TOC8">
    <w:name w:val="toc 8"/>
    <w:basedOn w:val="Normal"/>
    <w:next w:val="Normal"/>
    <w:autoRedefine/>
    <w:uiPriority w:val="39"/>
    <w:unhideWhenUsed/>
    <w:rsid w:val="002A6712"/>
    <w:pPr>
      <w:spacing w:line="276" w:lineRule="auto"/>
      <w:ind w:left="1400"/>
    </w:pPr>
    <w:rPr>
      <w:rFonts w:cs="Arial"/>
      <w:sz w:val="18"/>
      <w:szCs w:val="18"/>
    </w:rPr>
  </w:style>
  <w:style w:type="paragraph" w:styleId="TOC9">
    <w:name w:val="toc 9"/>
    <w:basedOn w:val="Normal"/>
    <w:next w:val="Normal"/>
    <w:autoRedefine/>
    <w:uiPriority w:val="39"/>
    <w:unhideWhenUsed/>
    <w:rsid w:val="002A6712"/>
    <w:pPr>
      <w:spacing w:line="276" w:lineRule="auto"/>
      <w:ind w:left="1600"/>
    </w:pPr>
    <w:rPr>
      <w:rFonts w:cs="Arial"/>
      <w:sz w:val="18"/>
      <w:szCs w:val="18"/>
    </w:rPr>
  </w:style>
  <w:style w:type="paragraph" w:customStyle="1" w:styleId="TableTitle">
    <w:name w:val="Table Title"/>
    <w:basedOn w:val="Normal"/>
    <w:link w:val="TableTitleChar"/>
    <w:qFormat/>
    <w:rsid w:val="000E5C84"/>
    <w:pPr>
      <w:spacing w:line="276" w:lineRule="auto"/>
    </w:pPr>
    <w:rPr>
      <w:rFonts w:cs="Arial"/>
      <w:b/>
      <w:sz w:val="20"/>
    </w:rPr>
  </w:style>
  <w:style w:type="paragraph" w:styleId="Caption">
    <w:name w:val="caption"/>
    <w:basedOn w:val="Normal"/>
    <w:next w:val="Normal"/>
    <w:link w:val="CaptionChar"/>
    <w:uiPriority w:val="35"/>
    <w:unhideWhenUsed/>
    <w:qFormat/>
    <w:rsid w:val="008C6B30"/>
    <w:pPr>
      <w:spacing w:after="200"/>
    </w:pPr>
    <w:rPr>
      <w:rFonts w:cs="Arial"/>
      <w:i/>
      <w:iCs/>
      <w:color w:val="1F497D" w:themeColor="text2"/>
      <w:sz w:val="18"/>
      <w:szCs w:val="18"/>
    </w:rPr>
  </w:style>
  <w:style w:type="character" w:customStyle="1" w:styleId="TableTitleChar">
    <w:name w:val="Table Title Char"/>
    <w:basedOn w:val="DefaultParagraphFont"/>
    <w:link w:val="TableTitle"/>
    <w:rsid w:val="000E5C84"/>
    <w:rPr>
      <w:rFonts w:ascii="Arial" w:hAnsi="Arial" w:cs="Arial"/>
      <w:b/>
      <w:sz w:val="20"/>
      <w:szCs w:val="20"/>
    </w:rPr>
  </w:style>
  <w:style w:type="paragraph" w:styleId="TableofFigures">
    <w:name w:val="table of figures"/>
    <w:basedOn w:val="Normal"/>
    <w:next w:val="Normal"/>
    <w:uiPriority w:val="99"/>
    <w:unhideWhenUsed/>
    <w:rsid w:val="008C6B30"/>
    <w:pPr>
      <w:spacing w:line="276" w:lineRule="auto"/>
      <w:ind w:left="400" w:hanging="400"/>
    </w:pPr>
    <w:rPr>
      <w:rFonts w:cs="Arial"/>
      <w:smallCaps/>
      <w:sz w:val="20"/>
    </w:rPr>
  </w:style>
  <w:style w:type="paragraph" w:customStyle="1" w:styleId="Equation">
    <w:name w:val="Equation"/>
    <w:basedOn w:val="Normal"/>
    <w:link w:val="EquationChar"/>
    <w:rsid w:val="007F6C22"/>
    <w:pPr>
      <w:jc w:val="center"/>
    </w:pPr>
    <w:rPr>
      <w:rFonts w:eastAsia="Times New Roman"/>
      <w:color w:val="333398"/>
    </w:rPr>
  </w:style>
  <w:style w:type="paragraph" w:customStyle="1" w:styleId="Figurecaptions">
    <w:name w:val="Figure captions"/>
    <w:basedOn w:val="Caption"/>
    <w:link w:val="FigurecaptionsChar"/>
    <w:qFormat/>
    <w:rsid w:val="00BA0F08"/>
    <w:pPr>
      <w:spacing w:after="0"/>
    </w:pPr>
    <w:rPr>
      <w:b/>
      <w:i w:val="0"/>
      <w:color w:val="auto"/>
      <w:sz w:val="20"/>
      <w:szCs w:val="20"/>
    </w:rPr>
  </w:style>
  <w:style w:type="character" w:customStyle="1" w:styleId="CaptionChar">
    <w:name w:val="Caption Char"/>
    <w:basedOn w:val="DefaultParagraphFont"/>
    <w:link w:val="Caption"/>
    <w:uiPriority w:val="35"/>
    <w:rsid w:val="00666B54"/>
    <w:rPr>
      <w:rFonts w:ascii="Arial" w:hAnsi="Arial" w:cs="Arial"/>
      <w:i/>
      <w:iCs/>
      <w:color w:val="1F497D" w:themeColor="text2"/>
      <w:sz w:val="18"/>
      <w:szCs w:val="18"/>
    </w:rPr>
  </w:style>
  <w:style w:type="character" w:customStyle="1" w:styleId="EquationChar">
    <w:name w:val="Equation Char"/>
    <w:basedOn w:val="CaptionChar"/>
    <w:link w:val="Equation"/>
    <w:rsid w:val="00D56350"/>
    <w:rPr>
      <w:rFonts w:ascii="Arial" w:eastAsia="Times New Roman" w:hAnsi="Arial" w:cs="Times New Roman"/>
      <w:i w:val="0"/>
      <w:iCs w:val="0"/>
      <w:color w:val="333398"/>
      <w:sz w:val="24"/>
      <w:szCs w:val="20"/>
    </w:rPr>
  </w:style>
  <w:style w:type="character" w:customStyle="1" w:styleId="FigurecaptionsChar">
    <w:name w:val="Figure captions Char"/>
    <w:basedOn w:val="CaptionChar"/>
    <w:link w:val="Figurecaptions"/>
    <w:rsid w:val="00BA0F08"/>
    <w:rPr>
      <w:rFonts w:ascii="Arial" w:hAnsi="Arial" w:cs="Arial"/>
      <w:b/>
      <w:i w:val="0"/>
      <w:iCs/>
      <w:color w:val="1F497D" w:themeColor="text2"/>
      <w:sz w:val="20"/>
      <w:szCs w:val="20"/>
    </w:rPr>
  </w:style>
  <w:style w:type="character" w:customStyle="1" w:styleId="UnresolvedMention2">
    <w:name w:val="Unresolved Mention2"/>
    <w:basedOn w:val="DefaultParagraphFont"/>
    <w:uiPriority w:val="99"/>
    <w:semiHidden/>
    <w:unhideWhenUsed/>
    <w:rsid w:val="00383039"/>
    <w:rPr>
      <w:color w:val="605E5C"/>
      <w:shd w:val="clear" w:color="auto" w:fill="E1DFDD"/>
    </w:rPr>
  </w:style>
  <w:style w:type="character" w:styleId="LineNumber">
    <w:name w:val="line number"/>
    <w:basedOn w:val="DefaultParagraphFont"/>
    <w:uiPriority w:val="99"/>
    <w:semiHidden/>
    <w:unhideWhenUsed/>
    <w:rsid w:val="00C179EE"/>
  </w:style>
  <w:style w:type="paragraph" w:customStyle="1" w:styleId="Comment">
    <w:name w:val="Comment"/>
    <w:basedOn w:val="Normal"/>
    <w:next w:val="Normal"/>
    <w:rsid w:val="007F6C22"/>
    <w:pPr>
      <w:shd w:val="clear" w:color="auto" w:fill="FFFF00"/>
      <w:spacing w:before="120"/>
    </w:pPr>
    <w:rPr>
      <w:sz w:val="20"/>
    </w:rPr>
  </w:style>
  <w:style w:type="paragraph" w:customStyle="1" w:styleId="FiguresTablesBoxesSectionHeading">
    <w:name w:val="Figures Tables Boxes Section Heading"/>
    <w:basedOn w:val="Heading2"/>
    <w:next w:val="Normal"/>
    <w:rsid w:val="007F6C22"/>
    <w:rPr>
      <w:rFonts w:ascii="Verdana" w:hAnsi="Verdana"/>
      <w:color w:val="A50021"/>
      <w:sz w:val="24"/>
    </w:rPr>
  </w:style>
  <w:style w:type="character" w:customStyle="1" w:styleId="Heading4Char">
    <w:name w:val="Heading 4 Char"/>
    <w:basedOn w:val="DefaultParagraphFont"/>
    <w:link w:val="Heading4"/>
    <w:rsid w:val="001911C7"/>
    <w:rPr>
      <w:rFonts w:ascii="Arial" w:eastAsia="Times New Roman" w:hAnsi="Arial" w:cs="Times New Roman"/>
      <w:b/>
      <w:sz w:val="24"/>
      <w:szCs w:val="20"/>
    </w:rPr>
  </w:style>
  <w:style w:type="character" w:customStyle="1" w:styleId="Heading5Char">
    <w:name w:val="Heading 5 Char"/>
    <w:basedOn w:val="DefaultParagraphFont"/>
    <w:link w:val="Heading5"/>
    <w:rsid w:val="001911C7"/>
    <w:rPr>
      <w:rFonts w:ascii="Arial" w:eastAsia="Times" w:hAnsi="Arial" w:cs="Times New Roman"/>
      <w:i/>
      <w:sz w:val="24"/>
      <w:szCs w:val="20"/>
    </w:rPr>
  </w:style>
  <w:style w:type="character" w:customStyle="1" w:styleId="Heading6Char">
    <w:name w:val="Heading 6 Char"/>
    <w:basedOn w:val="DefaultParagraphFont"/>
    <w:link w:val="Heading6"/>
    <w:rsid w:val="001911C7"/>
    <w:rPr>
      <w:rFonts w:ascii="Arial" w:eastAsia="Times New Roman" w:hAnsi="Arial" w:cs="Times New Roman"/>
      <w:b/>
      <w:szCs w:val="20"/>
    </w:rPr>
  </w:style>
  <w:style w:type="character" w:customStyle="1" w:styleId="Heading7Char">
    <w:name w:val="Heading 7 Char"/>
    <w:basedOn w:val="DefaultParagraphFont"/>
    <w:link w:val="Heading7"/>
    <w:rsid w:val="001911C7"/>
    <w:rPr>
      <w:rFonts w:ascii="Arial" w:eastAsia="Times" w:hAnsi="Arial" w:cs="Times New Roman"/>
      <w:b/>
      <w:sz w:val="20"/>
      <w:szCs w:val="20"/>
    </w:rPr>
  </w:style>
  <w:style w:type="character" w:customStyle="1" w:styleId="Heading8Char">
    <w:name w:val="Heading 8 Char"/>
    <w:basedOn w:val="DefaultParagraphFont"/>
    <w:link w:val="Heading8"/>
    <w:rsid w:val="001911C7"/>
    <w:rPr>
      <w:rFonts w:ascii="Arial" w:eastAsia="Times" w:hAnsi="Arial" w:cs="Times New Roman"/>
      <w:b/>
      <w:sz w:val="20"/>
      <w:szCs w:val="20"/>
      <w:lang w:val="en-GB"/>
    </w:rPr>
  </w:style>
  <w:style w:type="character" w:customStyle="1" w:styleId="Heading9Char">
    <w:name w:val="Heading 9 Char"/>
    <w:basedOn w:val="DefaultParagraphFont"/>
    <w:link w:val="Heading9"/>
    <w:rsid w:val="001911C7"/>
    <w:rPr>
      <w:rFonts w:ascii="Arial" w:eastAsia="Times" w:hAnsi="Arial" w:cs="Times New Roman"/>
      <w:b/>
      <w:sz w:val="24"/>
      <w:szCs w:val="20"/>
      <w:lang w:val="en-GB"/>
    </w:rPr>
  </w:style>
  <w:style w:type="paragraph" w:customStyle="1" w:styleId="Reference">
    <w:name w:val="Reference"/>
    <w:basedOn w:val="Normal"/>
    <w:next w:val="Normal"/>
    <w:rsid w:val="007F6C22"/>
    <w:rPr>
      <w:sz w:val="20"/>
    </w:rPr>
  </w:style>
  <w:style w:type="paragraph" w:customStyle="1" w:styleId="Blockquote">
    <w:name w:val="Blockquote"/>
    <w:basedOn w:val="Normal"/>
    <w:next w:val="Normal"/>
    <w:rsid w:val="007F6C22"/>
    <w:pPr>
      <w:pBdr>
        <w:top w:val="single" w:sz="2" w:space="1" w:color="C0C0C0"/>
        <w:left w:val="single" w:sz="2" w:space="4" w:color="C0C0C0"/>
        <w:bottom w:val="single" w:sz="2" w:space="1" w:color="C0C0C0"/>
        <w:right w:val="single" w:sz="2" w:space="4" w:color="C0C0C0"/>
      </w:pBdr>
      <w:shd w:val="clear" w:color="auto" w:fill="FFFFDD"/>
      <w:spacing w:before="120"/>
      <w:ind w:left="720"/>
    </w:pPr>
    <w:rPr>
      <w:rFonts w:ascii="Times New Roman" w:hAnsi="Times New Roman"/>
    </w:rPr>
  </w:style>
  <w:style w:type="paragraph" w:customStyle="1" w:styleId="Preformatted">
    <w:name w:val="Preformatted"/>
    <w:basedOn w:val="Normal"/>
    <w:next w:val="Normal"/>
    <w:rsid w:val="007F6C22"/>
    <w:pPr>
      <w:pBdr>
        <w:top w:val="single" w:sz="2" w:space="1" w:color="auto"/>
        <w:left w:val="single" w:sz="2" w:space="4" w:color="auto"/>
        <w:bottom w:val="single" w:sz="2" w:space="1" w:color="auto"/>
        <w:right w:val="single" w:sz="2" w:space="4" w:color="auto"/>
      </w:pBdr>
      <w:shd w:val="clear" w:color="auto" w:fill="F3F3F3"/>
      <w:spacing w:after="0"/>
    </w:pPr>
    <w:rPr>
      <w:rFonts w:ascii="Courier New" w:hAnsi="Courier New"/>
      <w:color w:val="333333"/>
      <w:sz w:val="20"/>
    </w:rPr>
  </w:style>
  <w:style w:type="paragraph" w:customStyle="1" w:styleId="AbstractHeader">
    <w:name w:val="Abstract Header"/>
    <w:basedOn w:val="Heading2"/>
    <w:next w:val="Normal"/>
    <w:rsid w:val="007F6C22"/>
  </w:style>
  <w:style w:type="paragraph" w:customStyle="1" w:styleId="Boxnumberandcaption">
    <w:name w:val="Box number and caption"/>
    <w:basedOn w:val="Heading3"/>
    <w:next w:val="Normal"/>
    <w:rsid w:val="007F6C22"/>
    <w:pPr>
      <w:shd w:val="clear" w:color="auto" w:fill="E6E6E6"/>
      <w:spacing w:before="120"/>
    </w:pPr>
    <w:rPr>
      <w:color w:val="666666"/>
      <w:sz w:val="24"/>
      <w:szCs w:val="28"/>
    </w:rPr>
  </w:style>
  <w:style w:type="paragraph" w:customStyle="1" w:styleId="Figurenumberandcaption">
    <w:name w:val="Figure number and caption"/>
    <w:basedOn w:val="Normal"/>
    <w:next w:val="Normal"/>
    <w:rsid w:val="007F6C22"/>
    <w:pPr>
      <w:spacing w:before="120"/>
    </w:pPr>
    <w:rPr>
      <w:color w:val="000080"/>
    </w:rPr>
  </w:style>
  <w:style w:type="paragraph" w:customStyle="1" w:styleId="Tablenumberandcaption">
    <w:name w:val="Table number and caption"/>
    <w:basedOn w:val="Normal"/>
    <w:next w:val="Normal"/>
    <w:rsid w:val="007F6C22"/>
    <w:pPr>
      <w:spacing w:before="120"/>
    </w:pPr>
    <w:rPr>
      <w:b/>
      <w:color w:val="006600"/>
    </w:rPr>
  </w:style>
  <w:style w:type="paragraph" w:customStyle="1" w:styleId="Tableheader">
    <w:name w:val="Table header"/>
    <w:basedOn w:val="Normal"/>
    <w:next w:val="Normal"/>
    <w:rsid w:val="007F6C22"/>
    <w:pPr>
      <w:spacing w:after="0"/>
    </w:pPr>
    <w:rPr>
      <w:b/>
      <w:sz w:val="20"/>
    </w:rPr>
  </w:style>
  <w:style w:type="paragraph" w:customStyle="1" w:styleId="Tablebody">
    <w:name w:val="Table body"/>
    <w:basedOn w:val="Normal"/>
    <w:next w:val="Normal"/>
    <w:rsid w:val="007F6C22"/>
    <w:pPr>
      <w:spacing w:after="0"/>
    </w:pPr>
    <w:rPr>
      <w:sz w:val="20"/>
    </w:rPr>
  </w:style>
  <w:style w:type="paragraph" w:customStyle="1" w:styleId="Tablefooter">
    <w:name w:val="Table footer"/>
    <w:basedOn w:val="Normal"/>
    <w:next w:val="Normal"/>
    <w:rsid w:val="007F6C22"/>
    <w:pPr>
      <w:spacing w:after="0"/>
    </w:pPr>
    <w:rPr>
      <w:sz w:val="18"/>
    </w:rPr>
  </w:style>
  <w:style w:type="paragraph" w:customStyle="1" w:styleId="Alternateheading">
    <w:name w:val="Alternate heading"/>
    <w:basedOn w:val="Normal"/>
    <w:next w:val="Normal"/>
    <w:rsid w:val="007F6C22"/>
    <w:rPr>
      <w:b/>
      <w:color w:val="800080"/>
    </w:rPr>
  </w:style>
  <w:style w:type="paragraph" w:customStyle="1" w:styleId="Boxsubhead">
    <w:name w:val="Box subhead"/>
    <w:basedOn w:val="Heading4"/>
    <w:next w:val="Normal"/>
    <w:rsid w:val="007F6C22"/>
    <w:rPr>
      <w:color w:val="808080"/>
    </w:rPr>
  </w:style>
  <w:style w:type="paragraph" w:customStyle="1" w:styleId="Answer">
    <w:name w:val="Answer"/>
    <w:basedOn w:val="Normal"/>
    <w:next w:val="Normal"/>
    <w:rsid w:val="007F6C22"/>
    <w:pPr>
      <w:pBdr>
        <w:top w:val="single" w:sz="4" w:space="1" w:color="FFFFFF"/>
        <w:left w:val="single" w:sz="4" w:space="4" w:color="FFFFFF"/>
        <w:bottom w:val="single" w:sz="4" w:space="1" w:color="FFFFFF"/>
        <w:right w:val="single" w:sz="4" w:space="4" w:color="FFFFFF"/>
      </w:pBdr>
      <w:shd w:val="clear" w:color="auto" w:fill="ECFEDA"/>
    </w:pPr>
    <w:rPr>
      <w:rFonts w:ascii="Times New Roman" w:hAnsi="Times New Roman"/>
      <w:color w:val="800000"/>
    </w:rPr>
  </w:style>
  <w:style w:type="paragraph" w:customStyle="1" w:styleId="Question">
    <w:name w:val="Question"/>
    <w:basedOn w:val="Normal"/>
    <w:next w:val="Normal"/>
    <w:rsid w:val="007F6C22"/>
    <w:pPr>
      <w:pBdr>
        <w:top w:val="single" w:sz="4" w:space="1" w:color="FFFFFF"/>
        <w:left w:val="single" w:sz="4" w:space="4" w:color="FFFFFF"/>
        <w:bottom w:val="single" w:sz="4" w:space="1" w:color="FFFFFF"/>
        <w:right w:val="single" w:sz="4" w:space="4" w:color="FFFFFF"/>
      </w:pBdr>
      <w:shd w:val="clear" w:color="auto" w:fill="E9E6EE"/>
    </w:pPr>
    <w:rPr>
      <w:rFonts w:ascii="Verdana" w:hAnsi="Verdana"/>
      <w:color w:val="333399"/>
    </w:rPr>
  </w:style>
  <w:style w:type="character" w:customStyle="1" w:styleId="nc-highlight">
    <w:name w:val="nc-highlight"/>
    <w:rsid w:val="007F6C22"/>
    <w:rPr>
      <w:bdr w:val="none" w:sz="0" w:space="0" w:color="auto"/>
      <w:shd w:val="clear" w:color="auto" w:fill="FFFF93"/>
    </w:rPr>
  </w:style>
  <w:style w:type="character" w:customStyle="1" w:styleId="nc-pageobject">
    <w:name w:val="nc-pageobject"/>
    <w:rsid w:val="007F6C22"/>
    <w:rPr>
      <w:color w:val="993366"/>
      <w:bdr w:val="none" w:sz="0" w:space="0" w:color="auto"/>
      <w:shd w:val="clear" w:color="auto" w:fill="FFF0E1"/>
    </w:rPr>
  </w:style>
  <w:style w:type="character" w:customStyle="1" w:styleId="LabelorNumber">
    <w:name w:val="Label or Number"/>
    <w:rsid w:val="007F6C22"/>
    <w:rPr>
      <w:rFonts w:ascii="Arial" w:hAnsi="Arial"/>
      <w:color w:val="auto"/>
      <w:sz w:val="22"/>
      <w:bdr w:val="none" w:sz="0" w:space="0" w:color="auto"/>
      <w:shd w:val="clear" w:color="auto" w:fill="33CCCC"/>
    </w:rPr>
  </w:style>
  <w:style w:type="paragraph" w:styleId="DocumentMap">
    <w:name w:val="Document Map"/>
    <w:basedOn w:val="Normal"/>
    <w:link w:val="DocumentMapChar"/>
    <w:semiHidden/>
    <w:rsid w:val="007F6C22"/>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1911C7"/>
    <w:rPr>
      <w:rFonts w:ascii="Tahoma" w:eastAsia="Times" w:hAnsi="Tahoma" w:cs="Tahoma"/>
      <w:sz w:val="20"/>
      <w:szCs w:val="20"/>
      <w:shd w:val="clear" w:color="auto" w:fill="000080"/>
    </w:rPr>
  </w:style>
  <w:style w:type="paragraph" w:customStyle="1" w:styleId="Processinginstruction">
    <w:name w:val="Processing instruction"/>
    <w:basedOn w:val="Normal"/>
    <w:next w:val="Normal"/>
    <w:rsid w:val="007F6C22"/>
    <w:pPr>
      <w:shd w:val="clear" w:color="auto" w:fill="D6FF61"/>
    </w:pPr>
    <w:rPr>
      <w:rFonts w:ascii="Courier New" w:hAnsi="Courier New"/>
      <w:color w:val="000080"/>
    </w:rPr>
  </w:style>
  <w:style w:type="paragraph" w:customStyle="1" w:styleId="Figuregraphic">
    <w:name w:val="Figure graphic"/>
    <w:basedOn w:val="Normal"/>
    <w:rsid w:val="007F6C22"/>
    <w:pPr>
      <w:autoSpaceDE w:val="0"/>
      <w:autoSpaceDN w:val="0"/>
      <w:adjustRightInd w:val="0"/>
    </w:pPr>
    <w:rPr>
      <w:rFonts w:eastAsia="Times New Roman"/>
      <w:szCs w:val="24"/>
    </w:rPr>
  </w:style>
  <w:style w:type="paragraph" w:customStyle="1" w:styleId="Keywords">
    <w:name w:val="Keywords"/>
    <w:basedOn w:val="Normal"/>
    <w:rsid w:val="007F6C22"/>
    <w:rPr>
      <w:rFonts w:eastAsia="Times New Roman"/>
      <w:color w:val="000080"/>
    </w:rPr>
  </w:style>
  <w:style w:type="character" w:customStyle="1" w:styleId="Processinginstructionchar">
    <w:name w:val="Processing instruction char"/>
    <w:qFormat/>
    <w:rsid w:val="007F6C22"/>
    <w:rPr>
      <w:rFonts w:ascii="Courier New" w:hAnsi="Courier New"/>
      <w:sz w:val="18"/>
      <w:bdr w:val="none" w:sz="0" w:space="0" w:color="auto"/>
      <w:shd w:val="clear" w:color="auto" w:fill="D99594"/>
    </w:rPr>
  </w:style>
  <w:style w:type="character" w:customStyle="1" w:styleId="nc-highlight-1">
    <w:name w:val="nc-highlight-1"/>
    <w:qFormat/>
    <w:rsid w:val="007F6C22"/>
    <w:rPr>
      <w:rFonts w:ascii="Arial" w:hAnsi="Arial"/>
      <w:color w:val="FFFFFF"/>
      <w:sz w:val="24"/>
      <w:bdr w:val="none" w:sz="0" w:space="0" w:color="auto"/>
      <w:shd w:val="solid" w:color="0070C0" w:fill="0070C0"/>
    </w:rPr>
  </w:style>
  <w:style w:type="paragraph" w:styleId="Subtitle">
    <w:name w:val="Subtitle"/>
    <w:basedOn w:val="Normal"/>
    <w:link w:val="SubtitleChar"/>
    <w:qFormat/>
    <w:rsid w:val="007F6C22"/>
    <w:pPr>
      <w:keepNext/>
      <w:spacing w:before="240" w:after="60" w:line="480" w:lineRule="auto"/>
      <w:outlineLvl w:val="1"/>
    </w:pPr>
    <w:rPr>
      <w:rFonts w:eastAsia="Times New Roman" w:cs="Arial"/>
      <w:b/>
      <w:kern w:val="28"/>
      <w:szCs w:val="24"/>
      <w:u w:val="single"/>
    </w:rPr>
  </w:style>
  <w:style w:type="character" w:customStyle="1" w:styleId="SubtitleChar">
    <w:name w:val="Subtitle Char"/>
    <w:link w:val="Subtitle"/>
    <w:rsid w:val="007F6C22"/>
    <w:rPr>
      <w:rFonts w:ascii="Arial" w:eastAsia="Times New Roman" w:hAnsi="Arial" w:cs="Arial"/>
      <w:b/>
      <w:kern w:val="28"/>
      <w:sz w:val="24"/>
      <w:szCs w:val="24"/>
      <w:u w:val="single"/>
    </w:rPr>
  </w:style>
  <w:style w:type="paragraph" w:customStyle="1" w:styleId="Abstract">
    <w:name w:val="Abstract"/>
    <w:basedOn w:val="Normal"/>
    <w:next w:val="Normal"/>
    <w:rsid w:val="007F6C22"/>
    <w:rPr>
      <w:rFonts w:eastAsia="Times New Roman"/>
    </w:rPr>
  </w:style>
  <w:style w:type="paragraph" w:customStyle="1" w:styleId="Boxcontent">
    <w:name w:val="Boxcontent"/>
    <w:basedOn w:val="Normal"/>
    <w:rsid w:val="007F6C22"/>
    <w:rPr>
      <w:rFonts w:eastAsia="Times New Roman"/>
    </w:rPr>
  </w:style>
  <w:style w:type="character" w:customStyle="1" w:styleId="nc-highlight-2">
    <w:name w:val="nc-highlight-2"/>
    <w:qFormat/>
    <w:rsid w:val="007F6C22"/>
    <w:rPr>
      <w:rFonts w:ascii="Arial" w:hAnsi="Arial"/>
      <w:color w:val="FFFFFF"/>
      <w:bdr w:val="none" w:sz="0" w:space="0" w:color="auto"/>
      <w:shd w:val="solid" w:color="663300" w:fill="663300"/>
    </w:rPr>
  </w:style>
  <w:style w:type="paragraph" w:customStyle="1" w:styleId="Structuredabstractheading">
    <w:name w:val="Structured abstract heading"/>
    <w:basedOn w:val="Normal"/>
    <w:next w:val="Normal"/>
    <w:rsid w:val="007F6C22"/>
    <w:pPr>
      <w:keepNext/>
      <w:spacing w:before="240" w:after="60" w:line="480" w:lineRule="auto"/>
      <w:outlineLvl w:val="2"/>
    </w:pPr>
    <w:rPr>
      <w:rFonts w:eastAsia="Times New Roman"/>
      <w:b/>
      <w:kern w:val="28"/>
      <w:sz w:val="26"/>
      <w:szCs w:val="24"/>
    </w:rPr>
  </w:style>
  <w:style w:type="character" w:customStyle="1" w:styleId="nc-highlight-3">
    <w:name w:val="nc-highlight-3"/>
    <w:qFormat/>
    <w:rsid w:val="007F6C22"/>
    <w:rPr>
      <w:rFonts w:ascii="Arial" w:hAnsi="Arial"/>
      <w:color w:val="FFFFFF"/>
      <w:sz w:val="24"/>
      <w:bdr w:val="none" w:sz="0" w:space="0" w:color="auto"/>
      <w:shd w:val="solid" w:color="A6A6A6" w:fill="A6A6A6"/>
    </w:rPr>
  </w:style>
  <w:style w:type="character" w:customStyle="1" w:styleId="nc-highlight-4">
    <w:name w:val="nc-highlight-4"/>
    <w:qFormat/>
    <w:rsid w:val="007F6C22"/>
    <w:rPr>
      <w:rFonts w:ascii="Arial" w:hAnsi="Arial"/>
      <w:color w:val="FFFFFF"/>
      <w:sz w:val="24"/>
      <w:bdr w:val="none" w:sz="0" w:space="0" w:color="auto"/>
      <w:shd w:val="solid" w:color="CC9900" w:fill="CC9900"/>
    </w:rPr>
  </w:style>
  <w:style w:type="character" w:customStyle="1" w:styleId="nc-highlight-5">
    <w:name w:val="nc-highlight-5"/>
    <w:qFormat/>
    <w:rsid w:val="007F6C22"/>
    <w:rPr>
      <w:rFonts w:ascii="Arial" w:hAnsi="Arial"/>
      <w:color w:val="FFFFFF"/>
      <w:sz w:val="24"/>
      <w:bdr w:val="none" w:sz="0" w:space="0" w:color="auto"/>
      <w:shd w:val="solid" w:color="000000" w:fill="000000"/>
    </w:rPr>
  </w:style>
  <w:style w:type="paragraph" w:customStyle="1" w:styleId="Listcontinued">
    <w:name w:val="List continued"/>
    <w:basedOn w:val="List"/>
    <w:rsid w:val="007F6C22"/>
    <w:pPr>
      <w:ind w:left="907" w:firstLine="0"/>
      <w:contextualSpacing w:val="0"/>
    </w:pPr>
    <w:rPr>
      <w:rFonts w:eastAsia="Times New Roman"/>
    </w:rPr>
  </w:style>
  <w:style w:type="paragraph" w:styleId="List">
    <w:name w:val="List"/>
    <w:basedOn w:val="Normal"/>
    <w:semiHidden/>
    <w:unhideWhenUsed/>
    <w:rsid w:val="007F6C22"/>
    <w:pPr>
      <w:ind w:left="360" w:hanging="360"/>
      <w:contextualSpacing/>
    </w:pPr>
  </w:style>
  <w:style w:type="paragraph" w:customStyle="1" w:styleId="Glossarydefinition">
    <w:name w:val="Glossary definition"/>
    <w:basedOn w:val="Normal"/>
    <w:rsid w:val="007F6C22"/>
    <w:pPr>
      <w:shd w:val="clear" w:color="auto" w:fill="FDE4BF"/>
    </w:pPr>
    <w:rPr>
      <w:color w:val="0033CC"/>
    </w:rPr>
  </w:style>
  <w:style w:type="paragraph" w:customStyle="1" w:styleId="Glossaryterm">
    <w:name w:val="Glossary term"/>
    <w:basedOn w:val="Normal"/>
    <w:next w:val="Glossarydefinition"/>
    <w:rsid w:val="007F6C22"/>
    <w:pPr>
      <w:shd w:val="clear" w:color="auto" w:fill="CCFFFF"/>
    </w:pPr>
    <w:rPr>
      <w:b/>
    </w:rPr>
  </w:style>
  <w:style w:type="character" w:customStyle="1" w:styleId="monospace">
    <w:name w:val="monospace"/>
    <w:basedOn w:val="DefaultParagraphFont"/>
    <w:uiPriority w:val="1"/>
    <w:qFormat/>
    <w:rsid w:val="007F6C22"/>
    <w:rPr>
      <w:rFonts w:ascii="Courier New" w:hAnsi="Courier New"/>
      <w:color w:val="auto"/>
      <w:sz w:val="20"/>
      <w:bdr w:val="none" w:sz="0" w:space="0" w:color="auto"/>
      <w:shd w:val="clear" w:color="auto" w:fill="D9D9D9" w:themeFill="background1" w:themeFillShade="D9"/>
    </w:rPr>
  </w:style>
  <w:style w:type="paragraph" w:customStyle="1" w:styleId="Bulletedlist1">
    <w:name w:val="Bulletedlist1"/>
    <w:basedOn w:val="Normal"/>
    <w:rsid w:val="007F6C22"/>
    <w:pPr>
      <w:numPr>
        <w:numId w:val="13"/>
      </w:numPr>
    </w:pPr>
    <w:rPr>
      <w:rFonts w:eastAsia="Times New Roman"/>
    </w:rPr>
  </w:style>
  <w:style w:type="paragraph" w:customStyle="1" w:styleId="Bulletedlist2">
    <w:name w:val="Bulletedlist2"/>
    <w:basedOn w:val="Bulletedlist1"/>
    <w:rsid w:val="007F6C22"/>
    <w:pPr>
      <w:numPr>
        <w:ilvl w:val="1"/>
      </w:numPr>
    </w:pPr>
  </w:style>
  <w:style w:type="paragraph" w:customStyle="1" w:styleId="Bulletedlist3">
    <w:name w:val="Bulletedlist3"/>
    <w:basedOn w:val="Bulletedlist2"/>
    <w:rsid w:val="007F6C22"/>
    <w:pPr>
      <w:numPr>
        <w:ilvl w:val="2"/>
      </w:numPr>
    </w:pPr>
  </w:style>
  <w:style w:type="paragraph" w:customStyle="1" w:styleId="Bulletedlist4">
    <w:name w:val="Bulletedlist4"/>
    <w:basedOn w:val="Bulletedlist3"/>
    <w:rsid w:val="007F6C22"/>
    <w:pPr>
      <w:numPr>
        <w:ilvl w:val="3"/>
      </w:numPr>
    </w:pPr>
  </w:style>
  <w:style w:type="paragraph" w:customStyle="1" w:styleId="Bulletedlist5">
    <w:name w:val="Bulletedlist5"/>
    <w:basedOn w:val="Bulletedlist4"/>
    <w:rsid w:val="007F6C22"/>
    <w:pPr>
      <w:numPr>
        <w:ilvl w:val="4"/>
      </w:numPr>
    </w:pPr>
  </w:style>
  <w:style w:type="paragraph" w:customStyle="1" w:styleId="Figurecopyrightstatement">
    <w:name w:val="Figure copyright statement"/>
    <w:basedOn w:val="Normal"/>
    <w:rsid w:val="007F6C22"/>
    <w:rPr>
      <w:rFonts w:ascii="Times New Roman" w:eastAsia="Times New Roman" w:hAnsi="Times New Roman"/>
      <w:b/>
      <w:color w:val="943634"/>
      <w:sz w:val="20"/>
    </w:rPr>
  </w:style>
  <w:style w:type="paragraph" w:customStyle="1" w:styleId="Figurelicensestatement">
    <w:name w:val="Figure license statement"/>
    <w:basedOn w:val="Normal"/>
    <w:rsid w:val="007F6C22"/>
    <w:rPr>
      <w:rFonts w:ascii="Times New Roman" w:eastAsia="Times New Roman" w:hAnsi="Times New Roman"/>
      <w:b/>
      <w:color w:val="76923C"/>
      <w:sz w:val="20"/>
    </w:rPr>
  </w:style>
  <w:style w:type="paragraph" w:customStyle="1" w:styleId="Listcontinued2">
    <w:name w:val="List continued2"/>
    <w:basedOn w:val="Normal"/>
    <w:rsid w:val="007F6C22"/>
    <w:pPr>
      <w:autoSpaceDE w:val="0"/>
      <w:autoSpaceDN w:val="0"/>
      <w:adjustRightInd w:val="0"/>
      <w:ind w:left="1440"/>
    </w:pPr>
    <w:rPr>
      <w:rFonts w:eastAsia="Times New Roman"/>
      <w:szCs w:val="24"/>
    </w:rPr>
  </w:style>
  <w:style w:type="paragraph" w:customStyle="1" w:styleId="Listcontinued3">
    <w:name w:val="List continued3"/>
    <w:basedOn w:val="Normal"/>
    <w:rsid w:val="007F6C22"/>
    <w:pPr>
      <w:autoSpaceDE w:val="0"/>
      <w:autoSpaceDN w:val="0"/>
      <w:adjustRightInd w:val="0"/>
      <w:ind w:left="2160"/>
    </w:pPr>
    <w:rPr>
      <w:rFonts w:eastAsia="Times New Roman"/>
      <w:szCs w:val="24"/>
    </w:rPr>
  </w:style>
  <w:style w:type="paragraph" w:customStyle="1" w:styleId="Listcontinued4">
    <w:name w:val="List continued4"/>
    <w:basedOn w:val="Normal"/>
    <w:rsid w:val="007F6C22"/>
    <w:pPr>
      <w:autoSpaceDE w:val="0"/>
      <w:autoSpaceDN w:val="0"/>
      <w:adjustRightInd w:val="0"/>
      <w:ind w:left="2880"/>
    </w:pPr>
    <w:rPr>
      <w:rFonts w:eastAsia="Times New Roman"/>
      <w:szCs w:val="24"/>
    </w:rPr>
  </w:style>
  <w:style w:type="paragraph" w:customStyle="1" w:styleId="Listcontinued5">
    <w:name w:val="List continued5"/>
    <w:basedOn w:val="Normal"/>
    <w:rsid w:val="007F6C22"/>
    <w:pPr>
      <w:autoSpaceDE w:val="0"/>
      <w:autoSpaceDN w:val="0"/>
      <w:adjustRightInd w:val="0"/>
      <w:ind w:left="3600"/>
    </w:pPr>
    <w:rPr>
      <w:rFonts w:eastAsia="Times New Roman"/>
      <w:szCs w:val="24"/>
    </w:rPr>
  </w:style>
  <w:style w:type="paragraph" w:customStyle="1" w:styleId="Numberedlist1">
    <w:name w:val="Numberedlist1"/>
    <w:basedOn w:val="Normal"/>
    <w:rsid w:val="007F6C22"/>
    <w:pPr>
      <w:ind w:left="714" w:hanging="357"/>
    </w:pPr>
    <w:rPr>
      <w:rFonts w:eastAsia="Times New Roman"/>
    </w:rPr>
  </w:style>
  <w:style w:type="paragraph" w:customStyle="1" w:styleId="Numberedlist2">
    <w:name w:val="Numberedlist2"/>
    <w:basedOn w:val="Normal"/>
    <w:rsid w:val="007F6C22"/>
    <w:pPr>
      <w:ind w:left="1077" w:hanging="357"/>
    </w:pPr>
    <w:rPr>
      <w:rFonts w:eastAsia="Times New Roman"/>
    </w:rPr>
  </w:style>
  <w:style w:type="paragraph" w:customStyle="1" w:styleId="Numberedlist3">
    <w:name w:val="Numberedlist3"/>
    <w:basedOn w:val="Normal"/>
    <w:rsid w:val="007F6C22"/>
    <w:pPr>
      <w:ind w:left="1434" w:hanging="357"/>
    </w:pPr>
    <w:rPr>
      <w:rFonts w:eastAsia="Times New Roman"/>
    </w:rPr>
  </w:style>
  <w:style w:type="paragraph" w:customStyle="1" w:styleId="Numberedlist4">
    <w:name w:val="Numberedlist4"/>
    <w:basedOn w:val="Normal"/>
    <w:rsid w:val="007F6C22"/>
    <w:pPr>
      <w:ind w:left="1797" w:hanging="357"/>
    </w:pPr>
    <w:rPr>
      <w:rFonts w:eastAsia="Times New Roman"/>
    </w:rPr>
  </w:style>
  <w:style w:type="paragraph" w:customStyle="1" w:styleId="Numberedlist5">
    <w:name w:val="Numberedlist5"/>
    <w:basedOn w:val="Normal"/>
    <w:rsid w:val="007F6C22"/>
    <w:pPr>
      <w:ind w:left="2154" w:hanging="357"/>
    </w:pPr>
    <w:rPr>
      <w:rFonts w:eastAsia="Times New Roman"/>
    </w:rPr>
  </w:style>
  <w:style w:type="paragraph" w:customStyle="1" w:styleId="Tablecopyrightstatement">
    <w:name w:val="Table copyright statement"/>
    <w:basedOn w:val="Normal"/>
    <w:rsid w:val="007F6C22"/>
    <w:rPr>
      <w:rFonts w:ascii="Times New Roman" w:eastAsia="Times New Roman" w:hAnsi="Times New Roman"/>
      <w:b/>
      <w:color w:val="943634"/>
      <w:sz w:val="20"/>
    </w:rPr>
  </w:style>
  <w:style w:type="paragraph" w:customStyle="1" w:styleId="Tablelicensestatement">
    <w:name w:val="Table license statement"/>
    <w:basedOn w:val="Normal"/>
    <w:rsid w:val="007F6C22"/>
    <w:rPr>
      <w:rFonts w:ascii="Times New Roman" w:eastAsia="Times New Roman" w:hAnsi="Times New Roman"/>
      <w:b/>
      <w:color w:val="76923C"/>
      <w:sz w:val="20"/>
    </w:rPr>
  </w:style>
  <w:style w:type="paragraph" w:customStyle="1" w:styleId="Runninglefthead">
    <w:name w:val="Running left head"/>
    <w:basedOn w:val="Normal"/>
    <w:next w:val="Normal"/>
    <w:rsid w:val="007F6C22"/>
    <w:pPr>
      <w:autoSpaceDE w:val="0"/>
      <w:autoSpaceDN w:val="0"/>
      <w:adjustRightInd w:val="0"/>
    </w:pPr>
    <w:rPr>
      <w:rFonts w:eastAsia="Times New Roman"/>
      <w:szCs w:val="24"/>
    </w:rPr>
  </w:style>
  <w:style w:type="paragraph" w:customStyle="1" w:styleId="VideoInformation">
    <w:name w:val="Video Information"/>
    <w:basedOn w:val="Normal"/>
    <w:rsid w:val="007F6C22"/>
    <w:pPr>
      <w:shd w:val="clear" w:color="auto" w:fill="FFCCFF"/>
    </w:pPr>
    <w:rPr>
      <w:rFonts w:eastAsia="Times New Roman"/>
      <w:sz w:val="20"/>
    </w:rPr>
  </w:style>
  <w:style w:type="paragraph" w:customStyle="1" w:styleId="Figurealttext">
    <w:name w:val="Figure alt text"/>
    <w:basedOn w:val="Normal"/>
    <w:rsid w:val="007F6C22"/>
    <w:pPr>
      <w:shd w:val="clear" w:color="auto" w:fill="C4BC96"/>
    </w:pPr>
    <w:rPr>
      <w:rFonts w:ascii="Courier New" w:eastAsia="Times New Roman" w:hAnsi="Courier New"/>
    </w:rPr>
  </w:style>
  <w:style w:type="paragraph" w:customStyle="1" w:styleId="Figurecaptioncontinued">
    <w:name w:val="Figure caption continued"/>
    <w:basedOn w:val="Normal"/>
    <w:rsid w:val="007F6C22"/>
    <w:rPr>
      <w:rFonts w:eastAsia="Times New Roman"/>
      <w:color w:val="00008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939462">
      <w:bodyDiv w:val="1"/>
      <w:marLeft w:val="0"/>
      <w:marRight w:val="0"/>
      <w:marTop w:val="0"/>
      <w:marBottom w:val="0"/>
      <w:divBdr>
        <w:top w:val="none" w:sz="0" w:space="0" w:color="auto"/>
        <w:left w:val="none" w:sz="0" w:space="0" w:color="auto"/>
        <w:bottom w:val="none" w:sz="0" w:space="0" w:color="auto"/>
        <w:right w:val="none" w:sz="0" w:space="0" w:color="auto"/>
      </w:divBdr>
    </w:div>
    <w:div w:id="1389066618">
      <w:bodyDiv w:val="1"/>
      <w:marLeft w:val="0"/>
      <w:marRight w:val="0"/>
      <w:marTop w:val="0"/>
      <w:marBottom w:val="0"/>
      <w:divBdr>
        <w:top w:val="none" w:sz="0" w:space="0" w:color="auto"/>
        <w:left w:val="none" w:sz="0" w:space="0" w:color="auto"/>
        <w:bottom w:val="none" w:sz="0" w:space="0" w:color="auto"/>
        <w:right w:val="none" w:sz="0" w:space="0" w:color="auto"/>
      </w:divBdr>
    </w:div>
    <w:div w:id="1512068742">
      <w:bodyDiv w:val="1"/>
      <w:marLeft w:val="0"/>
      <w:marRight w:val="0"/>
      <w:marTop w:val="0"/>
      <w:marBottom w:val="0"/>
      <w:divBdr>
        <w:top w:val="none" w:sz="0" w:space="0" w:color="auto"/>
        <w:left w:val="none" w:sz="0" w:space="0" w:color="auto"/>
        <w:bottom w:val="none" w:sz="0" w:space="0" w:color="auto"/>
        <w:right w:val="none" w:sz="0" w:space="0" w:color="auto"/>
      </w:divBdr>
    </w:div>
    <w:div w:id="1559629910">
      <w:bodyDiv w:val="1"/>
      <w:marLeft w:val="0"/>
      <w:marRight w:val="0"/>
      <w:marTop w:val="0"/>
      <w:marBottom w:val="0"/>
      <w:divBdr>
        <w:top w:val="none" w:sz="0" w:space="0" w:color="auto"/>
        <w:left w:val="none" w:sz="0" w:space="0" w:color="auto"/>
        <w:bottom w:val="none" w:sz="0" w:space="0" w:color="auto"/>
        <w:right w:val="none" w:sz="0" w:space="0" w:color="auto"/>
      </w:divBdr>
    </w:div>
    <w:div w:id="1674455825">
      <w:bodyDiv w:val="1"/>
      <w:marLeft w:val="0"/>
      <w:marRight w:val="0"/>
      <w:marTop w:val="0"/>
      <w:marBottom w:val="0"/>
      <w:divBdr>
        <w:top w:val="none" w:sz="0" w:space="0" w:color="auto"/>
        <w:left w:val="none" w:sz="0" w:space="0" w:color="auto"/>
        <w:bottom w:val="none" w:sz="0" w:space="0" w:color="auto"/>
        <w:right w:val="none" w:sz="0" w:space="0" w:color="auto"/>
      </w:divBdr>
    </w:div>
    <w:div w:id="1749690927">
      <w:bodyDiv w:val="1"/>
      <w:marLeft w:val="0"/>
      <w:marRight w:val="0"/>
      <w:marTop w:val="0"/>
      <w:marBottom w:val="0"/>
      <w:divBdr>
        <w:top w:val="none" w:sz="0" w:space="0" w:color="auto"/>
        <w:left w:val="none" w:sz="0" w:space="0" w:color="auto"/>
        <w:bottom w:val="none" w:sz="0" w:space="0" w:color="auto"/>
        <w:right w:val="none" w:sz="0" w:space="0" w:color="auto"/>
      </w:divBdr>
    </w:div>
    <w:div w:id="1940526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book-part://htsvalidation" TargetMode="External"/><Relationship Id="rId18" Type="http://schemas.openxmlformats.org/officeDocument/2006/relationships/hyperlink" Target="book-part://htsvalidation/htsvalidation.ReplicateExperiment_Study/" TargetMode="External"/><Relationship Id="rId26" Type="http://schemas.openxmlformats.org/officeDocument/2006/relationships/hyperlink" Target="book-part://immunometh/" TargetMode="External"/><Relationship Id="rId39" Type="http://schemas.openxmlformats.org/officeDocument/2006/relationships/image" Target="media/image25.tiff"/><Relationship Id="rId21" Type="http://schemas.openxmlformats.org/officeDocument/2006/relationships/image" Target="media/image11.jpg"/><Relationship Id="rId34" Type="http://schemas.openxmlformats.org/officeDocument/2006/relationships/image" Target="media/image20.tiff"/><Relationship Id="rId42" Type="http://schemas.openxmlformats.org/officeDocument/2006/relationships/hyperlink" Target="http://colorbrewer2.org/" TargetMode="External"/><Relationship Id="rId47" Type="http://schemas.openxmlformats.org/officeDocument/2006/relationships/hyperlink" Target="http://statistika.mfub.bg.ac.rs/interactive-repeated-experiments-dotplot/" TargetMode="External"/><Relationship Id="rId50" Type="http://schemas.openxmlformats.org/officeDocument/2006/relationships/image" Target="media/image34.tiff"/><Relationship Id="rId55" Type="http://schemas.openxmlformats.org/officeDocument/2006/relationships/hyperlink" Target="https://doi.org/10.1016/j.jhsa.2011.12.041" TargetMode="External"/><Relationship Id="rId7" Type="http://schemas.openxmlformats.org/officeDocument/2006/relationships/endnotes" Target="endnotes.xml"/><Relationship Id="rId12" Type="http://schemas.openxmlformats.org/officeDocument/2006/relationships/hyperlink" Target="book-part://receptorbinding" TargetMode="External"/><Relationship Id="rId17" Type="http://schemas.openxmlformats.org/officeDocument/2006/relationships/image" Target="media/image9.tif"/><Relationship Id="rId25" Type="http://schemas.openxmlformats.org/officeDocument/2006/relationships/hyperlink" Target="book-part://immunometh" TargetMode="External"/><Relationship Id="rId33" Type="http://schemas.openxmlformats.org/officeDocument/2006/relationships/image" Target="media/image19.tiff"/><Relationship Id="rId38" Type="http://schemas.openxmlformats.org/officeDocument/2006/relationships/image" Target="media/image24.tiff"/><Relationship Id="rId46" Type="http://schemas.openxmlformats.org/officeDocument/2006/relationships/image" Target="media/image31.tif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0.png"/><Relationship Id="rId29" Type="http://schemas.openxmlformats.org/officeDocument/2006/relationships/image" Target="media/image15.tif"/><Relationship Id="rId41" Type="http://schemas.openxmlformats.org/officeDocument/2006/relationships/image" Target="media/image27.tiff"/><Relationship Id="rId54" Type="http://schemas.openxmlformats.org/officeDocument/2006/relationships/hyperlink" Target="https://doi.org/10.1016/j.envsoft.2010.1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Relationship Id="rId24" Type="http://schemas.openxmlformats.org/officeDocument/2006/relationships/image" Target="media/image14.jpg"/><Relationship Id="rId32" Type="http://schemas.openxmlformats.org/officeDocument/2006/relationships/image" Target="media/image18.tiff"/><Relationship Id="rId37" Type="http://schemas.openxmlformats.org/officeDocument/2006/relationships/image" Target="media/image23.tiff"/><Relationship Id="rId40" Type="http://schemas.openxmlformats.org/officeDocument/2006/relationships/image" Target="media/image26.tiff"/><Relationship Id="rId45" Type="http://schemas.openxmlformats.org/officeDocument/2006/relationships/image" Target="media/image30.tiff"/><Relationship Id="rId53" Type="http://schemas.openxmlformats.org/officeDocument/2006/relationships/image" Target="media/image37.gif"/><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3.png"/><Relationship Id="rId28" Type="http://schemas.openxmlformats.org/officeDocument/2006/relationships/hyperlink" Target="book-part://htsvalidation/" TargetMode="External"/><Relationship Id="rId36" Type="http://schemas.openxmlformats.org/officeDocument/2006/relationships/image" Target="media/image22.tiff"/><Relationship Id="rId49" Type="http://schemas.openxmlformats.org/officeDocument/2006/relationships/image" Target="media/image33.tiff"/><Relationship Id="rId57" Type="http://schemas.openxmlformats.org/officeDocument/2006/relationships/footer" Target="footer1.xml"/><Relationship Id="rId10" Type="http://schemas.openxmlformats.org/officeDocument/2006/relationships/image" Target="media/image4.jpg"/><Relationship Id="rId19" Type="http://schemas.openxmlformats.org/officeDocument/2006/relationships/hyperlink" Target="book-part://htsvalidation/" TargetMode="External"/><Relationship Id="rId31" Type="http://schemas.openxmlformats.org/officeDocument/2006/relationships/image" Target="media/image17.tiff"/><Relationship Id="rId44" Type="http://schemas.openxmlformats.org/officeDocument/2006/relationships/image" Target="media/image29.tiff"/><Relationship Id="rId52" Type="http://schemas.openxmlformats.org/officeDocument/2006/relationships/image" Target="media/image36.jp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6.png"/><Relationship Id="rId22" Type="http://schemas.openxmlformats.org/officeDocument/2006/relationships/image" Target="media/image12.jpg"/><Relationship Id="rId27" Type="http://schemas.openxmlformats.org/officeDocument/2006/relationships/hyperlink" Target="book-part://htsvalidation/htsvalidation.ReplicateExperiment_Study/" TargetMode="External"/><Relationship Id="rId30" Type="http://schemas.openxmlformats.org/officeDocument/2006/relationships/image" Target="media/image16.tif"/><Relationship Id="rId35" Type="http://schemas.openxmlformats.org/officeDocument/2006/relationships/image" Target="media/image21.tiff"/><Relationship Id="rId43" Type="http://schemas.openxmlformats.org/officeDocument/2006/relationships/image" Target="media/image28.tiff"/><Relationship Id="rId48" Type="http://schemas.openxmlformats.org/officeDocument/2006/relationships/image" Target="media/image32.PNG"/><Relationship Id="rId56" Type="http://schemas.openxmlformats.org/officeDocument/2006/relationships/hyperlink" Target="https://visme.co/blog/types-of-graphs/" TargetMode="External"/><Relationship Id="rId8" Type="http://schemas.openxmlformats.org/officeDocument/2006/relationships/image" Target="media/image2.tiff"/><Relationship Id="rId51" Type="http://schemas.openxmlformats.org/officeDocument/2006/relationships/image" Target="media/image35.tiff"/><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EDD04-9DC4-430C-843F-D54EE96B6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4650</Words>
  <Characters>140510</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9T16:50:00Z</dcterms:created>
  <dcterms:modified xsi:type="dcterms:W3CDTF">2019-11-25T17:40:00Z</dcterms:modified>
</cp:coreProperties>
</file>